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FBEEF" w14:textId="77777777" w:rsidR="00A52F33" w:rsidRPr="00F97773" w:rsidRDefault="00A52F33" w:rsidP="001244A3">
      <w:pPr>
        <w:spacing w:line="0" w:lineRule="atLeast"/>
        <w:rPr>
          <w:rFonts w:eastAsia="Arial" w:cstheme="minorHAnsi"/>
          <w:b/>
          <w:sz w:val="44"/>
          <w:szCs w:val="44"/>
        </w:rPr>
      </w:pPr>
    </w:p>
    <w:p w14:paraId="1CFCA1FB" w14:textId="77777777" w:rsidR="00A52F33" w:rsidRPr="00F97773" w:rsidRDefault="00A52F33" w:rsidP="001244A3"/>
    <w:p w14:paraId="22DED4C8" w14:textId="77777777" w:rsidR="00A52F33" w:rsidRPr="00F97773" w:rsidRDefault="00A52F33" w:rsidP="001244A3"/>
    <w:p w14:paraId="5995B1C7" w14:textId="77777777" w:rsidR="00A52F33" w:rsidRPr="00F97773" w:rsidRDefault="00A52F33" w:rsidP="001244A3"/>
    <w:p w14:paraId="5ED2172D" w14:textId="77777777" w:rsidR="00A52F33" w:rsidRPr="00F97773" w:rsidRDefault="00A52F33" w:rsidP="00D33D3D">
      <w:pPr>
        <w:jc w:val="center"/>
      </w:pPr>
      <w:r w:rsidRPr="00F97773">
        <w:rPr>
          <w:rFonts w:cstheme="minorHAnsi"/>
          <w:noProof/>
          <w:lang w:val="en-ZA" w:eastAsia="en-ZA"/>
        </w:rPr>
        <w:drawing>
          <wp:inline distT="0" distB="0" distL="0" distR="0" wp14:anchorId="1D54F0A2" wp14:editId="5EA0400E">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3CD00B2A" w14:textId="77777777" w:rsidR="00A52F33" w:rsidRPr="00F97773" w:rsidRDefault="00A52F33" w:rsidP="001244A3"/>
    <w:p w14:paraId="144920BA" w14:textId="77777777" w:rsidR="00A52F33" w:rsidRPr="00F97773" w:rsidRDefault="00A52F33" w:rsidP="001244A3"/>
    <w:p w14:paraId="54794A93" w14:textId="77777777" w:rsidR="006E527A" w:rsidRPr="00F97773" w:rsidRDefault="006E527A" w:rsidP="006E527A">
      <w:pPr>
        <w:spacing w:line="0" w:lineRule="atLeast"/>
        <w:jc w:val="center"/>
        <w:rPr>
          <w:rFonts w:ascii="Calibri Light" w:eastAsia="Arial" w:hAnsi="Calibri Light" w:cs="Calibri Light"/>
          <w:b/>
          <w:sz w:val="56"/>
          <w:szCs w:val="44"/>
        </w:rPr>
      </w:pPr>
      <w:r w:rsidRPr="00F97773">
        <w:rPr>
          <w:rFonts w:ascii="Calibri Light" w:eastAsia="Arial" w:hAnsi="Calibri Light" w:cs="Calibri Light"/>
          <w:b/>
          <w:sz w:val="56"/>
          <w:szCs w:val="44"/>
        </w:rPr>
        <w:t xml:space="preserve">National </w:t>
      </w:r>
      <w:r>
        <w:rPr>
          <w:rFonts w:ascii="Calibri Light" w:eastAsia="Arial" w:hAnsi="Calibri Light" w:cs="Calibri Light"/>
          <w:b/>
          <w:sz w:val="56"/>
          <w:szCs w:val="44"/>
        </w:rPr>
        <w:t xml:space="preserve">Clinical </w:t>
      </w:r>
      <w:r w:rsidRPr="00F97773">
        <w:rPr>
          <w:rFonts w:ascii="Calibri Light" w:eastAsia="Arial" w:hAnsi="Calibri Light" w:cs="Calibri Light"/>
          <w:b/>
          <w:sz w:val="56"/>
          <w:szCs w:val="44"/>
        </w:rPr>
        <w:t xml:space="preserve">Guidelines for Safe Conception and </w:t>
      </w:r>
      <w:r>
        <w:rPr>
          <w:rFonts w:ascii="Calibri Light" w:eastAsia="Arial" w:hAnsi="Calibri Light" w:cs="Calibri Light"/>
          <w:b/>
          <w:sz w:val="56"/>
          <w:szCs w:val="44"/>
        </w:rPr>
        <w:t>Inf</w:t>
      </w:r>
      <w:r w:rsidRPr="00F97773">
        <w:rPr>
          <w:rFonts w:ascii="Calibri Light" w:eastAsia="Arial" w:hAnsi="Calibri Light" w:cs="Calibri Light"/>
          <w:b/>
          <w:sz w:val="56"/>
          <w:szCs w:val="44"/>
        </w:rPr>
        <w:t>ertility</w:t>
      </w:r>
    </w:p>
    <w:p w14:paraId="4C2EBC6C" w14:textId="77777777" w:rsidR="00A52F33" w:rsidRPr="00F97773" w:rsidRDefault="00A52F33" w:rsidP="00D33D3D">
      <w:pPr>
        <w:spacing w:line="0" w:lineRule="atLeast"/>
        <w:jc w:val="center"/>
        <w:rPr>
          <w:rFonts w:ascii="Calibri Light" w:eastAsia="Arial" w:hAnsi="Calibri Light" w:cs="Calibri Light"/>
          <w:b/>
          <w:sz w:val="40"/>
          <w:szCs w:val="44"/>
        </w:rPr>
      </w:pPr>
    </w:p>
    <w:p w14:paraId="37FF5EF7" w14:textId="77777777" w:rsidR="00A52F33" w:rsidRPr="00F97773" w:rsidRDefault="001F559D" w:rsidP="00D33D3D">
      <w:pPr>
        <w:spacing w:line="0" w:lineRule="atLeast"/>
        <w:jc w:val="center"/>
        <w:rPr>
          <w:rFonts w:ascii="Calibri Light" w:eastAsia="Arial" w:hAnsi="Calibri Light" w:cs="Calibri Light"/>
          <w:b/>
          <w:sz w:val="56"/>
          <w:szCs w:val="44"/>
        </w:rPr>
      </w:pPr>
      <w:r w:rsidRPr="00F97773">
        <w:rPr>
          <w:rFonts w:ascii="Calibri Light" w:eastAsia="Arial" w:hAnsi="Calibri Light" w:cs="Calibri Light"/>
          <w:b/>
          <w:sz w:val="56"/>
          <w:szCs w:val="44"/>
        </w:rPr>
        <w:t>2019</w:t>
      </w:r>
    </w:p>
    <w:p w14:paraId="5AEAFA80" w14:textId="77777777" w:rsidR="00A52F33" w:rsidRPr="00F97773" w:rsidRDefault="00A52F33" w:rsidP="00D33D3D">
      <w:pPr>
        <w:spacing w:line="0" w:lineRule="atLeast"/>
        <w:jc w:val="center"/>
        <w:rPr>
          <w:rFonts w:ascii="Calibri" w:hAnsi="Calibri" w:cs="Calibri"/>
          <w:color w:val="000000"/>
          <w:sz w:val="24"/>
        </w:rPr>
      </w:pPr>
    </w:p>
    <w:p w14:paraId="0398F95D" w14:textId="77777777" w:rsidR="00A52F33" w:rsidRPr="00F97773" w:rsidRDefault="00A52F33" w:rsidP="00D33D3D">
      <w:pPr>
        <w:jc w:val="center"/>
      </w:pPr>
    </w:p>
    <w:p w14:paraId="1EA317BD" w14:textId="77777777" w:rsidR="009D4146" w:rsidRPr="00F97773" w:rsidRDefault="009D4146" w:rsidP="00D33D3D">
      <w:pPr>
        <w:jc w:val="center"/>
      </w:pPr>
    </w:p>
    <w:p w14:paraId="71D274EA" w14:textId="77777777" w:rsidR="00A52F33" w:rsidRPr="00F97773" w:rsidRDefault="00A52F33" w:rsidP="001244A3"/>
    <w:p w14:paraId="31DC2B3F" w14:textId="77777777" w:rsidR="00A52F33" w:rsidRPr="00F97773" w:rsidRDefault="00A52F33" w:rsidP="001244A3">
      <w:pPr>
        <w:sectPr w:rsidR="00A52F33" w:rsidRPr="00F97773" w:rsidSect="00605059">
          <w:headerReference w:type="default" r:id="rId10"/>
          <w:footerReference w:type="even" r:id="rId11"/>
          <w:pgSz w:w="12240" w:h="15840"/>
          <w:pgMar w:top="1440" w:right="1440" w:bottom="1440" w:left="1440" w:header="720" w:footer="720" w:gutter="0"/>
          <w:cols w:space="720"/>
          <w:docGrid w:linePitch="360"/>
        </w:sectPr>
      </w:pPr>
    </w:p>
    <w:p w14:paraId="6673DBA3" w14:textId="77777777" w:rsidR="001631F1" w:rsidRPr="00F97773" w:rsidRDefault="00195C30" w:rsidP="001244A3">
      <w:pPr>
        <w:tabs>
          <w:tab w:val="left" w:pos="3240"/>
        </w:tabs>
        <w:autoSpaceDE w:val="0"/>
        <w:autoSpaceDN w:val="0"/>
        <w:adjustRightInd w:val="0"/>
        <w:spacing w:line="240" w:lineRule="auto"/>
        <w:rPr>
          <w:rFonts w:cstheme="minorHAnsi"/>
          <w:b/>
          <w:bCs/>
          <w:sz w:val="20"/>
          <w:szCs w:val="20"/>
        </w:rPr>
      </w:pPr>
      <w:r w:rsidRPr="00F97773">
        <w:rPr>
          <w:rFonts w:cstheme="minorHAnsi"/>
          <w:b/>
          <w:bCs/>
          <w:sz w:val="20"/>
          <w:szCs w:val="20"/>
        </w:rPr>
        <w:lastRenderedPageBreak/>
        <w:t>National Department of Health</w:t>
      </w:r>
      <w:r w:rsidR="001631F1" w:rsidRPr="00F97773">
        <w:rPr>
          <w:rFonts w:cstheme="minorHAnsi"/>
          <w:b/>
          <w:bCs/>
          <w:sz w:val="20"/>
          <w:szCs w:val="20"/>
        </w:rPr>
        <w:t xml:space="preserve"> Library Cataloguing-in-Publication Data</w:t>
      </w:r>
    </w:p>
    <w:p w14:paraId="05BDEE8F" w14:textId="77777777" w:rsidR="00FC4BFE" w:rsidRPr="00F97773" w:rsidRDefault="00FC4BFE" w:rsidP="00FC4BFE">
      <w:pPr>
        <w:spacing w:line="0" w:lineRule="atLeast"/>
        <w:rPr>
          <w:rFonts w:cstheme="minorHAnsi"/>
          <w:sz w:val="20"/>
          <w:szCs w:val="20"/>
        </w:rPr>
      </w:pPr>
      <w:r w:rsidRPr="00F97773">
        <w:rPr>
          <w:rFonts w:cstheme="minorHAnsi"/>
          <w:sz w:val="20"/>
          <w:szCs w:val="20"/>
        </w:rPr>
        <w:t>National Guidelines for Safe Conception and Fertility</w:t>
      </w:r>
    </w:p>
    <w:p w14:paraId="62759E77" w14:textId="77777777" w:rsidR="001631F1" w:rsidRPr="00F97773" w:rsidRDefault="001631F1" w:rsidP="001244A3">
      <w:pPr>
        <w:autoSpaceDE w:val="0"/>
        <w:autoSpaceDN w:val="0"/>
        <w:adjustRightInd w:val="0"/>
        <w:spacing w:line="240" w:lineRule="auto"/>
        <w:rPr>
          <w:rFonts w:cstheme="minorHAnsi"/>
          <w:b/>
          <w:bCs/>
          <w:sz w:val="20"/>
          <w:szCs w:val="20"/>
        </w:rPr>
      </w:pPr>
    </w:p>
    <w:p w14:paraId="554D361D" w14:textId="77777777" w:rsidR="001631F1" w:rsidRPr="00F97773" w:rsidRDefault="001631F1" w:rsidP="001244A3">
      <w:pPr>
        <w:autoSpaceDE w:val="0"/>
        <w:autoSpaceDN w:val="0"/>
        <w:adjustRightInd w:val="0"/>
        <w:spacing w:line="240" w:lineRule="auto"/>
        <w:rPr>
          <w:rFonts w:cstheme="minorHAnsi"/>
          <w:sz w:val="20"/>
          <w:szCs w:val="20"/>
        </w:rPr>
      </w:pPr>
      <w:r w:rsidRPr="00F97773">
        <w:rPr>
          <w:rFonts w:cstheme="minorHAnsi"/>
          <w:sz w:val="20"/>
          <w:szCs w:val="20"/>
        </w:rPr>
        <w:t>ISBN</w:t>
      </w:r>
    </w:p>
    <w:p w14:paraId="0E21CC2E" w14:textId="77777777" w:rsidR="001631F1" w:rsidRPr="00F97773" w:rsidRDefault="001631F1" w:rsidP="001244A3">
      <w:pPr>
        <w:autoSpaceDE w:val="0"/>
        <w:autoSpaceDN w:val="0"/>
        <w:adjustRightInd w:val="0"/>
        <w:spacing w:line="240" w:lineRule="auto"/>
        <w:rPr>
          <w:rFonts w:cstheme="minorHAnsi"/>
          <w:sz w:val="20"/>
          <w:szCs w:val="20"/>
        </w:rPr>
      </w:pPr>
    </w:p>
    <w:p w14:paraId="41A2CBCA" w14:textId="77777777" w:rsidR="001631F1" w:rsidRPr="00F97773" w:rsidRDefault="001631F1" w:rsidP="001244A3">
      <w:pPr>
        <w:autoSpaceDE w:val="0"/>
        <w:autoSpaceDN w:val="0"/>
        <w:adjustRightInd w:val="0"/>
        <w:spacing w:line="240" w:lineRule="auto"/>
        <w:rPr>
          <w:rFonts w:cstheme="minorHAnsi"/>
          <w:sz w:val="20"/>
          <w:szCs w:val="20"/>
        </w:rPr>
      </w:pPr>
    </w:p>
    <w:p w14:paraId="1D70DE60" w14:textId="77777777" w:rsidR="00A52F33" w:rsidRPr="00F97773" w:rsidRDefault="00A52F33" w:rsidP="001244A3">
      <w:pPr>
        <w:rPr>
          <w:rFonts w:cstheme="minorHAnsi"/>
          <w:b/>
          <w:sz w:val="20"/>
          <w:szCs w:val="20"/>
        </w:rPr>
      </w:pPr>
    </w:p>
    <w:p w14:paraId="0E0FC220" w14:textId="77777777" w:rsidR="00195C30" w:rsidRPr="00F97773" w:rsidRDefault="00195C30" w:rsidP="001244A3"/>
    <w:p w14:paraId="0D96F06A" w14:textId="77777777" w:rsidR="00A52F33" w:rsidRPr="00F97773" w:rsidRDefault="00A52F33" w:rsidP="001244A3"/>
    <w:p w14:paraId="7291BB1E" w14:textId="77777777" w:rsidR="00A52F33" w:rsidRPr="00F97773" w:rsidRDefault="00A52F33" w:rsidP="001244A3">
      <w:pPr>
        <w:spacing w:line="0" w:lineRule="atLeast"/>
        <w:rPr>
          <w:rFonts w:eastAsia="Arial" w:cstheme="minorHAnsi"/>
          <w:color w:val="333333"/>
          <w:szCs w:val="22"/>
        </w:rPr>
      </w:pPr>
    </w:p>
    <w:p w14:paraId="5BC458F8" w14:textId="77777777" w:rsidR="00A52F33" w:rsidRPr="00F97773" w:rsidRDefault="00A52F33" w:rsidP="001244A3">
      <w:pPr>
        <w:spacing w:line="0" w:lineRule="atLeast"/>
        <w:rPr>
          <w:rFonts w:eastAsia="Arial" w:cstheme="minorHAnsi"/>
          <w:color w:val="333333"/>
          <w:szCs w:val="22"/>
        </w:rPr>
      </w:pPr>
    </w:p>
    <w:p w14:paraId="169611AA" w14:textId="77777777" w:rsidR="00A52F33" w:rsidRPr="00F97773" w:rsidRDefault="00A52F33" w:rsidP="001244A3">
      <w:pPr>
        <w:spacing w:line="0" w:lineRule="atLeast"/>
        <w:rPr>
          <w:rFonts w:eastAsia="Arial" w:cstheme="minorHAnsi"/>
          <w:color w:val="333333"/>
          <w:szCs w:val="22"/>
        </w:rPr>
      </w:pPr>
    </w:p>
    <w:p w14:paraId="16306BFF" w14:textId="77777777" w:rsidR="00A52F33" w:rsidRPr="00F97773" w:rsidRDefault="00A52F33" w:rsidP="001244A3">
      <w:pPr>
        <w:spacing w:line="0" w:lineRule="atLeast"/>
        <w:rPr>
          <w:rFonts w:eastAsia="Arial" w:cstheme="minorHAnsi"/>
          <w:color w:val="333333"/>
          <w:szCs w:val="22"/>
        </w:rPr>
      </w:pPr>
    </w:p>
    <w:p w14:paraId="5AABC2D1" w14:textId="77777777" w:rsidR="001631F1" w:rsidRPr="00F97773" w:rsidRDefault="001631F1" w:rsidP="001244A3">
      <w:pPr>
        <w:spacing w:line="0" w:lineRule="atLeast"/>
        <w:rPr>
          <w:rFonts w:eastAsia="Arial" w:cstheme="minorHAnsi"/>
          <w:color w:val="333333"/>
          <w:szCs w:val="22"/>
        </w:rPr>
      </w:pPr>
    </w:p>
    <w:p w14:paraId="0A5DBA13" w14:textId="77777777" w:rsidR="00A52F33" w:rsidRPr="00F97773" w:rsidRDefault="00A52F33" w:rsidP="001244A3">
      <w:pPr>
        <w:spacing w:line="0" w:lineRule="atLeast"/>
        <w:rPr>
          <w:rFonts w:eastAsia="Arial" w:cstheme="minorHAnsi"/>
          <w:color w:val="333333"/>
          <w:szCs w:val="22"/>
        </w:rPr>
      </w:pPr>
    </w:p>
    <w:p w14:paraId="48B81ED4" w14:textId="77777777" w:rsidR="00A52F33" w:rsidRPr="00F97773" w:rsidRDefault="00A52F33" w:rsidP="001244A3">
      <w:pPr>
        <w:spacing w:line="0" w:lineRule="atLeast"/>
        <w:rPr>
          <w:rFonts w:eastAsia="Arial" w:cstheme="minorHAnsi"/>
          <w:color w:val="333333"/>
          <w:szCs w:val="22"/>
        </w:rPr>
      </w:pPr>
    </w:p>
    <w:p w14:paraId="5A838022" w14:textId="77777777" w:rsidR="00A52F33" w:rsidRPr="00F97773" w:rsidRDefault="00A52F33" w:rsidP="001244A3">
      <w:pPr>
        <w:spacing w:line="0" w:lineRule="atLeast"/>
        <w:rPr>
          <w:rFonts w:eastAsia="Arial" w:cstheme="minorHAnsi"/>
          <w:color w:val="333333"/>
          <w:szCs w:val="22"/>
        </w:rPr>
      </w:pPr>
    </w:p>
    <w:p w14:paraId="01D77F62" w14:textId="77777777" w:rsidR="00A52F33" w:rsidRPr="00F97773" w:rsidRDefault="00A52F33" w:rsidP="001244A3">
      <w:pPr>
        <w:spacing w:line="0" w:lineRule="atLeast"/>
        <w:rPr>
          <w:rFonts w:eastAsia="Arial" w:cstheme="minorHAnsi"/>
          <w:color w:val="333333"/>
          <w:szCs w:val="22"/>
        </w:rPr>
      </w:pPr>
    </w:p>
    <w:p w14:paraId="433E7CB6" w14:textId="77777777" w:rsidR="00F53FDC" w:rsidRPr="00F97773" w:rsidRDefault="00F53FDC" w:rsidP="001244A3">
      <w:pPr>
        <w:spacing w:line="0" w:lineRule="atLeast"/>
        <w:rPr>
          <w:rFonts w:eastAsia="Arial" w:cstheme="minorHAnsi"/>
          <w:color w:val="333333"/>
          <w:sz w:val="20"/>
          <w:szCs w:val="20"/>
        </w:rPr>
      </w:pPr>
    </w:p>
    <w:p w14:paraId="4F432F1B" w14:textId="77777777" w:rsidR="00F53FDC" w:rsidRPr="00F97773" w:rsidRDefault="00F53FDC" w:rsidP="001244A3">
      <w:pPr>
        <w:spacing w:line="0" w:lineRule="atLeast"/>
        <w:rPr>
          <w:rFonts w:eastAsia="Arial" w:cstheme="minorHAnsi"/>
          <w:color w:val="333333"/>
          <w:sz w:val="20"/>
          <w:szCs w:val="20"/>
        </w:rPr>
      </w:pPr>
    </w:p>
    <w:p w14:paraId="5F72F93F" w14:textId="77777777" w:rsidR="00F53FDC" w:rsidRPr="00F97773" w:rsidRDefault="00F53FDC" w:rsidP="001244A3">
      <w:pPr>
        <w:spacing w:line="0" w:lineRule="atLeast"/>
        <w:rPr>
          <w:rFonts w:eastAsia="Arial" w:cstheme="minorHAnsi"/>
          <w:color w:val="333333"/>
          <w:sz w:val="20"/>
          <w:szCs w:val="20"/>
        </w:rPr>
      </w:pPr>
    </w:p>
    <w:p w14:paraId="58D0C8F1" w14:textId="77777777" w:rsidR="00F53FDC" w:rsidRPr="00F97773" w:rsidRDefault="00F53FDC" w:rsidP="001244A3">
      <w:pPr>
        <w:spacing w:line="0" w:lineRule="atLeast"/>
        <w:rPr>
          <w:rFonts w:eastAsia="Arial" w:cstheme="minorHAnsi"/>
          <w:color w:val="333333"/>
          <w:sz w:val="20"/>
          <w:szCs w:val="20"/>
        </w:rPr>
      </w:pPr>
    </w:p>
    <w:p w14:paraId="5CB9A455" w14:textId="77777777" w:rsidR="002007E1" w:rsidRPr="00F97773" w:rsidRDefault="002007E1" w:rsidP="001244A3">
      <w:pPr>
        <w:spacing w:line="0" w:lineRule="atLeast"/>
        <w:rPr>
          <w:rFonts w:eastAsia="Arial" w:cstheme="minorHAnsi"/>
          <w:color w:val="333333"/>
          <w:sz w:val="20"/>
          <w:szCs w:val="20"/>
        </w:rPr>
      </w:pPr>
    </w:p>
    <w:p w14:paraId="58E24877" w14:textId="77777777" w:rsidR="002007E1" w:rsidRPr="00F97773" w:rsidRDefault="002007E1" w:rsidP="001244A3">
      <w:pPr>
        <w:spacing w:line="0" w:lineRule="atLeast"/>
        <w:rPr>
          <w:rFonts w:eastAsia="Arial" w:cstheme="minorHAnsi"/>
          <w:color w:val="333333"/>
          <w:sz w:val="20"/>
          <w:szCs w:val="20"/>
        </w:rPr>
      </w:pPr>
    </w:p>
    <w:p w14:paraId="7C02D32B" w14:textId="77777777" w:rsidR="002007E1" w:rsidRPr="00F97773" w:rsidRDefault="002007E1" w:rsidP="001244A3">
      <w:pPr>
        <w:spacing w:line="0" w:lineRule="atLeast"/>
        <w:rPr>
          <w:rFonts w:eastAsia="Arial" w:cstheme="minorHAnsi"/>
          <w:color w:val="333333"/>
          <w:sz w:val="20"/>
          <w:szCs w:val="20"/>
        </w:rPr>
      </w:pPr>
    </w:p>
    <w:p w14:paraId="136C25F0" w14:textId="77777777" w:rsidR="002007E1" w:rsidRPr="00F97773" w:rsidRDefault="002007E1" w:rsidP="001244A3">
      <w:pPr>
        <w:spacing w:line="0" w:lineRule="atLeast"/>
        <w:rPr>
          <w:rFonts w:eastAsia="Arial" w:cstheme="minorHAnsi"/>
          <w:color w:val="333333"/>
          <w:sz w:val="20"/>
          <w:szCs w:val="20"/>
        </w:rPr>
      </w:pPr>
    </w:p>
    <w:p w14:paraId="36F831D8" w14:textId="77777777" w:rsidR="002007E1" w:rsidRPr="00F97773" w:rsidRDefault="002007E1" w:rsidP="001244A3">
      <w:pPr>
        <w:spacing w:line="0" w:lineRule="atLeast"/>
        <w:rPr>
          <w:rFonts w:eastAsia="Arial" w:cstheme="minorHAnsi"/>
          <w:color w:val="333333"/>
          <w:sz w:val="20"/>
          <w:szCs w:val="20"/>
        </w:rPr>
      </w:pPr>
    </w:p>
    <w:p w14:paraId="6A9CF426" w14:textId="77777777" w:rsidR="002007E1" w:rsidRPr="00F97773" w:rsidRDefault="002007E1" w:rsidP="001244A3">
      <w:pPr>
        <w:spacing w:line="0" w:lineRule="atLeast"/>
        <w:rPr>
          <w:rFonts w:eastAsia="Arial" w:cstheme="minorHAnsi"/>
          <w:color w:val="333333"/>
          <w:sz w:val="20"/>
          <w:szCs w:val="20"/>
        </w:rPr>
      </w:pPr>
    </w:p>
    <w:p w14:paraId="224F36FD" w14:textId="77777777" w:rsidR="002007E1" w:rsidRPr="00F97773" w:rsidRDefault="002007E1" w:rsidP="001244A3">
      <w:pPr>
        <w:spacing w:line="0" w:lineRule="atLeast"/>
        <w:rPr>
          <w:rFonts w:eastAsia="Arial" w:cstheme="minorHAnsi"/>
          <w:color w:val="333333"/>
          <w:sz w:val="20"/>
          <w:szCs w:val="20"/>
        </w:rPr>
      </w:pPr>
    </w:p>
    <w:p w14:paraId="53FD51F0" w14:textId="77777777" w:rsidR="00502CC8" w:rsidRPr="00F97773" w:rsidRDefault="00502CC8" w:rsidP="001244A3">
      <w:pPr>
        <w:spacing w:line="0" w:lineRule="atLeast"/>
        <w:rPr>
          <w:rFonts w:eastAsia="Arial" w:cstheme="minorHAnsi"/>
          <w:color w:val="333333"/>
          <w:sz w:val="20"/>
          <w:szCs w:val="20"/>
        </w:rPr>
      </w:pPr>
    </w:p>
    <w:p w14:paraId="383D4FB6" w14:textId="77777777" w:rsidR="00502CC8" w:rsidRPr="00F97773" w:rsidRDefault="00502CC8" w:rsidP="001244A3">
      <w:pPr>
        <w:spacing w:line="0" w:lineRule="atLeast"/>
        <w:rPr>
          <w:rFonts w:eastAsia="Arial" w:cstheme="minorHAnsi"/>
          <w:color w:val="333333"/>
          <w:sz w:val="20"/>
          <w:szCs w:val="20"/>
        </w:rPr>
      </w:pPr>
    </w:p>
    <w:p w14:paraId="2327C5B2" w14:textId="77777777" w:rsidR="00195C30" w:rsidRPr="00F97773" w:rsidRDefault="00195C30" w:rsidP="001244A3">
      <w:pPr>
        <w:spacing w:line="0" w:lineRule="atLeast"/>
        <w:rPr>
          <w:rFonts w:eastAsia="Arial" w:cstheme="minorHAnsi"/>
          <w:color w:val="333333"/>
          <w:sz w:val="20"/>
          <w:szCs w:val="20"/>
        </w:rPr>
      </w:pPr>
    </w:p>
    <w:p w14:paraId="47D80991" w14:textId="77777777" w:rsidR="00195C30" w:rsidRPr="00F97773" w:rsidRDefault="00195C30" w:rsidP="001244A3">
      <w:pPr>
        <w:spacing w:line="0" w:lineRule="atLeast"/>
        <w:rPr>
          <w:rFonts w:eastAsia="Arial" w:cstheme="minorHAnsi"/>
          <w:color w:val="333333"/>
          <w:sz w:val="20"/>
          <w:szCs w:val="20"/>
        </w:rPr>
      </w:pPr>
    </w:p>
    <w:p w14:paraId="45F3D997" w14:textId="77777777" w:rsidR="00195C30" w:rsidRPr="00F97773" w:rsidRDefault="00195C30" w:rsidP="001244A3">
      <w:pPr>
        <w:spacing w:line="0" w:lineRule="atLeast"/>
        <w:rPr>
          <w:rFonts w:eastAsia="Arial" w:cstheme="minorHAnsi"/>
          <w:color w:val="333333"/>
          <w:sz w:val="20"/>
          <w:szCs w:val="20"/>
        </w:rPr>
      </w:pPr>
    </w:p>
    <w:p w14:paraId="36EF4E7F" w14:textId="77777777" w:rsidR="00195C30" w:rsidRPr="00F97773" w:rsidRDefault="00195C30" w:rsidP="001244A3">
      <w:pPr>
        <w:spacing w:line="0" w:lineRule="atLeast"/>
        <w:rPr>
          <w:rFonts w:eastAsia="Arial" w:cstheme="minorHAnsi"/>
          <w:color w:val="333333"/>
          <w:sz w:val="20"/>
          <w:szCs w:val="20"/>
        </w:rPr>
      </w:pPr>
    </w:p>
    <w:p w14:paraId="15A33368" w14:textId="77777777" w:rsidR="00195C30" w:rsidRPr="00F97773" w:rsidRDefault="00195C30" w:rsidP="001244A3">
      <w:pPr>
        <w:spacing w:line="0" w:lineRule="atLeast"/>
        <w:rPr>
          <w:rFonts w:eastAsia="Arial" w:cstheme="minorHAnsi"/>
          <w:color w:val="333333"/>
          <w:sz w:val="20"/>
          <w:szCs w:val="20"/>
        </w:rPr>
      </w:pPr>
    </w:p>
    <w:p w14:paraId="30F7EB62" w14:textId="77777777" w:rsidR="00195C30" w:rsidRPr="00F97773" w:rsidRDefault="00195C30" w:rsidP="001244A3">
      <w:pPr>
        <w:spacing w:line="0" w:lineRule="atLeast"/>
        <w:rPr>
          <w:rFonts w:eastAsia="Arial" w:cstheme="minorHAnsi"/>
          <w:color w:val="333333"/>
          <w:sz w:val="20"/>
          <w:szCs w:val="20"/>
        </w:rPr>
      </w:pPr>
    </w:p>
    <w:p w14:paraId="320DD6D5" w14:textId="77777777" w:rsidR="00195C30" w:rsidRPr="00F97773" w:rsidRDefault="00195C30" w:rsidP="001244A3">
      <w:pPr>
        <w:spacing w:line="0" w:lineRule="atLeast"/>
        <w:rPr>
          <w:rFonts w:eastAsia="Arial" w:cstheme="minorHAnsi"/>
          <w:color w:val="333333"/>
          <w:sz w:val="20"/>
          <w:szCs w:val="20"/>
        </w:rPr>
      </w:pPr>
    </w:p>
    <w:p w14:paraId="57F7871D" w14:textId="77777777" w:rsidR="00195C30" w:rsidRPr="00F97773" w:rsidRDefault="00195C30" w:rsidP="001244A3">
      <w:pPr>
        <w:spacing w:line="0" w:lineRule="atLeast"/>
        <w:rPr>
          <w:rFonts w:eastAsia="Arial" w:cstheme="minorHAnsi"/>
          <w:color w:val="333333"/>
          <w:sz w:val="20"/>
          <w:szCs w:val="20"/>
        </w:rPr>
      </w:pPr>
    </w:p>
    <w:p w14:paraId="4E07464A" w14:textId="77777777" w:rsidR="00195C30" w:rsidRPr="00F97773" w:rsidRDefault="00195C30" w:rsidP="001244A3">
      <w:pPr>
        <w:spacing w:line="0" w:lineRule="atLeast"/>
        <w:rPr>
          <w:rFonts w:eastAsia="Arial" w:cstheme="minorHAnsi"/>
          <w:color w:val="333333"/>
          <w:sz w:val="20"/>
          <w:szCs w:val="20"/>
        </w:rPr>
      </w:pPr>
    </w:p>
    <w:p w14:paraId="08206E29" w14:textId="77777777" w:rsidR="00195C30" w:rsidRPr="00F97773" w:rsidRDefault="00195C30" w:rsidP="001244A3">
      <w:pPr>
        <w:spacing w:line="0" w:lineRule="atLeast"/>
        <w:rPr>
          <w:rFonts w:eastAsia="Arial" w:cstheme="minorHAnsi"/>
          <w:color w:val="333333"/>
          <w:sz w:val="20"/>
          <w:szCs w:val="20"/>
        </w:rPr>
      </w:pPr>
    </w:p>
    <w:p w14:paraId="5F2ED63C" w14:textId="77777777" w:rsidR="00195C30" w:rsidRPr="00F97773" w:rsidRDefault="00195C30" w:rsidP="001244A3">
      <w:pPr>
        <w:spacing w:line="0" w:lineRule="atLeast"/>
        <w:rPr>
          <w:rFonts w:eastAsia="Arial" w:cstheme="minorHAnsi"/>
          <w:color w:val="333333"/>
          <w:sz w:val="20"/>
          <w:szCs w:val="20"/>
        </w:rPr>
      </w:pPr>
    </w:p>
    <w:p w14:paraId="22DDB69B" w14:textId="77777777" w:rsidR="00195C30" w:rsidRPr="00F97773" w:rsidRDefault="00195C30" w:rsidP="001244A3">
      <w:pPr>
        <w:spacing w:line="0" w:lineRule="atLeast"/>
        <w:rPr>
          <w:rFonts w:eastAsia="Arial" w:cstheme="minorHAnsi"/>
          <w:color w:val="333333"/>
          <w:sz w:val="20"/>
          <w:szCs w:val="20"/>
        </w:rPr>
      </w:pPr>
    </w:p>
    <w:p w14:paraId="2EB326FC" w14:textId="77777777" w:rsidR="00195C30" w:rsidRPr="00F97773" w:rsidRDefault="00195C30" w:rsidP="001244A3">
      <w:pPr>
        <w:spacing w:line="0" w:lineRule="atLeast"/>
        <w:rPr>
          <w:rFonts w:eastAsia="Arial" w:cstheme="minorHAnsi"/>
          <w:color w:val="333333"/>
          <w:sz w:val="20"/>
          <w:szCs w:val="20"/>
        </w:rPr>
      </w:pPr>
    </w:p>
    <w:p w14:paraId="29EB60BF" w14:textId="77777777" w:rsidR="00195C30" w:rsidRPr="00F97773" w:rsidRDefault="00A52F33" w:rsidP="001244A3">
      <w:pPr>
        <w:spacing w:line="0" w:lineRule="atLeast"/>
        <w:rPr>
          <w:rFonts w:eastAsia="Arial" w:cstheme="minorHAnsi"/>
          <w:color w:val="333333"/>
          <w:sz w:val="20"/>
          <w:szCs w:val="20"/>
        </w:rPr>
      </w:pPr>
      <w:r w:rsidRPr="00F97773">
        <w:rPr>
          <w:rFonts w:eastAsia="Arial" w:cstheme="minorHAnsi"/>
          <w:color w:val="333333"/>
          <w:sz w:val="20"/>
          <w:szCs w:val="20"/>
        </w:rPr>
        <w:t xml:space="preserve">Published by the </w:t>
      </w:r>
      <w:r w:rsidR="00195C30" w:rsidRPr="00F97773">
        <w:rPr>
          <w:rFonts w:eastAsia="Arial" w:cstheme="minorHAnsi"/>
          <w:color w:val="333333"/>
          <w:sz w:val="20"/>
          <w:szCs w:val="20"/>
        </w:rPr>
        <w:t xml:space="preserve">National Department of Health, Republic of South Africa, 2019 </w:t>
      </w:r>
    </w:p>
    <w:p w14:paraId="45EB5900" w14:textId="77777777" w:rsidR="00195C30" w:rsidRPr="00F97773" w:rsidRDefault="00195C30" w:rsidP="001244A3">
      <w:pPr>
        <w:spacing w:line="0" w:lineRule="atLeast"/>
        <w:rPr>
          <w:rFonts w:eastAsia="Arial" w:cstheme="minorHAnsi"/>
          <w:color w:val="333333"/>
          <w:sz w:val="20"/>
          <w:szCs w:val="20"/>
        </w:rPr>
      </w:pPr>
    </w:p>
    <w:p w14:paraId="70C23821" w14:textId="77777777" w:rsidR="00195C30" w:rsidRPr="00F97773" w:rsidRDefault="00195C30" w:rsidP="001244A3">
      <w:pPr>
        <w:spacing w:line="0" w:lineRule="atLeast"/>
        <w:rPr>
          <w:rFonts w:eastAsia="Arial" w:cstheme="minorHAnsi"/>
          <w:color w:val="333333"/>
          <w:sz w:val="20"/>
          <w:szCs w:val="20"/>
        </w:rPr>
      </w:pPr>
      <w:r w:rsidRPr="00F97773">
        <w:rPr>
          <w:rFonts w:eastAsia="Arial" w:cstheme="minorHAnsi"/>
          <w:color w:val="333333"/>
          <w:sz w:val="20"/>
          <w:szCs w:val="20"/>
        </w:rPr>
        <w:t xml:space="preserve">Civitas Building, 222 Thabo </w:t>
      </w:r>
      <w:proofErr w:type="spellStart"/>
      <w:r w:rsidRPr="00F97773">
        <w:rPr>
          <w:rFonts w:eastAsia="Arial" w:cstheme="minorHAnsi"/>
          <w:color w:val="333333"/>
          <w:sz w:val="20"/>
          <w:szCs w:val="20"/>
        </w:rPr>
        <w:t>Sehume</w:t>
      </w:r>
      <w:proofErr w:type="spellEnd"/>
      <w:r w:rsidRPr="00F97773">
        <w:rPr>
          <w:rFonts w:eastAsia="Arial" w:cstheme="minorHAnsi"/>
          <w:color w:val="333333"/>
          <w:sz w:val="20"/>
          <w:szCs w:val="20"/>
        </w:rPr>
        <w:t xml:space="preserve"> St.,</w:t>
      </w:r>
    </w:p>
    <w:p w14:paraId="65F02FBD" w14:textId="77777777" w:rsidR="00A52F33" w:rsidRPr="00F97773" w:rsidRDefault="00195C30" w:rsidP="001244A3">
      <w:pPr>
        <w:spacing w:line="0" w:lineRule="atLeast"/>
        <w:rPr>
          <w:rFonts w:eastAsia="Arial" w:cstheme="minorHAnsi"/>
          <w:color w:val="333333"/>
          <w:sz w:val="20"/>
          <w:szCs w:val="20"/>
        </w:rPr>
      </w:pPr>
      <w:r w:rsidRPr="00F97773">
        <w:rPr>
          <w:rFonts w:eastAsia="Arial" w:cstheme="minorHAnsi"/>
          <w:color w:val="333333"/>
          <w:sz w:val="20"/>
          <w:szCs w:val="20"/>
        </w:rPr>
        <w:t>CBD Pretoria, 0001</w:t>
      </w:r>
    </w:p>
    <w:p w14:paraId="4A645946" w14:textId="77777777" w:rsidR="00195C30" w:rsidRPr="00F97773" w:rsidRDefault="00195C30" w:rsidP="001244A3">
      <w:pPr>
        <w:spacing w:line="0" w:lineRule="atLeast"/>
        <w:rPr>
          <w:rFonts w:eastAsia="Arial" w:cstheme="minorHAnsi"/>
          <w:color w:val="333333"/>
          <w:sz w:val="20"/>
          <w:szCs w:val="20"/>
        </w:rPr>
      </w:pPr>
      <w:r w:rsidRPr="00F97773">
        <w:rPr>
          <w:rFonts w:eastAsia="Arial" w:cstheme="minorHAnsi"/>
          <w:color w:val="333333"/>
          <w:sz w:val="20"/>
          <w:szCs w:val="20"/>
        </w:rPr>
        <w:t>012 395 8000</w:t>
      </w:r>
    </w:p>
    <w:p w14:paraId="06C1B6B0" w14:textId="77777777" w:rsidR="00195C30" w:rsidRPr="00F97773" w:rsidRDefault="00677786" w:rsidP="001244A3">
      <w:pPr>
        <w:spacing w:line="0" w:lineRule="atLeast"/>
        <w:rPr>
          <w:rFonts w:eastAsia="Arial" w:cstheme="minorHAnsi"/>
          <w:color w:val="333333"/>
          <w:sz w:val="20"/>
          <w:szCs w:val="20"/>
        </w:rPr>
      </w:pPr>
      <w:hyperlink r:id="rId12" w:history="1">
        <w:r w:rsidR="00195C30" w:rsidRPr="00F97773">
          <w:rPr>
            <w:rStyle w:val="Hyperlink"/>
            <w:rFonts w:eastAsia="Arial" w:cstheme="minorHAnsi"/>
            <w:sz w:val="20"/>
            <w:szCs w:val="20"/>
          </w:rPr>
          <w:t>http://www.health.gov.za</w:t>
        </w:r>
      </w:hyperlink>
    </w:p>
    <w:p w14:paraId="508A32C3" w14:textId="77777777" w:rsidR="00195C30" w:rsidRPr="00F97773" w:rsidRDefault="00195C30" w:rsidP="001244A3">
      <w:pPr>
        <w:spacing w:line="0" w:lineRule="atLeast"/>
        <w:rPr>
          <w:rFonts w:eastAsia="Arial" w:cstheme="minorHAnsi"/>
          <w:color w:val="333333"/>
          <w:sz w:val="20"/>
          <w:szCs w:val="20"/>
        </w:rPr>
      </w:pPr>
    </w:p>
    <w:p w14:paraId="60CA3EDA" w14:textId="77777777" w:rsidR="00A52F33" w:rsidRPr="00F97773" w:rsidRDefault="00A52F33" w:rsidP="001244A3">
      <w:pPr>
        <w:sectPr w:rsidR="00A52F33" w:rsidRPr="00F97773" w:rsidSect="00605059">
          <w:footerReference w:type="default" r:id="rId13"/>
          <w:pgSz w:w="12240" w:h="15840"/>
          <w:pgMar w:top="1440" w:right="1440" w:bottom="1440" w:left="1440" w:header="720" w:footer="720" w:gutter="0"/>
          <w:cols w:space="720"/>
          <w:docGrid w:linePitch="360"/>
        </w:sectPr>
      </w:pPr>
    </w:p>
    <w:p w14:paraId="49DA0D22" w14:textId="366000E7" w:rsidR="00A52F33" w:rsidRDefault="00502CC8" w:rsidP="00E453CD">
      <w:pPr>
        <w:rPr>
          <w:b/>
          <w:color w:val="009051"/>
          <w:sz w:val="28"/>
          <w:szCs w:val="28"/>
        </w:rPr>
      </w:pPr>
      <w:r w:rsidRPr="00F97773">
        <w:rPr>
          <w:b/>
          <w:color w:val="009051"/>
          <w:sz w:val="28"/>
          <w:szCs w:val="28"/>
        </w:rPr>
        <w:lastRenderedPageBreak/>
        <w:t>Foreword</w:t>
      </w:r>
    </w:p>
    <w:p w14:paraId="7810F6D7" w14:textId="77777777" w:rsidR="00E453CD" w:rsidRPr="00E453CD" w:rsidRDefault="00E453CD" w:rsidP="00E453CD">
      <w:pPr>
        <w:spacing w:line="240" w:lineRule="auto"/>
        <w:rPr>
          <w:rFonts w:cstheme="majorBidi"/>
          <w:b/>
          <w:sz w:val="18"/>
          <w:szCs w:val="18"/>
        </w:rPr>
      </w:pPr>
    </w:p>
    <w:p w14:paraId="4D36A652" w14:textId="5C7803B8" w:rsidR="00A70ACD" w:rsidRDefault="00E453CD" w:rsidP="00541ED0">
      <w:pPr>
        <w:jc w:val="both"/>
      </w:pPr>
      <w:r w:rsidRPr="00685162">
        <w:rPr>
          <w:noProof/>
          <w:lang w:val="en-ZA" w:eastAsia="en-ZA"/>
        </w:rPr>
        <w:drawing>
          <wp:anchor distT="0" distB="0" distL="114300" distR="114300" simplePos="0" relativeHeight="251681792" behindDoc="0" locked="0" layoutInCell="1" allowOverlap="1" wp14:anchorId="7A8352A2" wp14:editId="2980D002">
            <wp:simplePos x="0" y="0"/>
            <wp:positionH relativeFrom="margin">
              <wp:posOffset>95250</wp:posOffset>
            </wp:positionH>
            <wp:positionV relativeFrom="paragraph">
              <wp:posOffset>4445</wp:posOffset>
            </wp:positionV>
            <wp:extent cx="1828800" cy="1828800"/>
            <wp:effectExtent l="0" t="0" r="0" b="0"/>
            <wp:wrapSquare wrapText="bothSides"/>
            <wp:docPr id="5" name="Picture 5" descr="C:\Users\vmagomani\AppData\Local\Microsoft\Windows\INetCache\Content.Outlook\1CIHDMF1\Official photo - 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magomani\AppData\Local\Microsoft\Windows\INetCache\Content.Outlook\1CIHDMF1\Official photo - D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anchor>
        </w:drawing>
      </w:r>
      <w:r w:rsidR="00E306AC" w:rsidRPr="00E306AC">
        <w:t xml:space="preserve">The </w:t>
      </w:r>
      <w:r w:rsidR="0026277B">
        <w:t>clinical guidelines on safe conception and infertility</w:t>
      </w:r>
      <w:r w:rsidR="00D7354D">
        <w:t xml:space="preserve"> respond</w:t>
      </w:r>
      <w:r w:rsidR="00022A8A">
        <w:t xml:space="preserve">s </w:t>
      </w:r>
      <w:r w:rsidR="00D7354D">
        <w:t>to the N</w:t>
      </w:r>
      <w:r w:rsidR="00A70ACD">
        <w:t>ational Health I</w:t>
      </w:r>
      <w:r w:rsidR="00D7354D">
        <w:t>nsurance (NHI</w:t>
      </w:r>
      <w:r w:rsidR="00A70ACD">
        <w:t xml:space="preserve">) principle of universal access, to </w:t>
      </w:r>
      <w:r w:rsidR="00D7354D" w:rsidRPr="00D7354D">
        <w:t>promote, protect and ensure the full and equal enjoyment of all human rights and fun</w:t>
      </w:r>
      <w:r w:rsidR="00E1480D">
        <w:t>damental freedoms by all</w:t>
      </w:r>
      <w:r w:rsidR="00D7354D" w:rsidRPr="00D7354D">
        <w:t xml:space="preserve"> </w:t>
      </w:r>
      <w:r w:rsidR="00A70ACD">
        <w:t xml:space="preserve">including persons </w:t>
      </w:r>
      <w:r w:rsidR="00D7354D" w:rsidRPr="00D7354D">
        <w:t>with disabilities, and to promote respect for their inherent dignity</w:t>
      </w:r>
      <w:r w:rsidR="00A70ACD">
        <w:t xml:space="preserve">. </w:t>
      </w:r>
      <w:r w:rsidR="00541ED0">
        <w:t>The guideline</w:t>
      </w:r>
      <w:r w:rsidR="00022A8A">
        <w:t xml:space="preserve"> also</w:t>
      </w:r>
      <w:r w:rsidR="00541ED0">
        <w:t xml:space="preserve"> address</w:t>
      </w:r>
      <w:r w:rsidR="00022A8A">
        <w:t>es</w:t>
      </w:r>
      <w:r w:rsidR="00541ED0">
        <w:t xml:space="preserve"> the needs of</w:t>
      </w:r>
      <w:r w:rsidR="00022A8A">
        <w:t xml:space="preserve"> the</w:t>
      </w:r>
      <w:r w:rsidR="00541ED0">
        <w:t xml:space="preserve"> lesbian, gay, bisexual transgendered and intersex, (LGBTQI) population in the context of their reproductive rights that has be</w:t>
      </w:r>
      <w:r w:rsidR="00022A8A">
        <w:t>en</w:t>
      </w:r>
      <w:r w:rsidR="00541ED0">
        <w:t xml:space="preserve"> lacking. Currently, the demand for services to help </w:t>
      </w:r>
      <w:r w:rsidR="001F2CF1">
        <w:t>these communities</w:t>
      </w:r>
      <w:r w:rsidR="00541ED0">
        <w:t xml:space="preserve"> to</w:t>
      </w:r>
      <w:r w:rsidR="003F06AA">
        <w:t xml:space="preserve"> build a family is on the rise.</w:t>
      </w:r>
      <w:r w:rsidR="00541ED0">
        <w:t xml:space="preserve"> This requires an adequate and right- based response</w:t>
      </w:r>
      <w:r w:rsidR="00022A8A">
        <w:t>.</w:t>
      </w:r>
      <w:r w:rsidR="001F2CF1">
        <w:t xml:space="preserve"> </w:t>
      </w:r>
    </w:p>
    <w:p w14:paraId="449770E1" w14:textId="77777777" w:rsidR="00541ED0" w:rsidRDefault="00541ED0" w:rsidP="00541ED0">
      <w:pPr>
        <w:jc w:val="both"/>
      </w:pPr>
    </w:p>
    <w:p w14:paraId="00D24075" w14:textId="351A8D07" w:rsidR="00D7354D" w:rsidRPr="009538DF" w:rsidRDefault="00D7354D" w:rsidP="00541ED0">
      <w:pPr>
        <w:jc w:val="both"/>
      </w:pPr>
      <w:r>
        <w:t xml:space="preserve">The guideline </w:t>
      </w:r>
      <w:r w:rsidR="00A70ACD">
        <w:t>is intended</w:t>
      </w:r>
      <w:r w:rsidR="0026277B">
        <w:t xml:space="preserve"> to </w:t>
      </w:r>
      <w:r>
        <w:t>present an approach</w:t>
      </w:r>
      <w:r w:rsidRPr="00D7354D">
        <w:t xml:space="preserve"> to prevention, management and psychosocial care of</w:t>
      </w:r>
      <w:r>
        <w:t xml:space="preserve"> people seeking infertility </w:t>
      </w:r>
      <w:r w:rsidR="00E1480D">
        <w:t>treatment, and</w:t>
      </w:r>
      <w:r w:rsidRPr="00D7354D">
        <w:t xml:space="preserve"> seek</w:t>
      </w:r>
      <w:r w:rsidR="00E1480D">
        <w:t>s</w:t>
      </w:r>
      <w:r w:rsidRPr="00D7354D">
        <w:t xml:space="preserve"> to fill the clinical and policy gap in</w:t>
      </w:r>
      <w:r w:rsidR="00E1480D">
        <w:t xml:space="preserve"> South Africa, as </w:t>
      </w:r>
      <w:r w:rsidRPr="00D7354D">
        <w:t>outlined in the 2019 Integrated Sexual and Reproductive Health Policy.</w:t>
      </w:r>
      <w:r w:rsidR="00A70ACD" w:rsidRPr="00A70ACD">
        <w:t xml:space="preserve"> In South Africa 1 in 6 </w:t>
      </w:r>
      <w:r w:rsidR="009538DF" w:rsidRPr="00A70ACD">
        <w:t>couples</w:t>
      </w:r>
      <w:r w:rsidR="00A70ACD" w:rsidRPr="00A70ACD">
        <w:t xml:space="preserve"> exper</w:t>
      </w:r>
      <w:r w:rsidR="00341E0A">
        <w:t>ience some form of infertility [(</w:t>
      </w:r>
      <w:r w:rsidR="009538DF" w:rsidRPr="009538DF">
        <w:rPr>
          <w:lang w:val="en-ZA"/>
        </w:rPr>
        <w:t xml:space="preserve">Copper D, </w:t>
      </w:r>
      <w:proofErr w:type="spellStart"/>
      <w:r w:rsidR="009538DF" w:rsidRPr="009538DF">
        <w:rPr>
          <w:lang w:val="en-ZA"/>
        </w:rPr>
        <w:t>Morroni</w:t>
      </w:r>
      <w:proofErr w:type="spellEnd"/>
      <w:r w:rsidR="009538DF" w:rsidRPr="009538DF">
        <w:rPr>
          <w:lang w:val="en-ZA"/>
        </w:rPr>
        <w:t xml:space="preserve"> C, </w:t>
      </w:r>
      <w:proofErr w:type="spellStart"/>
      <w:r w:rsidR="009538DF" w:rsidRPr="009538DF">
        <w:rPr>
          <w:lang w:val="en-ZA"/>
        </w:rPr>
        <w:t>Orner</w:t>
      </w:r>
      <w:proofErr w:type="spellEnd"/>
      <w:r w:rsidR="009538DF" w:rsidRPr="009538DF">
        <w:rPr>
          <w:lang w:val="en-ZA"/>
        </w:rPr>
        <w:t xml:space="preserve"> P, </w:t>
      </w:r>
      <w:r w:rsidR="009538DF" w:rsidRPr="009538DF">
        <w:rPr>
          <w:i/>
          <w:iCs/>
          <w:lang w:val="en-ZA"/>
        </w:rPr>
        <w:t>et al</w:t>
      </w:r>
      <w:r w:rsidR="009538DF">
        <w:rPr>
          <w:i/>
          <w:iCs/>
          <w:lang w:val="en-ZA"/>
        </w:rPr>
        <w:t xml:space="preserve">, </w:t>
      </w:r>
      <w:r w:rsidR="009538DF" w:rsidRPr="009538DF">
        <w:rPr>
          <w:iCs/>
          <w:lang w:val="en-ZA"/>
        </w:rPr>
        <w:t>2004)</w:t>
      </w:r>
      <w:r w:rsidR="00A70ACD" w:rsidRPr="00A70ACD">
        <w:t xml:space="preserve">]. </w:t>
      </w:r>
    </w:p>
    <w:p w14:paraId="1CFF7E61" w14:textId="77777777" w:rsidR="00D7354D" w:rsidRDefault="00D7354D" w:rsidP="00541ED0">
      <w:pPr>
        <w:jc w:val="both"/>
      </w:pPr>
    </w:p>
    <w:p w14:paraId="10A019B9" w14:textId="1A5F413A" w:rsidR="00D7354D" w:rsidRDefault="00D7354D" w:rsidP="00541ED0">
      <w:pPr>
        <w:jc w:val="both"/>
      </w:pPr>
      <w:r w:rsidRPr="00D7354D">
        <w:t xml:space="preserve">These guidelines provide guidance to all fertility clinic staff - doctors, nurses, midwives, counsellors, social workers, psychologists, embryologists, and administrative personnel -, who have contact with patients and make decisions regarding their care, and can deliver routine fertility care and/or make referrals to specialist care. </w:t>
      </w:r>
      <w:r w:rsidR="000579C9">
        <w:t>It also allow</w:t>
      </w:r>
      <w:r w:rsidR="00022A8A">
        <w:t>s</w:t>
      </w:r>
      <w:r w:rsidRPr="00D7354D">
        <w:t xml:space="preserve"> advocacy groups and </w:t>
      </w:r>
      <w:r w:rsidR="00022A8A">
        <w:t xml:space="preserve">other stakeholders </w:t>
      </w:r>
      <w:r w:rsidR="000579C9">
        <w:t>to address</w:t>
      </w:r>
      <w:r w:rsidR="00022A8A">
        <w:t xml:space="preserve"> </w:t>
      </w:r>
      <w:r w:rsidR="0097039B">
        <w:t>v</w:t>
      </w:r>
      <w:r w:rsidR="000579C9" w:rsidRPr="00E55D35">
        <w:t>a</w:t>
      </w:r>
      <w:r w:rsidR="009538DF">
        <w:t xml:space="preserve">rious myths and misconceptions and </w:t>
      </w:r>
      <w:r w:rsidR="000579C9" w:rsidRPr="00E55D35">
        <w:t>the infertility challenge</w:t>
      </w:r>
      <w:r w:rsidR="007F26D5">
        <w:t xml:space="preserve"> </w:t>
      </w:r>
    </w:p>
    <w:p w14:paraId="69077BF3" w14:textId="77777777" w:rsidR="00D7354D" w:rsidRDefault="00D7354D" w:rsidP="00541ED0">
      <w:pPr>
        <w:jc w:val="both"/>
      </w:pPr>
    </w:p>
    <w:p w14:paraId="5F2B0223" w14:textId="5427FA8C" w:rsidR="00D7354D" w:rsidRDefault="007F26D5" w:rsidP="00541ED0">
      <w:pPr>
        <w:jc w:val="both"/>
      </w:pPr>
      <w:r>
        <w:t>The</w:t>
      </w:r>
      <w:r w:rsidR="00022A8A">
        <w:t xml:space="preserve"> </w:t>
      </w:r>
      <w:bookmarkStart w:id="0" w:name="_GoBack"/>
      <w:bookmarkEnd w:id="0"/>
      <w:r w:rsidR="00E55D35" w:rsidRPr="00E55D35">
        <w:t xml:space="preserve">Fertility services should be accessible including information, diagnosis, assessment, and comprehensive fertility </w:t>
      </w:r>
      <w:r w:rsidRPr="00E55D35">
        <w:t>services.</w:t>
      </w:r>
      <w:r w:rsidRPr="00D7354D">
        <w:t xml:space="preserve"> These</w:t>
      </w:r>
      <w:r w:rsidR="00D7354D" w:rsidRPr="00D7354D">
        <w:t xml:space="preserve"> guidelines will offer best practice and </w:t>
      </w:r>
      <w:proofErr w:type="gramStart"/>
      <w:r w:rsidR="00D7354D" w:rsidRPr="00D7354D">
        <w:t>evidence based</w:t>
      </w:r>
      <w:proofErr w:type="gramEnd"/>
      <w:r w:rsidR="00D7354D" w:rsidRPr="00D7354D">
        <w:t xml:space="preserve"> management and care of people with i</w:t>
      </w:r>
      <w:r>
        <w:t>nfertility in South Africa. It will</w:t>
      </w:r>
      <w:r w:rsidR="00D7354D" w:rsidRPr="00D7354D">
        <w:t xml:space="preserve"> provide recommendations for holistic care for infertility including prevention, evaluation, treatment, and psychological care.  </w:t>
      </w:r>
    </w:p>
    <w:p w14:paraId="0FFDED9B" w14:textId="77777777" w:rsidR="00E306AC" w:rsidRPr="00E306AC" w:rsidRDefault="00E306AC" w:rsidP="00541ED0">
      <w:pPr>
        <w:jc w:val="both"/>
      </w:pPr>
    </w:p>
    <w:p w14:paraId="1B911493" w14:textId="77777777" w:rsidR="00E306AC" w:rsidRPr="00E306AC" w:rsidRDefault="00E306AC" w:rsidP="00541ED0">
      <w:pPr>
        <w:jc w:val="both"/>
      </w:pPr>
    </w:p>
    <w:p w14:paraId="27CF06E6" w14:textId="77777777" w:rsidR="00685162" w:rsidRPr="00685162" w:rsidRDefault="00685162" w:rsidP="00685162">
      <w:r w:rsidRPr="00685162">
        <w:t xml:space="preserve">Ms MP </w:t>
      </w:r>
      <w:proofErr w:type="spellStart"/>
      <w:r w:rsidRPr="00685162">
        <w:t>Matsoso</w:t>
      </w:r>
      <w:proofErr w:type="spellEnd"/>
    </w:p>
    <w:p w14:paraId="4C486192" w14:textId="77777777" w:rsidR="00685162" w:rsidRPr="00685162" w:rsidRDefault="00685162" w:rsidP="00685162">
      <w:r w:rsidRPr="00685162">
        <w:t>Director-General: Health</w:t>
      </w:r>
    </w:p>
    <w:p w14:paraId="0FD40AD7" w14:textId="77777777" w:rsidR="00502CC8" w:rsidRPr="00685162" w:rsidRDefault="00685162" w:rsidP="00685162">
      <w:r w:rsidRPr="00685162">
        <w:t>October 2019</w:t>
      </w:r>
    </w:p>
    <w:p w14:paraId="54B083B1" w14:textId="77777777" w:rsidR="00502CC8" w:rsidRPr="00F97773" w:rsidRDefault="00502CC8" w:rsidP="001244A3"/>
    <w:p w14:paraId="12B8EFE0" w14:textId="77777777" w:rsidR="00FC4BFE" w:rsidRPr="00F97773" w:rsidRDefault="00FC4BFE" w:rsidP="001244A3"/>
    <w:p w14:paraId="5BD71E4B" w14:textId="77777777" w:rsidR="00FC4BFE" w:rsidRPr="00F97773" w:rsidRDefault="00FC4BFE" w:rsidP="001244A3"/>
    <w:p w14:paraId="66B20CBE" w14:textId="77777777" w:rsidR="00FC4BFE" w:rsidRPr="00F97773" w:rsidRDefault="00FC4BFE" w:rsidP="001244A3"/>
    <w:p w14:paraId="579FCBA2" w14:textId="77777777" w:rsidR="00A52F33" w:rsidRPr="00F97773" w:rsidRDefault="00A52F33" w:rsidP="001244A3"/>
    <w:p w14:paraId="2853F44C" w14:textId="77777777" w:rsidR="00A52F33" w:rsidRPr="00F97773" w:rsidRDefault="00A52F33" w:rsidP="001244A3"/>
    <w:p w14:paraId="37CFD769" w14:textId="77777777" w:rsidR="00A52F33" w:rsidRPr="00F97773" w:rsidRDefault="00A52F33" w:rsidP="001244A3">
      <w:pPr>
        <w:sectPr w:rsidR="00A52F33" w:rsidRPr="00F97773" w:rsidSect="006970B4">
          <w:footerReference w:type="default" r:id="rId15"/>
          <w:pgSz w:w="12240" w:h="15840"/>
          <w:pgMar w:top="1440" w:right="1440" w:bottom="1440" w:left="1440" w:header="720" w:footer="720" w:gutter="0"/>
          <w:pgNumType w:fmt="lowerRoman" w:start="1"/>
          <w:cols w:space="720"/>
          <w:docGrid w:linePitch="360"/>
        </w:sectPr>
      </w:pPr>
    </w:p>
    <w:p w14:paraId="3B879BC8" w14:textId="77777777" w:rsidR="00F53FDC" w:rsidRPr="00F97773" w:rsidRDefault="00F53FDC" w:rsidP="00AC7D18">
      <w:pPr>
        <w:rPr>
          <w:b/>
          <w:color w:val="009051"/>
          <w:sz w:val="28"/>
          <w:szCs w:val="28"/>
        </w:rPr>
      </w:pPr>
      <w:bookmarkStart w:id="1" w:name="_Toc528572366"/>
      <w:bookmarkStart w:id="2" w:name="_Toc512340300"/>
      <w:bookmarkStart w:id="3" w:name="_Toc512340443"/>
      <w:bookmarkStart w:id="4" w:name="_Toc512340730"/>
      <w:r w:rsidRPr="00F97773">
        <w:rPr>
          <w:b/>
          <w:color w:val="009051"/>
          <w:sz w:val="28"/>
          <w:szCs w:val="28"/>
        </w:rPr>
        <w:lastRenderedPageBreak/>
        <w:t>Table of Contents</w:t>
      </w:r>
      <w:bookmarkEnd w:id="1"/>
    </w:p>
    <w:p w14:paraId="5C7009D1" w14:textId="77777777" w:rsidR="00F53FDC" w:rsidRPr="00F97773" w:rsidRDefault="00F53FDC" w:rsidP="001244A3"/>
    <w:p w14:paraId="51357FAD" w14:textId="77777777" w:rsidR="00EC2083" w:rsidRDefault="004C5A3B">
      <w:pPr>
        <w:pStyle w:val="TOC1"/>
        <w:tabs>
          <w:tab w:val="right" w:leader="dot" w:pos="9350"/>
        </w:tabs>
        <w:rPr>
          <w:rFonts w:eastAsiaTheme="minorEastAsia"/>
          <w:b w:val="0"/>
          <w:noProof/>
          <w:szCs w:val="22"/>
          <w:lang w:val="en-ZA" w:eastAsia="en-ZA"/>
        </w:rPr>
      </w:pPr>
      <w:r w:rsidRPr="00F97773">
        <w:fldChar w:fldCharType="begin"/>
      </w:r>
      <w:r w:rsidRPr="00F97773">
        <w:instrText xml:space="preserve"> TOC \o "1-3" \h \z \u </w:instrText>
      </w:r>
      <w:r w:rsidRPr="00F97773">
        <w:fldChar w:fldCharType="separate"/>
      </w:r>
      <w:hyperlink w:anchor="_Toc12031758" w:history="1">
        <w:r w:rsidR="00EC2083" w:rsidRPr="00AB46B2">
          <w:rPr>
            <w:rStyle w:val="Hyperlink"/>
            <w:noProof/>
          </w:rPr>
          <w:t>List of Figures and Tables</w:t>
        </w:r>
        <w:r w:rsidR="00EC2083">
          <w:rPr>
            <w:noProof/>
            <w:webHidden/>
          </w:rPr>
          <w:tab/>
        </w:r>
        <w:r w:rsidR="00EC2083">
          <w:rPr>
            <w:noProof/>
            <w:webHidden/>
          </w:rPr>
          <w:fldChar w:fldCharType="begin"/>
        </w:r>
        <w:r w:rsidR="00EC2083">
          <w:rPr>
            <w:noProof/>
            <w:webHidden/>
          </w:rPr>
          <w:instrText xml:space="preserve"> PAGEREF _Toc12031758 \h </w:instrText>
        </w:r>
        <w:r w:rsidR="00EC2083">
          <w:rPr>
            <w:noProof/>
            <w:webHidden/>
          </w:rPr>
        </w:r>
        <w:r w:rsidR="00EC2083">
          <w:rPr>
            <w:noProof/>
            <w:webHidden/>
          </w:rPr>
          <w:fldChar w:fldCharType="separate"/>
        </w:r>
        <w:r w:rsidR="00EC2083">
          <w:rPr>
            <w:noProof/>
            <w:webHidden/>
          </w:rPr>
          <w:t>iv</w:t>
        </w:r>
        <w:r w:rsidR="00EC2083">
          <w:rPr>
            <w:noProof/>
            <w:webHidden/>
          </w:rPr>
          <w:fldChar w:fldCharType="end"/>
        </w:r>
      </w:hyperlink>
    </w:p>
    <w:p w14:paraId="0C6FE725" w14:textId="77777777" w:rsidR="00EC2083" w:rsidRDefault="00677786">
      <w:pPr>
        <w:pStyle w:val="TOC1"/>
        <w:tabs>
          <w:tab w:val="right" w:leader="dot" w:pos="9350"/>
        </w:tabs>
        <w:rPr>
          <w:rFonts w:eastAsiaTheme="minorEastAsia"/>
          <w:b w:val="0"/>
          <w:noProof/>
          <w:szCs w:val="22"/>
          <w:lang w:val="en-ZA" w:eastAsia="en-ZA"/>
        </w:rPr>
      </w:pPr>
      <w:hyperlink w:anchor="_Toc12031759" w:history="1">
        <w:r w:rsidR="00EC2083" w:rsidRPr="00AB46B2">
          <w:rPr>
            <w:rStyle w:val="Hyperlink"/>
            <w:noProof/>
          </w:rPr>
          <w:t>Acronyms</w:t>
        </w:r>
        <w:r w:rsidR="00EC2083">
          <w:rPr>
            <w:noProof/>
            <w:webHidden/>
          </w:rPr>
          <w:tab/>
        </w:r>
        <w:r w:rsidR="00EC2083">
          <w:rPr>
            <w:noProof/>
            <w:webHidden/>
          </w:rPr>
          <w:fldChar w:fldCharType="begin"/>
        </w:r>
        <w:r w:rsidR="00EC2083">
          <w:rPr>
            <w:noProof/>
            <w:webHidden/>
          </w:rPr>
          <w:instrText xml:space="preserve"> PAGEREF _Toc12031759 \h </w:instrText>
        </w:r>
        <w:r w:rsidR="00EC2083">
          <w:rPr>
            <w:noProof/>
            <w:webHidden/>
          </w:rPr>
        </w:r>
        <w:r w:rsidR="00EC2083">
          <w:rPr>
            <w:noProof/>
            <w:webHidden/>
          </w:rPr>
          <w:fldChar w:fldCharType="separate"/>
        </w:r>
        <w:r w:rsidR="00EC2083">
          <w:rPr>
            <w:noProof/>
            <w:webHidden/>
          </w:rPr>
          <w:t>v</w:t>
        </w:r>
        <w:r w:rsidR="00EC2083">
          <w:rPr>
            <w:noProof/>
            <w:webHidden/>
          </w:rPr>
          <w:fldChar w:fldCharType="end"/>
        </w:r>
      </w:hyperlink>
    </w:p>
    <w:p w14:paraId="3C031B02" w14:textId="77777777" w:rsidR="00EC2083" w:rsidRDefault="00677786">
      <w:pPr>
        <w:pStyle w:val="TOC1"/>
        <w:tabs>
          <w:tab w:val="right" w:leader="dot" w:pos="9350"/>
        </w:tabs>
        <w:rPr>
          <w:rFonts w:eastAsiaTheme="minorEastAsia"/>
          <w:b w:val="0"/>
          <w:noProof/>
          <w:szCs w:val="22"/>
          <w:lang w:val="en-ZA" w:eastAsia="en-ZA"/>
        </w:rPr>
      </w:pPr>
      <w:hyperlink w:anchor="_Toc12031760" w:history="1">
        <w:r w:rsidR="00EC2083" w:rsidRPr="00AB46B2">
          <w:rPr>
            <w:rStyle w:val="Hyperlink"/>
            <w:noProof/>
          </w:rPr>
          <w:t>Definitions of Terms</w:t>
        </w:r>
        <w:r w:rsidR="00EC2083">
          <w:rPr>
            <w:noProof/>
            <w:webHidden/>
          </w:rPr>
          <w:tab/>
        </w:r>
        <w:r w:rsidR="00EC2083">
          <w:rPr>
            <w:noProof/>
            <w:webHidden/>
          </w:rPr>
          <w:fldChar w:fldCharType="begin"/>
        </w:r>
        <w:r w:rsidR="00EC2083">
          <w:rPr>
            <w:noProof/>
            <w:webHidden/>
          </w:rPr>
          <w:instrText xml:space="preserve"> PAGEREF _Toc12031760 \h </w:instrText>
        </w:r>
        <w:r w:rsidR="00EC2083">
          <w:rPr>
            <w:noProof/>
            <w:webHidden/>
          </w:rPr>
        </w:r>
        <w:r w:rsidR="00EC2083">
          <w:rPr>
            <w:noProof/>
            <w:webHidden/>
          </w:rPr>
          <w:fldChar w:fldCharType="separate"/>
        </w:r>
        <w:r w:rsidR="00EC2083">
          <w:rPr>
            <w:noProof/>
            <w:webHidden/>
          </w:rPr>
          <w:t>vi</w:t>
        </w:r>
        <w:r w:rsidR="00EC2083">
          <w:rPr>
            <w:noProof/>
            <w:webHidden/>
          </w:rPr>
          <w:fldChar w:fldCharType="end"/>
        </w:r>
      </w:hyperlink>
    </w:p>
    <w:p w14:paraId="5E2FE7C7" w14:textId="77777777" w:rsidR="00EC2083" w:rsidRDefault="00677786">
      <w:pPr>
        <w:pStyle w:val="TOC1"/>
        <w:tabs>
          <w:tab w:val="right" w:leader="dot" w:pos="9350"/>
        </w:tabs>
        <w:rPr>
          <w:rFonts w:eastAsiaTheme="minorEastAsia"/>
          <w:b w:val="0"/>
          <w:noProof/>
          <w:szCs w:val="22"/>
          <w:lang w:val="en-ZA" w:eastAsia="en-ZA"/>
        </w:rPr>
      </w:pPr>
      <w:hyperlink w:anchor="_Toc12031761" w:history="1">
        <w:r w:rsidR="00EC2083" w:rsidRPr="00AB46B2">
          <w:rPr>
            <w:rStyle w:val="Hyperlink"/>
            <w:noProof/>
          </w:rPr>
          <w:t>Preamble</w:t>
        </w:r>
        <w:r w:rsidR="00EC2083">
          <w:rPr>
            <w:noProof/>
            <w:webHidden/>
          </w:rPr>
          <w:tab/>
        </w:r>
        <w:r w:rsidR="00EC2083">
          <w:rPr>
            <w:noProof/>
            <w:webHidden/>
          </w:rPr>
          <w:fldChar w:fldCharType="begin"/>
        </w:r>
        <w:r w:rsidR="00EC2083">
          <w:rPr>
            <w:noProof/>
            <w:webHidden/>
          </w:rPr>
          <w:instrText xml:space="preserve"> PAGEREF _Toc12031761 \h </w:instrText>
        </w:r>
        <w:r w:rsidR="00EC2083">
          <w:rPr>
            <w:noProof/>
            <w:webHidden/>
          </w:rPr>
        </w:r>
        <w:r w:rsidR="00EC2083">
          <w:rPr>
            <w:noProof/>
            <w:webHidden/>
          </w:rPr>
          <w:fldChar w:fldCharType="separate"/>
        </w:r>
        <w:r w:rsidR="00EC2083">
          <w:rPr>
            <w:noProof/>
            <w:webHidden/>
          </w:rPr>
          <w:t>1</w:t>
        </w:r>
        <w:r w:rsidR="00EC2083">
          <w:rPr>
            <w:noProof/>
            <w:webHidden/>
          </w:rPr>
          <w:fldChar w:fldCharType="end"/>
        </w:r>
      </w:hyperlink>
    </w:p>
    <w:p w14:paraId="6EDBA524" w14:textId="77777777" w:rsidR="00EC2083" w:rsidRDefault="00677786">
      <w:pPr>
        <w:pStyle w:val="TOC1"/>
        <w:tabs>
          <w:tab w:val="right" w:leader="dot" w:pos="9350"/>
        </w:tabs>
        <w:rPr>
          <w:rFonts w:eastAsiaTheme="minorEastAsia"/>
          <w:b w:val="0"/>
          <w:noProof/>
          <w:szCs w:val="22"/>
          <w:lang w:val="en-ZA" w:eastAsia="en-ZA"/>
        </w:rPr>
      </w:pPr>
      <w:hyperlink w:anchor="_Toc12031762" w:history="1">
        <w:r w:rsidR="00EC2083" w:rsidRPr="00AB46B2">
          <w:rPr>
            <w:rStyle w:val="Hyperlink"/>
            <w:noProof/>
          </w:rPr>
          <w:t>Section 1. Introduction</w:t>
        </w:r>
        <w:r w:rsidR="00EC2083">
          <w:rPr>
            <w:noProof/>
            <w:webHidden/>
          </w:rPr>
          <w:tab/>
        </w:r>
        <w:r w:rsidR="00EC2083">
          <w:rPr>
            <w:noProof/>
            <w:webHidden/>
          </w:rPr>
          <w:fldChar w:fldCharType="begin"/>
        </w:r>
        <w:r w:rsidR="00EC2083">
          <w:rPr>
            <w:noProof/>
            <w:webHidden/>
          </w:rPr>
          <w:instrText xml:space="preserve"> PAGEREF _Toc12031762 \h </w:instrText>
        </w:r>
        <w:r w:rsidR="00EC2083">
          <w:rPr>
            <w:noProof/>
            <w:webHidden/>
          </w:rPr>
        </w:r>
        <w:r w:rsidR="00EC2083">
          <w:rPr>
            <w:noProof/>
            <w:webHidden/>
          </w:rPr>
          <w:fldChar w:fldCharType="separate"/>
        </w:r>
        <w:r w:rsidR="00EC2083">
          <w:rPr>
            <w:noProof/>
            <w:webHidden/>
          </w:rPr>
          <w:t>2</w:t>
        </w:r>
        <w:r w:rsidR="00EC2083">
          <w:rPr>
            <w:noProof/>
            <w:webHidden/>
          </w:rPr>
          <w:fldChar w:fldCharType="end"/>
        </w:r>
      </w:hyperlink>
    </w:p>
    <w:p w14:paraId="7B5B4CD6" w14:textId="77777777" w:rsidR="00EC2083" w:rsidRDefault="00677786">
      <w:pPr>
        <w:pStyle w:val="TOC2"/>
        <w:rPr>
          <w:rFonts w:eastAsiaTheme="minorEastAsia"/>
          <w:noProof/>
          <w:szCs w:val="22"/>
          <w:lang w:val="en-ZA" w:eastAsia="en-ZA"/>
        </w:rPr>
      </w:pPr>
      <w:hyperlink w:anchor="_Toc12031763" w:history="1">
        <w:r w:rsidR="00EC2083" w:rsidRPr="00AB46B2">
          <w:rPr>
            <w:rStyle w:val="Hyperlink"/>
            <w:noProof/>
          </w:rPr>
          <w:t>1.1 Purpose and scope</w:t>
        </w:r>
        <w:r w:rsidR="00EC2083">
          <w:rPr>
            <w:noProof/>
            <w:webHidden/>
          </w:rPr>
          <w:tab/>
        </w:r>
        <w:r w:rsidR="00EC2083">
          <w:rPr>
            <w:noProof/>
            <w:webHidden/>
          </w:rPr>
          <w:fldChar w:fldCharType="begin"/>
        </w:r>
        <w:r w:rsidR="00EC2083">
          <w:rPr>
            <w:noProof/>
            <w:webHidden/>
          </w:rPr>
          <w:instrText xml:space="preserve"> PAGEREF _Toc12031763 \h </w:instrText>
        </w:r>
        <w:r w:rsidR="00EC2083">
          <w:rPr>
            <w:noProof/>
            <w:webHidden/>
          </w:rPr>
        </w:r>
        <w:r w:rsidR="00EC2083">
          <w:rPr>
            <w:noProof/>
            <w:webHidden/>
          </w:rPr>
          <w:fldChar w:fldCharType="separate"/>
        </w:r>
        <w:r w:rsidR="00EC2083">
          <w:rPr>
            <w:noProof/>
            <w:webHidden/>
          </w:rPr>
          <w:t>3</w:t>
        </w:r>
        <w:r w:rsidR="00EC2083">
          <w:rPr>
            <w:noProof/>
            <w:webHidden/>
          </w:rPr>
          <w:fldChar w:fldCharType="end"/>
        </w:r>
      </w:hyperlink>
    </w:p>
    <w:p w14:paraId="789FAA32" w14:textId="77777777" w:rsidR="00EC2083" w:rsidRDefault="00677786">
      <w:pPr>
        <w:pStyle w:val="TOC1"/>
        <w:tabs>
          <w:tab w:val="right" w:leader="dot" w:pos="9350"/>
        </w:tabs>
        <w:rPr>
          <w:rFonts w:eastAsiaTheme="minorEastAsia"/>
          <w:b w:val="0"/>
          <w:noProof/>
          <w:szCs w:val="22"/>
          <w:lang w:val="en-ZA" w:eastAsia="en-ZA"/>
        </w:rPr>
      </w:pPr>
      <w:hyperlink w:anchor="_Toc12031764" w:history="1">
        <w:r w:rsidR="00EC2083" w:rsidRPr="00AB46B2">
          <w:rPr>
            <w:rStyle w:val="Hyperlink"/>
            <w:noProof/>
          </w:rPr>
          <w:t>Section 2. Safe conception care</w:t>
        </w:r>
        <w:r w:rsidR="00EC2083">
          <w:rPr>
            <w:noProof/>
            <w:webHidden/>
          </w:rPr>
          <w:tab/>
        </w:r>
        <w:r w:rsidR="00EC2083">
          <w:rPr>
            <w:noProof/>
            <w:webHidden/>
          </w:rPr>
          <w:fldChar w:fldCharType="begin"/>
        </w:r>
        <w:r w:rsidR="00EC2083">
          <w:rPr>
            <w:noProof/>
            <w:webHidden/>
          </w:rPr>
          <w:instrText xml:space="preserve"> PAGEREF _Toc12031764 \h </w:instrText>
        </w:r>
        <w:r w:rsidR="00EC2083">
          <w:rPr>
            <w:noProof/>
            <w:webHidden/>
          </w:rPr>
        </w:r>
        <w:r w:rsidR="00EC2083">
          <w:rPr>
            <w:noProof/>
            <w:webHidden/>
          </w:rPr>
          <w:fldChar w:fldCharType="separate"/>
        </w:r>
        <w:r w:rsidR="00EC2083">
          <w:rPr>
            <w:noProof/>
            <w:webHidden/>
          </w:rPr>
          <w:t>4</w:t>
        </w:r>
        <w:r w:rsidR="00EC2083">
          <w:rPr>
            <w:noProof/>
            <w:webHidden/>
          </w:rPr>
          <w:fldChar w:fldCharType="end"/>
        </w:r>
      </w:hyperlink>
    </w:p>
    <w:p w14:paraId="20513521" w14:textId="77777777" w:rsidR="00EC2083" w:rsidRDefault="00677786">
      <w:pPr>
        <w:pStyle w:val="TOC2"/>
        <w:rPr>
          <w:rFonts w:eastAsiaTheme="minorEastAsia"/>
          <w:noProof/>
          <w:szCs w:val="22"/>
          <w:lang w:val="en-ZA" w:eastAsia="en-ZA"/>
        </w:rPr>
      </w:pPr>
      <w:hyperlink w:anchor="_Toc12031765" w:history="1">
        <w:r w:rsidR="00EC2083" w:rsidRPr="00AB46B2">
          <w:rPr>
            <w:rStyle w:val="Hyperlink"/>
            <w:noProof/>
          </w:rPr>
          <w:t>2.1 Preconception Care</w:t>
        </w:r>
        <w:r w:rsidR="00EC2083">
          <w:rPr>
            <w:noProof/>
            <w:webHidden/>
          </w:rPr>
          <w:tab/>
        </w:r>
        <w:r w:rsidR="00EC2083">
          <w:rPr>
            <w:noProof/>
            <w:webHidden/>
          </w:rPr>
          <w:fldChar w:fldCharType="begin"/>
        </w:r>
        <w:r w:rsidR="00EC2083">
          <w:rPr>
            <w:noProof/>
            <w:webHidden/>
          </w:rPr>
          <w:instrText xml:space="preserve"> PAGEREF _Toc12031765 \h </w:instrText>
        </w:r>
        <w:r w:rsidR="00EC2083">
          <w:rPr>
            <w:noProof/>
            <w:webHidden/>
          </w:rPr>
        </w:r>
        <w:r w:rsidR="00EC2083">
          <w:rPr>
            <w:noProof/>
            <w:webHidden/>
          </w:rPr>
          <w:fldChar w:fldCharType="separate"/>
        </w:r>
        <w:r w:rsidR="00EC2083">
          <w:rPr>
            <w:noProof/>
            <w:webHidden/>
          </w:rPr>
          <w:t>4</w:t>
        </w:r>
        <w:r w:rsidR="00EC2083">
          <w:rPr>
            <w:noProof/>
            <w:webHidden/>
          </w:rPr>
          <w:fldChar w:fldCharType="end"/>
        </w:r>
      </w:hyperlink>
    </w:p>
    <w:p w14:paraId="666FFB4B" w14:textId="77777777" w:rsidR="00EC2083" w:rsidRDefault="00677786">
      <w:pPr>
        <w:pStyle w:val="TOC2"/>
        <w:rPr>
          <w:rFonts w:eastAsiaTheme="minorEastAsia"/>
          <w:noProof/>
          <w:szCs w:val="22"/>
          <w:lang w:val="en-ZA" w:eastAsia="en-ZA"/>
        </w:rPr>
      </w:pPr>
      <w:hyperlink w:anchor="_Toc12031766" w:history="1">
        <w:r w:rsidR="00EC2083" w:rsidRPr="00AB46B2">
          <w:rPr>
            <w:rStyle w:val="Hyperlink"/>
            <w:noProof/>
          </w:rPr>
          <w:t>2.2 Preconception care for people living with HIV: Risk reduction</w:t>
        </w:r>
        <w:r w:rsidR="00EC2083">
          <w:rPr>
            <w:noProof/>
            <w:webHidden/>
          </w:rPr>
          <w:tab/>
        </w:r>
        <w:r w:rsidR="00EC2083">
          <w:rPr>
            <w:noProof/>
            <w:webHidden/>
          </w:rPr>
          <w:fldChar w:fldCharType="begin"/>
        </w:r>
        <w:r w:rsidR="00EC2083">
          <w:rPr>
            <w:noProof/>
            <w:webHidden/>
          </w:rPr>
          <w:instrText xml:space="preserve"> PAGEREF _Toc12031766 \h </w:instrText>
        </w:r>
        <w:r w:rsidR="00EC2083">
          <w:rPr>
            <w:noProof/>
            <w:webHidden/>
          </w:rPr>
        </w:r>
        <w:r w:rsidR="00EC2083">
          <w:rPr>
            <w:noProof/>
            <w:webHidden/>
          </w:rPr>
          <w:fldChar w:fldCharType="separate"/>
        </w:r>
        <w:r w:rsidR="00EC2083">
          <w:rPr>
            <w:noProof/>
            <w:webHidden/>
          </w:rPr>
          <w:t>5</w:t>
        </w:r>
        <w:r w:rsidR="00EC2083">
          <w:rPr>
            <w:noProof/>
            <w:webHidden/>
          </w:rPr>
          <w:fldChar w:fldCharType="end"/>
        </w:r>
      </w:hyperlink>
    </w:p>
    <w:p w14:paraId="710850F2" w14:textId="77777777" w:rsidR="00EC2083" w:rsidRDefault="00677786">
      <w:pPr>
        <w:pStyle w:val="TOC2"/>
        <w:rPr>
          <w:rFonts w:eastAsiaTheme="minorEastAsia"/>
          <w:noProof/>
          <w:szCs w:val="22"/>
          <w:lang w:val="en-ZA" w:eastAsia="en-ZA"/>
        </w:rPr>
      </w:pPr>
      <w:hyperlink w:anchor="_Toc12031767" w:history="1">
        <w:r w:rsidR="00EC2083" w:rsidRPr="00AB46B2">
          <w:rPr>
            <w:rStyle w:val="Hyperlink"/>
            <w:noProof/>
          </w:rPr>
          <w:t>2.3 Prevention of infertility</w:t>
        </w:r>
        <w:r w:rsidR="00EC2083">
          <w:rPr>
            <w:noProof/>
            <w:webHidden/>
          </w:rPr>
          <w:tab/>
        </w:r>
        <w:r w:rsidR="00EC2083">
          <w:rPr>
            <w:noProof/>
            <w:webHidden/>
          </w:rPr>
          <w:fldChar w:fldCharType="begin"/>
        </w:r>
        <w:r w:rsidR="00EC2083">
          <w:rPr>
            <w:noProof/>
            <w:webHidden/>
          </w:rPr>
          <w:instrText xml:space="preserve"> PAGEREF _Toc12031767 \h </w:instrText>
        </w:r>
        <w:r w:rsidR="00EC2083">
          <w:rPr>
            <w:noProof/>
            <w:webHidden/>
          </w:rPr>
        </w:r>
        <w:r w:rsidR="00EC2083">
          <w:rPr>
            <w:noProof/>
            <w:webHidden/>
          </w:rPr>
          <w:fldChar w:fldCharType="separate"/>
        </w:r>
        <w:r w:rsidR="00EC2083">
          <w:rPr>
            <w:noProof/>
            <w:webHidden/>
          </w:rPr>
          <w:t>5</w:t>
        </w:r>
        <w:r w:rsidR="00EC2083">
          <w:rPr>
            <w:noProof/>
            <w:webHidden/>
          </w:rPr>
          <w:fldChar w:fldCharType="end"/>
        </w:r>
      </w:hyperlink>
    </w:p>
    <w:p w14:paraId="671658E9" w14:textId="77777777" w:rsidR="00EC2083" w:rsidRDefault="00677786">
      <w:pPr>
        <w:pStyle w:val="TOC1"/>
        <w:tabs>
          <w:tab w:val="right" w:leader="dot" w:pos="9350"/>
        </w:tabs>
        <w:rPr>
          <w:rFonts w:eastAsiaTheme="minorEastAsia"/>
          <w:b w:val="0"/>
          <w:noProof/>
          <w:szCs w:val="22"/>
          <w:lang w:val="en-ZA" w:eastAsia="en-ZA"/>
        </w:rPr>
      </w:pPr>
      <w:hyperlink w:anchor="_Toc12031768" w:history="1">
        <w:r w:rsidR="00EC2083" w:rsidRPr="00AB46B2">
          <w:rPr>
            <w:rStyle w:val="Hyperlink"/>
            <w:rFonts w:eastAsia="Times New Roman"/>
            <w:noProof/>
          </w:rPr>
          <w:t>Section 3. Diagnosis and evaluation</w:t>
        </w:r>
        <w:r w:rsidR="00EC2083">
          <w:rPr>
            <w:noProof/>
            <w:webHidden/>
          </w:rPr>
          <w:tab/>
        </w:r>
        <w:r w:rsidR="00EC2083">
          <w:rPr>
            <w:noProof/>
            <w:webHidden/>
          </w:rPr>
          <w:fldChar w:fldCharType="begin"/>
        </w:r>
        <w:r w:rsidR="00EC2083">
          <w:rPr>
            <w:noProof/>
            <w:webHidden/>
          </w:rPr>
          <w:instrText xml:space="preserve"> PAGEREF _Toc12031768 \h </w:instrText>
        </w:r>
        <w:r w:rsidR="00EC2083">
          <w:rPr>
            <w:noProof/>
            <w:webHidden/>
          </w:rPr>
        </w:r>
        <w:r w:rsidR="00EC2083">
          <w:rPr>
            <w:noProof/>
            <w:webHidden/>
          </w:rPr>
          <w:fldChar w:fldCharType="separate"/>
        </w:r>
        <w:r w:rsidR="00EC2083">
          <w:rPr>
            <w:noProof/>
            <w:webHidden/>
          </w:rPr>
          <w:t>7</w:t>
        </w:r>
        <w:r w:rsidR="00EC2083">
          <w:rPr>
            <w:noProof/>
            <w:webHidden/>
          </w:rPr>
          <w:fldChar w:fldCharType="end"/>
        </w:r>
      </w:hyperlink>
    </w:p>
    <w:p w14:paraId="5F5DCC5E" w14:textId="77777777" w:rsidR="00EC2083" w:rsidRDefault="00677786">
      <w:pPr>
        <w:pStyle w:val="TOC2"/>
        <w:rPr>
          <w:rFonts w:eastAsiaTheme="minorEastAsia"/>
          <w:noProof/>
          <w:szCs w:val="22"/>
          <w:lang w:val="en-ZA" w:eastAsia="en-ZA"/>
        </w:rPr>
      </w:pPr>
      <w:hyperlink w:anchor="_Toc12031769" w:history="1">
        <w:r w:rsidR="00EC2083" w:rsidRPr="00AB46B2">
          <w:rPr>
            <w:rStyle w:val="Hyperlink"/>
            <w:noProof/>
          </w:rPr>
          <w:t>3.1 When to evaluate?</w:t>
        </w:r>
        <w:r w:rsidR="00EC2083">
          <w:rPr>
            <w:noProof/>
            <w:webHidden/>
          </w:rPr>
          <w:tab/>
        </w:r>
        <w:r w:rsidR="00EC2083">
          <w:rPr>
            <w:noProof/>
            <w:webHidden/>
          </w:rPr>
          <w:fldChar w:fldCharType="begin"/>
        </w:r>
        <w:r w:rsidR="00EC2083">
          <w:rPr>
            <w:noProof/>
            <w:webHidden/>
          </w:rPr>
          <w:instrText xml:space="preserve"> PAGEREF _Toc12031769 \h </w:instrText>
        </w:r>
        <w:r w:rsidR="00EC2083">
          <w:rPr>
            <w:noProof/>
            <w:webHidden/>
          </w:rPr>
        </w:r>
        <w:r w:rsidR="00EC2083">
          <w:rPr>
            <w:noProof/>
            <w:webHidden/>
          </w:rPr>
          <w:fldChar w:fldCharType="separate"/>
        </w:r>
        <w:r w:rsidR="00EC2083">
          <w:rPr>
            <w:noProof/>
            <w:webHidden/>
          </w:rPr>
          <w:t>7</w:t>
        </w:r>
        <w:r w:rsidR="00EC2083">
          <w:rPr>
            <w:noProof/>
            <w:webHidden/>
          </w:rPr>
          <w:fldChar w:fldCharType="end"/>
        </w:r>
      </w:hyperlink>
    </w:p>
    <w:p w14:paraId="2C76174E" w14:textId="77777777" w:rsidR="00EC2083" w:rsidRDefault="00677786">
      <w:pPr>
        <w:pStyle w:val="TOC2"/>
        <w:rPr>
          <w:rFonts w:eastAsiaTheme="minorEastAsia"/>
          <w:noProof/>
          <w:szCs w:val="22"/>
          <w:lang w:val="en-ZA" w:eastAsia="en-ZA"/>
        </w:rPr>
      </w:pPr>
      <w:hyperlink w:anchor="_Toc12031770" w:history="1">
        <w:r w:rsidR="00EC2083" w:rsidRPr="00AB46B2">
          <w:rPr>
            <w:rStyle w:val="Hyperlink"/>
            <w:noProof/>
          </w:rPr>
          <w:t>3.2 Who should provide fertility services</w:t>
        </w:r>
        <w:r w:rsidR="00EC2083">
          <w:rPr>
            <w:noProof/>
            <w:webHidden/>
          </w:rPr>
          <w:tab/>
        </w:r>
        <w:r w:rsidR="00EC2083">
          <w:rPr>
            <w:noProof/>
            <w:webHidden/>
          </w:rPr>
          <w:fldChar w:fldCharType="begin"/>
        </w:r>
        <w:r w:rsidR="00EC2083">
          <w:rPr>
            <w:noProof/>
            <w:webHidden/>
          </w:rPr>
          <w:instrText xml:space="preserve"> PAGEREF _Toc12031770 \h </w:instrText>
        </w:r>
        <w:r w:rsidR="00EC2083">
          <w:rPr>
            <w:noProof/>
            <w:webHidden/>
          </w:rPr>
        </w:r>
        <w:r w:rsidR="00EC2083">
          <w:rPr>
            <w:noProof/>
            <w:webHidden/>
          </w:rPr>
          <w:fldChar w:fldCharType="separate"/>
        </w:r>
        <w:r w:rsidR="00EC2083">
          <w:rPr>
            <w:noProof/>
            <w:webHidden/>
          </w:rPr>
          <w:t>7</w:t>
        </w:r>
        <w:r w:rsidR="00EC2083">
          <w:rPr>
            <w:noProof/>
            <w:webHidden/>
          </w:rPr>
          <w:fldChar w:fldCharType="end"/>
        </w:r>
      </w:hyperlink>
    </w:p>
    <w:p w14:paraId="4968C70E" w14:textId="77777777" w:rsidR="00EC2083" w:rsidRDefault="00677786">
      <w:pPr>
        <w:pStyle w:val="TOC2"/>
        <w:rPr>
          <w:rFonts w:eastAsiaTheme="minorEastAsia"/>
          <w:noProof/>
          <w:szCs w:val="22"/>
          <w:lang w:val="en-ZA" w:eastAsia="en-ZA"/>
        </w:rPr>
      </w:pPr>
      <w:hyperlink w:anchor="_Toc12031771" w:history="1">
        <w:r w:rsidR="00EC2083" w:rsidRPr="00AB46B2">
          <w:rPr>
            <w:rStyle w:val="Hyperlink"/>
            <w:noProof/>
          </w:rPr>
          <w:t>3.3 Levels of care</w:t>
        </w:r>
        <w:r w:rsidR="00EC2083">
          <w:rPr>
            <w:noProof/>
            <w:webHidden/>
          </w:rPr>
          <w:tab/>
        </w:r>
        <w:r w:rsidR="00EC2083">
          <w:rPr>
            <w:noProof/>
            <w:webHidden/>
          </w:rPr>
          <w:fldChar w:fldCharType="begin"/>
        </w:r>
        <w:r w:rsidR="00EC2083">
          <w:rPr>
            <w:noProof/>
            <w:webHidden/>
          </w:rPr>
          <w:instrText xml:space="preserve"> PAGEREF _Toc12031771 \h </w:instrText>
        </w:r>
        <w:r w:rsidR="00EC2083">
          <w:rPr>
            <w:noProof/>
            <w:webHidden/>
          </w:rPr>
        </w:r>
        <w:r w:rsidR="00EC2083">
          <w:rPr>
            <w:noProof/>
            <w:webHidden/>
          </w:rPr>
          <w:fldChar w:fldCharType="separate"/>
        </w:r>
        <w:r w:rsidR="00EC2083">
          <w:rPr>
            <w:noProof/>
            <w:webHidden/>
          </w:rPr>
          <w:t>8</w:t>
        </w:r>
        <w:r w:rsidR="00EC2083">
          <w:rPr>
            <w:noProof/>
            <w:webHidden/>
          </w:rPr>
          <w:fldChar w:fldCharType="end"/>
        </w:r>
      </w:hyperlink>
    </w:p>
    <w:p w14:paraId="53A93502" w14:textId="77777777" w:rsidR="00EC2083" w:rsidRDefault="00677786">
      <w:pPr>
        <w:pStyle w:val="TOC2"/>
        <w:rPr>
          <w:rFonts w:eastAsiaTheme="minorEastAsia"/>
          <w:noProof/>
          <w:szCs w:val="22"/>
          <w:lang w:val="en-ZA" w:eastAsia="en-ZA"/>
        </w:rPr>
      </w:pPr>
      <w:hyperlink w:anchor="_Toc12031772" w:history="1">
        <w:r w:rsidR="00EC2083" w:rsidRPr="00AB46B2">
          <w:rPr>
            <w:rStyle w:val="Hyperlink"/>
            <w:noProof/>
          </w:rPr>
          <w:t>3.4 Referral routes</w:t>
        </w:r>
        <w:r w:rsidR="00EC2083">
          <w:rPr>
            <w:noProof/>
            <w:webHidden/>
          </w:rPr>
          <w:tab/>
        </w:r>
        <w:r w:rsidR="00EC2083">
          <w:rPr>
            <w:noProof/>
            <w:webHidden/>
          </w:rPr>
          <w:fldChar w:fldCharType="begin"/>
        </w:r>
        <w:r w:rsidR="00EC2083">
          <w:rPr>
            <w:noProof/>
            <w:webHidden/>
          </w:rPr>
          <w:instrText xml:space="preserve"> PAGEREF _Toc12031772 \h </w:instrText>
        </w:r>
        <w:r w:rsidR="00EC2083">
          <w:rPr>
            <w:noProof/>
            <w:webHidden/>
          </w:rPr>
        </w:r>
        <w:r w:rsidR="00EC2083">
          <w:rPr>
            <w:noProof/>
            <w:webHidden/>
          </w:rPr>
          <w:fldChar w:fldCharType="separate"/>
        </w:r>
        <w:r w:rsidR="00EC2083">
          <w:rPr>
            <w:noProof/>
            <w:webHidden/>
          </w:rPr>
          <w:t>10</w:t>
        </w:r>
        <w:r w:rsidR="00EC2083">
          <w:rPr>
            <w:noProof/>
            <w:webHidden/>
          </w:rPr>
          <w:fldChar w:fldCharType="end"/>
        </w:r>
      </w:hyperlink>
    </w:p>
    <w:p w14:paraId="1D636E29" w14:textId="77777777" w:rsidR="00EC2083" w:rsidRDefault="00677786">
      <w:pPr>
        <w:pStyle w:val="TOC2"/>
        <w:rPr>
          <w:rFonts w:eastAsiaTheme="minorEastAsia"/>
          <w:noProof/>
          <w:szCs w:val="22"/>
          <w:lang w:val="en-ZA" w:eastAsia="en-ZA"/>
        </w:rPr>
      </w:pPr>
      <w:hyperlink w:anchor="_Toc12031773" w:history="1">
        <w:r w:rsidR="00EC2083" w:rsidRPr="00AB46B2">
          <w:rPr>
            <w:rStyle w:val="Hyperlink"/>
            <w:noProof/>
          </w:rPr>
          <w:t>3.5 Evaluation and investigations of an infertile female</w:t>
        </w:r>
        <w:r w:rsidR="00EC2083">
          <w:rPr>
            <w:noProof/>
            <w:webHidden/>
          </w:rPr>
          <w:tab/>
        </w:r>
        <w:r w:rsidR="00EC2083">
          <w:rPr>
            <w:noProof/>
            <w:webHidden/>
          </w:rPr>
          <w:fldChar w:fldCharType="begin"/>
        </w:r>
        <w:r w:rsidR="00EC2083">
          <w:rPr>
            <w:noProof/>
            <w:webHidden/>
          </w:rPr>
          <w:instrText xml:space="preserve"> PAGEREF _Toc12031773 \h </w:instrText>
        </w:r>
        <w:r w:rsidR="00EC2083">
          <w:rPr>
            <w:noProof/>
            <w:webHidden/>
          </w:rPr>
        </w:r>
        <w:r w:rsidR="00EC2083">
          <w:rPr>
            <w:noProof/>
            <w:webHidden/>
          </w:rPr>
          <w:fldChar w:fldCharType="separate"/>
        </w:r>
        <w:r w:rsidR="00EC2083">
          <w:rPr>
            <w:noProof/>
            <w:webHidden/>
          </w:rPr>
          <w:t>10</w:t>
        </w:r>
        <w:r w:rsidR="00EC2083">
          <w:rPr>
            <w:noProof/>
            <w:webHidden/>
          </w:rPr>
          <w:fldChar w:fldCharType="end"/>
        </w:r>
      </w:hyperlink>
    </w:p>
    <w:p w14:paraId="0A85EBF8" w14:textId="77777777" w:rsidR="00EC2083" w:rsidRDefault="00677786">
      <w:pPr>
        <w:pStyle w:val="TOC2"/>
        <w:rPr>
          <w:rFonts w:eastAsiaTheme="minorEastAsia"/>
          <w:noProof/>
          <w:szCs w:val="22"/>
          <w:lang w:val="en-ZA" w:eastAsia="en-ZA"/>
        </w:rPr>
      </w:pPr>
      <w:hyperlink w:anchor="_Toc12031774" w:history="1">
        <w:r w:rsidR="00EC2083" w:rsidRPr="00AB46B2">
          <w:rPr>
            <w:rStyle w:val="Hyperlink"/>
            <w:noProof/>
          </w:rPr>
          <w:t>3.6 Investigations to evaluate an infertile male</w:t>
        </w:r>
        <w:r w:rsidR="00EC2083">
          <w:rPr>
            <w:noProof/>
            <w:webHidden/>
          </w:rPr>
          <w:tab/>
        </w:r>
        <w:r w:rsidR="00EC2083">
          <w:rPr>
            <w:noProof/>
            <w:webHidden/>
          </w:rPr>
          <w:fldChar w:fldCharType="begin"/>
        </w:r>
        <w:r w:rsidR="00EC2083">
          <w:rPr>
            <w:noProof/>
            <w:webHidden/>
          </w:rPr>
          <w:instrText xml:space="preserve"> PAGEREF _Toc12031774 \h </w:instrText>
        </w:r>
        <w:r w:rsidR="00EC2083">
          <w:rPr>
            <w:noProof/>
            <w:webHidden/>
          </w:rPr>
        </w:r>
        <w:r w:rsidR="00EC2083">
          <w:rPr>
            <w:noProof/>
            <w:webHidden/>
          </w:rPr>
          <w:fldChar w:fldCharType="separate"/>
        </w:r>
        <w:r w:rsidR="00EC2083">
          <w:rPr>
            <w:noProof/>
            <w:webHidden/>
          </w:rPr>
          <w:t>13</w:t>
        </w:r>
        <w:r w:rsidR="00EC2083">
          <w:rPr>
            <w:noProof/>
            <w:webHidden/>
          </w:rPr>
          <w:fldChar w:fldCharType="end"/>
        </w:r>
      </w:hyperlink>
    </w:p>
    <w:p w14:paraId="4EBA5119" w14:textId="77777777" w:rsidR="00EC2083" w:rsidRDefault="00677786">
      <w:pPr>
        <w:pStyle w:val="TOC2"/>
        <w:rPr>
          <w:rFonts w:eastAsiaTheme="minorEastAsia"/>
          <w:noProof/>
          <w:szCs w:val="22"/>
          <w:lang w:val="en-ZA" w:eastAsia="en-ZA"/>
        </w:rPr>
      </w:pPr>
      <w:hyperlink w:anchor="_Toc12031775" w:history="1">
        <w:r w:rsidR="00EC2083" w:rsidRPr="00AB46B2">
          <w:rPr>
            <w:rStyle w:val="Hyperlink"/>
            <w:noProof/>
          </w:rPr>
          <w:t>3.7 Investigation for infections</w:t>
        </w:r>
        <w:r w:rsidR="00EC2083">
          <w:rPr>
            <w:noProof/>
            <w:webHidden/>
          </w:rPr>
          <w:tab/>
        </w:r>
        <w:r w:rsidR="00EC2083">
          <w:rPr>
            <w:noProof/>
            <w:webHidden/>
          </w:rPr>
          <w:fldChar w:fldCharType="begin"/>
        </w:r>
        <w:r w:rsidR="00EC2083">
          <w:rPr>
            <w:noProof/>
            <w:webHidden/>
          </w:rPr>
          <w:instrText xml:space="preserve"> PAGEREF _Toc12031775 \h </w:instrText>
        </w:r>
        <w:r w:rsidR="00EC2083">
          <w:rPr>
            <w:noProof/>
            <w:webHidden/>
          </w:rPr>
        </w:r>
        <w:r w:rsidR="00EC2083">
          <w:rPr>
            <w:noProof/>
            <w:webHidden/>
          </w:rPr>
          <w:fldChar w:fldCharType="separate"/>
        </w:r>
        <w:r w:rsidR="00EC2083">
          <w:rPr>
            <w:noProof/>
            <w:webHidden/>
          </w:rPr>
          <w:t>14</w:t>
        </w:r>
        <w:r w:rsidR="00EC2083">
          <w:rPr>
            <w:noProof/>
            <w:webHidden/>
          </w:rPr>
          <w:fldChar w:fldCharType="end"/>
        </w:r>
      </w:hyperlink>
    </w:p>
    <w:p w14:paraId="5CC61B46" w14:textId="77777777" w:rsidR="00EC2083" w:rsidRDefault="00677786">
      <w:pPr>
        <w:pStyle w:val="TOC1"/>
        <w:tabs>
          <w:tab w:val="right" w:leader="dot" w:pos="9350"/>
        </w:tabs>
        <w:rPr>
          <w:rFonts w:eastAsiaTheme="minorEastAsia"/>
          <w:b w:val="0"/>
          <w:noProof/>
          <w:szCs w:val="22"/>
          <w:lang w:val="en-ZA" w:eastAsia="en-ZA"/>
        </w:rPr>
      </w:pPr>
      <w:hyperlink w:anchor="_Toc12031776" w:history="1">
        <w:r w:rsidR="00EC2083" w:rsidRPr="00AB46B2">
          <w:rPr>
            <w:rStyle w:val="Hyperlink"/>
            <w:noProof/>
          </w:rPr>
          <w:t>Section 4. Genetic screening</w:t>
        </w:r>
        <w:r w:rsidR="00EC2083">
          <w:rPr>
            <w:noProof/>
            <w:webHidden/>
          </w:rPr>
          <w:tab/>
        </w:r>
        <w:r w:rsidR="00EC2083">
          <w:rPr>
            <w:noProof/>
            <w:webHidden/>
          </w:rPr>
          <w:fldChar w:fldCharType="begin"/>
        </w:r>
        <w:r w:rsidR="00EC2083">
          <w:rPr>
            <w:noProof/>
            <w:webHidden/>
          </w:rPr>
          <w:instrText xml:space="preserve"> PAGEREF _Toc12031776 \h </w:instrText>
        </w:r>
        <w:r w:rsidR="00EC2083">
          <w:rPr>
            <w:noProof/>
            <w:webHidden/>
          </w:rPr>
        </w:r>
        <w:r w:rsidR="00EC2083">
          <w:rPr>
            <w:noProof/>
            <w:webHidden/>
          </w:rPr>
          <w:fldChar w:fldCharType="separate"/>
        </w:r>
        <w:r w:rsidR="00EC2083">
          <w:rPr>
            <w:noProof/>
            <w:webHidden/>
          </w:rPr>
          <w:t>15</w:t>
        </w:r>
        <w:r w:rsidR="00EC2083">
          <w:rPr>
            <w:noProof/>
            <w:webHidden/>
          </w:rPr>
          <w:fldChar w:fldCharType="end"/>
        </w:r>
      </w:hyperlink>
    </w:p>
    <w:p w14:paraId="37113B8D" w14:textId="77777777" w:rsidR="00EC2083" w:rsidRDefault="00677786">
      <w:pPr>
        <w:pStyle w:val="TOC1"/>
        <w:tabs>
          <w:tab w:val="right" w:leader="dot" w:pos="9350"/>
        </w:tabs>
        <w:rPr>
          <w:rFonts w:eastAsiaTheme="minorEastAsia"/>
          <w:b w:val="0"/>
          <w:noProof/>
          <w:szCs w:val="22"/>
          <w:lang w:val="en-ZA" w:eastAsia="en-ZA"/>
        </w:rPr>
      </w:pPr>
      <w:hyperlink w:anchor="_Toc12031777" w:history="1">
        <w:r w:rsidR="00EC2083" w:rsidRPr="00AB46B2">
          <w:rPr>
            <w:rStyle w:val="Hyperlink"/>
            <w:rFonts w:cstheme="majorBidi"/>
            <w:bCs/>
            <w:noProof/>
          </w:rPr>
          <w:t>Section 5.</w:t>
        </w:r>
        <w:r w:rsidR="00EC2083" w:rsidRPr="00AB46B2">
          <w:rPr>
            <w:rStyle w:val="Hyperlink"/>
            <w:noProof/>
          </w:rPr>
          <w:t xml:space="preserve"> Counselling and psychological support</w:t>
        </w:r>
        <w:r w:rsidR="00EC2083">
          <w:rPr>
            <w:noProof/>
            <w:webHidden/>
          </w:rPr>
          <w:tab/>
        </w:r>
        <w:r w:rsidR="00EC2083">
          <w:rPr>
            <w:noProof/>
            <w:webHidden/>
          </w:rPr>
          <w:fldChar w:fldCharType="begin"/>
        </w:r>
        <w:r w:rsidR="00EC2083">
          <w:rPr>
            <w:noProof/>
            <w:webHidden/>
          </w:rPr>
          <w:instrText xml:space="preserve"> PAGEREF _Toc12031777 \h </w:instrText>
        </w:r>
        <w:r w:rsidR="00EC2083">
          <w:rPr>
            <w:noProof/>
            <w:webHidden/>
          </w:rPr>
        </w:r>
        <w:r w:rsidR="00EC2083">
          <w:rPr>
            <w:noProof/>
            <w:webHidden/>
          </w:rPr>
          <w:fldChar w:fldCharType="separate"/>
        </w:r>
        <w:r w:rsidR="00EC2083">
          <w:rPr>
            <w:noProof/>
            <w:webHidden/>
          </w:rPr>
          <w:t>16</w:t>
        </w:r>
        <w:r w:rsidR="00EC2083">
          <w:rPr>
            <w:noProof/>
            <w:webHidden/>
          </w:rPr>
          <w:fldChar w:fldCharType="end"/>
        </w:r>
      </w:hyperlink>
    </w:p>
    <w:p w14:paraId="2B265203" w14:textId="77777777" w:rsidR="00EC2083" w:rsidRDefault="00677786">
      <w:pPr>
        <w:pStyle w:val="TOC2"/>
        <w:rPr>
          <w:rFonts w:eastAsiaTheme="minorEastAsia"/>
          <w:noProof/>
          <w:szCs w:val="22"/>
          <w:lang w:val="en-ZA" w:eastAsia="en-ZA"/>
        </w:rPr>
      </w:pPr>
      <w:hyperlink w:anchor="_Toc12031778" w:history="1">
        <w:r w:rsidR="00EC2083" w:rsidRPr="00AB46B2">
          <w:rPr>
            <w:rStyle w:val="Hyperlink"/>
            <w:noProof/>
          </w:rPr>
          <w:t>5.1 Psychological impact of infertility</w:t>
        </w:r>
        <w:r w:rsidR="00EC2083">
          <w:rPr>
            <w:noProof/>
            <w:webHidden/>
          </w:rPr>
          <w:tab/>
        </w:r>
        <w:r w:rsidR="00EC2083">
          <w:rPr>
            <w:noProof/>
            <w:webHidden/>
          </w:rPr>
          <w:fldChar w:fldCharType="begin"/>
        </w:r>
        <w:r w:rsidR="00EC2083">
          <w:rPr>
            <w:noProof/>
            <w:webHidden/>
          </w:rPr>
          <w:instrText xml:space="preserve"> PAGEREF _Toc12031778 \h </w:instrText>
        </w:r>
        <w:r w:rsidR="00EC2083">
          <w:rPr>
            <w:noProof/>
            <w:webHidden/>
          </w:rPr>
        </w:r>
        <w:r w:rsidR="00EC2083">
          <w:rPr>
            <w:noProof/>
            <w:webHidden/>
          </w:rPr>
          <w:fldChar w:fldCharType="separate"/>
        </w:r>
        <w:r w:rsidR="00EC2083">
          <w:rPr>
            <w:noProof/>
            <w:webHidden/>
          </w:rPr>
          <w:t>16</w:t>
        </w:r>
        <w:r w:rsidR="00EC2083">
          <w:rPr>
            <w:noProof/>
            <w:webHidden/>
          </w:rPr>
          <w:fldChar w:fldCharType="end"/>
        </w:r>
      </w:hyperlink>
    </w:p>
    <w:p w14:paraId="782502FF" w14:textId="77777777" w:rsidR="00EC2083" w:rsidRDefault="00677786">
      <w:pPr>
        <w:pStyle w:val="TOC1"/>
        <w:tabs>
          <w:tab w:val="right" w:leader="dot" w:pos="9350"/>
        </w:tabs>
        <w:rPr>
          <w:rFonts w:eastAsiaTheme="minorEastAsia"/>
          <w:b w:val="0"/>
          <w:noProof/>
          <w:szCs w:val="22"/>
          <w:lang w:val="en-ZA" w:eastAsia="en-ZA"/>
        </w:rPr>
      </w:pPr>
      <w:hyperlink w:anchor="_Toc12031779" w:history="1">
        <w:r w:rsidR="00EC2083" w:rsidRPr="00AB46B2">
          <w:rPr>
            <w:rStyle w:val="Hyperlink"/>
            <w:noProof/>
          </w:rPr>
          <w:t>Section 6. Causes of infertility and treatment options</w:t>
        </w:r>
        <w:r w:rsidR="00EC2083">
          <w:rPr>
            <w:noProof/>
            <w:webHidden/>
          </w:rPr>
          <w:tab/>
        </w:r>
        <w:r w:rsidR="00EC2083">
          <w:rPr>
            <w:noProof/>
            <w:webHidden/>
          </w:rPr>
          <w:fldChar w:fldCharType="begin"/>
        </w:r>
        <w:r w:rsidR="00EC2083">
          <w:rPr>
            <w:noProof/>
            <w:webHidden/>
          </w:rPr>
          <w:instrText xml:space="preserve"> PAGEREF _Toc12031779 \h </w:instrText>
        </w:r>
        <w:r w:rsidR="00EC2083">
          <w:rPr>
            <w:noProof/>
            <w:webHidden/>
          </w:rPr>
        </w:r>
        <w:r w:rsidR="00EC2083">
          <w:rPr>
            <w:noProof/>
            <w:webHidden/>
          </w:rPr>
          <w:fldChar w:fldCharType="separate"/>
        </w:r>
        <w:r w:rsidR="00EC2083">
          <w:rPr>
            <w:noProof/>
            <w:webHidden/>
          </w:rPr>
          <w:t>17</w:t>
        </w:r>
        <w:r w:rsidR="00EC2083">
          <w:rPr>
            <w:noProof/>
            <w:webHidden/>
          </w:rPr>
          <w:fldChar w:fldCharType="end"/>
        </w:r>
      </w:hyperlink>
    </w:p>
    <w:p w14:paraId="3EF0DC89" w14:textId="77777777" w:rsidR="00EC2083" w:rsidRDefault="00677786">
      <w:pPr>
        <w:pStyle w:val="TOC2"/>
        <w:rPr>
          <w:rFonts w:eastAsiaTheme="minorEastAsia"/>
          <w:noProof/>
          <w:szCs w:val="22"/>
          <w:lang w:val="en-ZA" w:eastAsia="en-ZA"/>
        </w:rPr>
      </w:pPr>
      <w:hyperlink w:anchor="_Toc12031780" w:history="1">
        <w:r w:rsidR="00EC2083" w:rsidRPr="00AB46B2">
          <w:rPr>
            <w:rStyle w:val="Hyperlink"/>
            <w:noProof/>
          </w:rPr>
          <w:t>6.1 Female factor infertility</w:t>
        </w:r>
        <w:r w:rsidR="00EC2083">
          <w:rPr>
            <w:noProof/>
            <w:webHidden/>
          </w:rPr>
          <w:tab/>
        </w:r>
        <w:r w:rsidR="00EC2083">
          <w:rPr>
            <w:noProof/>
            <w:webHidden/>
          </w:rPr>
          <w:fldChar w:fldCharType="begin"/>
        </w:r>
        <w:r w:rsidR="00EC2083">
          <w:rPr>
            <w:noProof/>
            <w:webHidden/>
          </w:rPr>
          <w:instrText xml:space="preserve"> PAGEREF _Toc12031780 \h </w:instrText>
        </w:r>
        <w:r w:rsidR="00EC2083">
          <w:rPr>
            <w:noProof/>
            <w:webHidden/>
          </w:rPr>
        </w:r>
        <w:r w:rsidR="00EC2083">
          <w:rPr>
            <w:noProof/>
            <w:webHidden/>
          </w:rPr>
          <w:fldChar w:fldCharType="separate"/>
        </w:r>
        <w:r w:rsidR="00EC2083">
          <w:rPr>
            <w:noProof/>
            <w:webHidden/>
          </w:rPr>
          <w:t>17</w:t>
        </w:r>
        <w:r w:rsidR="00EC2083">
          <w:rPr>
            <w:noProof/>
            <w:webHidden/>
          </w:rPr>
          <w:fldChar w:fldCharType="end"/>
        </w:r>
      </w:hyperlink>
    </w:p>
    <w:p w14:paraId="39493CD3" w14:textId="77777777" w:rsidR="00EC2083" w:rsidRDefault="00677786">
      <w:pPr>
        <w:pStyle w:val="TOC2"/>
        <w:rPr>
          <w:rFonts w:eastAsiaTheme="minorEastAsia"/>
          <w:noProof/>
          <w:szCs w:val="22"/>
          <w:lang w:val="en-ZA" w:eastAsia="en-ZA"/>
        </w:rPr>
      </w:pPr>
      <w:hyperlink w:anchor="_Toc12031781" w:history="1">
        <w:r w:rsidR="00EC2083" w:rsidRPr="00AB46B2">
          <w:rPr>
            <w:rStyle w:val="Hyperlink"/>
            <w:noProof/>
          </w:rPr>
          <w:t>6.2 Male factor infertility</w:t>
        </w:r>
        <w:r w:rsidR="00EC2083">
          <w:rPr>
            <w:noProof/>
            <w:webHidden/>
          </w:rPr>
          <w:tab/>
        </w:r>
        <w:r w:rsidR="00EC2083">
          <w:rPr>
            <w:noProof/>
            <w:webHidden/>
          </w:rPr>
          <w:fldChar w:fldCharType="begin"/>
        </w:r>
        <w:r w:rsidR="00EC2083">
          <w:rPr>
            <w:noProof/>
            <w:webHidden/>
          </w:rPr>
          <w:instrText xml:space="preserve"> PAGEREF _Toc12031781 \h </w:instrText>
        </w:r>
        <w:r w:rsidR="00EC2083">
          <w:rPr>
            <w:noProof/>
            <w:webHidden/>
          </w:rPr>
        </w:r>
        <w:r w:rsidR="00EC2083">
          <w:rPr>
            <w:noProof/>
            <w:webHidden/>
          </w:rPr>
          <w:fldChar w:fldCharType="separate"/>
        </w:r>
        <w:r w:rsidR="00EC2083">
          <w:rPr>
            <w:noProof/>
            <w:webHidden/>
          </w:rPr>
          <w:t>22</w:t>
        </w:r>
        <w:r w:rsidR="00EC2083">
          <w:rPr>
            <w:noProof/>
            <w:webHidden/>
          </w:rPr>
          <w:fldChar w:fldCharType="end"/>
        </w:r>
      </w:hyperlink>
    </w:p>
    <w:p w14:paraId="49AF4850" w14:textId="77777777" w:rsidR="00EC2083" w:rsidRDefault="00677786">
      <w:pPr>
        <w:pStyle w:val="TOC2"/>
        <w:rPr>
          <w:rFonts w:eastAsiaTheme="minorEastAsia"/>
          <w:noProof/>
          <w:szCs w:val="22"/>
          <w:lang w:val="en-ZA" w:eastAsia="en-ZA"/>
        </w:rPr>
      </w:pPr>
      <w:hyperlink w:anchor="_Toc12031782" w:history="1">
        <w:r w:rsidR="00EC2083" w:rsidRPr="00AB46B2">
          <w:rPr>
            <w:rStyle w:val="Hyperlink"/>
            <w:noProof/>
          </w:rPr>
          <w:t>6.3 Unexplained infertility</w:t>
        </w:r>
        <w:r w:rsidR="00EC2083">
          <w:rPr>
            <w:noProof/>
            <w:webHidden/>
          </w:rPr>
          <w:tab/>
        </w:r>
        <w:r w:rsidR="00EC2083">
          <w:rPr>
            <w:noProof/>
            <w:webHidden/>
          </w:rPr>
          <w:fldChar w:fldCharType="begin"/>
        </w:r>
        <w:r w:rsidR="00EC2083">
          <w:rPr>
            <w:noProof/>
            <w:webHidden/>
          </w:rPr>
          <w:instrText xml:space="preserve"> PAGEREF _Toc12031782 \h </w:instrText>
        </w:r>
        <w:r w:rsidR="00EC2083">
          <w:rPr>
            <w:noProof/>
            <w:webHidden/>
          </w:rPr>
        </w:r>
        <w:r w:rsidR="00EC2083">
          <w:rPr>
            <w:noProof/>
            <w:webHidden/>
          </w:rPr>
          <w:fldChar w:fldCharType="separate"/>
        </w:r>
        <w:r w:rsidR="00EC2083">
          <w:rPr>
            <w:noProof/>
            <w:webHidden/>
          </w:rPr>
          <w:t>25</w:t>
        </w:r>
        <w:r w:rsidR="00EC2083">
          <w:rPr>
            <w:noProof/>
            <w:webHidden/>
          </w:rPr>
          <w:fldChar w:fldCharType="end"/>
        </w:r>
      </w:hyperlink>
    </w:p>
    <w:p w14:paraId="647600D9" w14:textId="77777777" w:rsidR="00EC2083" w:rsidRDefault="00677786">
      <w:pPr>
        <w:pStyle w:val="TOC2"/>
        <w:rPr>
          <w:rFonts w:eastAsiaTheme="minorEastAsia"/>
          <w:noProof/>
          <w:szCs w:val="22"/>
          <w:lang w:val="en-ZA" w:eastAsia="en-ZA"/>
        </w:rPr>
      </w:pPr>
      <w:hyperlink w:anchor="_Toc12031783" w:history="1">
        <w:r w:rsidR="00EC2083" w:rsidRPr="00AB46B2">
          <w:rPr>
            <w:rStyle w:val="Hyperlink"/>
            <w:noProof/>
          </w:rPr>
          <w:t>6.4 Safe conception for people living with HIV</w:t>
        </w:r>
        <w:r w:rsidR="00EC2083">
          <w:rPr>
            <w:noProof/>
            <w:webHidden/>
          </w:rPr>
          <w:tab/>
        </w:r>
        <w:r w:rsidR="00EC2083">
          <w:rPr>
            <w:noProof/>
            <w:webHidden/>
          </w:rPr>
          <w:fldChar w:fldCharType="begin"/>
        </w:r>
        <w:r w:rsidR="00EC2083">
          <w:rPr>
            <w:noProof/>
            <w:webHidden/>
          </w:rPr>
          <w:instrText xml:space="preserve"> PAGEREF _Toc12031783 \h </w:instrText>
        </w:r>
        <w:r w:rsidR="00EC2083">
          <w:rPr>
            <w:noProof/>
            <w:webHidden/>
          </w:rPr>
        </w:r>
        <w:r w:rsidR="00EC2083">
          <w:rPr>
            <w:noProof/>
            <w:webHidden/>
          </w:rPr>
          <w:fldChar w:fldCharType="separate"/>
        </w:r>
        <w:r w:rsidR="00EC2083">
          <w:rPr>
            <w:noProof/>
            <w:webHidden/>
          </w:rPr>
          <w:t>25</w:t>
        </w:r>
        <w:r w:rsidR="00EC2083">
          <w:rPr>
            <w:noProof/>
            <w:webHidden/>
          </w:rPr>
          <w:fldChar w:fldCharType="end"/>
        </w:r>
      </w:hyperlink>
    </w:p>
    <w:p w14:paraId="1E0B723B" w14:textId="77777777" w:rsidR="00EC2083" w:rsidRDefault="00677786">
      <w:pPr>
        <w:pStyle w:val="TOC2"/>
        <w:rPr>
          <w:rFonts w:eastAsiaTheme="minorEastAsia"/>
          <w:noProof/>
          <w:szCs w:val="22"/>
          <w:lang w:val="en-ZA" w:eastAsia="en-ZA"/>
        </w:rPr>
      </w:pPr>
      <w:hyperlink w:anchor="_Toc12031784" w:history="1">
        <w:r w:rsidR="00EC2083" w:rsidRPr="00AB46B2">
          <w:rPr>
            <w:rStyle w:val="Hyperlink"/>
            <w:noProof/>
          </w:rPr>
          <w:t>6.5 Fertility treatment for single person or LGBTQI</w:t>
        </w:r>
        <w:r w:rsidR="00EC2083">
          <w:rPr>
            <w:noProof/>
            <w:webHidden/>
          </w:rPr>
          <w:tab/>
        </w:r>
        <w:r w:rsidR="00EC2083">
          <w:rPr>
            <w:noProof/>
            <w:webHidden/>
          </w:rPr>
          <w:fldChar w:fldCharType="begin"/>
        </w:r>
        <w:r w:rsidR="00EC2083">
          <w:rPr>
            <w:noProof/>
            <w:webHidden/>
          </w:rPr>
          <w:instrText xml:space="preserve"> PAGEREF _Toc12031784 \h </w:instrText>
        </w:r>
        <w:r w:rsidR="00EC2083">
          <w:rPr>
            <w:noProof/>
            <w:webHidden/>
          </w:rPr>
        </w:r>
        <w:r w:rsidR="00EC2083">
          <w:rPr>
            <w:noProof/>
            <w:webHidden/>
          </w:rPr>
          <w:fldChar w:fldCharType="separate"/>
        </w:r>
        <w:r w:rsidR="00EC2083">
          <w:rPr>
            <w:noProof/>
            <w:webHidden/>
          </w:rPr>
          <w:t>28</w:t>
        </w:r>
        <w:r w:rsidR="00EC2083">
          <w:rPr>
            <w:noProof/>
            <w:webHidden/>
          </w:rPr>
          <w:fldChar w:fldCharType="end"/>
        </w:r>
      </w:hyperlink>
    </w:p>
    <w:p w14:paraId="3829FC67" w14:textId="77777777" w:rsidR="00EC2083" w:rsidRDefault="00677786">
      <w:pPr>
        <w:pStyle w:val="TOC2"/>
        <w:rPr>
          <w:rFonts w:eastAsiaTheme="minorEastAsia"/>
          <w:noProof/>
          <w:szCs w:val="22"/>
          <w:lang w:val="en-ZA" w:eastAsia="en-ZA"/>
        </w:rPr>
      </w:pPr>
      <w:hyperlink w:anchor="_Toc12031785" w:history="1">
        <w:r w:rsidR="00EC2083" w:rsidRPr="00AB46B2">
          <w:rPr>
            <w:rStyle w:val="Hyperlink"/>
            <w:noProof/>
          </w:rPr>
          <w:t>6.6 Fertility treatment for the medically complicated persons</w:t>
        </w:r>
        <w:r w:rsidR="00EC2083">
          <w:rPr>
            <w:noProof/>
            <w:webHidden/>
          </w:rPr>
          <w:tab/>
        </w:r>
        <w:r w:rsidR="00EC2083">
          <w:rPr>
            <w:noProof/>
            <w:webHidden/>
          </w:rPr>
          <w:fldChar w:fldCharType="begin"/>
        </w:r>
        <w:r w:rsidR="00EC2083">
          <w:rPr>
            <w:noProof/>
            <w:webHidden/>
          </w:rPr>
          <w:instrText xml:space="preserve"> PAGEREF _Toc12031785 \h </w:instrText>
        </w:r>
        <w:r w:rsidR="00EC2083">
          <w:rPr>
            <w:noProof/>
            <w:webHidden/>
          </w:rPr>
        </w:r>
        <w:r w:rsidR="00EC2083">
          <w:rPr>
            <w:noProof/>
            <w:webHidden/>
          </w:rPr>
          <w:fldChar w:fldCharType="separate"/>
        </w:r>
        <w:r w:rsidR="00EC2083">
          <w:rPr>
            <w:noProof/>
            <w:webHidden/>
          </w:rPr>
          <w:t>28</w:t>
        </w:r>
        <w:r w:rsidR="00EC2083">
          <w:rPr>
            <w:noProof/>
            <w:webHidden/>
          </w:rPr>
          <w:fldChar w:fldCharType="end"/>
        </w:r>
      </w:hyperlink>
    </w:p>
    <w:p w14:paraId="3DC4D362" w14:textId="77777777" w:rsidR="00EC2083" w:rsidRDefault="00677786">
      <w:pPr>
        <w:pStyle w:val="TOC1"/>
        <w:tabs>
          <w:tab w:val="right" w:leader="dot" w:pos="9350"/>
        </w:tabs>
        <w:rPr>
          <w:rFonts w:eastAsiaTheme="minorEastAsia"/>
          <w:b w:val="0"/>
          <w:noProof/>
          <w:szCs w:val="22"/>
          <w:lang w:val="en-ZA" w:eastAsia="en-ZA"/>
        </w:rPr>
      </w:pPr>
      <w:hyperlink w:anchor="_Toc12031786" w:history="1">
        <w:r w:rsidR="00EC2083" w:rsidRPr="00AB46B2">
          <w:rPr>
            <w:rStyle w:val="Hyperlink"/>
            <w:noProof/>
          </w:rPr>
          <w:t>Section 7. Assisted reproductive technology (ART)</w:t>
        </w:r>
        <w:r w:rsidR="00EC2083">
          <w:rPr>
            <w:noProof/>
            <w:webHidden/>
          </w:rPr>
          <w:tab/>
        </w:r>
        <w:r w:rsidR="00EC2083">
          <w:rPr>
            <w:noProof/>
            <w:webHidden/>
          </w:rPr>
          <w:fldChar w:fldCharType="begin"/>
        </w:r>
        <w:r w:rsidR="00EC2083">
          <w:rPr>
            <w:noProof/>
            <w:webHidden/>
          </w:rPr>
          <w:instrText xml:space="preserve"> PAGEREF _Toc12031786 \h </w:instrText>
        </w:r>
        <w:r w:rsidR="00EC2083">
          <w:rPr>
            <w:noProof/>
            <w:webHidden/>
          </w:rPr>
        </w:r>
        <w:r w:rsidR="00EC2083">
          <w:rPr>
            <w:noProof/>
            <w:webHidden/>
          </w:rPr>
          <w:fldChar w:fldCharType="separate"/>
        </w:r>
        <w:r w:rsidR="00EC2083">
          <w:rPr>
            <w:noProof/>
            <w:webHidden/>
          </w:rPr>
          <w:t>30</w:t>
        </w:r>
        <w:r w:rsidR="00EC2083">
          <w:rPr>
            <w:noProof/>
            <w:webHidden/>
          </w:rPr>
          <w:fldChar w:fldCharType="end"/>
        </w:r>
      </w:hyperlink>
    </w:p>
    <w:p w14:paraId="42EE39E2" w14:textId="77777777" w:rsidR="00EC2083" w:rsidRDefault="00677786">
      <w:pPr>
        <w:pStyle w:val="TOC1"/>
        <w:tabs>
          <w:tab w:val="right" w:leader="dot" w:pos="9350"/>
        </w:tabs>
        <w:rPr>
          <w:rFonts w:eastAsiaTheme="minorEastAsia"/>
          <w:b w:val="0"/>
          <w:noProof/>
          <w:szCs w:val="22"/>
          <w:lang w:val="en-ZA" w:eastAsia="en-ZA"/>
        </w:rPr>
      </w:pPr>
      <w:hyperlink w:anchor="_Toc12031787" w:history="1">
        <w:r w:rsidR="00EC2083" w:rsidRPr="00AB46B2">
          <w:rPr>
            <w:rStyle w:val="Hyperlink"/>
            <w:noProof/>
          </w:rPr>
          <w:t>Section 8. Reproductive laboratory</w:t>
        </w:r>
        <w:r w:rsidR="00EC2083">
          <w:rPr>
            <w:noProof/>
            <w:webHidden/>
          </w:rPr>
          <w:tab/>
        </w:r>
        <w:r w:rsidR="00EC2083">
          <w:rPr>
            <w:noProof/>
            <w:webHidden/>
          </w:rPr>
          <w:fldChar w:fldCharType="begin"/>
        </w:r>
        <w:r w:rsidR="00EC2083">
          <w:rPr>
            <w:noProof/>
            <w:webHidden/>
          </w:rPr>
          <w:instrText xml:space="preserve"> PAGEREF _Toc12031787 \h </w:instrText>
        </w:r>
        <w:r w:rsidR="00EC2083">
          <w:rPr>
            <w:noProof/>
            <w:webHidden/>
          </w:rPr>
        </w:r>
        <w:r w:rsidR="00EC2083">
          <w:rPr>
            <w:noProof/>
            <w:webHidden/>
          </w:rPr>
          <w:fldChar w:fldCharType="separate"/>
        </w:r>
        <w:r w:rsidR="00EC2083">
          <w:rPr>
            <w:noProof/>
            <w:webHidden/>
          </w:rPr>
          <w:t>32</w:t>
        </w:r>
        <w:r w:rsidR="00EC2083">
          <w:rPr>
            <w:noProof/>
            <w:webHidden/>
          </w:rPr>
          <w:fldChar w:fldCharType="end"/>
        </w:r>
      </w:hyperlink>
    </w:p>
    <w:p w14:paraId="482F606D" w14:textId="77777777" w:rsidR="00EC2083" w:rsidRDefault="00677786">
      <w:pPr>
        <w:pStyle w:val="TOC2"/>
        <w:rPr>
          <w:rFonts w:eastAsiaTheme="minorEastAsia"/>
          <w:noProof/>
          <w:szCs w:val="22"/>
          <w:lang w:val="en-ZA" w:eastAsia="en-ZA"/>
        </w:rPr>
      </w:pPr>
      <w:hyperlink w:anchor="_Toc12031788" w:history="1">
        <w:r w:rsidR="00EC2083" w:rsidRPr="00AB46B2">
          <w:rPr>
            <w:rStyle w:val="Hyperlink"/>
            <w:noProof/>
          </w:rPr>
          <w:t>8.1 Introduction</w:t>
        </w:r>
        <w:r w:rsidR="00EC2083">
          <w:rPr>
            <w:noProof/>
            <w:webHidden/>
          </w:rPr>
          <w:tab/>
        </w:r>
        <w:r w:rsidR="00EC2083">
          <w:rPr>
            <w:noProof/>
            <w:webHidden/>
          </w:rPr>
          <w:fldChar w:fldCharType="begin"/>
        </w:r>
        <w:r w:rsidR="00EC2083">
          <w:rPr>
            <w:noProof/>
            <w:webHidden/>
          </w:rPr>
          <w:instrText xml:space="preserve"> PAGEREF _Toc12031788 \h </w:instrText>
        </w:r>
        <w:r w:rsidR="00EC2083">
          <w:rPr>
            <w:noProof/>
            <w:webHidden/>
          </w:rPr>
        </w:r>
        <w:r w:rsidR="00EC2083">
          <w:rPr>
            <w:noProof/>
            <w:webHidden/>
          </w:rPr>
          <w:fldChar w:fldCharType="separate"/>
        </w:r>
        <w:r w:rsidR="00EC2083">
          <w:rPr>
            <w:noProof/>
            <w:webHidden/>
          </w:rPr>
          <w:t>32</w:t>
        </w:r>
        <w:r w:rsidR="00EC2083">
          <w:rPr>
            <w:noProof/>
            <w:webHidden/>
          </w:rPr>
          <w:fldChar w:fldCharType="end"/>
        </w:r>
      </w:hyperlink>
    </w:p>
    <w:p w14:paraId="5C9320D2" w14:textId="77777777" w:rsidR="00EC2083" w:rsidRDefault="00677786">
      <w:pPr>
        <w:pStyle w:val="TOC2"/>
        <w:rPr>
          <w:rFonts w:eastAsiaTheme="minorEastAsia"/>
          <w:noProof/>
          <w:szCs w:val="22"/>
          <w:lang w:val="en-ZA" w:eastAsia="en-ZA"/>
        </w:rPr>
      </w:pPr>
      <w:hyperlink w:anchor="_Toc12031789" w:history="1">
        <w:r w:rsidR="00EC2083" w:rsidRPr="00AB46B2">
          <w:rPr>
            <w:rStyle w:val="Hyperlink"/>
            <w:noProof/>
          </w:rPr>
          <w:t>8.2 Operational requirements</w:t>
        </w:r>
        <w:r w:rsidR="00EC2083">
          <w:rPr>
            <w:noProof/>
            <w:webHidden/>
          </w:rPr>
          <w:tab/>
        </w:r>
        <w:r w:rsidR="00EC2083">
          <w:rPr>
            <w:noProof/>
            <w:webHidden/>
          </w:rPr>
          <w:fldChar w:fldCharType="begin"/>
        </w:r>
        <w:r w:rsidR="00EC2083">
          <w:rPr>
            <w:noProof/>
            <w:webHidden/>
          </w:rPr>
          <w:instrText xml:space="preserve"> PAGEREF _Toc12031789 \h </w:instrText>
        </w:r>
        <w:r w:rsidR="00EC2083">
          <w:rPr>
            <w:noProof/>
            <w:webHidden/>
          </w:rPr>
        </w:r>
        <w:r w:rsidR="00EC2083">
          <w:rPr>
            <w:noProof/>
            <w:webHidden/>
          </w:rPr>
          <w:fldChar w:fldCharType="separate"/>
        </w:r>
        <w:r w:rsidR="00EC2083">
          <w:rPr>
            <w:noProof/>
            <w:webHidden/>
          </w:rPr>
          <w:t>33</w:t>
        </w:r>
        <w:r w:rsidR="00EC2083">
          <w:rPr>
            <w:noProof/>
            <w:webHidden/>
          </w:rPr>
          <w:fldChar w:fldCharType="end"/>
        </w:r>
      </w:hyperlink>
    </w:p>
    <w:p w14:paraId="135EEF5C" w14:textId="77777777" w:rsidR="00EC2083" w:rsidRDefault="00677786">
      <w:pPr>
        <w:pStyle w:val="TOC2"/>
        <w:rPr>
          <w:rFonts w:eastAsiaTheme="minorEastAsia"/>
          <w:noProof/>
          <w:szCs w:val="22"/>
          <w:lang w:val="en-ZA" w:eastAsia="en-ZA"/>
        </w:rPr>
      </w:pPr>
      <w:hyperlink w:anchor="_Toc12031790" w:history="1">
        <w:r w:rsidR="00EC2083" w:rsidRPr="00AB46B2">
          <w:rPr>
            <w:rStyle w:val="Hyperlink"/>
            <w:noProof/>
          </w:rPr>
          <w:t>8.3 Spermatology</w:t>
        </w:r>
        <w:r w:rsidR="00EC2083">
          <w:rPr>
            <w:noProof/>
            <w:webHidden/>
          </w:rPr>
          <w:tab/>
        </w:r>
        <w:r w:rsidR="00EC2083">
          <w:rPr>
            <w:noProof/>
            <w:webHidden/>
          </w:rPr>
          <w:fldChar w:fldCharType="begin"/>
        </w:r>
        <w:r w:rsidR="00EC2083">
          <w:rPr>
            <w:noProof/>
            <w:webHidden/>
          </w:rPr>
          <w:instrText xml:space="preserve"> PAGEREF _Toc12031790 \h </w:instrText>
        </w:r>
        <w:r w:rsidR="00EC2083">
          <w:rPr>
            <w:noProof/>
            <w:webHidden/>
          </w:rPr>
        </w:r>
        <w:r w:rsidR="00EC2083">
          <w:rPr>
            <w:noProof/>
            <w:webHidden/>
          </w:rPr>
          <w:fldChar w:fldCharType="separate"/>
        </w:r>
        <w:r w:rsidR="00EC2083">
          <w:rPr>
            <w:noProof/>
            <w:webHidden/>
          </w:rPr>
          <w:t>35</w:t>
        </w:r>
        <w:r w:rsidR="00EC2083">
          <w:rPr>
            <w:noProof/>
            <w:webHidden/>
          </w:rPr>
          <w:fldChar w:fldCharType="end"/>
        </w:r>
      </w:hyperlink>
    </w:p>
    <w:p w14:paraId="3C115272" w14:textId="77777777" w:rsidR="00EC2083" w:rsidRDefault="00677786">
      <w:pPr>
        <w:pStyle w:val="TOC2"/>
        <w:rPr>
          <w:rFonts w:eastAsiaTheme="minorEastAsia"/>
          <w:noProof/>
          <w:szCs w:val="22"/>
          <w:lang w:val="en-ZA" w:eastAsia="en-ZA"/>
        </w:rPr>
      </w:pPr>
      <w:hyperlink w:anchor="_Toc12031791" w:history="1">
        <w:r w:rsidR="00EC2083" w:rsidRPr="00AB46B2">
          <w:rPr>
            <w:rStyle w:val="Hyperlink"/>
            <w:noProof/>
          </w:rPr>
          <w:t>8.4 Embryology</w:t>
        </w:r>
        <w:r w:rsidR="00EC2083">
          <w:rPr>
            <w:noProof/>
            <w:webHidden/>
          </w:rPr>
          <w:tab/>
        </w:r>
        <w:r w:rsidR="00EC2083">
          <w:rPr>
            <w:noProof/>
            <w:webHidden/>
          </w:rPr>
          <w:fldChar w:fldCharType="begin"/>
        </w:r>
        <w:r w:rsidR="00EC2083">
          <w:rPr>
            <w:noProof/>
            <w:webHidden/>
          </w:rPr>
          <w:instrText xml:space="preserve"> PAGEREF _Toc12031791 \h </w:instrText>
        </w:r>
        <w:r w:rsidR="00EC2083">
          <w:rPr>
            <w:noProof/>
            <w:webHidden/>
          </w:rPr>
        </w:r>
        <w:r w:rsidR="00EC2083">
          <w:rPr>
            <w:noProof/>
            <w:webHidden/>
          </w:rPr>
          <w:fldChar w:fldCharType="separate"/>
        </w:r>
        <w:r w:rsidR="00EC2083">
          <w:rPr>
            <w:noProof/>
            <w:webHidden/>
          </w:rPr>
          <w:t>35</w:t>
        </w:r>
        <w:r w:rsidR="00EC2083">
          <w:rPr>
            <w:noProof/>
            <w:webHidden/>
          </w:rPr>
          <w:fldChar w:fldCharType="end"/>
        </w:r>
      </w:hyperlink>
    </w:p>
    <w:p w14:paraId="7F94B7D3" w14:textId="77777777" w:rsidR="00EC2083" w:rsidRDefault="00677786">
      <w:pPr>
        <w:pStyle w:val="TOC2"/>
        <w:rPr>
          <w:rFonts w:eastAsiaTheme="minorEastAsia"/>
          <w:noProof/>
          <w:szCs w:val="22"/>
          <w:lang w:val="en-ZA" w:eastAsia="en-ZA"/>
        </w:rPr>
      </w:pPr>
      <w:hyperlink w:anchor="_Toc12031792" w:history="1">
        <w:r w:rsidR="00EC2083" w:rsidRPr="00AB46B2">
          <w:rPr>
            <w:rStyle w:val="Hyperlink"/>
            <w:noProof/>
          </w:rPr>
          <w:t>8.5 Standard operating procedures</w:t>
        </w:r>
        <w:r w:rsidR="00EC2083">
          <w:rPr>
            <w:noProof/>
            <w:webHidden/>
          </w:rPr>
          <w:tab/>
        </w:r>
        <w:r w:rsidR="00EC2083">
          <w:rPr>
            <w:noProof/>
            <w:webHidden/>
          </w:rPr>
          <w:fldChar w:fldCharType="begin"/>
        </w:r>
        <w:r w:rsidR="00EC2083">
          <w:rPr>
            <w:noProof/>
            <w:webHidden/>
          </w:rPr>
          <w:instrText xml:space="preserve"> PAGEREF _Toc12031792 \h </w:instrText>
        </w:r>
        <w:r w:rsidR="00EC2083">
          <w:rPr>
            <w:noProof/>
            <w:webHidden/>
          </w:rPr>
        </w:r>
        <w:r w:rsidR="00EC2083">
          <w:rPr>
            <w:noProof/>
            <w:webHidden/>
          </w:rPr>
          <w:fldChar w:fldCharType="separate"/>
        </w:r>
        <w:r w:rsidR="00EC2083">
          <w:rPr>
            <w:noProof/>
            <w:webHidden/>
          </w:rPr>
          <w:t>37</w:t>
        </w:r>
        <w:r w:rsidR="00EC2083">
          <w:rPr>
            <w:noProof/>
            <w:webHidden/>
          </w:rPr>
          <w:fldChar w:fldCharType="end"/>
        </w:r>
      </w:hyperlink>
    </w:p>
    <w:p w14:paraId="075D26BF" w14:textId="77777777" w:rsidR="00EC2083" w:rsidRDefault="00677786">
      <w:pPr>
        <w:pStyle w:val="TOC1"/>
        <w:tabs>
          <w:tab w:val="right" w:leader="dot" w:pos="9350"/>
        </w:tabs>
        <w:rPr>
          <w:rFonts w:eastAsiaTheme="minorEastAsia"/>
          <w:b w:val="0"/>
          <w:noProof/>
          <w:szCs w:val="22"/>
          <w:lang w:val="en-ZA" w:eastAsia="en-ZA"/>
        </w:rPr>
      </w:pPr>
      <w:hyperlink w:anchor="_Toc12031793" w:history="1">
        <w:r w:rsidR="00EC2083" w:rsidRPr="00AB46B2">
          <w:rPr>
            <w:rStyle w:val="Hyperlink"/>
            <w:noProof/>
          </w:rPr>
          <w:t>Section 9. Service delivery platform</w:t>
        </w:r>
        <w:r w:rsidR="00EC2083">
          <w:rPr>
            <w:noProof/>
            <w:webHidden/>
          </w:rPr>
          <w:tab/>
        </w:r>
        <w:r w:rsidR="00EC2083">
          <w:rPr>
            <w:noProof/>
            <w:webHidden/>
          </w:rPr>
          <w:fldChar w:fldCharType="begin"/>
        </w:r>
        <w:r w:rsidR="00EC2083">
          <w:rPr>
            <w:noProof/>
            <w:webHidden/>
          </w:rPr>
          <w:instrText xml:space="preserve"> PAGEREF _Toc12031793 \h </w:instrText>
        </w:r>
        <w:r w:rsidR="00EC2083">
          <w:rPr>
            <w:noProof/>
            <w:webHidden/>
          </w:rPr>
        </w:r>
        <w:r w:rsidR="00EC2083">
          <w:rPr>
            <w:noProof/>
            <w:webHidden/>
          </w:rPr>
          <w:fldChar w:fldCharType="separate"/>
        </w:r>
        <w:r w:rsidR="00EC2083">
          <w:rPr>
            <w:noProof/>
            <w:webHidden/>
          </w:rPr>
          <w:t>38</w:t>
        </w:r>
        <w:r w:rsidR="00EC2083">
          <w:rPr>
            <w:noProof/>
            <w:webHidden/>
          </w:rPr>
          <w:fldChar w:fldCharType="end"/>
        </w:r>
      </w:hyperlink>
    </w:p>
    <w:p w14:paraId="1BA42210" w14:textId="77777777" w:rsidR="00EC2083" w:rsidRDefault="00677786">
      <w:pPr>
        <w:pStyle w:val="TOC1"/>
        <w:tabs>
          <w:tab w:val="right" w:leader="dot" w:pos="9350"/>
        </w:tabs>
        <w:rPr>
          <w:rFonts w:eastAsiaTheme="minorEastAsia"/>
          <w:b w:val="0"/>
          <w:noProof/>
          <w:szCs w:val="22"/>
          <w:lang w:val="en-ZA" w:eastAsia="en-ZA"/>
        </w:rPr>
      </w:pPr>
      <w:hyperlink w:anchor="_Toc12031794" w:history="1">
        <w:r w:rsidR="00EC2083" w:rsidRPr="00AB46B2">
          <w:rPr>
            <w:rStyle w:val="Hyperlink"/>
            <w:noProof/>
          </w:rPr>
          <w:t>Addendum</w:t>
        </w:r>
        <w:r w:rsidR="00EC2083">
          <w:rPr>
            <w:noProof/>
            <w:webHidden/>
          </w:rPr>
          <w:tab/>
        </w:r>
        <w:r w:rsidR="00EC2083">
          <w:rPr>
            <w:noProof/>
            <w:webHidden/>
          </w:rPr>
          <w:fldChar w:fldCharType="begin"/>
        </w:r>
        <w:r w:rsidR="00EC2083">
          <w:rPr>
            <w:noProof/>
            <w:webHidden/>
          </w:rPr>
          <w:instrText xml:space="preserve"> PAGEREF _Toc12031794 \h </w:instrText>
        </w:r>
        <w:r w:rsidR="00EC2083">
          <w:rPr>
            <w:noProof/>
            <w:webHidden/>
          </w:rPr>
        </w:r>
        <w:r w:rsidR="00EC2083">
          <w:rPr>
            <w:noProof/>
            <w:webHidden/>
          </w:rPr>
          <w:fldChar w:fldCharType="separate"/>
        </w:r>
        <w:r w:rsidR="00EC2083">
          <w:rPr>
            <w:noProof/>
            <w:webHidden/>
          </w:rPr>
          <w:t>40</w:t>
        </w:r>
        <w:r w:rsidR="00EC2083">
          <w:rPr>
            <w:noProof/>
            <w:webHidden/>
          </w:rPr>
          <w:fldChar w:fldCharType="end"/>
        </w:r>
      </w:hyperlink>
    </w:p>
    <w:p w14:paraId="02BB8DE4" w14:textId="77777777" w:rsidR="00EC2083" w:rsidRDefault="00677786">
      <w:pPr>
        <w:pStyle w:val="TOC1"/>
        <w:tabs>
          <w:tab w:val="right" w:leader="dot" w:pos="9350"/>
        </w:tabs>
        <w:rPr>
          <w:rFonts w:eastAsiaTheme="minorEastAsia"/>
          <w:b w:val="0"/>
          <w:noProof/>
          <w:szCs w:val="22"/>
          <w:lang w:val="en-ZA" w:eastAsia="en-ZA"/>
        </w:rPr>
      </w:pPr>
      <w:hyperlink w:anchor="_Toc12031795" w:history="1">
        <w:r w:rsidR="00EC2083" w:rsidRPr="00AB46B2">
          <w:rPr>
            <w:rStyle w:val="Hyperlink"/>
            <w:noProof/>
          </w:rPr>
          <w:t>Acknowledgements</w:t>
        </w:r>
        <w:r w:rsidR="00EC2083">
          <w:rPr>
            <w:noProof/>
            <w:webHidden/>
          </w:rPr>
          <w:tab/>
        </w:r>
        <w:r w:rsidR="00EC2083">
          <w:rPr>
            <w:noProof/>
            <w:webHidden/>
          </w:rPr>
          <w:fldChar w:fldCharType="begin"/>
        </w:r>
        <w:r w:rsidR="00EC2083">
          <w:rPr>
            <w:noProof/>
            <w:webHidden/>
          </w:rPr>
          <w:instrText xml:space="preserve"> PAGEREF _Toc12031795 \h </w:instrText>
        </w:r>
        <w:r w:rsidR="00EC2083">
          <w:rPr>
            <w:noProof/>
            <w:webHidden/>
          </w:rPr>
        </w:r>
        <w:r w:rsidR="00EC2083">
          <w:rPr>
            <w:noProof/>
            <w:webHidden/>
          </w:rPr>
          <w:fldChar w:fldCharType="separate"/>
        </w:r>
        <w:r w:rsidR="00EC2083">
          <w:rPr>
            <w:noProof/>
            <w:webHidden/>
          </w:rPr>
          <w:t>44</w:t>
        </w:r>
        <w:r w:rsidR="00EC2083">
          <w:rPr>
            <w:noProof/>
            <w:webHidden/>
          </w:rPr>
          <w:fldChar w:fldCharType="end"/>
        </w:r>
      </w:hyperlink>
    </w:p>
    <w:p w14:paraId="703F21A4" w14:textId="77777777" w:rsidR="00EC2083" w:rsidRDefault="00677786">
      <w:pPr>
        <w:pStyle w:val="TOC1"/>
        <w:tabs>
          <w:tab w:val="right" w:leader="dot" w:pos="9350"/>
        </w:tabs>
        <w:rPr>
          <w:rFonts w:eastAsiaTheme="minorEastAsia"/>
          <w:b w:val="0"/>
          <w:noProof/>
          <w:szCs w:val="22"/>
          <w:lang w:val="en-ZA" w:eastAsia="en-ZA"/>
        </w:rPr>
      </w:pPr>
      <w:hyperlink w:anchor="_Toc12031796" w:history="1">
        <w:r w:rsidR="00EC2083" w:rsidRPr="00AB46B2">
          <w:rPr>
            <w:rStyle w:val="Hyperlink"/>
            <w:noProof/>
          </w:rPr>
          <w:t>References</w:t>
        </w:r>
        <w:r w:rsidR="00EC2083">
          <w:rPr>
            <w:noProof/>
            <w:webHidden/>
          </w:rPr>
          <w:tab/>
        </w:r>
        <w:r w:rsidR="00EC2083">
          <w:rPr>
            <w:noProof/>
            <w:webHidden/>
          </w:rPr>
          <w:fldChar w:fldCharType="begin"/>
        </w:r>
        <w:r w:rsidR="00EC2083">
          <w:rPr>
            <w:noProof/>
            <w:webHidden/>
          </w:rPr>
          <w:instrText xml:space="preserve"> PAGEREF _Toc12031796 \h </w:instrText>
        </w:r>
        <w:r w:rsidR="00EC2083">
          <w:rPr>
            <w:noProof/>
            <w:webHidden/>
          </w:rPr>
        </w:r>
        <w:r w:rsidR="00EC2083">
          <w:rPr>
            <w:noProof/>
            <w:webHidden/>
          </w:rPr>
          <w:fldChar w:fldCharType="separate"/>
        </w:r>
        <w:r w:rsidR="00EC2083">
          <w:rPr>
            <w:noProof/>
            <w:webHidden/>
          </w:rPr>
          <w:t>45</w:t>
        </w:r>
        <w:r w:rsidR="00EC2083">
          <w:rPr>
            <w:noProof/>
            <w:webHidden/>
          </w:rPr>
          <w:fldChar w:fldCharType="end"/>
        </w:r>
      </w:hyperlink>
    </w:p>
    <w:p w14:paraId="40FA8B2A" w14:textId="77777777" w:rsidR="00503162" w:rsidRPr="00F97773" w:rsidRDefault="004C5A3B" w:rsidP="006728A8">
      <w:r w:rsidRPr="00F97773">
        <w:fldChar w:fldCharType="end"/>
      </w:r>
      <w:r w:rsidR="00503162" w:rsidRPr="00F97773">
        <w:br w:type="page"/>
      </w:r>
    </w:p>
    <w:p w14:paraId="66B99B1A" w14:textId="77777777" w:rsidR="00795B05" w:rsidRPr="00F97773" w:rsidRDefault="00964D36" w:rsidP="00503162">
      <w:pPr>
        <w:pStyle w:val="Heading1"/>
        <w:numPr>
          <w:ilvl w:val="0"/>
          <w:numId w:val="0"/>
        </w:numPr>
      </w:pPr>
      <w:bookmarkStart w:id="5" w:name="_Toc12031758"/>
      <w:r w:rsidRPr="00F97773">
        <w:lastRenderedPageBreak/>
        <w:t xml:space="preserve">List </w:t>
      </w:r>
      <w:r w:rsidR="00503162" w:rsidRPr="00F97773">
        <w:t>of Figures</w:t>
      </w:r>
      <w:r w:rsidRPr="00F97773">
        <w:t xml:space="preserve"> and Tables</w:t>
      </w:r>
      <w:bookmarkEnd w:id="5"/>
    </w:p>
    <w:p w14:paraId="79803445" w14:textId="77777777" w:rsidR="00503162" w:rsidRPr="00F97773" w:rsidRDefault="00503162" w:rsidP="00771FD1"/>
    <w:p w14:paraId="466236A0" w14:textId="77777777" w:rsidR="00EC2083" w:rsidRDefault="0087025D">
      <w:pPr>
        <w:pStyle w:val="TableofFigures"/>
        <w:tabs>
          <w:tab w:val="right" w:leader="dot" w:pos="9350"/>
        </w:tabs>
        <w:rPr>
          <w:rFonts w:eastAsiaTheme="minorEastAsia"/>
          <w:noProof/>
          <w:szCs w:val="22"/>
          <w:lang w:val="en-ZA" w:eastAsia="en-ZA"/>
        </w:rPr>
      </w:pPr>
      <w:r>
        <w:fldChar w:fldCharType="begin"/>
      </w:r>
      <w:r>
        <w:instrText xml:space="preserve"> TOC \h \z \c "Figure" </w:instrText>
      </w:r>
      <w:r>
        <w:fldChar w:fldCharType="separate"/>
      </w:r>
      <w:hyperlink w:anchor="_Toc12031797" w:history="1">
        <w:r w:rsidR="00EC2083" w:rsidRPr="00CE18D4">
          <w:rPr>
            <w:rStyle w:val="Hyperlink"/>
            <w:noProof/>
          </w:rPr>
          <w:t>Figure 1. WHO recommendations for folic acid supplementation</w:t>
        </w:r>
        <w:r w:rsidR="00EC2083">
          <w:rPr>
            <w:noProof/>
            <w:webHidden/>
          </w:rPr>
          <w:tab/>
        </w:r>
        <w:r w:rsidR="00EC2083">
          <w:rPr>
            <w:noProof/>
            <w:webHidden/>
          </w:rPr>
          <w:fldChar w:fldCharType="begin"/>
        </w:r>
        <w:r w:rsidR="00EC2083">
          <w:rPr>
            <w:noProof/>
            <w:webHidden/>
          </w:rPr>
          <w:instrText xml:space="preserve"> PAGEREF _Toc12031797 \h </w:instrText>
        </w:r>
        <w:r w:rsidR="00EC2083">
          <w:rPr>
            <w:noProof/>
            <w:webHidden/>
          </w:rPr>
        </w:r>
        <w:r w:rsidR="00EC2083">
          <w:rPr>
            <w:noProof/>
            <w:webHidden/>
          </w:rPr>
          <w:fldChar w:fldCharType="separate"/>
        </w:r>
        <w:r w:rsidR="00EC2083">
          <w:rPr>
            <w:noProof/>
            <w:webHidden/>
          </w:rPr>
          <w:t>5</w:t>
        </w:r>
        <w:r w:rsidR="00EC2083">
          <w:rPr>
            <w:noProof/>
            <w:webHidden/>
          </w:rPr>
          <w:fldChar w:fldCharType="end"/>
        </w:r>
      </w:hyperlink>
    </w:p>
    <w:p w14:paraId="40D65FD5" w14:textId="77777777" w:rsidR="00EC2083" w:rsidRDefault="00677786">
      <w:pPr>
        <w:pStyle w:val="TableofFigures"/>
        <w:tabs>
          <w:tab w:val="right" w:leader="dot" w:pos="9350"/>
        </w:tabs>
        <w:rPr>
          <w:rFonts w:eastAsiaTheme="minorEastAsia"/>
          <w:noProof/>
          <w:szCs w:val="22"/>
          <w:lang w:val="en-ZA" w:eastAsia="en-ZA"/>
        </w:rPr>
      </w:pPr>
      <w:hyperlink w:anchor="_Toc12031798" w:history="1">
        <w:r w:rsidR="00EC2083" w:rsidRPr="00CE18D4">
          <w:rPr>
            <w:rStyle w:val="Hyperlink"/>
            <w:noProof/>
          </w:rPr>
          <w:t>Figure 2. Referral routes for different levels of care</w:t>
        </w:r>
        <w:r w:rsidR="00EC2083">
          <w:rPr>
            <w:noProof/>
            <w:webHidden/>
          </w:rPr>
          <w:tab/>
        </w:r>
        <w:r w:rsidR="00EC2083">
          <w:rPr>
            <w:noProof/>
            <w:webHidden/>
          </w:rPr>
          <w:fldChar w:fldCharType="begin"/>
        </w:r>
        <w:r w:rsidR="00EC2083">
          <w:rPr>
            <w:noProof/>
            <w:webHidden/>
          </w:rPr>
          <w:instrText xml:space="preserve"> PAGEREF _Toc12031798 \h </w:instrText>
        </w:r>
        <w:r w:rsidR="00EC2083">
          <w:rPr>
            <w:noProof/>
            <w:webHidden/>
          </w:rPr>
        </w:r>
        <w:r w:rsidR="00EC2083">
          <w:rPr>
            <w:noProof/>
            <w:webHidden/>
          </w:rPr>
          <w:fldChar w:fldCharType="separate"/>
        </w:r>
        <w:r w:rsidR="00EC2083">
          <w:rPr>
            <w:noProof/>
            <w:webHidden/>
          </w:rPr>
          <w:t>10</w:t>
        </w:r>
        <w:r w:rsidR="00EC2083">
          <w:rPr>
            <w:noProof/>
            <w:webHidden/>
          </w:rPr>
          <w:fldChar w:fldCharType="end"/>
        </w:r>
      </w:hyperlink>
    </w:p>
    <w:p w14:paraId="7B2741B2" w14:textId="77777777" w:rsidR="00EC2083" w:rsidRDefault="00677786">
      <w:pPr>
        <w:pStyle w:val="TableofFigures"/>
        <w:tabs>
          <w:tab w:val="right" w:leader="dot" w:pos="9350"/>
        </w:tabs>
        <w:rPr>
          <w:rFonts w:eastAsiaTheme="minorEastAsia"/>
          <w:noProof/>
          <w:szCs w:val="22"/>
          <w:lang w:val="en-ZA" w:eastAsia="en-ZA"/>
        </w:rPr>
      </w:pPr>
      <w:hyperlink w:anchor="_Toc12031799" w:history="1">
        <w:r w:rsidR="00EC2083" w:rsidRPr="00CE18D4">
          <w:rPr>
            <w:rStyle w:val="Hyperlink"/>
            <w:noProof/>
          </w:rPr>
          <w:t>Figure 3. Basic fertility workup</w:t>
        </w:r>
        <w:r w:rsidR="00EC2083">
          <w:rPr>
            <w:noProof/>
            <w:webHidden/>
          </w:rPr>
          <w:tab/>
        </w:r>
        <w:r w:rsidR="00EC2083">
          <w:rPr>
            <w:noProof/>
            <w:webHidden/>
          </w:rPr>
          <w:fldChar w:fldCharType="begin"/>
        </w:r>
        <w:r w:rsidR="00EC2083">
          <w:rPr>
            <w:noProof/>
            <w:webHidden/>
          </w:rPr>
          <w:instrText xml:space="preserve"> PAGEREF _Toc12031799 \h </w:instrText>
        </w:r>
        <w:r w:rsidR="00EC2083">
          <w:rPr>
            <w:noProof/>
            <w:webHidden/>
          </w:rPr>
        </w:r>
        <w:r w:rsidR="00EC2083">
          <w:rPr>
            <w:noProof/>
            <w:webHidden/>
          </w:rPr>
          <w:fldChar w:fldCharType="separate"/>
        </w:r>
        <w:r w:rsidR="00EC2083">
          <w:rPr>
            <w:noProof/>
            <w:webHidden/>
          </w:rPr>
          <w:t>11</w:t>
        </w:r>
        <w:r w:rsidR="00EC2083">
          <w:rPr>
            <w:noProof/>
            <w:webHidden/>
          </w:rPr>
          <w:fldChar w:fldCharType="end"/>
        </w:r>
      </w:hyperlink>
    </w:p>
    <w:p w14:paraId="2C104945" w14:textId="77777777" w:rsidR="00EC2083" w:rsidRDefault="00677786">
      <w:pPr>
        <w:pStyle w:val="TableofFigures"/>
        <w:tabs>
          <w:tab w:val="right" w:leader="dot" w:pos="9350"/>
        </w:tabs>
        <w:rPr>
          <w:rFonts w:eastAsiaTheme="minorEastAsia"/>
          <w:noProof/>
          <w:szCs w:val="22"/>
          <w:lang w:val="en-ZA" w:eastAsia="en-ZA"/>
        </w:rPr>
      </w:pPr>
      <w:hyperlink w:anchor="_Toc12031800" w:history="1">
        <w:r w:rsidR="00EC2083" w:rsidRPr="00CE18D4">
          <w:rPr>
            <w:rStyle w:val="Hyperlink"/>
            <w:noProof/>
          </w:rPr>
          <w:t>Figure 4. Recommended genetic testing</w:t>
        </w:r>
        <w:r w:rsidR="00EC2083">
          <w:rPr>
            <w:noProof/>
            <w:webHidden/>
          </w:rPr>
          <w:tab/>
        </w:r>
        <w:r w:rsidR="00EC2083">
          <w:rPr>
            <w:noProof/>
            <w:webHidden/>
          </w:rPr>
          <w:fldChar w:fldCharType="begin"/>
        </w:r>
        <w:r w:rsidR="00EC2083">
          <w:rPr>
            <w:noProof/>
            <w:webHidden/>
          </w:rPr>
          <w:instrText xml:space="preserve"> PAGEREF _Toc12031800 \h </w:instrText>
        </w:r>
        <w:r w:rsidR="00EC2083">
          <w:rPr>
            <w:noProof/>
            <w:webHidden/>
          </w:rPr>
        </w:r>
        <w:r w:rsidR="00EC2083">
          <w:rPr>
            <w:noProof/>
            <w:webHidden/>
          </w:rPr>
          <w:fldChar w:fldCharType="separate"/>
        </w:r>
        <w:r w:rsidR="00EC2083">
          <w:rPr>
            <w:noProof/>
            <w:webHidden/>
          </w:rPr>
          <w:t>15</w:t>
        </w:r>
        <w:r w:rsidR="00EC2083">
          <w:rPr>
            <w:noProof/>
            <w:webHidden/>
          </w:rPr>
          <w:fldChar w:fldCharType="end"/>
        </w:r>
      </w:hyperlink>
    </w:p>
    <w:p w14:paraId="07D79C6F" w14:textId="77777777" w:rsidR="00EC2083" w:rsidRDefault="00677786">
      <w:pPr>
        <w:pStyle w:val="TableofFigures"/>
        <w:tabs>
          <w:tab w:val="right" w:leader="dot" w:pos="9350"/>
        </w:tabs>
        <w:rPr>
          <w:rFonts w:eastAsiaTheme="minorEastAsia"/>
          <w:noProof/>
          <w:szCs w:val="22"/>
          <w:lang w:val="en-ZA" w:eastAsia="en-ZA"/>
        </w:rPr>
      </w:pPr>
      <w:hyperlink w:anchor="_Toc12031801" w:history="1">
        <w:r w:rsidR="00EC2083" w:rsidRPr="00CE18D4">
          <w:rPr>
            <w:rStyle w:val="Hyperlink"/>
            <w:noProof/>
          </w:rPr>
          <w:t>Figure 5. Causes of infertility</w:t>
        </w:r>
        <w:r w:rsidR="00EC2083">
          <w:rPr>
            <w:noProof/>
            <w:webHidden/>
          </w:rPr>
          <w:tab/>
        </w:r>
        <w:r w:rsidR="00EC2083">
          <w:rPr>
            <w:noProof/>
            <w:webHidden/>
          </w:rPr>
          <w:fldChar w:fldCharType="begin"/>
        </w:r>
        <w:r w:rsidR="00EC2083">
          <w:rPr>
            <w:noProof/>
            <w:webHidden/>
          </w:rPr>
          <w:instrText xml:space="preserve"> PAGEREF _Toc12031801 \h </w:instrText>
        </w:r>
        <w:r w:rsidR="00EC2083">
          <w:rPr>
            <w:noProof/>
            <w:webHidden/>
          </w:rPr>
        </w:r>
        <w:r w:rsidR="00EC2083">
          <w:rPr>
            <w:noProof/>
            <w:webHidden/>
          </w:rPr>
          <w:fldChar w:fldCharType="separate"/>
        </w:r>
        <w:r w:rsidR="00EC2083">
          <w:rPr>
            <w:noProof/>
            <w:webHidden/>
          </w:rPr>
          <w:t>17</w:t>
        </w:r>
        <w:r w:rsidR="00EC2083">
          <w:rPr>
            <w:noProof/>
            <w:webHidden/>
          </w:rPr>
          <w:fldChar w:fldCharType="end"/>
        </w:r>
      </w:hyperlink>
    </w:p>
    <w:p w14:paraId="759902EC" w14:textId="77777777" w:rsidR="00EC2083" w:rsidRDefault="00677786">
      <w:pPr>
        <w:pStyle w:val="TableofFigures"/>
        <w:tabs>
          <w:tab w:val="right" w:leader="dot" w:pos="9350"/>
        </w:tabs>
        <w:rPr>
          <w:rFonts w:eastAsiaTheme="minorEastAsia"/>
          <w:noProof/>
          <w:szCs w:val="22"/>
          <w:lang w:val="en-ZA" w:eastAsia="en-ZA"/>
        </w:rPr>
      </w:pPr>
      <w:hyperlink w:anchor="_Toc12031802" w:history="1">
        <w:r w:rsidR="00EC2083" w:rsidRPr="00CE18D4">
          <w:rPr>
            <w:rStyle w:val="Hyperlink"/>
            <w:noProof/>
          </w:rPr>
          <w:t>Figure 6. Schematic representation of causes of female factor infertility</w:t>
        </w:r>
        <w:r w:rsidR="00EC2083">
          <w:rPr>
            <w:noProof/>
            <w:webHidden/>
          </w:rPr>
          <w:tab/>
        </w:r>
        <w:r w:rsidR="00EC2083">
          <w:rPr>
            <w:noProof/>
            <w:webHidden/>
          </w:rPr>
          <w:fldChar w:fldCharType="begin"/>
        </w:r>
        <w:r w:rsidR="00EC2083">
          <w:rPr>
            <w:noProof/>
            <w:webHidden/>
          </w:rPr>
          <w:instrText xml:space="preserve"> PAGEREF _Toc12031802 \h </w:instrText>
        </w:r>
        <w:r w:rsidR="00EC2083">
          <w:rPr>
            <w:noProof/>
            <w:webHidden/>
          </w:rPr>
        </w:r>
        <w:r w:rsidR="00EC2083">
          <w:rPr>
            <w:noProof/>
            <w:webHidden/>
          </w:rPr>
          <w:fldChar w:fldCharType="separate"/>
        </w:r>
        <w:r w:rsidR="00EC2083">
          <w:rPr>
            <w:noProof/>
            <w:webHidden/>
          </w:rPr>
          <w:t>18</w:t>
        </w:r>
        <w:r w:rsidR="00EC2083">
          <w:rPr>
            <w:noProof/>
            <w:webHidden/>
          </w:rPr>
          <w:fldChar w:fldCharType="end"/>
        </w:r>
      </w:hyperlink>
    </w:p>
    <w:p w14:paraId="0A120535" w14:textId="77777777" w:rsidR="00EC2083" w:rsidRDefault="00677786">
      <w:pPr>
        <w:pStyle w:val="TableofFigures"/>
        <w:tabs>
          <w:tab w:val="right" w:leader="dot" w:pos="9350"/>
        </w:tabs>
        <w:rPr>
          <w:rFonts w:eastAsiaTheme="minorEastAsia"/>
          <w:noProof/>
          <w:szCs w:val="22"/>
          <w:lang w:val="en-ZA" w:eastAsia="en-ZA"/>
        </w:rPr>
      </w:pPr>
      <w:hyperlink w:anchor="_Toc12031803" w:history="1">
        <w:r w:rsidR="00EC2083" w:rsidRPr="00CE18D4">
          <w:rPr>
            <w:rStyle w:val="Hyperlink"/>
            <w:noProof/>
          </w:rPr>
          <w:t>Figure 7. Schematic representation of the number of primordial follicles present in the ovaries and the chromosomal quality of oocytes in relation to female age and corresponding reproductive events</w:t>
        </w:r>
        <w:r w:rsidR="00EC2083">
          <w:rPr>
            <w:noProof/>
            <w:webHidden/>
          </w:rPr>
          <w:tab/>
        </w:r>
        <w:r w:rsidR="00EC2083">
          <w:rPr>
            <w:noProof/>
            <w:webHidden/>
          </w:rPr>
          <w:fldChar w:fldCharType="begin"/>
        </w:r>
        <w:r w:rsidR="00EC2083">
          <w:rPr>
            <w:noProof/>
            <w:webHidden/>
          </w:rPr>
          <w:instrText xml:space="preserve"> PAGEREF _Toc12031803 \h </w:instrText>
        </w:r>
        <w:r w:rsidR="00EC2083">
          <w:rPr>
            <w:noProof/>
            <w:webHidden/>
          </w:rPr>
        </w:r>
        <w:r w:rsidR="00EC2083">
          <w:rPr>
            <w:noProof/>
            <w:webHidden/>
          </w:rPr>
          <w:fldChar w:fldCharType="separate"/>
        </w:r>
        <w:r w:rsidR="00EC2083">
          <w:rPr>
            <w:noProof/>
            <w:webHidden/>
          </w:rPr>
          <w:t>18</w:t>
        </w:r>
        <w:r w:rsidR="00EC2083">
          <w:rPr>
            <w:noProof/>
            <w:webHidden/>
          </w:rPr>
          <w:fldChar w:fldCharType="end"/>
        </w:r>
      </w:hyperlink>
    </w:p>
    <w:p w14:paraId="705E8443" w14:textId="77777777" w:rsidR="00EC2083" w:rsidRDefault="00677786">
      <w:pPr>
        <w:pStyle w:val="TableofFigures"/>
        <w:tabs>
          <w:tab w:val="right" w:leader="dot" w:pos="9350"/>
        </w:tabs>
        <w:rPr>
          <w:rFonts w:eastAsiaTheme="minorEastAsia"/>
          <w:noProof/>
          <w:szCs w:val="22"/>
          <w:lang w:val="en-ZA" w:eastAsia="en-ZA"/>
        </w:rPr>
      </w:pPr>
      <w:hyperlink w:anchor="_Toc12031804" w:history="1">
        <w:r w:rsidR="00EC2083" w:rsidRPr="00CE18D4">
          <w:rPr>
            <w:rStyle w:val="Hyperlink"/>
            <w:noProof/>
          </w:rPr>
          <w:t>Figure 8. Algorithm for the management of tubal factor infertility</w:t>
        </w:r>
        <w:r w:rsidR="00EC2083">
          <w:rPr>
            <w:noProof/>
            <w:webHidden/>
          </w:rPr>
          <w:tab/>
        </w:r>
        <w:r w:rsidR="00EC2083">
          <w:rPr>
            <w:noProof/>
            <w:webHidden/>
          </w:rPr>
          <w:fldChar w:fldCharType="begin"/>
        </w:r>
        <w:r w:rsidR="00EC2083">
          <w:rPr>
            <w:noProof/>
            <w:webHidden/>
          </w:rPr>
          <w:instrText xml:space="preserve"> PAGEREF _Toc12031804 \h </w:instrText>
        </w:r>
        <w:r w:rsidR="00EC2083">
          <w:rPr>
            <w:noProof/>
            <w:webHidden/>
          </w:rPr>
        </w:r>
        <w:r w:rsidR="00EC2083">
          <w:rPr>
            <w:noProof/>
            <w:webHidden/>
          </w:rPr>
          <w:fldChar w:fldCharType="separate"/>
        </w:r>
        <w:r w:rsidR="00EC2083">
          <w:rPr>
            <w:noProof/>
            <w:webHidden/>
          </w:rPr>
          <w:t>20</w:t>
        </w:r>
        <w:r w:rsidR="00EC2083">
          <w:rPr>
            <w:noProof/>
            <w:webHidden/>
          </w:rPr>
          <w:fldChar w:fldCharType="end"/>
        </w:r>
      </w:hyperlink>
    </w:p>
    <w:p w14:paraId="7504FF83" w14:textId="77777777" w:rsidR="00EC2083" w:rsidRDefault="00677786">
      <w:pPr>
        <w:pStyle w:val="TableofFigures"/>
        <w:tabs>
          <w:tab w:val="right" w:leader="dot" w:pos="9350"/>
        </w:tabs>
        <w:rPr>
          <w:rFonts w:eastAsiaTheme="minorEastAsia"/>
          <w:noProof/>
          <w:szCs w:val="22"/>
          <w:lang w:val="en-ZA" w:eastAsia="en-ZA"/>
        </w:rPr>
      </w:pPr>
      <w:hyperlink w:anchor="_Toc12031805" w:history="1">
        <w:r w:rsidR="00EC2083" w:rsidRPr="00CE18D4">
          <w:rPr>
            <w:rStyle w:val="Hyperlink"/>
            <w:noProof/>
          </w:rPr>
          <w:t>Figure 9. Algorithm for the approach to male factor infertility</w:t>
        </w:r>
        <w:r w:rsidR="00EC2083">
          <w:rPr>
            <w:noProof/>
            <w:webHidden/>
          </w:rPr>
          <w:tab/>
        </w:r>
        <w:r w:rsidR="00EC2083">
          <w:rPr>
            <w:noProof/>
            <w:webHidden/>
          </w:rPr>
          <w:fldChar w:fldCharType="begin"/>
        </w:r>
        <w:r w:rsidR="00EC2083">
          <w:rPr>
            <w:noProof/>
            <w:webHidden/>
          </w:rPr>
          <w:instrText xml:space="preserve"> PAGEREF _Toc12031805 \h </w:instrText>
        </w:r>
        <w:r w:rsidR="00EC2083">
          <w:rPr>
            <w:noProof/>
            <w:webHidden/>
          </w:rPr>
        </w:r>
        <w:r w:rsidR="00EC2083">
          <w:rPr>
            <w:noProof/>
            <w:webHidden/>
          </w:rPr>
          <w:fldChar w:fldCharType="separate"/>
        </w:r>
        <w:r w:rsidR="00EC2083">
          <w:rPr>
            <w:noProof/>
            <w:webHidden/>
          </w:rPr>
          <w:t>24</w:t>
        </w:r>
        <w:r w:rsidR="00EC2083">
          <w:rPr>
            <w:noProof/>
            <w:webHidden/>
          </w:rPr>
          <w:fldChar w:fldCharType="end"/>
        </w:r>
      </w:hyperlink>
    </w:p>
    <w:p w14:paraId="5BCB4A7C" w14:textId="77777777" w:rsidR="00EC2083" w:rsidRDefault="00677786">
      <w:pPr>
        <w:pStyle w:val="TableofFigures"/>
        <w:tabs>
          <w:tab w:val="right" w:leader="dot" w:pos="9350"/>
        </w:tabs>
        <w:rPr>
          <w:rFonts w:eastAsiaTheme="minorEastAsia"/>
          <w:noProof/>
          <w:szCs w:val="22"/>
          <w:lang w:val="en-ZA" w:eastAsia="en-ZA"/>
        </w:rPr>
      </w:pPr>
      <w:hyperlink w:anchor="_Toc12031806" w:history="1">
        <w:r w:rsidR="00EC2083" w:rsidRPr="00CE18D4">
          <w:rPr>
            <w:rStyle w:val="Hyperlink"/>
            <w:noProof/>
          </w:rPr>
          <w:t>Figure 10. Standard of care for single and LGBTQI persons</w:t>
        </w:r>
        <w:r w:rsidR="00EC2083">
          <w:rPr>
            <w:noProof/>
            <w:webHidden/>
          </w:rPr>
          <w:tab/>
        </w:r>
        <w:r w:rsidR="00EC2083">
          <w:rPr>
            <w:noProof/>
            <w:webHidden/>
          </w:rPr>
          <w:fldChar w:fldCharType="begin"/>
        </w:r>
        <w:r w:rsidR="00EC2083">
          <w:rPr>
            <w:noProof/>
            <w:webHidden/>
          </w:rPr>
          <w:instrText xml:space="preserve"> PAGEREF _Toc12031806 \h </w:instrText>
        </w:r>
        <w:r w:rsidR="00EC2083">
          <w:rPr>
            <w:noProof/>
            <w:webHidden/>
          </w:rPr>
        </w:r>
        <w:r w:rsidR="00EC2083">
          <w:rPr>
            <w:noProof/>
            <w:webHidden/>
          </w:rPr>
          <w:fldChar w:fldCharType="separate"/>
        </w:r>
        <w:r w:rsidR="00EC2083">
          <w:rPr>
            <w:noProof/>
            <w:webHidden/>
          </w:rPr>
          <w:t>28</w:t>
        </w:r>
        <w:r w:rsidR="00EC2083">
          <w:rPr>
            <w:noProof/>
            <w:webHidden/>
          </w:rPr>
          <w:fldChar w:fldCharType="end"/>
        </w:r>
      </w:hyperlink>
    </w:p>
    <w:p w14:paraId="20F567AB" w14:textId="77777777" w:rsidR="00EC2083" w:rsidRDefault="00677786">
      <w:pPr>
        <w:pStyle w:val="TableofFigures"/>
        <w:tabs>
          <w:tab w:val="right" w:leader="dot" w:pos="9350"/>
        </w:tabs>
        <w:rPr>
          <w:rFonts w:eastAsiaTheme="minorEastAsia"/>
          <w:noProof/>
          <w:szCs w:val="22"/>
          <w:lang w:val="en-ZA" w:eastAsia="en-ZA"/>
        </w:rPr>
      </w:pPr>
      <w:hyperlink w:anchor="_Toc12031807" w:history="1">
        <w:r w:rsidR="00EC2083" w:rsidRPr="00CE18D4">
          <w:rPr>
            <w:rStyle w:val="Hyperlink"/>
            <w:noProof/>
          </w:rPr>
          <w:t>Figure 11. Algorithm for selection of laboratory procedures</w:t>
        </w:r>
        <w:r w:rsidR="00EC2083">
          <w:rPr>
            <w:noProof/>
            <w:webHidden/>
          </w:rPr>
          <w:tab/>
        </w:r>
        <w:r w:rsidR="00EC2083">
          <w:rPr>
            <w:noProof/>
            <w:webHidden/>
          </w:rPr>
          <w:fldChar w:fldCharType="begin"/>
        </w:r>
        <w:r w:rsidR="00EC2083">
          <w:rPr>
            <w:noProof/>
            <w:webHidden/>
          </w:rPr>
          <w:instrText xml:space="preserve"> PAGEREF _Toc12031807 \h </w:instrText>
        </w:r>
        <w:r w:rsidR="00EC2083">
          <w:rPr>
            <w:noProof/>
            <w:webHidden/>
          </w:rPr>
        </w:r>
        <w:r w:rsidR="00EC2083">
          <w:rPr>
            <w:noProof/>
            <w:webHidden/>
          </w:rPr>
          <w:fldChar w:fldCharType="separate"/>
        </w:r>
        <w:r w:rsidR="00EC2083">
          <w:rPr>
            <w:noProof/>
            <w:webHidden/>
          </w:rPr>
          <w:t>32</w:t>
        </w:r>
        <w:r w:rsidR="00EC2083">
          <w:rPr>
            <w:noProof/>
            <w:webHidden/>
          </w:rPr>
          <w:fldChar w:fldCharType="end"/>
        </w:r>
      </w:hyperlink>
    </w:p>
    <w:p w14:paraId="0196BED3" w14:textId="77777777" w:rsidR="00EC2083" w:rsidRDefault="00677786">
      <w:pPr>
        <w:pStyle w:val="TableofFigures"/>
        <w:tabs>
          <w:tab w:val="right" w:leader="dot" w:pos="9350"/>
        </w:tabs>
        <w:rPr>
          <w:rFonts w:eastAsiaTheme="minorEastAsia"/>
          <w:noProof/>
          <w:szCs w:val="22"/>
          <w:lang w:val="en-ZA" w:eastAsia="en-ZA"/>
        </w:rPr>
      </w:pPr>
      <w:hyperlink w:anchor="_Toc12031808" w:history="1">
        <w:r w:rsidR="00EC2083" w:rsidRPr="00CE18D4">
          <w:rPr>
            <w:rStyle w:val="Hyperlink"/>
            <w:noProof/>
          </w:rPr>
          <w:t>Figure 12. Overview of embryo evaluation timepoints</w:t>
        </w:r>
        <w:r w:rsidR="00EC2083">
          <w:rPr>
            <w:noProof/>
            <w:webHidden/>
          </w:rPr>
          <w:tab/>
        </w:r>
        <w:r w:rsidR="00EC2083">
          <w:rPr>
            <w:noProof/>
            <w:webHidden/>
          </w:rPr>
          <w:fldChar w:fldCharType="begin"/>
        </w:r>
        <w:r w:rsidR="00EC2083">
          <w:rPr>
            <w:noProof/>
            <w:webHidden/>
          </w:rPr>
          <w:instrText xml:space="preserve"> PAGEREF _Toc12031808 \h </w:instrText>
        </w:r>
        <w:r w:rsidR="00EC2083">
          <w:rPr>
            <w:noProof/>
            <w:webHidden/>
          </w:rPr>
        </w:r>
        <w:r w:rsidR="00EC2083">
          <w:rPr>
            <w:noProof/>
            <w:webHidden/>
          </w:rPr>
          <w:fldChar w:fldCharType="separate"/>
        </w:r>
        <w:r w:rsidR="00EC2083">
          <w:rPr>
            <w:noProof/>
            <w:webHidden/>
          </w:rPr>
          <w:t>36</w:t>
        </w:r>
        <w:r w:rsidR="00EC2083">
          <w:rPr>
            <w:noProof/>
            <w:webHidden/>
          </w:rPr>
          <w:fldChar w:fldCharType="end"/>
        </w:r>
      </w:hyperlink>
    </w:p>
    <w:p w14:paraId="0F2364DF" w14:textId="77777777" w:rsidR="00503162" w:rsidRDefault="0087025D" w:rsidP="00771FD1">
      <w:r>
        <w:fldChar w:fldCharType="end"/>
      </w:r>
    </w:p>
    <w:p w14:paraId="5BE165AD" w14:textId="77777777" w:rsidR="0087025D" w:rsidRPr="00F97773" w:rsidRDefault="0087025D" w:rsidP="00771FD1"/>
    <w:bookmarkStart w:id="6" w:name="_Toc528572368"/>
    <w:bookmarkEnd w:id="2"/>
    <w:bookmarkEnd w:id="3"/>
    <w:bookmarkEnd w:id="4"/>
    <w:p w14:paraId="710678B2" w14:textId="77777777" w:rsidR="00EC2083" w:rsidRDefault="0087025D">
      <w:pPr>
        <w:pStyle w:val="TableofFigures"/>
        <w:tabs>
          <w:tab w:val="right" w:leader="dot" w:pos="9350"/>
        </w:tabs>
        <w:rPr>
          <w:rFonts w:eastAsiaTheme="minorEastAsia"/>
          <w:noProof/>
          <w:szCs w:val="22"/>
          <w:lang w:val="en-ZA" w:eastAsia="en-ZA"/>
        </w:rPr>
      </w:pPr>
      <w:r>
        <w:fldChar w:fldCharType="begin"/>
      </w:r>
      <w:r>
        <w:instrText xml:space="preserve"> TOC \h \z \c "Table" </w:instrText>
      </w:r>
      <w:r>
        <w:fldChar w:fldCharType="separate"/>
      </w:r>
      <w:hyperlink w:anchor="_Toc12031813" w:history="1">
        <w:r w:rsidR="00EC2083" w:rsidRPr="00A62827">
          <w:rPr>
            <w:rStyle w:val="Hyperlink"/>
            <w:noProof/>
          </w:rPr>
          <w:t>Table 1. Evidence based lifestyle factors that affect fertility</w:t>
        </w:r>
        <w:r w:rsidR="00EC2083" w:rsidRPr="00A62827">
          <w:rPr>
            <w:rStyle w:val="Hyperlink"/>
            <w:noProof/>
            <w:vertAlign w:val="superscript"/>
          </w:rPr>
          <w:t>9</w:t>
        </w:r>
        <w:r w:rsidR="00EC2083">
          <w:rPr>
            <w:noProof/>
            <w:webHidden/>
          </w:rPr>
          <w:tab/>
        </w:r>
        <w:r w:rsidR="00EC2083">
          <w:rPr>
            <w:noProof/>
            <w:webHidden/>
          </w:rPr>
          <w:fldChar w:fldCharType="begin"/>
        </w:r>
        <w:r w:rsidR="00EC2083">
          <w:rPr>
            <w:noProof/>
            <w:webHidden/>
          </w:rPr>
          <w:instrText xml:space="preserve"> PAGEREF _Toc12031813 \h </w:instrText>
        </w:r>
        <w:r w:rsidR="00EC2083">
          <w:rPr>
            <w:noProof/>
            <w:webHidden/>
          </w:rPr>
        </w:r>
        <w:r w:rsidR="00EC2083">
          <w:rPr>
            <w:noProof/>
            <w:webHidden/>
          </w:rPr>
          <w:fldChar w:fldCharType="separate"/>
        </w:r>
        <w:r w:rsidR="00EC2083">
          <w:rPr>
            <w:noProof/>
            <w:webHidden/>
          </w:rPr>
          <w:t>6</w:t>
        </w:r>
        <w:r w:rsidR="00EC2083">
          <w:rPr>
            <w:noProof/>
            <w:webHidden/>
          </w:rPr>
          <w:fldChar w:fldCharType="end"/>
        </w:r>
      </w:hyperlink>
    </w:p>
    <w:p w14:paraId="20513AE7" w14:textId="77777777" w:rsidR="00EC2083" w:rsidRDefault="00677786">
      <w:pPr>
        <w:pStyle w:val="TableofFigures"/>
        <w:tabs>
          <w:tab w:val="right" w:leader="dot" w:pos="9350"/>
        </w:tabs>
        <w:rPr>
          <w:rFonts w:eastAsiaTheme="minorEastAsia"/>
          <w:noProof/>
          <w:szCs w:val="22"/>
          <w:lang w:val="en-ZA" w:eastAsia="en-ZA"/>
        </w:rPr>
      </w:pPr>
      <w:hyperlink w:anchor="_Toc12031814" w:history="1">
        <w:r w:rsidR="00EC2083" w:rsidRPr="00A62827">
          <w:rPr>
            <w:rStyle w:val="Hyperlink"/>
            <w:noProof/>
          </w:rPr>
          <w:t>Table 2. When to evaluate persons for infertility</w:t>
        </w:r>
        <w:r w:rsidR="00EC2083">
          <w:rPr>
            <w:noProof/>
            <w:webHidden/>
          </w:rPr>
          <w:tab/>
        </w:r>
        <w:r w:rsidR="00EC2083">
          <w:rPr>
            <w:noProof/>
            <w:webHidden/>
          </w:rPr>
          <w:fldChar w:fldCharType="begin"/>
        </w:r>
        <w:r w:rsidR="00EC2083">
          <w:rPr>
            <w:noProof/>
            <w:webHidden/>
          </w:rPr>
          <w:instrText xml:space="preserve"> PAGEREF _Toc12031814 \h </w:instrText>
        </w:r>
        <w:r w:rsidR="00EC2083">
          <w:rPr>
            <w:noProof/>
            <w:webHidden/>
          </w:rPr>
        </w:r>
        <w:r w:rsidR="00EC2083">
          <w:rPr>
            <w:noProof/>
            <w:webHidden/>
          </w:rPr>
          <w:fldChar w:fldCharType="separate"/>
        </w:r>
        <w:r w:rsidR="00EC2083">
          <w:rPr>
            <w:noProof/>
            <w:webHidden/>
          </w:rPr>
          <w:t>7</w:t>
        </w:r>
        <w:r w:rsidR="00EC2083">
          <w:rPr>
            <w:noProof/>
            <w:webHidden/>
          </w:rPr>
          <w:fldChar w:fldCharType="end"/>
        </w:r>
      </w:hyperlink>
    </w:p>
    <w:p w14:paraId="674D7BAB" w14:textId="77777777" w:rsidR="00EC2083" w:rsidRDefault="00677786">
      <w:pPr>
        <w:pStyle w:val="TableofFigures"/>
        <w:tabs>
          <w:tab w:val="right" w:leader="dot" w:pos="9350"/>
        </w:tabs>
        <w:rPr>
          <w:rFonts w:eastAsiaTheme="minorEastAsia"/>
          <w:noProof/>
          <w:szCs w:val="22"/>
          <w:lang w:val="en-ZA" w:eastAsia="en-ZA"/>
        </w:rPr>
      </w:pPr>
      <w:hyperlink w:anchor="_Toc12031815" w:history="1">
        <w:r w:rsidR="00EC2083" w:rsidRPr="00A62827">
          <w:rPr>
            <w:rStyle w:val="Hyperlink"/>
            <w:noProof/>
          </w:rPr>
          <w:t>Table 3. Package of services according to the levels of care</w:t>
        </w:r>
        <w:r w:rsidR="00EC2083">
          <w:rPr>
            <w:noProof/>
            <w:webHidden/>
          </w:rPr>
          <w:tab/>
        </w:r>
        <w:r w:rsidR="00EC2083">
          <w:rPr>
            <w:noProof/>
            <w:webHidden/>
          </w:rPr>
          <w:fldChar w:fldCharType="begin"/>
        </w:r>
        <w:r w:rsidR="00EC2083">
          <w:rPr>
            <w:noProof/>
            <w:webHidden/>
          </w:rPr>
          <w:instrText xml:space="preserve"> PAGEREF _Toc12031815 \h </w:instrText>
        </w:r>
        <w:r w:rsidR="00EC2083">
          <w:rPr>
            <w:noProof/>
            <w:webHidden/>
          </w:rPr>
        </w:r>
        <w:r w:rsidR="00EC2083">
          <w:rPr>
            <w:noProof/>
            <w:webHidden/>
          </w:rPr>
          <w:fldChar w:fldCharType="separate"/>
        </w:r>
        <w:r w:rsidR="00EC2083">
          <w:rPr>
            <w:noProof/>
            <w:webHidden/>
          </w:rPr>
          <w:t>8</w:t>
        </w:r>
        <w:r w:rsidR="00EC2083">
          <w:rPr>
            <w:noProof/>
            <w:webHidden/>
          </w:rPr>
          <w:fldChar w:fldCharType="end"/>
        </w:r>
      </w:hyperlink>
    </w:p>
    <w:p w14:paraId="228E4177" w14:textId="77777777" w:rsidR="00EC2083" w:rsidRDefault="00677786">
      <w:pPr>
        <w:pStyle w:val="TableofFigures"/>
        <w:tabs>
          <w:tab w:val="right" w:leader="dot" w:pos="9350"/>
        </w:tabs>
        <w:rPr>
          <w:rFonts w:eastAsiaTheme="minorEastAsia"/>
          <w:noProof/>
          <w:szCs w:val="22"/>
          <w:lang w:val="en-ZA" w:eastAsia="en-ZA"/>
        </w:rPr>
      </w:pPr>
      <w:hyperlink w:anchor="_Toc12031816" w:history="1">
        <w:r w:rsidR="00EC2083" w:rsidRPr="00A62827">
          <w:rPr>
            <w:rStyle w:val="Hyperlink"/>
            <w:noProof/>
          </w:rPr>
          <w:t>Table 4. Services to be provided according to levels of care</w:t>
        </w:r>
        <w:r w:rsidR="00EC2083">
          <w:rPr>
            <w:noProof/>
            <w:webHidden/>
          </w:rPr>
          <w:tab/>
        </w:r>
        <w:r w:rsidR="00EC2083">
          <w:rPr>
            <w:noProof/>
            <w:webHidden/>
          </w:rPr>
          <w:fldChar w:fldCharType="begin"/>
        </w:r>
        <w:r w:rsidR="00EC2083">
          <w:rPr>
            <w:noProof/>
            <w:webHidden/>
          </w:rPr>
          <w:instrText xml:space="preserve"> PAGEREF _Toc12031816 \h </w:instrText>
        </w:r>
        <w:r w:rsidR="00EC2083">
          <w:rPr>
            <w:noProof/>
            <w:webHidden/>
          </w:rPr>
        </w:r>
        <w:r w:rsidR="00EC2083">
          <w:rPr>
            <w:noProof/>
            <w:webHidden/>
          </w:rPr>
          <w:fldChar w:fldCharType="separate"/>
        </w:r>
        <w:r w:rsidR="00EC2083">
          <w:rPr>
            <w:noProof/>
            <w:webHidden/>
          </w:rPr>
          <w:t>9</w:t>
        </w:r>
        <w:r w:rsidR="00EC2083">
          <w:rPr>
            <w:noProof/>
            <w:webHidden/>
          </w:rPr>
          <w:fldChar w:fldCharType="end"/>
        </w:r>
      </w:hyperlink>
    </w:p>
    <w:p w14:paraId="46722CC0" w14:textId="77777777" w:rsidR="00EC2083" w:rsidRDefault="00677786">
      <w:pPr>
        <w:pStyle w:val="TableofFigures"/>
        <w:tabs>
          <w:tab w:val="right" w:leader="dot" w:pos="9350"/>
        </w:tabs>
        <w:rPr>
          <w:rFonts w:eastAsiaTheme="minorEastAsia"/>
          <w:noProof/>
          <w:szCs w:val="22"/>
          <w:lang w:val="en-ZA" w:eastAsia="en-ZA"/>
        </w:rPr>
      </w:pPr>
      <w:hyperlink w:anchor="_Toc12031817" w:history="1">
        <w:r w:rsidR="00EC2083" w:rsidRPr="00A62827">
          <w:rPr>
            <w:rStyle w:val="Hyperlink"/>
            <w:noProof/>
          </w:rPr>
          <w:t>Table 5. WHO reference values for semen characteristics</w:t>
        </w:r>
        <w:r w:rsidR="00EC2083">
          <w:rPr>
            <w:noProof/>
            <w:webHidden/>
          </w:rPr>
          <w:tab/>
        </w:r>
        <w:r w:rsidR="00EC2083">
          <w:rPr>
            <w:noProof/>
            <w:webHidden/>
          </w:rPr>
          <w:fldChar w:fldCharType="begin"/>
        </w:r>
        <w:r w:rsidR="00EC2083">
          <w:rPr>
            <w:noProof/>
            <w:webHidden/>
          </w:rPr>
          <w:instrText xml:space="preserve"> PAGEREF _Toc12031817 \h </w:instrText>
        </w:r>
        <w:r w:rsidR="00EC2083">
          <w:rPr>
            <w:noProof/>
            <w:webHidden/>
          </w:rPr>
        </w:r>
        <w:r w:rsidR="00EC2083">
          <w:rPr>
            <w:noProof/>
            <w:webHidden/>
          </w:rPr>
          <w:fldChar w:fldCharType="separate"/>
        </w:r>
        <w:r w:rsidR="00EC2083">
          <w:rPr>
            <w:noProof/>
            <w:webHidden/>
          </w:rPr>
          <w:t>13</w:t>
        </w:r>
        <w:r w:rsidR="00EC2083">
          <w:rPr>
            <w:noProof/>
            <w:webHidden/>
          </w:rPr>
          <w:fldChar w:fldCharType="end"/>
        </w:r>
      </w:hyperlink>
    </w:p>
    <w:p w14:paraId="252B9645" w14:textId="77777777" w:rsidR="00EC2083" w:rsidRDefault="00677786">
      <w:pPr>
        <w:pStyle w:val="TableofFigures"/>
        <w:tabs>
          <w:tab w:val="right" w:leader="dot" w:pos="9350"/>
        </w:tabs>
        <w:rPr>
          <w:rFonts w:eastAsiaTheme="minorEastAsia"/>
          <w:noProof/>
          <w:szCs w:val="22"/>
          <w:lang w:val="en-ZA" w:eastAsia="en-ZA"/>
        </w:rPr>
      </w:pPr>
      <w:hyperlink w:anchor="_Toc12031818" w:history="1">
        <w:r w:rsidR="00EC2083" w:rsidRPr="00A62827">
          <w:rPr>
            <w:rStyle w:val="Hyperlink"/>
            <w:noProof/>
          </w:rPr>
          <w:t>Table 6. WHO classification of ovulatory disorder and management</w:t>
        </w:r>
        <w:r w:rsidR="00EC2083">
          <w:rPr>
            <w:noProof/>
            <w:webHidden/>
          </w:rPr>
          <w:tab/>
        </w:r>
        <w:r w:rsidR="00EC2083">
          <w:rPr>
            <w:noProof/>
            <w:webHidden/>
          </w:rPr>
          <w:fldChar w:fldCharType="begin"/>
        </w:r>
        <w:r w:rsidR="00EC2083">
          <w:rPr>
            <w:noProof/>
            <w:webHidden/>
          </w:rPr>
          <w:instrText xml:space="preserve"> PAGEREF _Toc12031818 \h </w:instrText>
        </w:r>
        <w:r w:rsidR="00EC2083">
          <w:rPr>
            <w:noProof/>
            <w:webHidden/>
          </w:rPr>
        </w:r>
        <w:r w:rsidR="00EC2083">
          <w:rPr>
            <w:noProof/>
            <w:webHidden/>
          </w:rPr>
          <w:fldChar w:fldCharType="separate"/>
        </w:r>
        <w:r w:rsidR="00EC2083">
          <w:rPr>
            <w:noProof/>
            <w:webHidden/>
          </w:rPr>
          <w:t>19</w:t>
        </w:r>
        <w:r w:rsidR="00EC2083">
          <w:rPr>
            <w:noProof/>
            <w:webHidden/>
          </w:rPr>
          <w:fldChar w:fldCharType="end"/>
        </w:r>
      </w:hyperlink>
    </w:p>
    <w:p w14:paraId="1430AAB6" w14:textId="77777777" w:rsidR="00EC2083" w:rsidRDefault="00677786">
      <w:pPr>
        <w:pStyle w:val="TableofFigures"/>
        <w:tabs>
          <w:tab w:val="right" w:leader="dot" w:pos="9350"/>
        </w:tabs>
        <w:rPr>
          <w:rFonts w:eastAsiaTheme="minorEastAsia"/>
          <w:noProof/>
          <w:szCs w:val="22"/>
          <w:lang w:val="en-ZA" w:eastAsia="en-ZA"/>
        </w:rPr>
      </w:pPr>
      <w:hyperlink w:anchor="_Toc12031819" w:history="1">
        <w:r w:rsidR="00EC2083" w:rsidRPr="00A62827">
          <w:rPr>
            <w:rStyle w:val="Hyperlink"/>
            <w:noProof/>
          </w:rPr>
          <w:t>Table 7. Surgery to improve female fertility and levels of care</w:t>
        </w:r>
        <w:r w:rsidR="00EC2083">
          <w:rPr>
            <w:noProof/>
            <w:webHidden/>
          </w:rPr>
          <w:tab/>
        </w:r>
        <w:r w:rsidR="00EC2083">
          <w:rPr>
            <w:noProof/>
            <w:webHidden/>
          </w:rPr>
          <w:fldChar w:fldCharType="begin"/>
        </w:r>
        <w:r w:rsidR="00EC2083">
          <w:rPr>
            <w:noProof/>
            <w:webHidden/>
          </w:rPr>
          <w:instrText xml:space="preserve"> PAGEREF _Toc12031819 \h </w:instrText>
        </w:r>
        <w:r w:rsidR="00EC2083">
          <w:rPr>
            <w:noProof/>
            <w:webHidden/>
          </w:rPr>
        </w:r>
        <w:r w:rsidR="00EC2083">
          <w:rPr>
            <w:noProof/>
            <w:webHidden/>
          </w:rPr>
          <w:fldChar w:fldCharType="separate"/>
        </w:r>
        <w:r w:rsidR="00EC2083">
          <w:rPr>
            <w:noProof/>
            <w:webHidden/>
          </w:rPr>
          <w:t>21</w:t>
        </w:r>
        <w:r w:rsidR="00EC2083">
          <w:rPr>
            <w:noProof/>
            <w:webHidden/>
          </w:rPr>
          <w:fldChar w:fldCharType="end"/>
        </w:r>
      </w:hyperlink>
    </w:p>
    <w:p w14:paraId="2A11D332" w14:textId="77777777" w:rsidR="00EC2083" w:rsidRDefault="00677786">
      <w:pPr>
        <w:pStyle w:val="TableofFigures"/>
        <w:tabs>
          <w:tab w:val="right" w:leader="dot" w:pos="9350"/>
        </w:tabs>
        <w:rPr>
          <w:rFonts w:eastAsiaTheme="minorEastAsia"/>
          <w:noProof/>
          <w:szCs w:val="22"/>
          <w:lang w:val="en-ZA" w:eastAsia="en-ZA"/>
        </w:rPr>
      </w:pPr>
      <w:hyperlink w:anchor="_Toc12031820" w:history="1">
        <w:r w:rsidR="00EC2083" w:rsidRPr="00A62827">
          <w:rPr>
            <w:rStyle w:val="Hyperlink"/>
            <w:noProof/>
          </w:rPr>
          <w:t>Table 8. Reproductive options for people living with HIV</w:t>
        </w:r>
        <w:r w:rsidR="00EC2083">
          <w:rPr>
            <w:noProof/>
            <w:webHidden/>
          </w:rPr>
          <w:tab/>
        </w:r>
        <w:r w:rsidR="00EC2083">
          <w:rPr>
            <w:noProof/>
            <w:webHidden/>
          </w:rPr>
          <w:fldChar w:fldCharType="begin"/>
        </w:r>
        <w:r w:rsidR="00EC2083">
          <w:rPr>
            <w:noProof/>
            <w:webHidden/>
          </w:rPr>
          <w:instrText xml:space="preserve"> PAGEREF _Toc12031820 \h </w:instrText>
        </w:r>
        <w:r w:rsidR="00EC2083">
          <w:rPr>
            <w:noProof/>
            <w:webHidden/>
          </w:rPr>
        </w:r>
        <w:r w:rsidR="00EC2083">
          <w:rPr>
            <w:noProof/>
            <w:webHidden/>
          </w:rPr>
          <w:fldChar w:fldCharType="separate"/>
        </w:r>
        <w:r w:rsidR="00EC2083">
          <w:rPr>
            <w:noProof/>
            <w:webHidden/>
          </w:rPr>
          <w:t>28</w:t>
        </w:r>
        <w:r w:rsidR="00EC2083">
          <w:rPr>
            <w:noProof/>
            <w:webHidden/>
          </w:rPr>
          <w:fldChar w:fldCharType="end"/>
        </w:r>
      </w:hyperlink>
    </w:p>
    <w:p w14:paraId="08DFFF28" w14:textId="77777777" w:rsidR="00EC2083" w:rsidRDefault="00677786">
      <w:pPr>
        <w:pStyle w:val="TableofFigures"/>
        <w:tabs>
          <w:tab w:val="right" w:leader="dot" w:pos="9350"/>
        </w:tabs>
        <w:rPr>
          <w:rFonts w:eastAsiaTheme="minorEastAsia"/>
          <w:noProof/>
          <w:szCs w:val="22"/>
          <w:lang w:val="en-ZA" w:eastAsia="en-ZA"/>
        </w:rPr>
      </w:pPr>
      <w:hyperlink w:anchor="_Toc12031821" w:history="1">
        <w:r w:rsidR="00EC2083" w:rsidRPr="00A62827">
          <w:rPr>
            <w:rStyle w:val="Hyperlink"/>
            <w:noProof/>
          </w:rPr>
          <w:t>Table 9. ART procedures</w:t>
        </w:r>
        <w:r w:rsidR="00EC2083">
          <w:rPr>
            <w:noProof/>
            <w:webHidden/>
          </w:rPr>
          <w:tab/>
        </w:r>
        <w:r w:rsidR="00EC2083">
          <w:rPr>
            <w:noProof/>
            <w:webHidden/>
          </w:rPr>
          <w:fldChar w:fldCharType="begin"/>
        </w:r>
        <w:r w:rsidR="00EC2083">
          <w:rPr>
            <w:noProof/>
            <w:webHidden/>
          </w:rPr>
          <w:instrText xml:space="preserve"> PAGEREF _Toc12031821 \h </w:instrText>
        </w:r>
        <w:r w:rsidR="00EC2083">
          <w:rPr>
            <w:noProof/>
            <w:webHidden/>
          </w:rPr>
        </w:r>
        <w:r w:rsidR="00EC2083">
          <w:rPr>
            <w:noProof/>
            <w:webHidden/>
          </w:rPr>
          <w:fldChar w:fldCharType="separate"/>
        </w:r>
        <w:r w:rsidR="00EC2083">
          <w:rPr>
            <w:noProof/>
            <w:webHidden/>
          </w:rPr>
          <w:t>30</w:t>
        </w:r>
        <w:r w:rsidR="00EC2083">
          <w:rPr>
            <w:noProof/>
            <w:webHidden/>
          </w:rPr>
          <w:fldChar w:fldCharType="end"/>
        </w:r>
      </w:hyperlink>
    </w:p>
    <w:p w14:paraId="144C5AC8" w14:textId="77777777" w:rsidR="00EC2083" w:rsidRDefault="00677786">
      <w:pPr>
        <w:pStyle w:val="TableofFigures"/>
        <w:tabs>
          <w:tab w:val="right" w:leader="dot" w:pos="9350"/>
        </w:tabs>
        <w:rPr>
          <w:rFonts w:eastAsiaTheme="minorEastAsia"/>
          <w:noProof/>
          <w:szCs w:val="22"/>
          <w:lang w:val="en-ZA" w:eastAsia="en-ZA"/>
        </w:rPr>
      </w:pPr>
      <w:hyperlink w:anchor="_Toc12031822" w:history="1">
        <w:r w:rsidR="00EC2083" w:rsidRPr="00A62827">
          <w:rPr>
            <w:rStyle w:val="Hyperlink"/>
            <w:noProof/>
          </w:rPr>
          <w:t>Table 10. Minimum staff and equipment requirements for ART procedures</w:t>
        </w:r>
        <w:r w:rsidR="00EC2083">
          <w:rPr>
            <w:noProof/>
            <w:webHidden/>
          </w:rPr>
          <w:tab/>
        </w:r>
        <w:r w:rsidR="00EC2083">
          <w:rPr>
            <w:noProof/>
            <w:webHidden/>
          </w:rPr>
          <w:fldChar w:fldCharType="begin"/>
        </w:r>
        <w:r w:rsidR="00EC2083">
          <w:rPr>
            <w:noProof/>
            <w:webHidden/>
          </w:rPr>
          <w:instrText xml:space="preserve"> PAGEREF _Toc12031822 \h </w:instrText>
        </w:r>
        <w:r w:rsidR="00EC2083">
          <w:rPr>
            <w:noProof/>
            <w:webHidden/>
          </w:rPr>
        </w:r>
        <w:r w:rsidR="00EC2083">
          <w:rPr>
            <w:noProof/>
            <w:webHidden/>
          </w:rPr>
          <w:fldChar w:fldCharType="separate"/>
        </w:r>
        <w:r w:rsidR="00EC2083">
          <w:rPr>
            <w:noProof/>
            <w:webHidden/>
          </w:rPr>
          <w:t>33</w:t>
        </w:r>
        <w:r w:rsidR="00EC2083">
          <w:rPr>
            <w:noProof/>
            <w:webHidden/>
          </w:rPr>
          <w:fldChar w:fldCharType="end"/>
        </w:r>
      </w:hyperlink>
    </w:p>
    <w:p w14:paraId="50435571" w14:textId="77777777" w:rsidR="00EC2083" w:rsidRDefault="00677786">
      <w:pPr>
        <w:pStyle w:val="TableofFigures"/>
        <w:tabs>
          <w:tab w:val="right" w:leader="dot" w:pos="9350"/>
        </w:tabs>
        <w:rPr>
          <w:rFonts w:eastAsiaTheme="minorEastAsia"/>
          <w:noProof/>
          <w:szCs w:val="22"/>
          <w:lang w:val="en-ZA" w:eastAsia="en-ZA"/>
        </w:rPr>
      </w:pPr>
      <w:hyperlink w:anchor="_Toc12031823" w:history="1">
        <w:r w:rsidR="00EC2083" w:rsidRPr="00A62827">
          <w:rPr>
            <w:rStyle w:val="Hyperlink"/>
            <w:noProof/>
          </w:rPr>
          <w:t>Table 11. Minimum staffing and equipment requirements at specialised fertility units</w:t>
        </w:r>
        <w:r w:rsidR="00EC2083">
          <w:rPr>
            <w:noProof/>
            <w:webHidden/>
          </w:rPr>
          <w:tab/>
        </w:r>
        <w:r w:rsidR="00EC2083">
          <w:rPr>
            <w:noProof/>
            <w:webHidden/>
          </w:rPr>
          <w:fldChar w:fldCharType="begin"/>
        </w:r>
        <w:r w:rsidR="00EC2083">
          <w:rPr>
            <w:noProof/>
            <w:webHidden/>
          </w:rPr>
          <w:instrText xml:space="preserve"> PAGEREF _Toc12031823 \h </w:instrText>
        </w:r>
        <w:r w:rsidR="00EC2083">
          <w:rPr>
            <w:noProof/>
            <w:webHidden/>
          </w:rPr>
        </w:r>
        <w:r w:rsidR="00EC2083">
          <w:rPr>
            <w:noProof/>
            <w:webHidden/>
          </w:rPr>
          <w:fldChar w:fldCharType="separate"/>
        </w:r>
        <w:r w:rsidR="00EC2083">
          <w:rPr>
            <w:noProof/>
            <w:webHidden/>
          </w:rPr>
          <w:t>38</w:t>
        </w:r>
        <w:r w:rsidR="00EC2083">
          <w:rPr>
            <w:noProof/>
            <w:webHidden/>
          </w:rPr>
          <w:fldChar w:fldCharType="end"/>
        </w:r>
      </w:hyperlink>
    </w:p>
    <w:p w14:paraId="42319F07" w14:textId="77777777" w:rsidR="00EC2083" w:rsidRDefault="00677786">
      <w:pPr>
        <w:pStyle w:val="TableofFigures"/>
        <w:tabs>
          <w:tab w:val="right" w:leader="dot" w:pos="9350"/>
        </w:tabs>
        <w:rPr>
          <w:rFonts w:eastAsiaTheme="minorEastAsia"/>
          <w:noProof/>
          <w:szCs w:val="22"/>
          <w:lang w:val="en-ZA" w:eastAsia="en-ZA"/>
        </w:rPr>
      </w:pPr>
      <w:hyperlink w:anchor="_Toc12031824" w:history="1">
        <w:r w:rsidR="00EC2083" w:rsidRPr="00A62827">
          <w:rPr>
            <w:rStyle w:val="Hyperlink"/>
            <w:noProof/>
          </w:rPr>
          <w:t>Table 12. Minimum staffing and equipment requirements at level 2/3 infertility units</w:t>
        </w:r>
        <w:r w:rsidR="00EC2083">
          <w:rPr>
            <w:noProof/>
            <w:webHidden/>
          </w:rPr>
          <w:tab/>
        </w:r>
        <w:r w:rsidR="00EC2083">
          <w:rPr>
            <w:noProof/>
            <w:webHidden/>
          </w:rPr>
          <w:fldChar w:fldCharType="begin"/>
        </w:r>
        <w:r w:rsidR="00EC2083">
          <w:rPr>
            <w:noProof/>
            <w:webHidden/>
          </w:rPr>
          <w:instrText xml:space="preserve"> PAGEREF _Toc12031824 \h </w:instrText>
        </w:r>
        <w:r w:rsidR="00EC2083">
          <w:rPr>
            <w:noProof/>
            <w:webHidden/>
          </w:rPr>
        </w:r>
        <w:r w:rsidR="00EC2083">
          <w:rPr>
            <w:noProof/>
            <w:webHidden/>
          </w:rPr>
          <w:fldChar w:fldCharType="separate"/>
        </w:r>
        <w:r w:rsidR="00EC2083">
          <w:rPr>
            <w:noProof/>
            <w:webHidden/>
          </w:rPr>
          <w:t>39</w:t>
        </w:r>
        <w:r w:rsidR="00EC2083">
          <w:rPr>
            <w:noProof/>
            <w:webHidden/>
          </w:rPr>
          <w:fldChar w:fldCharType="end"/>
        </w:r>
      </w:hyperlink>
    </w:p>
    <w:p w14:paraId="04AE9442" w14:textId="77777777" w:rsidR="00EC2083" w:rsidRDefault="00677786">
      <w:pPr>
        <w:pStyle w:val="TableofFigures"/>
        <w:tabs>
          <w:tab w:val="right" w:leader="dot" w:pos="9350"/>
        </w:tabs>
        <w:rPr>
          <w:rFonts w:eastAsiaTheme="minorEastAsia"/>
          <w:noProof/>
          <w:szCs w:val="22"/>
          <w:lang w:val="en-ZA" w:eastAsia="en-ZA"/>
        </w:rPr>
      </w:pPr>
      <w:hyperlink w:anchor="_Toc12031825" w:history="1">
        <w:r w:rsidR="00EC2083" w:rsidRPr="00A62827">
          <w:rPr>
            <w:rStyle w:val="Hyperlink"/>
            <w:noProof/>
          </w:rPr>
          <w:t>Table 13. Example of equipment used in ART laboratory, with proposed maintenance and quality control schedule</w:t>
        </w:r>
        <w:r w:rsidR="00EC2083">
          <w:rPr>
            <w:noProof/>
            <w:webHidden/>
          </w:rPr>
          <w:tab/>
        </w:r>
        <w:r w:rsidR="00EC2083">
          <w:rPr>
            <w:noProof/>
            <w:webHidden/>
          </w:rPr>
          <w:fldChar w:fldCharType="begin"/>
        </w:r>
        <w:r w:rsidR="00EC2083">
          <w:rPr>
            <w:noProof/>
            <w:webHidden/>
          </w:rPr>
          <w:instrText xml:space="preserve"> PAGEREF _Toc12031825 \h </w:instrText>
        </w:r>
        <w:r w:rsidR="00EC2083">
          <w:rPr>
            <w:noProof/>
            <w:webHidden/>
          </w:rPr>
        </w:r>
        <w:r w:rsidR="00EC2083">
          <w:rPr>
            <w:noProof/>
            <w:webHidden/>
          </w:rPr>
          <w:fldChar w:fldCharType="separate"/>
        </w:r>
        <w:r w:rsidR="00EC2083">
          <w:rPr>
            <w:noProof/>
            <w:webHidden/>
          </w:rPr>
          <w:t>40</w:t>
        </w:r>
        <w:r w:rsidR="00EC2083">
          <w:rPr>
            <w:noProof/>
            <w:webHidden/>
          </w:rPr>
          <w:fldChar w:fldCharType="end"/>
        </w:r>
      </w:hyperlink>
    </w:p>
    <w:p w14:paraId="387A4ABE" w14:textId="77777777" w:rsidR="00EC2083" w:rsidRDefault="00677786">
      <w:pPr>
        <w:pStyle w:val="TableofFigures"/>
        <w:tabs>
          <w:tab w:val="right" w:leader="dot" w:pos="9350"/>
        </w:tabs>
        <w:rPr>
          <w:rFonts w:eastAsiaTheme="minorEastAsia"/>
          <w:noProof/>
          <w:szCs w:val="22"/>
          <w:lang w:val="en-ZA" w:eastAsia="en-ZA"/>
        </w:rPr>
      </w:pPr>
      <w:hyperlink w:anchor="_Toc12031826" w:history="1">
        <w:r w:rsidR="00EC2083" w:rsidRPr="00A62827">
          <w:rPr>
            <w:rStyle w:val="Hyperlink"/>
            <w:noProof/>
          </w:rPr>
          <w:t>Table 14. Sperm preparation technique</w:t>
        </w:r>
        <w:r w:rsidR="00EC2083">
          <w:rPr>
            <w:noProof/>
            <w:webHidden/>
          </w:rPr>
          <w:tab/>
        </w:r>
        <w:r w:rsidR="00EC2083">
          <w:rPr>
            <w:noProof/>
            <w:webHidden/>
          </w:rPr>
          <w:fldChar w:fldCharType="begin"/>
        </w:r>
        <w:r w:rsidR="00EC2083">
          <w:rPr>
            <w:noProof/>
            <w:webHidden/>
          </w:rPr>
          <w:instrText xml:space="preserve"> PAGEREF _Toc12031826 \h </w:instrText>
        </w:r>
        <w:r w:rsidR="00EC2083">
          <w:rPr>
            <w:noProof/>
            <w:webHidden/>
          </w:rPr>
        </w:r>
        <w:r w:rsidR="00EC2083">
          <w:rPr>
            <w:noProof/>
            <w:webHidden/>
          </w:rPr>
          <w:fldChar w:fldCharType="separate"/>
        </w:r>
        <w:r w:rsidR="00EC2083">
          <w:rPr>
            <w:noProof/>
            <w:webHidden/>
          </w:rPr>
          <w:t>41</w:t>
        </w:r>
        <w:r w:rsidR="00EC2083">
          <w:rPr>
            <w:noProof/>
            <w:webHidden/>
          </w:rPr>
          <w:fldChar w:fldCharType="end"/>
        </w:r>
      </w:hyperlink>
    </w:p>
    <w:p w14:paraId="46923FA7" w14:textId="77777777" w:rsidR="00EC2083" w:rsidRDefault="00677786">
      <w:pPr>
        <w:pStyle w:val="TableofFigures"/>
        <w:tabs>
          <w:tab w:val="right" w:leader="dot" w:pos="9350"/>
        </w:tabs>
        <w:rPr>
          <w:rFonts w:eastAsiaTheme="minorEastAsia"/>
          <w:noProof/>
          <w:szCs w:val="22"/>
          <w:lang w:val="en-ZA" w:eastAsia="en-ZA"/>
        </w:rPr>
      </w:pPr>
      <w:hyperlink w:anchor="_Toc12031827" w:history="1">
        <w:r w:rsidR="00EC2083" w:rsidRPr="00A62827">
          <w:rPr>
            <w:rStyle w:val="Hyperlink"/>
            <w:noProof/>
          </w:rPr>
          <w:t>Table 15. Summary of critical elements during embryo culture</w:t>
        </w:r>
        <w:r w:rsidR="00EC2083">
          <w:rPr>
            <w:noProof/>
            <w:webHidden/>
          </w:rPr>
          <w:tab/>
        </w:r>
        <w:r w:rsidR="00EC2083">
          <w:rPr>
            <w:noProof/>
            <w:webHidden/>
          </w:rPr>
          <w:fldChar w:fldCharType="begin"/>
        </w:r>
        <w:r w:rsidR="00EC2083">
          <w:rPr>
            <w:noProof/>
            <w:webHidden/>
          </w:rPr>
          <w:instrText xml:space="preserve"> PAGEREF _Toc12031827 \h </w:instrText>
        </w:r>
        <w:r w:rsidR="00EC2083">
          <w:rPr>
            <w:noProof/>
            <w:webHidden/>
          </w:rPr>
        </w:r>
        <w:r w:rsidR="00EC2083">
          <w:rPr>
            <w:noProof/>
            <w:webHidden/>
          </w:rPr>
          <w:fldChar w:fldCharType="separate"/>
        </w:r>
        <w:r w:rsidR="00EC2083">
          <w:rPr>
            <w:noProof/>
            <w:webHidden/>
          </w:rPr>
          <w:t>43</w:t>
        </w:r>
        <w:r w:rsidR="00EC2083">
          <w:rPr>
            <w:noProof/>
            <w:webHidden/>
          </w:rPr>
          <w:fldChar w:fldCharType="end"/>
        </w:r>
      </w:hyperlink>
    </w:p>
    <w:p w14:paraId="73A0C155" w14:textId="77777777" w:rsidR="00A11CCA" w:rsidRPr="00F97773" w:rsidRDefault="0087025D" w:rsidP="001244A3">
      <w:pPr>
        <w:rPr>
          <w:rFonts w:ascii="Arial" w:eastAsiaTheme="majorEastAsia" w:hAnsi="Arial" w:cstheme="majorBidi"/>
          <w:b/>
          <w:bCs/>
          <w:color w:val="70AD47" w:themeColor="accent6"/>
          <w:sz w:val="28"/>
          <w:szCs w:val="28"/>
        </w:rPr>
      </w:pPr>
      <w:r>
        <w:fldChar w:fldCharType="end"/>
      </w:r>
      <w:r w:rsidR="00A11CCA" w:rsidRPr="00F97773">
        <w:br w:type="page"/>
      </w:r>
    </w:p>
    <w:p w14:paraId="7925C7A5" w14:textId="77777777" w:rsidR="00A52F33" w:rsidRPr="00F97773" w:rsidRDefault="00A52F33" w:rsidP="001244A3">
      <w:pPr>
        <w:pStyle w:val="Heading1"/>
        <w:numPr>
          <w:ilvl w:val="0"/>
          <w:numId w:val="0"/>
        </w:numPr>
      </w:pPr>
      <w:bookmarkStart w:id="7" w:name="_Toc12031759"/>
      <w:r w:rsidRPr="00F97773">
        <w:lastRenderedPageBreak/>
        <w:t>Acronyms</w:t>
      </w:r>
      <w:bookmarkEnd w:id="6"/>
      <w:bookmarkEnd w:id="7"/>
    </w:p>
    <w:p w14:paraId="39690931" w14:textId="77777777" w:rsidR="00A52F33" w:rsidRPr="00F97773" w:rsidRDefault="00A52F33" w:rsidP="001244A3"/>
    <w:tbl>
      <w:tblPr>
        <w:tblW w:w="8540" w:type="dxa"/>
        <w:tblLook w:val="04A0" w:firstRow="1" w:lastRow="0" w:firstColumn="1" w:lastColumn="0" w:noHBand="0" w:noVBand="1"/>
      </w:tblPr>
      <w:tblGrid>
        <w:gridCol w:w="1300"/>
        <w:gridCol w:w="7240"/>
      </w:tblGrid>
      <w:tr w:rsidR="001E0EA7" w:rsidRPr="00BC0A02" w14:paraId="1B1D922A" w14:textId="77777777" w:rsidTr="00FE0E5A">
        <w:trPr>
          <w:trHeight w:val="300"/>
        </w:trPr>
        <w:tc>
          <w:tcPr>
            <w:tcW w:w="1300" w:type="dxa"/>
            <w:tcBorders>
              <w:top w:val="nil"/>
              <w:left w:val="nil"/>
              <w:bottom w:val="nil"/>
              <w:right w:val="nil"/>
            </w:tcBorders>
            <w:shd w:val="clear" w:color="auto" w:fill="auto"/>
            <w:noWrap/>
            <w:vAlign w:val="bottom"/>
            <w:hideMark/>
          </w:tcPr>
          <w:p w14:paraId="0D926735" w14:textId="77777777" w:rsidR="001E0EA7" w:rsidRPr="00BC0A02" w:rsidRDefault="001E0EA7" w:rsidP="00FE0E5A">
            <w:pPr>
              <w:rPr>
                <w:rFonts w:eastAsia="Times New Roman" w:cs="Times New Roman"/>
                <w:szCs w:val="22"/>
                <w:lang w:val="en-US"/>
              </w:rPr>
            </w:pPr>
            <w:bookmarkStart w:id="8" w:name="_Toc528572369"/>
            <w:r w:rsidRPr="00BC0A02">
              <w:rPr>
                <w:rFonts w:eastAsia="Times New Roman" w:cs="Times New Roman"/>
                <w:szCs w:val="22"/>
                <w:lang w:val="en-US"/>
              </w:rPr>
              <w:t>AFC</w:t>
            </w:r>
          </w:p>
        </w:tc>
        <w:tc>
          <w:tcPr>
            <w:tcW w:w="7240" w:type="dxa"/>
            <w:tcBorders>
              <w:top w:val="nil"/>
              <w:left w:val="nil"/>
              <w:bottom w:val="nil"/>
              <w:right w:val="nil"/>
            </w:tcBorders>
            <w:shd w:val="clear" w:color="auto" w:fill="auto"/>
            <w:noWrap/>
            <w:vAlign w:val="bottom"/>
            <w:hideMark/>
          </w:tcPr>
          <w:p w14:paraId="448E1DE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Antral follicle count</w:t>
            </w:r>
          </w:p>
        </w:tc>
      </w:tr>
      <w:tr w:rsidR="001E0EA7" w:rsidRPr="00BC0A02" w14:paraId="0242641C" w14:textId="77777777" w:rsidTr="00FE0E5A">
        <w:trPr>
          <w:trHeight w:val="300"/>
        </w:trPr>
        <w:tc>
          <w:tcPr>
            <w:tcW w:w="1300" w:type="dxa"/>
            <w:tcBorders>
              <w:top w:val="nil"/>
              <w:left w:val="nil"/>
              <w:bottom w:val="nil"/>
              <w:right w:val="nil"/>
            </w:tcBorders>
            <w:shd w:val="clear" w:color="auto" w:fill="auto"/>
            <w:noWrap/>
            <w:vAlign w:val="bottom"/>
            <w:hideMark/>
          </w:tcPr>
          <w:p w14:paraId="587D2308"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AMH</w:t>
            </w:r>
          </w:p>
        </w:tc>
        <w:tc>
          <w:tcPr>
            <w:tcW w:w="7240" w:type="dxa"/>
            <w:tcBorders>
              <w:top w:val="nil"/>
              <w:left w:val="nil"/>
              <w:bottom w:val="nil"/>
              <w:right w:val="nil"/>
            </w:tcBorders>
            <w:shd w:val="clear" w:color="auto" w:fill="auto"/>
            <w:noWrap/>
            <w:vAlign w:val="bottom"/>
            <w:hideMark/>
          </w:tcPr>
          <w:p w14:paraId="53B5D89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Anti-Mullerian Hormone </w:t>
            </w:r>
          </w:p>
        </w:tc>
      </w:tr>
      <w:tr w:rsidR="001E0EA7" w:rsidRPr="00BC0A02" w14:paraId="0B84EE38" w14:textId="77777777" w:rsidTr="00FE0E5A">
        <w:trPr>
          <w:trHeight w:val="300"/>
        </w:trPr>
        <w:tc>
          <w:tcPr>
            <w:tcW w:w="1300" w:type="dxa"/>
            <w:tcBorders>
              <w:top w:val="nil"/>
              <w:left w:val="nil"/>
              <w:bottom w:val="nil"/>
              <w:right w:val="nil"/>
            </w:tcBorders>
            <w:shd w:val="clear" w:color="auto" w:fill="auto"/>
            <w:noWrap/>
            <w:vAlign w:val="bottom"/>
            <w:hideMark/>
          </w:tcPr>
          <w:p w14:paraId="48073E71"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ART</w:t>
            </w:r>
          </w:p>
        </w:tc>
        <w:tc>
          <w:tcPr>
            <w:tcW w:w="7240" w:type="dxa"/>
            <w:tcBorders>
              <w:top w:val="nil"/>
              <w:left w:val="nil"/>
              <w:bottom w:val="nil"/>
              <w:right w:val="nil"/>
            </w:tcBorders>
            <w:shd w:val="clear" w:color="auto" w:fill="auto"/>
            <w:noWrap/>
            <w:vAlign w:val="bottom"/>
            <w:hideMark/>
          </w:tcPr>
          <w:p w14:paraId="58F35EB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Assisted reproductive technologies</w:t>
            </w:r>
          </w:p>
        </w:tc>
      </w:tr>
      <w:tr w:rsidR="001E0EA7" w:rsidRPr="00BC0A02" w14:paraId="3D4B23F2" w14:textId="77777777" w:rsidTr="00FE0E5A">
        <w:trPr>
          <w:trHeight w:val="300"/>
        </w:trPr>
        <w:tc>
          <w:tcPr>
            <w:tcW w:w="1300" w:type="dxa"/>
            <w:tcBorders>
              <w:top w:val="nil"/>
              <w:left w:val="nil"/>
              <w:bottom w:val="nil"/>
              <w:right w:val="nil"/>
            </w:tcBorders>
            <w:shd w:val="clear" w:color="auto" w:fill="auto"/>
            <w:noWrap/>
            <w:vAlign w:val="bottom"/>
            <w:hideMark/>
          </w:tcPr>
          <w:p w14:paraId="05B3911F"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ARV</w:t>
            </w:r>
          </w:p>
        </w:tc>
        <w:tc>
          <w:tcPr>
            <w:tcW w:w="7240" w:type="dxa"/>
            <w:tcBorders>
              <w:top w:val="nil"/>
              <w:left w:val="nil"/>
              <w:bottom w:val="nil"/>
              <w:right w:val="nil"/>
            </w:tcBorders>
            <w:shd w:val="clear" w:color="auto" w:fill="auto"/>
            <w:noWrap/>
            <w:vAlign w:val="bottom"/>
            <w:hideMark/>
          </w:tcPr>
          <w:p w14:paraId="54D2FD45"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 xml:space="preserve">Antiretroviral </w:t>
            </w:r>
          </w:p>
        </w:tc>
      </w:tr>
      <w:tr w:rsidR="001E0EA7" w:rsidRPr="00BC0A02" w14:paraId="290BF84E" w14:textId="77777777" w:rsidTr="00FE0E5A">
        <w:trPr>
          <w:trHeight w:val="300"/>
        </w:trPr>
        <w:tc>
          <w:tcPr>
            <w:tcW w:w="1300" w:type="dxa"/>
            <w:tcBorders>
              <w:top w:val="nil"/>
              <w:left w:val="nil"/>
              <w:bottom w:val="nil"/>
              <w:right w:val="nil"/>
            </w:tcBorders>
            <w:shd w:val="clear" w:color="auto" w:fill="auto"/>
            <w:noWrap/>
            <w:vAlign w:val="bottom"/>
            <w:hideMark/>
          </w:tcPr>
          <w:p w14:paraId="06AED9A1"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BBV</w:t>
            </w:r>
          </w:p>
        </w:tc>
        <w:tc>
          <w:tcPr>
            <w:tcW w:w="7240" w:type="dxa"/>
            <w:tcBorders>
              <w:top w:val="nil"/>
              <w:left w:val="nil"/>
              <w:bottom w:val="nil"/>
              <w:right w:val="nil"/>
            </w:tcBorders>
            <w:shd w:val="clear" w:color="auto" w:fill="auto"/>
            <w:noWrap/>
            <w:vAlign w:val="bottom"/>
            <w:hideMark/>
          </w:tcPr>
          <w:p w14:paraId="7CDF9960"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Blood borne viruses</w:t>
            </w:r>
          </w:p>
        </w:tc>
      </w:tr>
      <w:tr w:rsidR="001E0EA7" w:rsidRPr="00BC0A02" w14:paraId="4C267861" w14:textId="77777777" w:rsidTr="00FE0E5A">
        <w:trPr>
          <w:trHeight w:val="300"/>
        </w:trPr>
        <w:tc>
          <w:tcPr>
            <w:tcW w:w="1300" w:type="dxa"/>
            <w:tcBorders>
              <w:top w:val="nil"/>
              <w:left w:val="nil"/>
              <w:bottom w:val="nil"/>
              <w:right w:val="nil"/>
            </w:tcBorders>
            <w:shd w:val="clear" w:color="auto" w:fill="auto"/>
            <w:noWrap/>
            <w:vAlign w:val="bottom"/>
            <w:hideMark/>
          </w:tcPr>
          <w:p w14:paraId="4B4188B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BMI</w:t>
            </w:r>
          </w:p>
        </w:tc>
        <w:tc>
          <w:tcPr>
            <w:tcW w:w="7240" w:type="dxa"/>
            <w:tcBorders>
              <w:top w:val="nil"/>
              <w:left w:val="nil"/>
              <w:bottom w:val="nil"/>
              <w:right w:val="nil"/>
            </w:tcBorders>
            <w:shd w:val="clear" w:color="auto" w:fill="auto"/>
            <w:noWrap/>
            <w:vAlign w:val="bottom"/>
            <w:hideMark/>
          </w:tcPr>
          <w:p w14:paraId="2C2615F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Body mass index</w:t>
            </w:r>
          </w:p>
        </w:tc>
      </w:tr>
      <w:tr w:rsidR="001E0EA7" w:rsidRPr="00BC0A02" w14:paraId="3BFD488D" w14:textId="77777777" w:rsidTr="00FE0E5A">
        <w:trPr>
          <w:trHeight w:val="300"/>
        </w:trPr>
        <w:tc>
          <w:tcPr>
            <w:tcW w:w="1300" w:type="dxa"/>
            <w:tcBorders>
              <w:top w:val="nil"/>
              <w:left w:val="nil"/>
              <w:bottom w:val="nil"/>
              <w:right w:val="nil"/>
            </w:tcBorders>
            <w:shd w:val="clear" w:color="auto" w:fill="auto"/>
            <w:noWrap/>
            <w:vAlign w:val="bottom"/>
            <w:hideMark/>
          </w:tcPr>
          <w:p w14:paraId="7AE50989"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CASA</w:t>
            </w:r>
          </w:p>
        </w:tc>
        <w:tc>
          <w:tcPr>
            <w:tcW w:w="7240" w:type="dxa"/>
            <w:tcBorders>
              <w:top w:val="nil"/>
              <w:left w:val="nil"/>
              <w:bottom w:val="nil"/>
              <w:right w:val="nil"/>
            </w:tcBorders>
            <w:shd w:val="clear" w:color="auto" w:fill="auto"/>
            <w:noWrap/>
            <w:vAlign w:val="bottom"/>
            <w:hideMark/>
          </w:tcPr>
          <w:p w14:paraId="3FABC6FA"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 xml:space="preserve">Computer Assisted Sperm Analyzer </w:t>
            </w:r>
          </w:p>
        </w:tc>
      </w:tr>
      <w:tr w:rsidR="001E0EA7" w:rsidRPr="00BC0A02" w14:paraId="1FB7D7BE" w14:textId="77777777" w:rsidTr="00FE0E5A">
        <w:trPr>
          <w:trHeight w:val="300"/>
        </w:trPr>
        <w:tc>
          <w:tcPr>
            <w:tcW w:w="1300" w:type="dxa"/>
            <w:tcBorders>
              <w:top w:val="nil"/>
              <w:left w:val="nil"/>
              <w:bottom w:val="nil"/>
              <w:right w:val="nil"/>
            </w:tcBorders>
            <w:shd w:val="clear" w:color="auto" w:fill="auto"/>
            <w:noWrap/>
            <w:vAlign w:val="bottom"/>
            <w:hideMark/>
          </w:tcPr>
          <w:p w14:paraId="7ED519F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ESGE</w:t>
            </w:r>
          </w:p>
        </w:tc>
        <w:tc>
          <w:tcPr>
            <w:tcW w:w="7240" w:type="dxa"/>
            <w:tcBorders>
              <w:top w:val="nil"/>
              <w:left w:val="nil"/>
              <w:bottom w:val="nil"/>
              <w:right w:val="nil"/>
            </w:tcBorders>
            <w:shd w:val="clear" w:color="auto" w:fill="auto"/>
            <w:noWrap/>
            <w:vAlign w:val="bottom"/>
            <w:hideMark/>
          </w:tcPr>
          <w:p w14:paraId="50531E22" w14:textId="77777777" w:rsidR="001E0EA7" w:rsidRPr="00BC0A02" w:rsidRDefault="000671ED" w:rsidP="00FE0E5A">
            <w:pPr>
              <w:rPr>
                <w:rFonts w:eastAsia="Times New Roman" w:cs="Times New Roman"/>
                <w:szCs w:val="22"/>
                <w:lang w:val="en-US"/>
              </w:rPr>
            </w:pPr>
            <w:r w:rsidRPr="000671ED">
              <w:rPr>
                <w:rFonts w:eastAsia="Times New Roman" w:cs="Times New Roman"/>
                <w:szCs w:val="22"/>
                <w:lang w:val="en-US"/>
              </w:rPr>
              <w:t>European Society of Gynecological Endoscopy</w:t>
            </w:r>
          </w:p>
        </w:tc>
      </w:tr>
      <w:tr w:rsidR="001E0EA7" w:rsidRPr="00BC0A02" w14:paraId="7E43DB69" w14:textId="77777777" w:rsidTr="00FE0E5A">
        <w:trPr>
          <w:trHeight w:val="300"/>
        </w:trPr>
        <w:tc>
          <w:tcPr>
            <w:tcW w:w="1300" w:type="dxa"/>
            <w:tcBorders>
              <w:top w:val="nil"/>
              <w:left w:val="nil"/>
              <w:bottom w:val="nil"/>
              <w:right w:val="nil"/>
            </w:tcBorders>
            <w:shd w:val="clear" w:color="auto" w:fill="auto"/>
            <w:noWrap/>
            <w:vAlign w:val="bottom"/>
            <w:hideMark/>
          </w:tcPr>
          <w:p w14:paraId="6ADC623F"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ESHRE</w:t>
            </w:r>
          </w:p>
        </w:tc>
        <w:tc>
          <w:tcPr>
            <w:tcW w:w="7240" w:type="dxa"/>
            <w:tcBorders>
              <w:top w:val="nil"/>
              <w:left w:val="nil"/>
              <w:bottom w:val="nil"/>
              <w:right w:val="nil"/>
            </w:tcBorders>
            <w:shd w:val="clear" w:color="auto" w:fill="auto"/>
            <w:noWrap/>
            <w:vAlign w:val="bottom"/>
            <w:hideMark/>
          </w:tcPr>
          <w:p w14:paraId="23B1FD01"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European Society of Human Reproduction and Embryology </w:t>
            </w:r>
          </w:p>
        </w:tc>
      </w:tr>
      <w:tr w:rsidR="001E0EA7" w:rsidRPr="00BC0A02" w14:paraId="22B9840D" w14:textId="77777777" w:rsidTr="00FE0E5A">
        <w:trPr>
          <w:trHeight w:val="300"/>
        </w:trPr>
        <w:tc>
          <w:tcPr>
            <w:tcW w:w="1300" w:type="dxa"/>
            <w:tcBorders>
              <w:top w:val="nil"/>
              <w:left w:val="nil"/>
              <w:bottom w:val="nil"/>
              <w:right w:val="nil"/>
            </w:tcBorders>
            <w:shd w:val="clear" w:color="auto" w:fill="auto"/>
            <w:noWrap/>
            <w:vAlign w:val="bottom"/>
            <w:hideMark/>
          </w:tcPr>
          <w:p w14:paraId="0C45595D"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ET</w:t>
            </w:r>
          </w:p>
        </w:tc>
        <w:tc>
          <w:tcPr>
            <w:tcW w:w="7240" w:type="dxa"/>
            <w:tcBorders>
              <w:top w:val="nil"/>
              <w:left w:val="nil"/>
              <w:bottom w:val="nil"/>
              <w:right w:val="nil"/>
            </w:tcBorders>
            <w:shd w:val="clear" w:color="auto" w:fill="auto"/>
            <w:noWrap/>
            <w:vAlign w:val="bottom"/>
            <w:hideMark/>
          </w:tcPr>
          <w:p w14:paraId="5B81EEF8"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Embryo transfer</w:t>
            </w:r>
          </w:p>
        </w:tc>
      </w:tr>
      <w:tr w:rsidR="001E0EA7" w:rsidRPr="00BC0A02" w14:paraId="5C4AA0A4" w14:textId="77777777" w:rsidTr="00FE0E5A">
        <w:trPr>
          <w:trHeight w:val="300"/>
        </w:trPr>
        <w:tc>
          <w:tcPr>
            <w:tcW w:w="1300" w:type="dxa"/>
            <w:tcBorders>
              <w:top w:val="nil"/>
              <w:left w:val="nil"/>
              <w:bottom w:val="nil"/>
              <w:right w:val="nil"/>
            </w:tcBorders>
            <w:shd w:val="clear" w:color="auto" w:fill="auto"/>
            <w:noWrap/>
            <w:vAlign w:val="bottom"/>
            <w:hideMark/>
          </w:tcPr>
          <w:p w14:paraId="420BA60A"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FSH</w:t>
            </w:r>
          </w:p>
        </w:tc>
        <w:tc>
          <w:tcPr>
            <w:tcW w:w="7240" w:type="dxa"/>
            <w:tcBorders>
              <w:top w:val="nil"/>
              <w:left w:val="nil"/>
              <w:bottom w:val="nil"/>
              <w:right w:val="nil"/>
            </w:tcBorders>
            <w:shd w:val="clear" w:color="auto" w:fill="auto"/>
            <w:noWrap/>
            <w:vAlign w:val="bottom"/>
            <w:hideMark/>
          </w:tcPr>
          <w:p w14:paraId="53ED93C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Follicle stimulating hormone</w:t>
            </w:r>
          </w:p>
        </w:tc>
      </w:tr>
      <w:tr w:rsidR="001E0EA7" w:rsidRPr="00BC0A02" w14:paraId="781E756F" w14:textId="77777777" w:rsidTr="00FE0E5A">
        <w:trPr>
          <w:trHeight w:val="300"/>
        </w:trPr>
        <w:tc>
          <w:tcPr>
            <w:tcW w:w="1300" w:type="dxa"/>
            <w:tcBorders>
              <w:top w:val="nil"/>
              <w:left w:val="nil"/>
              <w:bottom w:val="nil"/>
              <w:right w:val="nil"/>
            </w:tcBorders>
            <w:shd w:val="clear" w:color="auto" w:fill="auto"/>
            <w:noWrap/>
            <w:vAlign w:val="bottom"/>
            <w:hideMark/>
          </w:tcPr>
          <w:p w14:paraId="360196A2"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GIFT</w:t>
            </w:r>
          </w:p>
        </w:tc>
        <w:tc>
          <w:tcPr>
            <w:tcW w:w="7240" w:type="dxa"/>
            <w:tcBorders>
              <w:top w:val="nil"/>
              <w:left w:val="nil"/>
              <w:bottom w:val="nil"/>
              <w:right w:val="nil"/>
            </w:tcBorders>
            <w:shd w:val="clear" w:color="auto" w:fill="auto"/>
            <w:noWrap/>
            <w:vAlign w:val="bottom"/>
            <w:hideMark/>
          </w:tcPr>
          <w:p w14:paraId="75FCA3A2"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Gamete intrafallopian transfer</w:t>
            </w:r>
          </w:p>
        </w:tc>
      </w:tr>
      <w:tr w:rsidR="001E0EA7" w:rsidRPr="00BC0A02" w14:paraId="13857A6E" w14:textId="77777777" w:rsidTr="00FE0E5A">
        <w:trPr>
          <w:trHeight w:val="300"/>
        </w:trPr>
        <w:tc>
          <w:tcPr>
            <w:tcW w:w="1300" w:type="dxa"/>
            <w:tcBorders>
              <w:top w:val="nil"/>
              <w:left w:val="nil"/>
              <w:bottom w:val="nil"/>
              <w:right w:val="nil"/>
            </w:tcBorders>
            <w:shd w:val="clear" w:color="auto" w:fill="auto"/>
            <w:noWrap/>
            <w:vAlign w:val="bottom"/>
            <w:hideMark/>
          </w:tcPr>
          <w:p w14:paraId="438C1FA1"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AART</w:t>
            </w:r>
          </w:p>
        </w:tc>
        <w:tc>
          <w:tcPr>
            <w:tcW w:w="7240" w:type="dxa"/>
            <w:tcBorders>
              <w:top w:val="nil"/>
              <w:left w:val="nil"/>
              <w:bottom w:val="nil"/>
              <w:right w:val="nil"/>
            </w:tcBorders>
            <w:shd w:val="clear" w:color="auto" w:fill="auto"/>
            <w:noWrap/>
            <w:vAlign w:val="bottom"/>
            <w:hideMark/>
          </w:tcPr>
          <w:p w14:paraId="71A64A8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Highly active antiretroviral therapy </w:t>
            </w:r>
          </w:p>
        </w:tc>
      </w:tr>
      <w:tr w:rsidR="001E0EA7" w:rsidRPr="00BC0A02" w14:paraId="6B5A1100" w14:textId="77777777" w:rsidTr="00FE0E5A">
        <w:trPr>
          <w:trHeight w:val="300"/>
        </w:trPr>
        <w:tc>
          <w:tcPr>
            <w:tcW w:w="1300" w:type="dxa"/>
            <w:tcBorders>
              <w:top w:val="nil"/>
              <w:left w:val="nil"/>
              <w:bottom w:val="nil"/>
              <w:right w:val="nil"/>
            </w:tcBorders>
            <w:shd w:val="clear" w:color="auto" w:fill="auto"/>
            <w:noWrap/>
            <w:vAlign w:val="bottom"/>
            <w:hideMark/>
          </w:tcPr>
          <w:p w14:paraId="02B684BD"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CG</w:t>
            </w:r>
          </w:p>
        </w:tc>
        <w:tc>
          <w:tcPr>
            <w:tcW w:w="7240" w:type="dxa"/>
            <w:tcBorders>
              <w:top w:val="nil"/>
              <w:left w:val="nil"/>
              <w:bottom w:val="nil"/>
              <w:right w:val="nil"/>
            </w:tcBorders>
            <w:shd w:val="clear" w:color="auto" w:fill="auto"/>
            <w:noWrap/>
            <w:vAlign w:val="bottom"/>
            <w:hideMark/>
          </w:tcPr>
          <w:p w14:paraId="2F0EF1AC"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uman chorionic gonadotropin</w:t>
            </w:r>
          </w:p>
        </w:tc>
      </w:tr>
      <w:tr w:rsidR="001E0EA7" w:rsidRPr="00BC0A02" w14:paraId="018765F5" w14:textId="77777777" w:rsidTr="00FE0E5A">
        <w:trPr>
          <w:trHeight w:val="300"/>
        </w:trPr>
        <w:tc>
          <w:tcPr>
            <w:tcW w:w="1300" w:type="dxa"/>
            <w:tcBorders>
              <w:top w:val="nil"/>
              <w:left w:val="nil"/>
              <w:bottom w:val="nil"/>
              <w:right w:val="nil"/>
            </w:tcBorders>
            <w:shd w:val="clear" w:color="auto" w:fill="auto"/>
            <w:noWrap/>
            <w:vAlign w:val="bottom"/>
            <w:hideMark/>
          </w:tcPr>
          <w:p w14:paraId="794B22B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EPA</w:t>
            </w:r>
          </w:p>
        </w:tc>
        <w:tc>
          <w:tcPr>
            <w:tcW w:w="7240" w:type="dxa"/>
            <w:tcBorders>
              <w:top w:val="nil"/>
              <w:left w:val="nil"/>
              <w:bottom w:val="nil"/>
              <w:right w:val="nil"/>
            </w:tcBorders>
            <w:shd w:val="clear" w:color="auto" w:fill="auto"/>
            <w:noWrap/>
            <w:vAlign w:val="bottom"/>
            <w:hideMark/>
          </w:tcPr>
          <w:p w14:paraId="527F87B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High efficiency particulate air </w:t>
            </w:r>
          </w:p>
        </w:tc>
      </w:tr>
      <w:tr w:rsidR="001E0EA7" w:rsidRPr="00BC0A02" w14:paraId="3C7F9A48" w14:textId="77777777" w:rsidTr="00FE0E5A">
        <w:trPr>
          <w:trHeight w:val="300"/>
        </w:trPr>
        <w:tc>
          <w:tcPr>
            <w:tcW w:w="1300" w:type="dxa"/>
            <w:tcBorders>
              <w:top w:val="nil"/>
              <w:left w:val="nil"/>
              <w:bottom w:val="nil"/>
              <w:right w:val="nil"/>
            </w:tcBorders>
            <w:shd w:val="clear" w:color="auto" w:fill="auto"/>
            <w:noWrap/>
            <w:vAlign w:val="bottom"/>
            <w:hideMark/>
          </w:tcPr>
          <w:p w14:paraId="425F2AFD"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IV</w:t>
            </w:r>
          </w:p>
        </w:tc>
        <w:tc>
          <w:tcPr>
            <w:tcW w:w="7240" w:type="dxa"/>
            <w:tcBorders>
              <w:top w:val="nil"/>
              <w:left w:val="nil"/>
              <w:bottom w:val="nil"/>
              <w:right w:val="nil"/>
            </w:tcBorders>
            <w:shd w:val="clear" w:color="auto" w:fill="auto"/>
            <w:noWrap/>
            <w:vAlign w:val="bottom"/>
            <w:hideMark/>
          </w:tcPr>
          <w:p w14:paraId="5801149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uman immunodeficiency virus</w:t>
            </w:r>
          </w:p>
        </w:tc>
      </w:tr>
      <w:tr w:rsidR="001E0EA7" w:rsidRPr="00BC0A02" w14:paraId="137CC289" w14:textId="77777777" w:rsidTr="00FE0E5A">
        <w:trPr>
          <w:trHeight w:val="300"/>
        </w:trPr>
        <w:tc>
          <w:tcPr>
            <w:tcW w:w="1300" w:type="dxa"/>
            <w:tcBorders>
              <w:top w:val="nil"/>
              <w:left w:val="nil"/>
              <w:bottom w:val="nil"/>
              <w:right w:val="nil"/>
            </w:tcBorders>
            <w:shd w:val="clear" w:color="auto" w:fill="auto"/>
            <w:noWrap/>
            <w:vAlign w:val="bottom"/>
            <w:hideMark/>
          </w:tcPr>
          <w:p w14:paraId="064E8331"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HSG</w:t>
            </w:r>
          </w:p>
        </w:tc>
        <w:tc>
          <w:tcPr>
            <w:tcW w:w="7240" w:type="dxa"/>
            <w:tcBorders>
              <w:top w:val="nil"/>
              <w:left w:val="nil"/>
              <w:bottom w:val="nil"/>
              <w:right w:val="nil"/>
            </w:tcBorders>
            <w:shd w:val="clear" w:color="auto" w:fill="auto"/>
            <w:noWrap/>
            <w:vAlign w:val="bottom"/>
            <w:hideMark/>
          </w:tcPr>
          <w:p w14:paraId="0D0BA9C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Hysterosalpingography </w:t>
            </w:r>
          </w:p>
        </w:tc>
      </w:tr>
      <w:tr w:rsidR="001E0EA7" w:rsidRPr="00BC0A02" w14:paraId="20527C91" w14:textId="77777777" w:rsidTr="00FE0E5A">
        <w:trPr>
          <w:trHeight w:val="300"/>
        </w:trPr>
        <w:tc>
          <w:tcPr>
            <w:tcW w:w="1300" w:type="dxa"/>
            <w:tcBorders>
              <w:top w:val="nil"/>
              <w:left w:val="nil"/>
              <w:bottom w:val="nil"/>
              <w:right w:val="nil"/>
            </w:tcBorders>
            <w:shd w:val="clear" w:color="auto" w:fill="auto"/>
            <w:noWrap/>
            <w:vAlign w:val="bottom"/>
            <w:hideMark/>
          </w:tcPr>
          <w:p w14:paraId="343FBEB0"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CMART</w:t>
            </w:r>
          </w:p>
        </w:tc>
        <w:tc>
          <w:tcPr>
            <w:tcW w:w="7240" w:type="dxa"/>
            <w:tcBorders>
              <w:top w:val="nil"/>
              <w:left w:val="nil"/>
              <w:bottom w:val="nil"/>
              <w:right w:val="nil"/>
            </w:tcBorders>
            <w:shd w:val="clear" w:color="auto" w:fill="auto"/>
            <w:noWrap/>
            <w:vAlign w:val="bottom"/>
            <w:hideMark/>
          </w:tcPr>
          <w:p w14:paraId="0C83334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International Committee for Monitoring Assisted Reproductive Technologies </w:t>
            </w:r>
          </w:p>
        </w:tc>
      </w:tr>
      <w:tr w:rsidR="001E0EA7" w:rsidRPr="00BC0A02" w14:paraId="5797F28A" w14:textId="77777777" w:rsidTr="00FE0E5A">
        <w:trPr>
          <w:trHeight w:val="300"/>
        </w:trPr>
        <w:tc>
          <w:tcPr>
            <w:tcW w:w="1300" w:type="dxa"/>
            <w:tcBorders>
              <w:top w:val="nil"/>
              <w:left w:val="nil"/>
              <w:bottom w:val="nil"/>
              <w:right w:val="nil"/>
            </w:tcBorders>
            <w:shd w:val="clear" w:color="auto" w:fill="auto"/>
            <w:noWrap/>
            <w:vAlign w:val="bottom"/>
            <w:hideMark/>
          </w:tcPr>
          <w:p w14:paraId="17817762"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CSI</w:t>
            </w:r>
          </w:p>
        </w:tc>
        <w:tc>
          <w:tcPr>
            <w:tcW w:w="7240" w:type="dxa"/>
            <w:tcBorders>
              <w:top w:val="nil"/>
              <w:left w:val="nil"/>
              <w:bottom w:val="nil"/>
              <w:right w:val="nil"/>
            </w:tcBorders>
            <w:shd w:val="clear" w:color="auto" w:fill="auto"/>
            <w:noWrap/>
            <w:vAlign w:val="bottom"/>
            <w:hideMark/>
          </w:tcPr>
          <w:p w14:paraId="5CCDA0A0"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Intracytoplasmic sperm injection </w:t>
            </w:r>
          </w:p>
        </w:tc>
      </w:tr>
      <w:tr w:rsidR="001E0EA7" w:rsidRPr="00BC0A02" w14:paraId="2CA903B9" w14:textId="77777777" w:rsidTr="00FE0E5A">
        <w:trPr>
          <w:trHeight w:val="300"/>
        </w:trPr>
        <w:tc>
          <w:tcPr>
            <w:tcW w:w="1300" w:type="dxa"/>
            <w:tcBorders>
              <w:top w:val="nil"/>
              <w:left w:val="nil"/>
              <w:bottom w:val="nil"/>
              <w:right w:val="nil"/>
            </w:tcBorders>
            <w:shd w:val="clear" w:color="auto" w:fill="auto"/>
            <w:noWrap/>
            <w:vAlign w:val="bottom"/>
            <w:hideMark/>
          </w:tcPr>
          <w:p w14:paraId="7B407EDB"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UI</w:t>
            </w:r>
          </w:p>
        </w:tc>
        <w:tc>
          <w:tcPr>
            <w:tcW w:w="7240" w:type="dxa"/>
            <w:tcBorders>
              <w:top w:val="nil"/>
              <w:left w:val="nil"/>
              <w:bottom w:val="nil"/>
              <w:right w:val="nil"/>
            </w:tcBorders>
            <w:shd w:val="clear" w:color="auto" w:fill="auto"/>
            <w:noWrap/>
            <w:vAlign w:val="bottom"/>
            <w:hideMark/>
          </w:tcPr>
          <w:p w14:paraId="744F98E2"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ntrauterine insemination</w:t>
            </w:r>
          </w:p>
        </w:tc>
      </w:tr>
      <w:tr w:rsidR="001E0EA7" w:rsidRPr="00BC0A02" w14:paraId="158A52E2" w14:textId="77777777" w:rsidTr="00FE0E5A">
        <w:trPr>
          <w:trHeight w:val="300"/>
        </w:trPr>
        <w:tc>
          <w:tcPr>
            <w:tcW w:w="1300" w:type="dxa"/>
            <w:tcBorders>
              <w:top w:val="nil"/>
              <w:left w:val="nil"/>
              <w:bottom w:val="nil"/>
              <w:right w:val="nil"/>
            </w:tcBorders>
            <w:shd w:val="clear" w:color="auto" w:fill="auto"/>
            <w:noWrap/>
            <w:vAlign w:val="bottom"/>
            <w:hideMark/>
          </w:tcPr>
          <w:p w14:paraId="6B00A027"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VF</w:t>
            </w:r>
          </w:p>
        </w:tc>
        <w:tc>
          <w:tcPr>
            <w:tcW w:w="7240" w:type="dxa"/>
            <w:tcBorders>
              <w:top w:val="nil"/>
              <w:left w:val="nil"/>
              <w:bottom w:val="nil"/>
              <w:right w:val="nil"/>
            </w:tcBorders>
            <w:shd w:val="clear" w:color="auto" w:fill="auto"/>
            <w:noWrap/>
            <w:vAlign w:val="bottom"/>
            <w:hideMark/>
          </w:tcPr>
          <w:p w14:paraId="120CF11B"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In vitro fertilization</w:t>
            </w:r>
          </w:p>
        </w:tc>
      </w:tr>
      <w:tr w:rsidR="001E0EA7" w:rsidRPr="00BC0A02" w14:paraId="3BE052F2" w14:textId="77777777" w:rsidTr="00FE0E5A">
        <w:trPr>
          <w:trHeight w:val="300"/>
        </w:trPr>
        <w:tc>
          <w:tcPr>
            <w:tcW w:w="1300" w:type="dxa"/>
            <w:tcBorders>
              <w:top w:val="nil"/>
              <w:left w:val="nil"/>
              <w:bottom w:val="nil"/>
              <w:right w:val="nil"/>
            </w:tcBorders>
            <w:shd w:val="clear" w:color="auto" w:fill="auto"/>
            <w:noWrap/>
            <w:vAlign w:val="bottom"/>
            <w:hideMark/>
          </w:tcPr>
          <w:p w14:paraId="769A52CF"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LGBT</w:t>
            </w:r>
            <w:r w:rsidR="00EC2083">
              <w:rPr>
                <w:rFonts w:eastAsia="Times New Roman" w:cs="Times New Roman"/>
                <w:szCs w:val="22"/>
                <w:lang w:val="en-US"/>
              </w:rPr>
              <w:t>Q</w:t>
            </w:r>
            <w:r w:rsidRPr="00BC0A02">
              <w:rPr>
                <w:rFonts w:eastAsia="Times New Roman" w:cs="Times New Roman"/>
                <w:szCs w:val="22"/>
                <w:lang w:val="en-US"/>
              </w:rPr>
              <w:t>I</w:t>
            </w:r>
          </w:p>
        </w:tc>
        <w:tc>
          <w:tcPr>
            <w:tcW w:w="7240" w:type="dxa"/>
            <w:tcBorders>
              <w:top w:val="nil"/>
              <w:left w:val="nil"/>
              <w:bottom w:val="nil"/>
              <w:right w:val="nil"/>
            </w:tcBorders>
            <w:shd w:val="clear" w:color="auto" w:fill="auto"/>
            <w:noWrap/>
            <w:vAlign w:val="bottom"/>
            <w:hideMark/>
          </w:tcPr>
          <w:p w14:paraId="1967BD92"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Lesbian, gay, bisexual, transgender,</w:t>
            </w:r>
            <w:r w:rsidR="00EC2083">
              <w:rPr>
                <w:rFonts w:eastAsia="Times New Roman" w:cs="Times New Roman"/>
                <w:szCs w:val="22"/>
                <w:lang w:val="en-US"/>
              </w:rPr>
              <w:t xml:space="preserve"> queer</w:t>
            </w:r>
            <w:r w:rsidRPr="00BC0A02">
              <w:rPr>
                <w:rFonts w:eastAsia="Times New Roman" w:cs="Times New Roman"/>
                <w:szCs w:val="22"/>
                <w:lang w:val="en-US"/>
              </w:rPr>
              <w:t xml:space="preserve"> and intersex</w:t>
            </w:r>
          </w:p>
        </w:tc>
      </w:tr>
      <w:tr w:rsidR="001E0EA7" w:rsidRPr="00BC0A02" w14:paraId="44AB292B" w14:textId="77777777" w:rsidTr="00FE0E5A">
        <w:trPr>
          <w:trHeight w:val="300"/>
        </w:trPr>
        <w:tc>
          <w:tcPr>
            <w:tcW w:w="1300" w:type="dxa"/>
            <w:tcBorders>
              <w:top w:val="nil"/>
              <w:left w:val="nil"/>
              <w:bottom w:val="nil"/>
              <w:right w:val="nil"/>
            </w:tcBorders>
            <w:shd w:val="clear" w:color="auto" w:fill="auto"/>
            <w:noWrap/>
            <w:vAlign w:val="bottom"/>
            <w:hideMark/>
          </w:tcPr>
          <w:p w14:paraId="27DADDA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LH</w:t>
            </w:r>
          </w:p>
        </w:tc>
        <w:tc>
          <w:tcPr>
            <w:tcW w:w="7240" w:type="dxa"/>
            <w:tcBorders>
              <w:top w:val="nil"/>
              <w:left w:val="nil"/>
              <w:bottom w:val="nil"/>
              <w:right w:val="nil"/>
            </w:tcBorders>
            <w:shd w:val="clear" w:color="auto" w:fill="auto"/>
            <w:noWrap/>
            <w:vAlign w:val="bottom"/>
            <w:hideMark/>
          </w:tcPr>
          <w:p w14:paraId="12759A3F"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Luteinizing hormone</w:t>
            </w:r>
          </w:p>
        </w:tc>
      </w:tr>
      <w:tr w:rsidR="001E0EA7" w:rsidRPr="00BC0A02" w14:paraId="5D76F64F" w14:textId="77777777" w:rsidTr="00FE0E5A">
        <w:trPr>
          <w:trHeight w:val="300"/>
        </w:trPr>
        <w:tc>
          <w:tcPr>
            <w:tcW w:w="1300" w:type="dxa"/>
            <w:tcBorders>
              <w:top w:val="nil"/>
              <w:left w:val="nil"/>
              <w:bottom w:val="nil"/>
              <w:right w:val="nil"/>
            </w:tcBorders>
            <w:shd w:val="clear" w:color="auto" w:fill="auto"/>
            <w:noWrap/>
            <w:vAlign w:val="bottom"/>
            <w:hideMark/>
          </w:tcPr>
          <w:p w14:paraId="75573EF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NTD</w:t>
            </w:r>
          </w:p>
        </w:tc>
        <w:tc>
          <w:tcPr>
            <w:tcW w:w="7240" w:type="dxa"/>
            <w:tcBorders>
              <w:top w:val="nil"/>
              <w:left w:val="nil"/>
              <w:bottom w:val="nil"/>
              <w:right w:val="nil"/>
            </w:tcBorders>
            <w:shd w:val="clear" w:color="auto" w:fill="auto"/>
            <w:noWrap/>
            <w:vAlign w:val="bottom"/>
            <w:hideMark/>
          </w:tcPr>
          <w:p w14:paraId="2F18977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Neural tube defects</w:t>
            </w:r>
          </w:p>
        </w:tc>
      </w:tr>
      <w:tr w:rsidR="001E0EA7" w:rsidRPr="00BC0A02" w14:paraId="4A5D2E19" w14:textId="77777777" w:rsidTr="00FE0E5A">
        <w:trPr>
          <w:trHeight w:val="300"/>
        </w:trPr>
        <w:tc>
          <w:tcPr>
            <w:tcW w:w="1300" w:type="dxa"/>
            <w:tcBorders>
              <w:top w:val="nil"/>
              <w:left w:val="nil"/>
              <w:bottom w:val="nil"/>
              <w:right w:val="nil"/>
            </w:tcBorders>
            <w:shd w:val="clear" w:color="auto" w:fill="auto"/>
            <w:noWrap/>
            <w:vAlign w:val="bottom"/>
            <w:hideMark/>
          </w:tcPr>
          <w:p w14:paraId="37D4253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OHSS</w:t>
            </w:r>
          </w:p>
        </w:tc>
        <w:tc>
          <w:tcPr>
            <w:tcW w:w="7240" w:type="dxa"/>
            <w:tcBorders>
              <w:top w:val="nil"/>
              <w:left w:val="nil"/>
              <w:bottom w:val="nil"/>
              <w:right w:val="nil"/>
            </w:tcBorders>
            <w:shd w:val="clear" w:color="auto" w:fill="auto"/>
            <w:noWrap/>
            <w:vAlign w:val="bottom"/>
            <w:hideMark/>
          </w:tcPr>
          <w:p w14:paraId="60A58E9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Ovarian hyperstimulation syndrome </w:t>
            </w:r>
          </w:p>
        </w:tc>
      </w:tr>
      <w:tr w:rsidR="001E0EA7" w:rsidRPr="00BC0A02" w14:paraId="642FF390" w14:textId="77777777" w:rsidTr="00FE0E5A">
        <w:trPr>
          <w:trHeight w:val="300"/>
        </w:trPr>
        <w:tc>
          <w:tcPr>
            <w:tcW w:w="1300" w:type="dxa"/>
            <w:tcBorders>
              <w:top w:val="nil"/>
              <w:left w:val="nil"/>
              <w:bottom w:val="nil"/>
              <w:right w:val="nil"/>
            </w:tcBorders>
            <w:shd w:val="clear" w:color="auto" w:fill="auto"/>
            <w:noWrap/>
            <w:vAlign w:val="bottom"/>
            <w:hideMark/>
          </w:tcPr>
          <w:p w14:paraId="73BE41BB"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COS</w:t>
            </w:r>
          </w:p>
        </w:tc>
        <w:tc>
          <w:tcPr>
            <w:tcW w:w="7240" w:type="dxa"/>
            <w:tcBorders>
              <w:top w:val="nil"/>
              <w:left w:val="nil"/>
              <w:bottom w:val="nil"/>
              <w:right w:val="nil"/>
            </w:tcBorders>
            <w:shd w:val="clear" w:color="auto" w:fill="auto"/>
            <w:noWrap/>
            <w:vAlign w:val="bottom"/>
            <w:hideMark/>
          </w:tcPr>
          <w:p w14:paraId="64EC9C2A"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polycystic ovary syndrome </w:t>
            </w:r>
          </w:p>
        </w:tc>
      </w:tr>
      <w:tr w:rsidR="001E0EA7" w:rsidRPr="00BC0A02" w14:paraId="1732F65D" w14:textId="77777777" w:rsidTr="00FE0E5A">
        <w:trPr>
          <w:trHeight w:val="300"/>
        </w:trPr>
        <w:tc>
          <w:tcPr>
            <w:tcW w:w="1300" w:type="dxa"/>
            <w:tcBorders>
              <w:top w:val="nil"/>
              <w:left w:val="nil"/>
              <w:bottom w:val="nil"/>
              <w:right w:val="nil"/>
            </w:tcBorders>
            <w:shd w:val="clear" w:color="auto" w:fill="auto"/>
            <w:noWrap/>
            <w:vAlign w:val="bottom"/>
            <w:hideMark/>
          </w:tcPr>
          <w:p w14:paraId="1E9FC24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GT</w:t>
            </w:r>
          </w:p>
        </w:tc>
        <w:tc>
          <w:tcPr>
            <w:tcW w:w="7240" w:type="dxa"/>
            <w:tcBorders>
              <w:top w:val="nil"/>
              <w:left w:val="nil"/>
              <w:bottom w:val="nil"/>
              <w:right w:val="nil"/>
            </w:tcBorders>
            <w:shd w:val="clear" w:color="auto" w:fill="auto"/>
            <w:noWrap/>
            <w:vAlign w:val="bottom"/>
            <w:hideMark/>
          </w:tcPr>
          <w:p w14:paraId="71EC743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Preimplantation genetic testing </w:t>
            </w:r>
          </w:p>
        </w:tc>
      </w:tr>
      <w:tr w:rsidR="001E0EA7" w:rsidRPr="00BC0A02" w14:paraId="05A90ABE" w14:textId="77777777" w:rsidTr="00FE0E5A">
        <w:trPr>
          <w:trHeight w:val="300"/>
        </w:trPr>
        <w:tc>
          <w:tcPr>
            <w:tcW w:w="1300" w:type="dxa"/>
            <w:tcBorders>
              <w:top w:val="nil"/>
              <w:left w:val="nil"/>
              <w:bottom w:val="nil"/>
              <w:right w:val="nil"/>
            </w:tcBorders>
            <w:shd w:val="clear" w:color="auto" w:fill="auto"/>
            <w:noWrap/>
            <w:vAlign w:val="bottom"/>
            <w:hideMark/>
          </w:tcPr>
          <w:p w14:paraId="192210D9"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ID</w:t>
            </w:r>
          </w:p>
        </w:tc>
        <w:tc>
          <w:tcPr>
            <w:tcW w:w="7240" w:type="dxa"/>
            <w:tcBorders>
              <w:top w:val="nil"/>
              <w:left w:val="nil"/>
              <w:bottom w:val="nil"/>
              <w:right w:val="nil"/>
            </w:tcBorders>
            <w:shd w:val="clear" w:color="auto" w:fill="auto"/>
            <w:noWrap/>
            <w:vAlign w:val="bottom"/>
            <w:hideMark/>
          </w:tcPr>
          <w:p w14:paraId="4AED1E1D"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elvic inflammatory disease</w:t>
            </w:r>
          </w:p>
        </w:tc>
      </w:tr>
      <w:tr w:rsidR="001E0EA7" w:rsidRPr="00BC0A02" w14:paraId="4C64B092" w14:textId="77777777" w:rsidTr="00FE0E5A">
        <w:trPr>
          <w:trHeight w:val="300"/>
        </w:trPr>
        <w:tc>
          <w:tcPr>
            <w:tcW w:w="1300" w:type="dxa"/>
            <w:tcBorders>
              <w:top w:val="nil"/>
              <w:left w:val="nil"/>
              <w:bottom w:val="nil"/>
              <w:right w:val="nil"/>
            </w:tcBorders>
            <w:shd w:val="clear" w:color="auto" w:fill="auto"/>
            <w:noWrap/>
            <w:vAlign w:val="bottom"/>
            <w:hideMark/>
          </w:tcPr>
          <w:p w14:paraId="410DC41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MTCT</w:t>
            </w:r>
          </w:p>
        </w:tc>
        <w:tc>
          <w:tcPr>
            <w:tcW w:w="7240" w:type="dxa"/>
            <w:tcBorders>
              <w:top w:val="nil"/>
              <w:left w:val="nil"/>
              <w:bottom w:val="nil"/>
              <w:right w:val="nil"/>
            </w:tcBorders>
            <w:shd w:val="clear" w:color="auto" w:fill="auto"/>
            <w:noWrap/>
            <w:vAlign w:val="bottom"/>
            <w:hideMark/>
          </w:tcPr>
          <w:p w14:paraId="4828482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Prevention of mother-to-child transmission</w:t>
            </w:r>
          </w:p>
        </w:tc>
      </w:tr>
      <w:tr w:rsidR="001E0EA7" w:rsidRPr="00BC0A02" w14:paraId="4643CD82" w14:textId="77777777" w:rsidTr="00FE0E5A">
        <w:trPr>
          <w:trHeight w:val="300"/>
        </w:trPr>
        <w:tc>
          <w:tcPr>
            <w:tcW w:w="1300" w:type="dxa"/>
            <w:tcBorders>
              <w:top w:val="nil"/>
              <w:left w:val="nil"/>
              <w:bottom w:val="nil"/>
              <w:right w:val="nil"/>
            </w:tcBorders>
            <w:shd w:val="clear" w:color="auto" w:fill="auto"/>
            <w:noWrap/>
            <w:vAlign w:val="bottom"/>
            <w:hideMark/>
          </w:tcPr>
          <w:p w14:paraId="4DD6B7EA"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SAHIVCS</w:t>
            </w:r>
          </w:p>
        </w:tc>
        <w:tc>
          <w:tcPr>
            <w:tcW w:w="7240" w:type="dxa"/>
            <w:tcBorders>
              <w:top w:val="nil"/>
              <w:left w:val="nil"/>
              <w:bottom w:val="nil"/>
              <w:right w:val="nil"/>
            </w:tcBorders>
            <w:shd w:val="clear" w:color="auto" w:fill="auto"/>
            <w:noWrap/>
            <w:vAlign w:val="bottom"/>
            <w:hideMark/>
          </w:tcPr>
          <w:p w14:paraId="415A74E8"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Southern African HIV Clinicians Society</w:t>
            </w:r>
          </w:p>
        </w:tc>
      </w:tr>
      <w:tr w:rsidR="001E0EA7" w:rsidRPr="00BC0A02" w14:paraId="0E04DD08" w14:textId="77777777" w:rsidTr="00FE0E5A">
        <w:trPr>
          <w:trHeight w:val="300"/>
        </w:trPr>
        <w:tc>
          <w:tcPr>
            <w:tcW w:w="1300" w:type="dxa"/>
            <w:tcBorders>
              <w:top w:val="nil"/>
              <w:left w:val="nil"/>
              <w:bottom w:val="nil"/>
              <w:right w:val="nil"/>
            </w:tcBorders>
            <w:shd w:val="clear" w:color="auto" w:fill="auto"/>
            <w:noWrap/>
            <w:vAlign w:val="bottom"/>
            <w:hideMark/>
          </w:tcPr>
          <w:p w14:paraId="322FDD47"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STI</w:t>
            </w:r>
          </w:p>
        </w:tc>
        <w:tc>
          <w:tcPr>
            <w:tcW w:w="7240" w:type="dxa"/>
            <w:tcBorders>
              <w:top w:val="nil"/>
              <w:left w:val="nil"/>
              <w:bottom w:val="nil"/>
              <w:right w:val="nil"/>
            </w:tcBorders>
            <w:shd w:val="clear" w:color="auto" w:fill="auto"/>
            <w:noWrap/>
            <w:vAlign w:val="bottom"/>
            <w:hideMark/>
          </w:tcPr>
          <w:p w14:paraId="7148B997"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Sexually transmitted infection</w:t>
            </w:r>
          </w:p>
        </w:tc>
      </w:tr>
      <w:tr w:rsidR="001E0EA7" w:rsidRPr="00BC0A02" w14:paraId="389744E7" w14:textId="77777777" w:rsidTr="00FE0E5A">
        <w:trPr>
          <w:trHeight w:val="300"/>
        </w:trPr>
        <w:tc>
          <w:tcPr>
            <w:tcW w:w="1300" w:type="dxa"/>
            <w:tcBorders>
              <w:top w:val="nil"/>
              <w:left w:val="nil"/>
              <w:bottom w:val="nil"/>
              <w:right w:val="nil"/>
            </w:tcBorders>
            <w:shd w:val="clear" w:color="auto" w:fill="auto"/>
            <w:noWrap/>
            <w:vAlign w:val="bottom"/>
            <w:hideMark/>
          </w:tcPr>
          <w:p w14:paraId="6BA02317"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TB</w:t>
            </w:r>
          </w:p>
        </w:tc>
        <w:tc>
          <w:tcPr>
            <w:tcW w:w="7240" w:type="dxa"/>
            <w:tcBorders>
              <w:top w:val="nil"/>
              <w:left w:val="nil"/>
              <w:bottom w:val="nil"/>
              <w:right w:val="nil"/>
            </w:tcBorders>
            <w:shd w:val="clear" w:color="auto" w:fill="auto"/>
            <w:noWrap/>
            <w:vAlign w:val="bottom"/>
            <w:hideMark/>
          </w:tcPr>
          <w:p w14:paraId="796F297B"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Tuberculosis</w:t>
            </w:r>
          </w:p>
        </w:tc>
      </w:tr>
      <w:tr w:rsidR="001E0EA7" w:rsidRPr="00BC0A02" w14:paraId="4D6BF85F" w14:textId="77777777" w:rsidTr="00FE0E5A">
        <w:trPr>
          <w:trHeight w:val="300"/>
        </w:trPr>
        <w:tc>
          <w:tcPr>
            <w:tcW w:w="1300" w:type="dxa"/>
            <w:tcBorders>
              <w:top w:val="nil"/>
              <w:left w:val="nil"/>
              <w:bottom w:val="nil"/>
              <w:right w:val="nil"/>
            </w:tcBorders>
            <w:shd w:val="clear" w:color="auto" w:fill="auto"/>
            <w:noWrap/>
            <w:vAlign w:val="bottom"/>
            <w:hideMark/>
          </w:tcPr>
          <w:p w14:paraId="1E3B1714"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TESA/TESE</w:t>
            </w:r>
          </w:p>
        </w:tc>
        <w:tc>
          <w:tcPr>
            <w:tcW w:w="7240" w:type="dxa"/>
            <w:tcBorders>
              <w:top w:val="nil"/>
              <w:left w:val="nil"/>
              <w:bottom w:val="nil"/>
              <w:right w:val="nil"/>
            </w:tcBorders>
            <w:shd w:val="clear" w:color="auto" w:fill="auto"/>
            <w:noWrap/>
            <w:vAlign w:val="bottom"/>
            <w:hideMark/>
          </w:tcPr>
          <w:p w14:paraId="5BF126D7"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Testicular sperm aspiration/extraction </w:t>
            </w:r>
          </w:p>
        </w:tc>
      </w:tr>
      <w:tr w:rsidR="001E0EA7" w:rsidRPr="00BC0A02" w14:paraId="3FE1CD6E" w14:textId="77777777" w:rsidTr="00FE0E5A">
        <w:trPr>
          <w:trHeight w:val="300"/>
        </w:trPr>
        <w:tc>
          <w:tcPr>
            <w:tcW w:w="1300" w:type="dxa"/>
            <w:tcBorders>
              <w:top w:val="nil"/>
              <w:left w:val="nil"/>
              <w:bottom w:val="nil"/>
              <w:right w:val="nil"/>
            </w:tcBorders>
            <w:shd w:val="clear" w:color="auto" w:fill="auto"/>
            <w:noWrap/>
            <w:vAlign w:val="bottom"/>
            <w:hideMark/>
          </w:tcPr>
          <w:p w14:paraId="42242E6D"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TSH</w:t>
            </w:r>
          </w:p>
        </w:tc>
        <w:tc>
          <w:tcPr>
            <w:tcW w:w="7240" w:type="dxa"/>
            <w:tcBorders>
              <w:top w:val="nil"/>
              <w:left w:val="nil"/>
              <w:bottom w:val="nil"/>
              <w:right w:val="nil"/>
            </w:tcBorders>
            <w:shd w:val="clear" w:color="auto" w:fill="auto"/>
            <w:noWrap/>
            <w:vAlign w:val="bottom"/>
            <w:hideMark/>
          </w:tcPr>
          <w:p w14:paraId="0115E43E"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Thyroid stimulating hormone</w:t>
            </w:r>
          </w:p>
        </w:tc>
      </w:tr>
      <w:tr w:rsidR="001E0EA7" w:rsidRPr="00BC0A02" w14:paraId="502F0572" w14:textId="77777777" w:rsidTr="00FE0E5A">
        <w:trPr>
          <w:trHeight w:val="300"/>
        </w:trPr>
        <w:tc>
          <w:tcPr>
            <w:tcW w:w="1300" w:type="dxa"/>
            <w:tcBorders>
              <w:top w:val="nil"/>
              <w:left w:val="nil"/>
              <w:bottom w:val="nil"/>
              <w:right w:val="nil"/>
            </w:tcBorders>
            <w:shd w:val="clear" w:color="auto" w:fill="auto"/>
            <w:noWrap/>
            <w:vAlign w:val="bottom"/>
            <w:hideMark/>
          </w:tcPr>
          <w:p w14:paraId="5492C390"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UAE</w:t>
            </w:r>
          </w:p>
        </w:tc>
        <w:tc>
          <w:tcPr>
            <w:tcW w:w="7240" w:type="dxa"/>
            <w:tcBorders>
              <w:top w:val="nil"/>
              <w:left w:val="nil"/>
              <w:bottom w:val="nil"/>
              <w:right w:val="nil"/>
            </w:tcBorders>
            <w:shd w:val="clear" w:color="auto" w:fill="auto"/>
            <w:noWrap/>
            <w:vAlign w:val="bottom"/>
            <w:hideMark/>
          </w:tcPr>
          <w:p w14:paraId="1D653F0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rPr>
              <w:t xml:space="preserve">Uterine Artery </w:t>
            </w:r>
            <w:proofErr w:type="spellStart"/>
            <w:r w:rsidRPr="00BC0A02">
              <w:rPr>
                <w:rFonts w:eastAsia="Times New Roman" w:cs="Times New Roman"/>
                <w:szCs w:val="22"/>
              </w:rPr>
              <w:t>Embolisation</w:t>
            </w:r>
            <w:proofErr w:type="spellEnd"/>
            <w:r w:rsidRPr="00BC0A02">
              <w:rPr>
                <w:rFonts w:eastAsia="Times New Roman" w:cs="Times New Roman"/>
                <w:szCs w:val="22"/>
              </w:rPr>
              <w:t xml:space="preserve"> </w:t>
            </w:r>
          </w:p>
        </w:tc>
      </w:tr>
      <w:tr w:rsidR="001E0EA7" w:rsidRPr="00BC0A02" w14:paraId="1FAF7848" w14:textId="77777777" w:rsidTr="00FE0E5A">
        <w:trPr>
          <w:trHeight w:val="300"/>
        </w:trPr>
        <w:tc>
          <w:tcPr>
            <w:tcW w:w="1300" w:type="dxa"/>
            <w:tcBorders>
              <w:top w:val="nil"/>
              <w:left w:val="nil"/>
              <w:bottom w:val="nil"/>
              <w:right w:val="nil"/>
            </w:tcBorders>
            <w:shd w:val="clear" w:color="auto" w:fill="auto"/>
            <w:noWrap/>
            <w:vAlign w:val="bottom"/>
            <w:hideMark/>
          </w:tcPr>
          <w:p w14:paraId="36F0B876"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VL</w:t>
            </w:r>
          </w:p>
        </w:tc>
        <w:tc>
          <w:tcPr>
            <w:tcW w:w="7240" w:type="dxa"/>
            <w:tcBorders>
              <w:top w:val="nil"/>
              <w:left w:val="nil"/>
              <w:bottom w:val="nil"/>
              <w:right w:val="nil"/>
            </w:tcBorders>
            <w:shd w:val="clear" w:color="auto" w:fill="auto"/>
            <w:noWrap/>
            <w:vAlign w:val="bottom"/>
            <w:hideMark/>
          </w:tcPr>
          <w:p w14:paraId="4BE15CBC"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Viral load</w:t>
            </w:r>
          </w:p>
        </w:tc>
      </w:tr>
      <w:tr w:rsidR="001E0EA7" w:rsidRPr="00BC0A02" w14:paraId="4B107EE9" w14:textId="77777777" w:rsidTr="00FE0E5A">
        <w:trPr>
          <w:trHeight w:val="300"/>
        </w:trPr>
        <w:tc>
          <w:tcPr>
            <w:tcW w:w="1300" w:type="dxa"/>
            <w:tcBorders>
              <w:top w:val="nil"/>
              <w:left w:val="nil"/>
              <w:bottom w:val="nil"/>
              <w:right w:val="nil"/>
            </w:tcBorders>
            <w:shd w:val="clear" w:color="auto" w:fill="auto"/>
            <w:noWrap/>
            <w:vAlign w:val="bottom"/>
            <w:hideMark/>
          </w:tcPr>
          <w:p w14:paraId="29A62FC9"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WHO</w:t>
            </w:r>
          </w:p>
        </w:tc>
        <w:tc>
          <w:tcPr>
            <w:tcW w:w="7240" w:type="dxa"/>
            <w:tcBorders>
              <w:top w:val="nil"/>
              <w:left w:val="nil"/>
              <w:bottom w:val="nil"/>
              <w:right w:val="nil"/>
            </w:tcBorders>
            <w:shd w:val="clear" w:color="auto" w:fill="auto"/>
            <w:noWrap/>
            <w:vAlign w:val="bottom"/>
            <w:hideMark/>
          </w:tcPr>
          <w:p w14:paraId="6783EC63" w14:textId="77777777" w:rsidR="001E0EA7" w:rsidRPr="00BC0A02" w:rsidRDefault="001E0EA7" w:rsidP="00FE0E5A">
            <w:pPr>
              <w:rPr>
                <w:rFonts w:eastAsia="Times New Roman" w:cs="Times New Roman"/>
                <w:szCs w:val="22"/>
                <w:lang w:val="en-US"/>
              </w:rPr>
            </w:pPr>
            <w:r w:rsidRPr="00BC0A02">
              <w:rPr>
                <w:rFonts w:eastAsia="Times New Roman" w:cs="Times New Roman"/>
                <w:szCs w:val="22"/>
                <w:lang w:val="en-US"/>
              </w:rPr>
              <w:t>World Health Organization</w:t>
            </w:r>
          </w:p>
        </w:tc>
      </w:tr>
    </w:tbl>
    <w:p w14:paraId="52E18E87" w14:textId="77777777" w:rsidR="000F723E" w:rsidRPr="00F97773" w:rsidRDefault="000F723E">
      <w:pPr>
        <w:spacing w:line="240" w:lineRule="auto"/>
        <w:rPr>
          <w:rFonts w:eastAsiaTheme="majorEastAsia" w:cstheme="minorHAnsi"/>
          <w:b/>
          <w:color w:val="009051"/>
          <w:sz w:val="28"/>
          <w:szCs w:val="28"/>
        </w:rPr>
      </w:pPr>
      <w:r w:rsidRPr="00F97773">
        <w:br w:type="page"/>
      </w:r>
    </w:p>
    <w:p w14:paraId="3225C1BC" w14:textId="77777777" w:rsidR="00A52F33" w:rsidRPr="00F97773" w:rsidRDefault="00B724CE" w:rsidP="001244A3">
      <w:pPr>
        <w:pStyle w:val="Heading1"/>
        <w:numPr>
          <w:ilvl w:val="0"/>
          <w:numId w:val="0"/>
        </w:numPr>
      </w:pPr>
      <w:bookmarkStart w:id="9" w:name="_Toc12031760"/>
      <w:r w:rsidRPr="00F97773">
        <w:lastRenderedPageBreak/>
        <w:t>Definition</w:t>
      </w:r>
      <w:r w:rsidR="00127F20" w:rsidRPr="00F97773">
        <w:t>s</w:t>
      </w:r>
      <w:r w:rsidR="00A52F33" w:rsidRPr="00F97773">
        <w:t xml:space="preserve"> of Terms</w:t>
      </w:r>
      <w:bookmarkEnd w:id="8"/>
      <w:bookmarkEnd w:id="9"/>
    </w:p>
    <w:p w14:paraId="6D862A54" w14:textId="77777777" w:rsidR="00A52F33" w:rsidRPr="00F97773" w:rsidRDefault="00A52F33" w:rsidP="001244A3"/>
    <w:p w14:paraId="4F12BAF9" w14:textId="77777777" w:rsidR="000F723E" w:rsidRPr="00F97773" w:rsidRDefault="000F723E" w:rsidP="000F723E">
      <w:pPr>
        <w:jc w:val="both"/>
        <w:rPr>
          <w:vertAlign w:val="superscript"/>
        </w:rPr>
      </w:pPr>
      <w:r w:rsidRPr="00F97773">
        <w:t>An internationally accepted glossary of terms is adopted to ensure consistency and universal communication as recommended by the International Committee for Monitoring Assisted Reproductive Technologies (ICMART).</w:t>
      </w:r>
      <w:r w:rsidR="00EB0F79" w:rsidRPr="00F97773">
        <w:fldChar w:fldCharType="begin">
          <w:fldData xml:space="preserve">PEVuZE5vdGU+PENpdGU+PEF1dGhvcj5aZWdlcnMtSG9jaHNjaGlsZDwvQXV0aG9yPjxZZWFyPjIw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</w:fldData>
        </w:fldChar>
      </w:r>
      <w:r w:rsidR="00EB0F79" w:rsidRPr="00F97773">
        <w:instrText xml:space="preserve"> ADDIN EN.CITE </w:instrText>
      </w:r>
      <w:r w:rsidR="00EB0F79" w:rsidRPr="00F97773">
        <w:fldChar w:fldCharType="begin">
          <w:fldData xml:space="preserve">PEVuZE5vdGU+PENpdGU+PEF1dGhvcj5aZWdlcnMtSG9jaHNjaGlsZDwvQXV0aG9yPjxZZWFyPjIw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</w:fldData>
        </w:fldChar>
      </w:r>
      <w:r w:rsidR="00EB0F79" w:rsidRPr="00F97773">
        <w:instrText xml:space="preserve"> ADDIN EN.CITE.DATA </w:instrText>
      </w:r>
      <w:r w:rsidR="00EB0F79" w:rsidRPr="00F97773">
        <w:fldChar w:fldCharType="end"/>
      </w:r>
      <w:r w:rsidR="00EB0F79" w:rsidRPr="00F97773">
        <w:fldChar w:fldCharType="separate"/>
      </w:r>
      <w:r w:rsidR="00EB0F79" w:rsidRPr="00F97773">
        <w:rPr>
          <w:noProof/>
          <w:vertAlign w:val="superscript"/>
        </w:rPr>
        <w:t>1</w:t>
      </w:r>
      <w:r w:rsidR="00EB0F79" w:rsidRPr="00F97773">
        <w:fldChar w:fldCharType="end"/>
      </w:r>
    </w:p>
    <w:p w14:paraId="1C9BB003" w14:textId="77777777" w:rsidR="000F723E" w:rsidRPr="00F97773" w:rsidRDefault="000F723E" w:rsidP="001244A3"/>
    <w:tbl>
      <w:tblPr>
        <w:tblStyle w:val="ListTable3-Accent6"/>
        <w:tblW w:w="0" w:type="auto"/>
        <w:tblLook w:val="04A0" w:firstRow="1" w:lastRow="0" w:firstColumn="1" w:lastColumn="0" w:noHBand="0" w:noVBand="1"/>
      </w:tblPr>
      <w:tblGrid>
        <w:gridCol w:w="3050"/>
        <w:gridCol w:w="6300"/>
      </w:tblGrid>
      <w:tr w:rsidR="00A52F33" w:rsidRPr="00F97773" w14:paraId="3613E7D5" w14:textId="77777777" w:rsidTr="004C26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1BBC167E" w14:textId="77777777" w:rsidR="00A52F33" w:rsidRPr="00F97773" w:rsidRDefault="00A52F33" w:rsidP="001244A3">
            <w:pPr>
              <w:rPr>
                <w:rFonts w:cstheme="minorHAnsi"/>
                <w:szCs w:val="22"/>
              </w:rPr>
            </w:pPr>
            <w:r w:rsidRPr="00F97773">
              <w:rPr>
                <w:rFonts w:cstheme="minorHAnsi"/>
                <w:szCs w:val="22"/>
              </w:rPr>
              <w:t>Term</w:t>
            </w:r>
          </w:p>
        </w:tc>
        <w:tc>
          <w:tcPr>
            <w:tcW w:w="0" w:type="auto"/>
          </w:tcPr>
          <w:p w14:paraId="19B7AA7B" w14:textId="77777777" w:rsidR="00A52F33" w:rsidRPr="00F97773" w:rsidRDefault="00A52F33" w:rsidP="001244A3">
            <w:pPr>
              <w:cnfStyle w:val="100000000000" w:firstRow="1" w:lastRow="0" w:firstColumn="0" w:lastColumn="0" w:oddVBand="0" w:evenVBand="0" w:oddHBand="0" w:evenHBand="0" w:firstRowFirstColumn="0" w:firstRowLastColumn="0" w:lastRowFirstColumn="0" w:lastRowLastColumn="0"/>
              <w:rPr>
                <w:rFonts w:cstheme="minorHAnsi"/>
                <w:szCs w:val="22"/>
              </w:rPr>
            </w:pPr>
            <w:r w:rsidRPr="00F97773">
              <w:rPr>
                <w:rFonts w:cstheme="minorHAnsi"/>
                <w:szCs w:val="22"/>
              </w:rPr>
              <w:t>Definition</w:t>
            </w:r>
          </w:p>
        </w:tc>
      </w:tr>
      <w:tr w:rsidR="00FC4BFE" w:rsidRPr="00F97773" w14:paraId="7DC74C3F"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B1A43B" w14:textId="77777777" w:rsidR="00FC4BFE" w:rsidRPr="00F97773" w:rsidRDefault="00FC4BFE" w:rsidP="00FC4BFE">
            <w:pPr>
              <w:jc w:val="both"/>
              <w:rPr>
                <w:rFonts w:cs="Arial"/>
                <w:szCs w:val="22"/>
              </w:rPr>
            </w:pPr>
            <w:r w:rsidRPr="00F97773">
              <w:rPr>
                <w:rFonts w:cs="Arial"/>
                <w:szCs w:val="22"/>
              </w:rPr>
              <w:t xml:space="preserve">Aneuploidy </w:t>
            </w:r>
          </w:p>
          <w:p w14:paraId="1DF63AB6" w14:textId="77777777" w:rsidR="00FC4BFE" w:rsidRPr="00F97773" w:rsidRDefault="00FC4BFE" w:rsidP="00FC4BFE">
            <w:pPr>
              <w:rPr>
                <w:rFonts w:cstheme="minorHAnsi"/>
                <w:szCs w:val="22"/>
              </w:rPr>
            </w:pPr>
          </w:p>
        </w:tc>
        <w:tc>
          <w:tcPr>
            <w:tcW w:w="0" w:type="auto"/>
          </w:tcPr>
          <w:p w14:paraId="0A371257"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An abnormal number of chromosomes in a cell. The majority of embryos with aneuploidies are not compatible with life.</w:t>
            </w:r>
          </w:p>
        </w:tc>
      </w:tr>
      <w:tr w:rsidR="00FC4BFE" w:rsidRPr="00F97773" w14:paraId="707D84DF"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61C51960" w14:textId="77777777" w:rsidR="00FC4BFE" w:rsidRPr="00F97773" w:rsidRDefault="00FC4BFE" w:rsidP="00FC4BFE">
            <w:pPr>
              <w:rPr>
                <w:rFonts w:cstheme="minorHAnsi"/>
                <w:szCs w:val="22"/>
              </w:rPr>
            </w:pPr>
            <w:r w:rsidRPr="00F97773">
              <w:rPr>
                <w:rFonts w:cs="Arial"/>
                <w:szCs w:val="22"/>
              </w:rPr>
              <w:t>Assisted Reproductive Technology (ART)</w:t>
            </w:r>
          </w:p>
        </w:tc>
        <w:tc>
          <w:tcPr>
            <w:tcW w:w="0" w:type="auto"/>
          </w:tcPr>
          <w:p w14:paraId="616B67E4" w14:textId="77777777" w:rsidR="00FC4BFE" w:rsidRPr="00F97773" w:rsidRDefault="00FC4BFE" w:rsidP="00FC4BFE">
            <w:pPr>
              <w:jc w:val="both"/>
              <w:cnfStyle w:val="000000000000" w:firstRow="0" w:lastRow="0" w:firstColumn="0" w:lastColumn="0" w:oddVBand="0" w:evenVBand="0" w:oddHBand="0" w:evenHBand="0" w:firstRowFirstColumn="0" w:firstRowLastColumn="0" w:lastRowFirstColumn="0" w:lastRowLastColumn="0"/>
              <w:rPr>
                <w:rFonts w:cs="Arial"/>
                <w:szCs w:val="22"/>
              </w:rPr>
            </w:pPr>
            <w:r w:rsidRPr="00F97773">
              <w:rPr>
                <w:rFonts w:cs="Arial"/>
                <w:szCs w:val="22"/>
              </w:rPr>
              <w:t>All interventions that include the in vitro handling of both human oocytes and sperm</w:t>
            </w:r>
            <w:r w:rsidR="005F0F6B" w:rsidRPr="00F97773">
              <w:rPr>
                <w:rFonts w:cs="Arial"/>
                <w:szCs w:val="22"/>
              </w:rPr>
              <w:t>,</w:t>
            </w:r>
            <w:r w:rsidRPr="00F97773">
              <w:rPr>
                <w:rFonts w:cs="Arial"/>
                <w:szCs w:val="22"/>
              </w:rPr>
              <w:t xml:space="preserve"> or of embryos</w:t>
            </w:r>
            <w:r w:rsidR="005F0F6B" w:rsidRPr="00F97773">
              <w:rPr>
                <w:rFonts w:cs="Arial"/>
                <w:szCs w:val="22"/>
              </w:rPr>
              <w:t>,</w:t>
            </w:r>
            <w:r w:rsidRPr="00F97773">
              <w:rPr>
                <w:rFonts w:cs="Arial"/>
                <w:szCs w:val="22"/>
              </w:rPr>
              <w:t xml:space="preserve"> for the purpose of reproduction. This includes, but is not limited to, </w:t>
            </w:r>
            <w:r w:rsidR="005F0F6B" w:rsidRPr="00F97773">
              <w:rPr>
                <w:rFonts w:cs="Arial"/>
                <w:szCs w:val="22"/>
              </w:rPr>
              <w:t>in vitro fertilization (</w:t>
            </w:r>
            <w:r w:rsidRPr="00F97773">
              <w:rPr>
                <w:rFonts w:cs="Arial"/>
                <w:szCs w:val="22"/>
              </w:rPr>
              <w:t>IVF</w:t>
            </w:r>
            <w:r w:rsidR="005F0F6B" w:rsidRPr="00F97773">
              <w:rPr>
                <w:rFonts w:cs="Arial"/>
                <w:szCs w:val="22"/>
              </w:rPr>
              <w:t xml:space="preserve">), </w:t>
            </w:r>
            <w:r w:rsidRPr="00F97773">
              <w:rPr>
                <w:rFonts w:cs="Arial"/>
                <w:szCs w:val="22"/>
              </w:rPr>
              <w:t xml:space="preserve">embryo transfer </w:t>
            </w:r>
            <w:r w:rsidR="005F0F6B" w:rsidRPr="00F97773">
              <w:rPr>
                <w:rFonts w:cs="Arial"/>
                <w:szCs w:val="22"/>
              </w:rPr>
              <w:t>(</w:t>
            </w:r>
            <w:r w:rsidRPr="00F97773">
              <w:rPr>
                <w:rFonts w:cs="Arial"/>
                <w:szCs w:val="22"/>
              </w:rPr>
              <w:t>ET</w:t>
            </w:r>
            <w:r w:rsidR="005F0F6B" w:rsidRPr="00F97773">
              <w:rPr>
                <w:rFonts w:cs="Arial"/>
                <w:szCs w:val="22"/>
              </w:rPr>
              <w:t>)</w:t>
            </w:r>
            <w:r w:rsidRPr="00F97773">
              <w:rPr>
                <w:rFonts w:cs="Arial"/>
                <w:szCs w:val="22"/>
              </w:rPr>
              <w:t xml:space="preserve">, intracytoplasmic sperm injection </w:t>
            </w:r>
            <w:r w:rsidR="005F0F6B" w:rsidRPr="00F97773">
              <w:rPr>
                <w:rFonts w:cs="Arial"/>
                <w:szCs w:val="22"/>
              </w:rPr>
              <w:t>(</w:t>
            </w:r>
            <w:r w:rsidRPr="00F97773">
              <w:rPr>
                <w:rFonts w:cs="Arial"/>
                <w:szCs w:val="22"/>
              </w:rPr>
              <w:t>ICSI</w:t>
            </w:r>
            <w:r w:rsidR="005F0F6B" w:rsidRPr="00F97773">
              <w:rPr>
                <w:rFonts w:cs="Arial"/>
                <w:szCs w:val="22"/>
              </w:rPr>
              <w:t>)</w:t>
            </w:r>
            <w:r w:rsidRPr="00F97773">
              <w:rPr>
                <w:rFonts w:cs="Arial"/>
                <w:szCs w:val="22"/>
              </w:rPr>
              <w:t xml:space="preserve">, embryo biopsy, preimplantation genetic testing (PGT), assisted hatching, gamete intrafallopian transfer </w:t>
            </w:r>
            <w:r w:rsidR="005F0F6B" w:rsidRPr="00F97773">
              <w:rPr>
                <w:rFonts w:cs="Arial"/>
                <w:szCs w:val="22"/>
              </w:rPr>
              <w:t>(</w:t>
            </w:r>
            <w:r w:rsidRPr="00F97773">
              <w:rPr>
                <w:rFonts w:cs="Arial"/>
                <w:szCs w:val="22"/>
              </w:rPr>
              <w:t>GIFT</w:t>
            </w:r>
            <w:r w:rsidR="005F0F6B" w:rsidRPr="00F97773">
              <w:rPr>
                <w:rFonts w:cs="Arial"/>
                <w:szCs w:val="22"/>
              </w:rPr>
              <w:t>)</w:t>
            </w:r>
            <w:r w:rsidRPr="00F97773">
              <w:rPr>
                <w:rFonts w:cs="Arial"/>
                <w:szCs w:val="22"/>
              </w:rPr>
              <w:t xml:space="preserve">, zygote intrafallopian transfer, gamete and embryo cryopreservation, semen, oocyte and embryo donation, and gestational carrier cycles. </w:t>
            </w:r>
          </w:p>
        </w:tc>
      </w:tr>
      <w:tr w:rsidR="00FC4BFE" w:rsidRPr="00F97773" w14:paraId="3B2E8B32"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5F4032" w14:textId="77777777" w:rsidR="00FC4BFE" w:rsidRPr="00F97773" w:rsidRDefault="00FC4BFE" w:rsidP="00FC4BFE">
            <w:pPr>
              <w:rPr>
                <w:rFonts w:cstheme="minorHAnsi"/>
                <w:szCs w:val="22"/>
              </w:rPr>
            </w:pPr>
            <w:proofErr w:type="spellStart"/>
            <w:r w:rsidRPr="00F97773">
              <w:rPr>
                <w:rFonts w:cs="Arial"/>
                <w:szCs w:val="22"/>
              </w:rPr>
              <w:t>Asthenoteratozoospermia</w:t>
            </w:r>
            <w:proofErr w:type="spellEnd"/>
          </w:p>
        </w:tc>
        <w:tc>
          <w:tcPr>
            <w:tcW w:w="0" w:type="auto"/>
          </w:tcPr>
          <w:p w14:paraId="532E8844"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Reduced percentages of motile and morphologically normal sperm in the ejaculate below the lower reference limit.</w:t>
            </w:r>
          </w:p>
        </w:tc>
      </w:tr>
      <w:tr w:rsidR="00FC4BFE" w:rsidRPr="00F97773" w14:paraId="44EA87A7"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039EC5A0" w14:textId="77777777" w:rsidR="00FC4BFE" w:rsidRPr="00F97773" w:rsidRDefault="00FC4BFE" w:rsidP="00FC4BFE">
            <w:pPr>
              <w:jc w:val="both"/>
              <w:rPr>
                <w:rFonts w:cs="Arial"/>
                <w:szCs w:val="22"/>
              </w:rPr>
            </w:pPr>
            <w:proofErr w:type="spellStart"/>
            <w:r w:rsidRPr="00F97773">
              <w:rPr>
                <w:rFonts w:cs="Arial"/>
                <w:szCs w:val="22"/>
              </w:rPr>
              <w:t>Asthenozoospermia</w:t>
            </w:r>
            <w:proofErr w:type="spellEnd"/>
          </w:p>
          <w:p w14:paraId="7D103109" w14:textId="77777777" w:rsidR="00FC4BFE" w:rsidRPr="00F97773" w:rsidRDefault="00FC4BFE" w:rsidP="00FC4BFE">
            <w:pPr>
              <w:rPr>
                <w:rFonts w:cstheme="minorHAnsi"/>
                <w:szCs w:val="22"/>
              </w:rPr>
            </w:pPr>
          </w:p>
        </w:tc>
        <w:tc>
          <w:tcPr>
            <w:tcW w:w="0" w:type="auto"/>
          </w:tcPr>
          <w:p w14:paraId="71362306"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Reduced percentage of motile sperm in the ejaculate below the lower reference limit.</w:t>
            </w:r>
          </w:p>
        </w:tc>
      </w:tr>
      <w:tr w:rsidR="00FC4BFE" w:rsidRPr="00F97773" w14:paraId="7B506D99"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62EFDA" w14:textId="77777777" w:rsidR="00FC4BFE" w:rsidRPr="00F97773" w:rsidRDefault="00FC4BFE" w:rsidP="00FC4BFE">
            <w:pPr>
              <w:rPr>
                <w:rFonts w:cstheme="minorHAnsi"/>
                <w:szCs w:val="22"/>
              </w:rPr>
            </w:pPr>
            <w:r w:rsidRPr="00F97773">
              <w:rPr>
                <w:rFonts w:cs="Arial"/>
                <w:szCs w:val="22"/>
              </w:rPr>
              <w:t>Azoospermia</w:t>
            </w:r>
          </w:p>
        </w:tc>
        <w:tc>
          <w:tcPr>
            <w:tcW w:w="0" w:type="auto"/>
          </w:tcPr>
          <w:p w14:paraId="12986467" w14:textId="77777777" w:rsidR="00FC4BFE" w:rsidRPr="00F97773" w:rsidRDefault="00FC4BFE" w:rsidP="009E10C2">
            <w:pPr>
              <w:jc w:val="both"/>
              <w:cnfStyle w:val="000000100000" w:firstRow="0" w:lastRow="0" w:firstColumn="0" w:lastColumn="0" w:oddVBand="0" w:evenVBand="0" w:oddHBand="1" w:evenHBand="0" w:firstRowFirstColumn="0" w:firstRowLastColumn="0" w:lastRowFirstColumn="0" w:lastRowLastColumn="0"/>
              <w:rPr>
                <w:rFonts w:cs="Arial"/>
                <w:szCs w:val="22"/>
              </w:rPr>
            </w:pPr>
            <w:r w:rsidRPr="00F97773">
              <w:rPr>
                <w:rFonts w:cs="Arial"/>
                <w:szCs w:val="22"/>
              </w:rPr>
              <w:t>The absence of spermatozoa in the ejaculate.</w:t>
            </w:r>
          </w:p>
        </w:tc>
      </w:tr>
      <w:tr w:rsidR="00FC4BFE" w:rsidRPr="00F97773" w14:paraId="1AA004AF"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578990E6" w14:textId="77777777" w:rsidR="00FC4BFE" w:rsidRPr="00F97773" w:rsidRDefault="00FC4BFE" w:rsidP="00FC4BFE">
            <w:pPr>
              <w:jc w:val="both"/>
              <w:rPr>
                <w:rFonts w:cs="Arial"/>
                <w:szCs w:val="22"/>
              </w:rPr>
            </w:pPr>
            <w:r w:rsidRPr="00F97773">
              <w:rPr>
                <w:rFonts w:cs="Arial"/>
                <w:szCs w:val="22"/>
              </w:rPr>
              <w:t xml:space="preserve">Cryopreservation </w:t>
            </w:r>
          </w:p>
          <w:p w14:paraId="5388AD62" w14:textId="77777777" w:rsidR="00FC4BFE" w:rsidRPr="00F97773" w:rsidRDefault="00FC4BFE" w:rsidP="00FC4BFE">
            <w:pPr>
              <w:rPr>
                <w:rFonts w:cstheme="minorHAnsi"/>
                <w:szCs w:val="22"/>
              </w:rPr>
            </w:pPr>
          </w:p>
        </w:tc>
        <w:tc>
          <w:tcPr>
            <w:tcW w:w="0" w:type="auto"/>
          </w:tcPr>
          <w:p w14:paraId="3D705CAC"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The process of slow freezing or vitrification to preserve biological material (e.g. gametes, zygotes, cleavage-stage embryos, blastocysts</w:t>
            </w:r>
            <w:r w:rsidR="009E10C2" w:rsidRPr="00F97773">
              <w:rPr>
                <w:rFonts w:cs="Arial"/>
                <w:szCs w:val="22"/>
              </w:rPr>
              <w:t>,</w:t>
            </w:r>
            <w:r w:rsidRPr="00F97773">
              <w:rPr>
                <w:rFonts w:cs="Arial"/>
                <w:szCs w:val="22"/>
              </w:rPr>
              <w:t xml:space="preserve"> or gonadal tissue) at extreme low temperature.</w:t>
            </w:r>
          </w:p>
        </w:tc>
      </w:tr>
      <w:tr w:rsidR="00FC4BFE" w:rsidRPr="00F97773" w14:paraId="20EF5C8B"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06B05" w14:textId="77777777" w:rsidR="00FC4BFE" w:rsidRPr="00F97773" w:rsidRDefault="00FC4BFE" w:rsidP="00FC4BFE">
            <w:pPr>
              <w:rPr>
                <w:szCs w:val="22"/>
              </w:rPr>
            </w:pPr>
            <w:r w:rsidRPr="00F97773">
              <w:rPr>
                <w:rFonts w:cs="Arial"/>
                <w:szCs w:val="22"/>
              </w:rPr>
              <w:t>Fecundability</w:t>
            </w:r>
          </w:p>
        </w:tc>
        <w:tc>
          <w:tcPr>
            <w:tcW w:w="0" w:type="auto"/>
          </w:tcPr>
          <w:p w14:paraId="47765032"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szCs w:val="22"/>
              </w:rPr>
            </w:pPr>
            <w:r w:rsidRPr="00F97773">
              <w:rPr>
                <w:rFonts w:cs="Arial"/>
                <w:bCs/>
                <w:szCs w:val="22"/>
              </w:rPr>
              <w:t>The probability of a pregnancy, during a single menstrual cycle in a woman with adequate exposure to sperm and no contraception, culminating in a live birth. In population-based studies, fecundability is frequently measured as the monthly probability.</w:t>
            </w:r>
          </w:p>
        </w:tc>
      </w:tr>
      <w:tr w:rsidR="00FC4BFE" w:rsidRPr="00F97773" w14:paraId="50521C99"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19BDF3D3" w14:textId="77777777" w:rsidR="00FC4BFE" w:rsidRPr="00F97773" w:rsidRDefault="00FC4BFE" w:rsidP="00FC4BFE">
            <w:pPr>
              <w:rPr>
                <w:rFonts w:cstheme="minorHAnsi"/>
                <w:szCs w:val="22"/>
              </w:rPr>
            </w:pPr>
            <w:r w:rsidRPr="00F97773">
              <w:rPr>
                <w:rFonts w:cs="Arial"/>
                <w:szCs w:val="22"/>
              </w:rPr>
              <w:t>Fecundity</w:t>
            </w:r>
          </w:p>
        </w:tc>
        <w:tc>
          <w:tcPr>
            <w:tcW w:w="0" w:type="auto"/>
          </w:tcPr>
          <w:p w14:paraId="273FA964" w14:textId="77777777" w:rsidR="00FC4BFE" w:rsidRPr="00F97773" w:rsidRDefault="00FC4BFE" w:rsidP="009E10C2">
            <w:pPr>
              <w:jc w:val="both"/>
              <w:cnfStyle w:val="000000000000" w:firstRow="0" w:lastRow="0" w:firstColumn="0" w:lastColumn="0" w:oddVBand="0" w:evenVBand="0" w:oddHBand="0" w:evenHBand="0" w:firstRowFirstColumn="0" w:firstRowLastColumn="0" w:lastRowFirstColumn="0" w:lastRowLastColumn="0"/>
              <w:rPr>
                <w:rFonts w:cs="Arial"/>
                <w:bCs/>
                <w:szCs w:val="22"/>
              </w:rPr>
            </w:pPr>
            <w:r w:rsidRPr="00F97773">
              <w:rPr>
                <w:rFonts w:cs="Arial"/>
                <w:bCs/>
                <w:szCs w:val="22"/>
              </w:rPr>
              <w:t>Clinically defined as the capacity to have a live birth</w:t>
            </w:r>
            <w:r w:rsidR="00761BEF">
              <w:rPr>
                <w:rFonts w:cs="Arial"/>
                <w:bCs/>
                <w:szCs w:val="22"/>
              </w:rPr>
              <w:t>.</w:t>
            </w:r>
          </w:p>
        </w:tc>
      </w:tr>
      <w:tr w:rsidR="00FC4BFE" w:rsidRPr="00F97773" w14:paraId="2CD328CA"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FE70E" w14:textId="77777777" w:rsidR="00FC4BFE" w:rsidRPr="00F97773" w:rsidRDefault="00FC4BFE" w:rsidP="00FC4BFE">
            <w:pPr>
              <w:rPr>
                <w:rFonts w:cstheme="minorHAnsi"/>
                <w:szCs w:val="22"/>
              </w:rPr>
            </w:pPr>
            <w:r w:rsidRPr="00F97773">
              <w:rPr>
                <w:rFonts w:cs="Arial"/>
                <w:szCs w:val="22"/>
              </w:rPr>
              <w:t>Hypogonadotropic hypogonadism</w:t>
            </w:r>
          </w:p>
        </w:tc>
        <w:tc>
          <w:tcPr>
            <w:tcW w:w="0" w:type="auto"/>
          </w:tcPr>
          <w:p w14:paraId="57EFFD3E"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Gonadal failure associated with reduced gametogenesis and reduced gonadal steroid production due to reduced gonadotropin production or action.</w:t>
            </w:r>
          </w:p>
        </w:tc>
      </w:tr>
      <w:tr w:rsidR="00FC4BFE" w:rsidRPr="00F97773" w14:paraId="2F168BAD"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3BD08B20" w14:textId="77777777" w:rsidR="00FC4BFE" w:rsidRPr="00F97773" w:rsidRDefault="00FC4BFE" w:rsidP="00FC4BFE">
            <w:pPr>
              <w:rPr>
                <w:rFonts w:cstheme="minorHAnsi"/>
                <w:szCs w:val="22"/>
              </w:rPr>
            </w:pPr>
            <w:r w:rsidRPr="00F97773">
              <w:rPr>
                <w:rFonts w:cs="Arial"/>
                <w:szCs w:val="22"/>
              </w:rPr>
              <w:t>Infertility</w:t>
            </w:r>
          </w:p>
        </w:tc>
        <w:tc>
          <w:tcPr>
            <w:tcW w:w="0" w:type="auto"/>
          </w:tcPr>
          <w:p w14:paraId="4A7617E0" w14:textId="77777777" w:rsidR="00FC4BFE" w:rsidRPr="00F97773" w:rsidRDefault="00FC4BFE" w:rsidP="00FC4BFE">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Disease characterized by the failure to establish a clinical pregnancy after 12 months of regular, unprotected sexual intercourse or due to an impairment of a person's capacity to reproduce either as an individual or with his/her partner. Fertility interventions may be initiated in less than 1 year based on medical, sexual and reproductive history, age, physical findings</w:t>
            </w:r>
            <w:r w:rsidR="000C4834" w:rsidRPr="00F97773">
              <w:rPr>
                <w:rFonts w:eastAsia="Times New Roman" w:cs="Arial"/>
                <w:szCs w:val="22"/>
              </w:rPr>
              <w:t>,</w:t>
            </w:r>
            <w:r w:rsidRPr="00F97773">
              <w:rPr>
                <w:rFonts w:eastAsia="Times New Roman" w:cs="Arial"/>
                <w:szCs w:val="22"/>
              </w:rPr>
              <w:t xml:space="preserve"> and diagnostic testing.</w:t>
            </w:r>
          </w:p>
          <w:p w14:paraId="2F7ED0A1" w14:textId="77777777" w:rsidR="00FC4BFE" w:rsidRPr="00F97773" w:rsidRDefault="00FC4BFE" w:rsidP="000C4834">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Infertility is a disease, which generates disability as an impairment of function.</w:t>
            </w:r>
          </w:p>
        </w:tc>
      </w:tr>
      <w:tr w:rsidR="00FC4BFE" w:rsidRPr="00F97773" w14:paraId="0C4932E5"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F947DD" w14:textId="77777777" w:rsidR="00FC4BFE" w:rsidRPr="00F97773" w:rsidRDefault="00FC4BFE" w:rsidP="00FC4BFE">
            <w:pPr>
              <w:rPr>
                <w:rFonts w:cstheme="minorHAnsi"/>
                <w:szCs w:val="22"/>
              </w:rPr>
            </w:pPr>
            <w:r w:rsidRPr="00F97773">
              <w:rPr>
                <w:rFonts w:cs="Arial"/>
                <w:szCs w:val="22"/>
              </w:rPr>
              <w:lastRenderedPageBreak/>
              <w:t>Intracytoplasmic sperm injection (ICSI)</w:t>
            </w:r>
          </w:p>
        </w:tc>
        <w:tc>
          <w:tcPr>
            <w:tcW w:w="0" w:type="auto"/>
          </w:tcPr>
          <w:p w14:paraId="0C469EDD"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A procedure in which a single spermatozoon is injected into the oocyte cytoplasm.</w:t>
            </w:r>
          </w:p>
        </w:tc>
      </w:tr>
      <w:tr w:rsidR="00FC4BFE" w:rsidRPr="00F97773" w14:paraId="0A844D3C"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6F322DEA" w14:textId="77777777" w:rsidR="00FC4BFE" w:rsidRPr="00F97773" w:rsidRDefault="00FC4BFE" w:rsidP="00FC4BFE">
            <w:pPr>
              <w:rPr>
                <w:rFonts w:cstheme="minorHAnsi"/>
                <w:szCs w:val="22"/>
              </w:rPr>
            </w:pPr>
            <w:r w:rsidRPr="00F97773">
              <w:rPr>
                <w:rFonts w:cs="Arial"/>
                <w:szCs w:val="22"/>
              </w:rPr>
              <w:t>Obstructive azoospermia</w:t>
            </w:r>
          </w:p>
        </w:tc>
        <w:tc>
          <w:tcPr>
            <w:tcW w:w="0" w:type="auto"/>
          </w:tcPr>
          <w:p w14:paraId="73186915"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Absence of spermatozoa in the ejaculate due to occlusion of the ductal system.</w:t>
            </w:r>
          </w:p>
        </w:tc>
      </w:tr>
      <w:tr w:rsidR="00FC4BFE" w:rsidRPr="00F97773" w14:paraId="66988A23"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939AFE" w14:textId="77777777" w:rsidR="00FC4BFE" w:rsidRPr="00F97773" w:rsidRDefault="00FC4BFE" w:rsidP="00FC4BFE">
            <w:pPr>
              <w:rPr>
                <w:rFonts w:cstheme="minorHAnsi"/>
                <w:szCs w:val="22"/>
              </w:rPr>
            </w:pPr>
            <w:r w:rsidRPr="00F97773">
              <w:rPr>
                <w:rFonts w:cs="Arial"/>
                <w:szCs w:val="22"/>
              </w:rPr>
              <w:t>Oligospermia</w:t>
            </w:r>
          </w:p>
        </w:tc>
        <w:tc>
          <w:tcPr>
            <w:tcW w:w="0" w:type="auto"/>
          </w:tcPr>
          <w:p w14:paraId="09ADAB7D"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 xml:space="preserve">A term for low semen volume now replaced by </w:t>
            </w:r>
            <w:proofErr w:type="spellStart"/>
            <w:r w:rsidRPr="00F97773">
              <w:rPr>
                <w:rFonts w:cs="Arial"/>
                <w:szCs w:val="22"/>
              </w:rPr>
              <w:t>hypospermia</w:t>
            </w:r>
            <w:proofErr w:type="spellEnd"/>
            <w:r w:rsidRPr="00F97773">
              <w:rPr>
                <w:rFonts w:cs="Arial"/>
                <w:szCs w:val="22"/>
              </w:rPr>
              <w:t xml:space="preserve"> to avoid confusion with </w:t>
            </w:r>
            <w:proofErr w:type="spellStart"/>
            <w:r w:rsidRPr="00F97773">
              <w:rPr>
                <w:rFonts w:cs="Arial"/>
                <w:szCs w:val="22"/>
              </w:rPr>
              <w:t>oligozoospermia</w:t>
            </w:r>
            <w:proofErr w:type="spellEnd"/>
            <w:r w:rsidRPr="00F97773">
              <w:rPr>
                <w:rFonts w:cs="Arial"/>
                <w:szCs w:val="22"/>
              </w:rPr>
              <w:t>.</w:t>
            </w:r>
          </w:p>
        </w:tc>
      </w:tr>
      <w:tr w:rsidR="00FC4BFE" w:rsidRPr="00F97773" w14:paraId="7732AEE4"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04F8559B" w14:textId="77777777" w:rsidR="00FC4BFE" w:rsidRPr="00F97773" w:rsidRDefault="00FC4BFE" w:rsidP="00FC4BFE">
            <w:pPr>
              <w:rPr>
                <w:rFonts w:cstheme="minorHAnsi"/>
                <w:szCs w:val="22"/>
              </w:rPr>
            </w:pPr>
            <w:proofErr w:type="spellStart"/>
            <w:r w:rsidRPr="00F97773">
              <w:rPr>
                <w:rFonts w:cs="Arial"/>
                <w:szCs w:val="22"/>
              </w:rPr>
              <w:t>Oligozoospermia</w:t>
            </w:r>
            <w:proofErr w:type="spellEnd"/>
          </w:p>
        </w:tc>
        <w:tc>
          <w:tcPr>
            <w:tcW w:w="0" w:type="auto"/>
          </w:tcPr>
          <w:p w14:paraId="45F8DC92"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Low concentration of spermatozoa in the ejaculate below the lower reference limit.</w:t>
            </w:r>
          </w:p>
        </w:tc>
      </w:tr>
      <w:tr w:rsidR="00FC4BFE" w:rsidRPr="00F97773" w14:paraId="34E5ABA3"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6C6992" w14:textId="77777777" w:rsidR="00FC4BFE" w:rsidRPr="00F97773" w:rsidRDefault="00FC4BFE" w:rsidP="00FC4BFE">
            <w:pPr>
              <w:rPr>
                <w:szCs w:val="22"/>
              </w:rPr>
            </w:pPr>
            <w:r w:rsidRPr="00F97773">
              <w:rPr>
                <w:rFonts w:cs="Arial"/>
                <w:szCs w:val="22"/>
              </w:rPr>
              <w:t xml:space="preserve">Oocyte </w:t>
            </w:r>
          </w:p>
        </w:tc>
        <w:tc>
          <w:tcPr>
            <w:tcW w:w="0" w:type="auto"/>
          </w:tcPr>
          <w:p w14:paraId="501AF2E9"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szCs w:val="22"/>
              </w:rPr>
            </w:pPr>
            <w:r w:rsidRPr="00F97773">
              <w:rPr>
                <w:rFonts w:cs="Arial"/>
                <w:szCs w:val="22"/>
              </w:rPr>
              <w:t>The female gamete (egg).</w:t>
            </w:r>
          </w:p>
        </w:tc>
      </w:tr>
      <w:tr w:rsidR="00FC4BFE" w:rsidRPr="00F97773" w14:paraId="71DA9C50"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69F661A2" w14:textId="77777777" w:rsidR="00FC4BFE" w:rsidRPr="00F97773" w:rsidRDefault="00FC4BFE" w:rsidP="00FC4BFE">
            <w:pPr>
              <w:rPr>
                <w:rFonts w:cstheme="minorHAnsi"/>
                <w:szCs w:val="22"/>
              </w:rPr>
            </w:pPr>
            <w:r w:rsidRPr="00F97773">
              <w:rPr>
                <w:rFonts w:cs="Arial"/>
                <w:szCs w:val="22"/>
              </w:rPr>
              <w:t xml:space="preserve">Ovarian hyperstimulation syndrome (OHSS) </w:t>
            </w:r>
          </w:p>
        </w:tc>
        <w:tc>
          <w:tcPr>
            <w:tcW w:w="0" w:type="auto"/>
          </w:tcPr>
          <w:p w14:paraId="2C0C6064"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An exaggerated systemic response to ovarian stimulation. It may be classified as mild, moderate</w:t>
            </w:r>
            <w:r w:rsidR="000C4834" w:rsidRPr="00F97773">
              <w:rPr>
                <w:rFonts w:cs="Arial"/>
                <w:szCs w:val="22"/>
              </w:rPr>
              <w:t>,</w:t>
            </w:r>
            <w:r w:rsidRPr="00F97773">
              <w:rPr>
                <w:rFonts w:cs="Arial"/>
                <w:szCs w:val="22"/>
              </w:rPr>
              <w:t xml:space="preserve"> or severe according to the degree of abdominal distension, ovarian enlargement</w:t>
            </w:r>
            <w:r w:rsidR="000C4834" w:rsidRPr="00F97773">
              <w:rPr>
                <w:rFonts w:cs="Arial"/>
                <w:szCs w:val="22"/>
              </w:rPr>
              <w:t>,</w:t>
            </w:r>
            <w:r w:rsidRPr="00F97773">
              <w:rPr>
                <w:rFonts w:cs="Arial"/>
                <w:szCs w:val="22"/>
              </w:rPr>
              <w:t xml:space="preserve"> and respiratory, hemodynamic and metabolic complications.</w:t>
            </w:r>
          </w:p>
        </w:tc>
      </w:tr>
      <w:tr w:rsidR="00FC4BFE" w:rsidRPr="00F97773" w14:paraId="25602C5C"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BADE8" w14:textId="77777777" w:rsidR="00FC4BFE" w:rsidRPr="00F97773" w:rsidRDefault="00FC4BFE" w:rsidP="00FC4BFE">
            <w:pPr>
              <w:rPr>
                <w:rFonts w:cstheme="minorHAnsi"/>
                <w:szCs w:val="22"/>
              </w:rPr>
            </w:pPr>
            <w:r w:rsidRPr="00F97773">
              <w:rPr>
                <w:rFonts w:cs="Arial"/>
                <w:szCs w:val="22"/>
              </w:rPr>
              <w:t xml:space="preserve">Ovarian reserve  </w:t>
            </w:r>
          </w:p>
        </w:tc>
        <w:tc>
          <w:tcPr>
            <w:tcW w:w="0" w:type="auto"/>
          </w:tcPr>
          <w:p w14:paraId="573B9F6E" w14:textId="77777777" w:rsidR="00FC4BFE" w:rsidRPr="00F97773" w:rsidRDefault="00FC4BFE" w:rsidP="00FC4BFE">
            <w:pPr>
              <w:cnfStyle w:val="000000100000" w:firstRow="0" w:lastRow="0" w:firstColumn="0" w:lastColumn="0" w:oddVBand="0" w:evenVBand="0" w:oddHBand="1" w:evenHBand="0" w:firstRowFirstColumn="0" w:firstRowLastColumn="0" w:lastRowFirstColumn="0" w:lastRowLastColumn="0"/>
              <w:rPr>
                <w:rFonts w:cstheme="minorHAnsi"/>
                <w:szCs w:val="22"/>
              </w:rPr>
            </w:pPr>
            <w:r w:rsidRPr="00F97773">
              <w:rPr>
                <w:rFonts w:cs="Arial"/>
                <w:szCs w:val="22"/>
              </w:rPr>
              <w:t>A term generally used to indicate the number and/or quality of oocytes, reflecting the ability to reproduce.</w:t>
            </w:r>
          </w:p>
        </w:tc>
      </w:tr>
      <w:tr w:rsidR="00FC4BFE" w:rsidRPr="00F97773" w14:paraId="0E32A4AE"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75928063" w14:textId="77777777" w:rsidR="00FC4BFE" w:rsidRPr="00F97773" w:rsidRDefault="00FC4BFE" w:rsidP="00FC4BFE">
            <w:pPr>
              <w:rPr>
                <w:rFonts w:cstheme="minorHAnsi"/>
                <w:szCs w:val="22"/>
              </w:rPr>
            </w:pPr>
            <w:r w:rsidRPr="00F97773">
              <w:rPr>
                <w:rFonts w:cs="Arial"/>
                <w:szCs w:val="22"/>
              </w:rPr>
              <w:t xml:space="preserve">Ovulation </w:t>
            </w:r>
          </w:p>
        </w:tc>
        <w:tc>
          <w:tcPr>
            <w:tcW w:w="0" w:type="auto"/>
          </w:tcPr>
          <w:p w14:paraId="1054544C" w14:textId="77777777" w:rsidR="00FC4BFE" w:rsidRPr="00F97773" w:rsidRDefault="00FC4BFE" w:rsidP="00FC4BFE">
            <w:pPr>
              <w:cnfStyle w:val="000000000000" w:firstRow="0" w:lastRow="0" w:firstColumn="0" w:lastColumn="0" w:oddVBand="0" w:evenVBand="0" w:oddHBand="0" w:evenHBand="0" w:firstRowFirstColumn="0" w:firstRowLastColumn="0" w:lastRowFirstColumn="0" w:lastRowLastColumn="0"/>
              <w:rPr>
                <w:rFonts w:cstheme="minorHAnsi"/>
                <w:szCs w:val="22"/>
              </w:rPr>
            </w:pPr>
            <w:r w:rsidRPr="00F97773">
              <w:rPr>
                <w:rFonts w:cs="Arial"/>
                <w:szCs w:val="22"/>
              </w:rPr>
              <w:t>The natural process of expulsion of a mature egg from its ovarian follicle.</w:t>
            </w:r>
          </w:p>
        </w:tc>
      </w:tr>
      <w:tr w:rsidR="00FC4BFE" w:rsidRPr="00F97773" w14:paraId="279D8CFC"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E45C1C" w14:textId="77777777" w:rsidR="00FC4BFE" w:rsidRPr="00F97773" w:rsidRDefault="00FC4BFE" w:rsidP="009C0184">
            <w:pPr>
              <w:shd w:val="clear" w:color="auto" w:fill="FFFFFF"/>
              <w:rPr>
                <w:rFonts w:eastAsia="Times New Roman" w:cs="Arial"/>
                <w:b w:val="0"/>
                <w:szCs w:val="22"/>
              </w:rPr>
            </w:pPr>
            <w:r w:rsidRPr="00F97773">
              <w:rPr>
                <w:rFonts w:eastAsia="Times New Roman" w:cs="Arial"/>
                <w:szCs w:val="22"/>
              </w:rPr>
              <w:t>Primary childlessness (</w:t>
            </w:r>
            <w:r w:rsidRPr="00F97773">
              <w:rPr>
                <w:rFonts w:cs="Arial"/>
                <w:szCs w:val="22"/>
              </w:rPr>
              <w:t>Primary infertility)</w:t>
            </w:r>
          </w:p>
        </w:tc>
        <w:tc>
          <w:tcPr>
            <w:tcW w:w="0" w:type="auto"/>
          </w:tcPr>
          <w:p w14:paraId="1EAE8128" w14:textId="77777777" w:rsidR="00FC4BFE" w:rsidRPr="00F97773" w:rsidRDefault="00FC4BFE" w:rsidP="009C0184">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eastAsia="Times New Roman" w:cs="Arial"/>
                <w:szCs w:val="22"/>
              </w:rPr>
              <w:t>A condition in which a person has never delivered a live child, or has never been a legal or societally-recognized parent to a child.</w:t>
            </w:r>
          </w:p>
        </w:tc>
      </w:tr>
      <w:tr w:rsidR="00FC4BFE" w:rsidRPr="00F97773" w14:paraId="3AC9265E"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623674E3"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Primary female infertility</w:t>
            </w:r>
          </w:p>
          <w:p w14:paraId="5E2F2465" w14:textId="77777777" w:rsidR="00FC4BFE" w:rsidRPr="00F97773" w:rsidRDefault="00FC4BFE" w:rsidP="00FC4BFE">
            <w:pPr>
              <w:rPr>
                <w:rFonts w:cstheme="minorHAnsi"/>
                <w:szCs w:val="22"/>
              </w:rPr>
            </w:pPr>
          </w:p>
        </w:tc>
        <w:tc>
          <w:tcPr>
            <w:tcW w:w="0" w:type="auto"/>
          </w:tcPr>
          <w:p w14:paraId="5194212A" w14:textId="77777777" w:rsidR="00FC4BFE" w:rsidRPr="00F97773" w:rsidRDefault="00FC4BFE" w:rsidP="009C0184">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A woman who has never been diagnosed with a clinical pregnancy and meets the criteria of being</w:t>
            </w:r>
            <w:r w:rsidR="009C0184" w:rsidRPr="00F97773">
              <w:rPr>
                <w:rFonts w:eastAsia="Times New Roman" w:cs="Arial"/>
                <w:szCs w:val="22"/>
              </w:rPr>
              <w:t xml:space="preserve"> </w:t>
            </w:r>
            <w:r w:rsidRPr="00F97773">
              <w:rPr>
                <w:rFonts w:eastAsia="Times New Roman" w:cs="Arial"/>
                <w:szCs w:val="22"/>
              </w:rPr>
              <w:t>classified as having infertility</w:t>
            </w:r>
            <w:r w:rsidR="009C0184" w:rsidRPr="00F97773">
              <w:rPr>
                <w:rFonts w:eastAsia="Times New Roman" w:cs="Arial"/>
                <w:szCs w:val="22"/>
              </w:rPr>
              <w:t>.</w:t>
            </w:r>
          </w:p>
        </w:tc>
      </w:tr>
      <w:tr w:rsidR="00FC4BFE" w:rsidRPr="00F97773" w14:paraId="2CB12838"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D1C362"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Primary male infertility</w:t>
            </w:r>
          </w:p>
          <w:p w14:paraId="77415B44" w14:textId="77777777" w:rsidR="00FC4BFE" w:rsidRPr="00F97773" w:rsidRDefault="00FC4BFE" w:rsidP="00FC4BFE">
            <w:pPr>
              <w:rPr>
                <w:rFonts w:cstheme="minorHAnsi"/>
                <w:szCs w:val="22"/>
              </w:rPr>
            </w:pPr>
          </w:p>
        </w:tc>
        <w:tc>
          <w:tcPr>
            <w:tcW w:w="0" w:type="auto"/>
          </w:tcPr>
          <w:p w14:paraId="215749A6" w14:textId="77777777" w:rsidR="00FC4BFE" w:rsidRPr="00F97773" w:rsidRDefault="00FC4BFE" w:rsidP="009C0184">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eastAsia="Times New Roman" w:cs="Arial"/>
                <w:szCs w:val="22"/>
              </w:rPr>
              <w:t>A man who has never initiated a clinical pregnancy and meets the criteria of being classified as infertile</w:t>
            </w:r>
            <w:r w:rsidR="009C0184" w:rsidRPr="00F97773">
              <w:rPr>
                <w:rFonts w:eastAsia="Times New Roman" w:cs="Arial"/>
                <w:szCs w:val="22"/>
              </w:rPr>
              <w:t>.</w:t>
            </w:r>
          </w:p>
        </w:tc>
      </w:tr>
      <w:tr w:rsidR="00FC4BFE" w:rsidRPr="00F97773" w14:paraId="704F4FFD"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2360A7B0"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Secondary involuntary childlessness (</w:t>
            </w:r>
            <w:r w:rsidRPr="00F97773">
              <w:rPr>
                <w:rFonts w:cs="Arial"/>
                <w:szCs w:val="22"/>
              </w:rPr>
              <w:t>Secondary infertility)</w:t>
            </w:r>
          </w:p>
          <w:p w14:paraId="4E0DDF62" w14:textId="77777777" w:rsidR="00FC4BFE" w:rsidRPr="00F97773" w:rsidRDefault="00FC4BFE" w:rsidP="00FC4BFE">
            <w:pPr>
              <w:rPr>
                <w:rFonts w:cstheme="minorHAnsi"/>
                <w:szCs w:val="22"/>
              </w:rPr>
            </w:pPr>
          </w:p>
        </w:tc>
        <w:tc>
          <w:tcPr>
            <w:tcW w:w="0" w:type="auto"/>
          </w:tcPr>
          <w:p w14:paraId="053F8148" w14:textId="77777777" w:rsidR="00FC4BFE" w:rsidRPr="00F97773" w:rsidRDefault="00FC4BFE" w:rsidP="009C0184">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A condition in a person with a child wish, who has previously delivered a live child, or is or has been a legal or societally-recognized parent to a child. A major cause of secondary involuntary</w:t>
            </w:r>
            <w:r w:rsidR="009C0184" w:rsidRPr="00F97773">
              <w:rPr>
                <w:rFonts w:eastAsia="Times New Roman" w:cs="Arial"/>
                <w:szCs w:val="22"/>
              </w:rPr>
              <w:t xml:space="preserve"> </w:t>
            </w:r>
            <w:r w:rsidRPr="00F97773">
              <w:rPr>
                <w:rFonts w:eastAsia="Times New Roman" w:cs="Arial"/>
                <w:szCs w:val="22"/>
              </w:rPr>
              <w:t>childlessness is infertility</w:t>
            </w:r>
            <w:r w:rsidR="009C0184" w:rsidRPr="00F97773">
              <w:rPr>
                <w:rFonts w:eastAsia="Times New Roman" w:cs="Arial"/>
                <w:szCs w:val="22"/>
              </w:rPr>
              <w:t>.</w:t>
            </w:r>
          </w:p>
        </w:tc>
      </w:tr>
      <w:tr w:rsidR="00FC4BFE" w:rsidRPr="00F97773" w14:paraId="669D048E"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BC9CE4"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Secondary female infertility</w:t>
            </w:r>
          </w:p>
          <w:p w14:paraId="37DB9399" w14:textId="77777777" w:rsidR="00FC4BFE" w:rsidRPr="00F97773" w:rsidRDefault="00FC4BFE" w:rsidP="00FC4BFE">
            <w:pPr>
              <w:rPr>
                <w:rFonts w:cstheme="minorHAnsi"/>
                <w:szCs w:val="22"/>
              </w:rPr>
            </w:pPr>
          </w:p>
        </w:tc>
        <w:tc>
          <w:tcPr>
            <w:tcW w:w="0" w:type="auto"/>
          </w:tcPr>
          <w:p w14:paraId="7DBA13F8" w14:textId="77777777" w:rsidR="00FC4BFE" w:rsidRPr="00F97773" w:rsidRDefault="00FC4BFE" w:rsidP="009C0184">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eastAsia="Times New Roman" w:cs="Arial"/>
                <w:szCs w:val="22"/>
              </w:rPr>
              <w:t>A woman unable to establish a clinical pregnancy but who has previously been diagnosed with a clinical pregnancy.</w:t>
            </w:r>
          </w:p>
        </w:tc>
      </w:tr>
      <w:tr w:rsidR="00FC4BFE" w:rsidRPr="00F97773" w14:paraId="24824D38"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30C4B858"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Secondary male infertility</w:t>
            </w:r>
          </w:p>
          <w:p w14:paraId="05E0CC02" w14:textId="77777777" w:rsidR="00FC4BFE" w:rsidRPr="00F97773" w:rsidRDefault="00FC4BFE" w:rsidP="00FC4BFE">
            <w:pPr>
              <w:rPr>
                <w:rFonts w:cstheme="minorHAnsi"/>
                <w:szCs w:val="22"/>
              </w:rPr>
            </w:pPr>
          </w:p>
        </w:tc>
        <w:tc>
          <w:tcPr>
            <w:tcW w:w="0" w:type="auto"/>
          </w:tcPr>
          <w:p w14:paraId="1BFF1982" w14:textId="77777777" w:rsidR="00FC4BFE" w:rsidRPr="00F97773" w:rsidRDefault="00FC4BFE" w:rsidP="00FC4BFE">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A man who is unable to initiate a clinical pregnancy, but who had previously initiated a clinical pregnancy.</w:t>
            </w:r>
          </w:p>
        </w:tc>
      </w:tr>
      <w:tr w:rsidR="00FC4BFE" w:rsidRPr="00F97773" w14:paraId="31D4F7DE"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931A4" w14:textId="77777777" w:rsidR="00FC4BFE" w:rsidRPr="00F97773" w:rsidRDefault="00FC4BFE" w:rsidP="00FC4BFE">
            <w:pPr>
              <w:shd w:val="clear" w:color="auto" w:fill="FFFFFF"/>
              <w:rPr>
                <w:rFonts w:eastAsia="Times New Roman" w:cs="Arial"/>
                <w:b w:val="0"/>
                <w:szCs w:val="22"/>
              </w:rPr>
            </w:pPr>
            <w:r w:rsidRPr="00F97773">
              <w:rPr>
                <w:rFonts w:cs="Arial"/>
                <w:szCs w:val="22"/>
              </w:rPr>
              <w:t xml:space="preserve">Semen analysis   </w:t>
            </w:r>
          </w:p>
        </w:tc>
        <w:tc>
          <w:tcPr>
            <w:tcW w:w="0" w:type="auto"/>
          </w:tcPr>
          <w:p w14:paraId="68522150" w14:textId="77777777" w:rsidR="00FC4BFE" w:rsidRPr="00F97773" w:rsidRDefault="00FC4BFE" w:rsidP="00FC4BFE">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cs="Arial"/>
                <w:szCs w:val="22"/>
              </w:rPr>
              <w:t>A description of the ejaculate to assess function of the male reproductive tract. Characteristic parameters include volume, pH, concentration, motility, vitality, morphology of spermatozoa</w:t>
            </w:r>
            <w:r w:rsidR="00DC0442" w:rsidRPr="00F97773">
              <w:rPr>
                <w:rFonts w:cs="Arial"/>
                <w:szCs w:val="22"/>
              </w:rPr>
              <w:t>,</w:t>
            </w:r>
            <w:r w:rsidRPr="00F97773">
              <w:rPr>
                <w:rFonts w:cs="Arial"/>
                <w:szCs w:val="22"/>
              </w:rPr>
              <w:t xml:space="preserve"> and presence of other cells.</w:t>
            </w:r>
          </w:p>
        </w:tc>
      </w:tr>
      <w:tr w:rsidR="00FC4BFE" w:rsidRPr="00F97773" w14:paraId="3F5D3871"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5235D883" w14:textId="77777777" w:rsidR="00FC4BFE" w:rsidRPr="00F97773" w:rsidRDefault="00FC4BFE" w:rsidP="00FC4BFE">
            <w:pPr>
              <w:shd w:val="clear" w:color="auto" w:fill="FFFFFF"/>
              <w:rPr>
                <w:rFonts w:eastAsia="Times New Roman" w:cs="Arial"/>
                <w:b w:val="0"/>
                <w:szCs w:val="22"/>
              </w:rPr>
            </w:pPr>
            <w:r w:rsidRPr="00F97773">
              <w:rPr>
                <w:rFonts w:cs="Arial"/>
                <w:szCs w:val="22"/>
              </w:rPr>
              <w:t>Subfertility</w:t>
            </w:r>
          </w:p>
        </w:tc>
        <w:tc>
          <w:tcPr>
            <w:tcW w:w="0" w:type="auto"/>
          </w:tcPr>
          <w:p w14:paraId="76C003C3" w14:textId="77777777" w:rsidR="00FC4BFE" w:rsidRPr="00F97773" w:rsidRDefault="00FC4BFE" w:rsidP="00FC4BFE">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t>A term that should be used interchangeably with infertility.</w:t>
            </w:r>
          </w:p>
        </w:tc>
      </w:tr>
      <w:tr w:rsidR="00FC4BFE" w:rsidRPr="00F97773" w14:paraId="67B2B417"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4B1067"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 xml:space="preserve">Testicular sperm aspiration/extraction (TESA/TESE) </w:t>
            </w:r>
          </w:p>
        </w:tc>
        <w:tc>
          <w:tcPr>
            <w:tcW w:w="0" w:type="auto"/>
          </w:tcPr>
          <w:p w14:paraId="38C138F4" w14:textId="77777777" w:rsidR="00FC4BFE" w:rsidRPr="00F97773" w:rsidRDefault="00FC4BFE" w:rsidP="00FC4BFE">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eastAsia="Times New Roman" w:cs="Arial"/>
                <w:szCs w:val="22"/>
              </w:rPr>
              <w:t>A surgical procedure involving one or more testicular biopsies or needle aspirations to obtain sperm for use in IVF and/or ICSI.</w:t>
            </w:r>
          </w:p>
        </w:tc>
      </w:tr>
      <w:tr w:rsidR="00FC4BFE" w:rsidRPr="00F97773" w14:paraId="429426D7" w14:textId="77777777" w:rsidTr="004C268D">
        <w:tc>
          <w:tcPr>
            <w:cnfStyle w:val="001000000000" w:firstRow="0" w:lastRow="0" w:firstColumn="1" w:lastColumn="0" w:oddVBand="0" w:evenVBand="0" w:oddHBand="0" w:evenHBand="0" w:firstRowFirstColumn="0" w:firstRowLastColumn="0" w:lastRowFirstColumn="0" w:lastRowLastColumn="0"/>
            <w:tcW w:w="0" w:type="auto"/>
          </w:tcPr>
          <w:p w14:paraId="4DB3D32F" w14:textId="77777777" w:rsidR="00FC4BFE" w:rsidRPr="00F97773" w:rsidRDefault="00FC4BFE" w:rsidP="00FC4BFE">
            <w:pPr>
              <w:shd w:val="clear" w:color="auto" w:fill="FFFFFF"/>
              <w:rPr>
                <w:rFonts w:eastAsia="Times New Roman" w:cs="Arial"/>
                <w:b w:val="0"/>
                <w:szCs w:val="22"/>
              </w:rPr>
            </w:pPr>
          </w:p>
          <w:p w14:paraId="06B9A372" w14:textId="77777777" w:rsidR="00FC4BFE" w:rsidRPr="00F97773" w:rsidRDefault="00FC4BFE" w:rsidP="00FC4BFE">
            <w:pPr>
              <w:shd w:val="clear" w:color="auto" w:fill="FFFFFF"/>
              <w:rPr>
                <w:rFonts w:eastAsia="Times New Roman" w:cs="Arial"/>
                <w:b w:val="0"/>
                <w:szCs w:val="22"/>
              </w:rPr>
            </w:pPr>
            <w:r w:rsidRPr="00F97773">
              <w:rPr>
                <w:rFonts w:eastAsia="Times New Roman" w:cs="Arial"/>
                <w:szCs w:val="22"/>
              </w:rPr>
              <w:t>Unexplained infertility</w:t>
            </w:r>
          </w:p>
          <w:p w14:paraId="1ABFF913" w14:textId="77777777" w:rsidR="00FC4BFE" w:rsidRPr="00F97773" w:rsidRDefault="00FC4BFE" w:rsidP="00FC4BFE">
            <w:pPr>
              <w:shd w:val="clear" w:color="auto" w:fill="FFFFFF"/>
              <w:rPr>
                <w:rFonts w:eastAsia="Times New Roman" w:cs="Arial"/>
                <w:b w:val="0"/>
                <w:szCs w:val="22"/>
              </w:rPr>
            </w:pPr>
          </w:p>
        </w:tc>
        <w:tc>
          <w:tcPr>
            <w:tcW w:w="0" w:type="auto"/>
          </w:tcPr>
          <w:p w14:paraId="51C30B45" w14:textId="77777777" w:rsidR="00FC4BFE" w:rsidRPr="00F97773" w:rsidRDefault="00FC4BFE" w:rsidP="00FC4BFE">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F97773">
              <w:rPr>
                <w:rFonts w:eastAsia="Times New Roman" w:cs="Arial"/>
                <w:szCs w:val="22"/>
              </w:rPr>
              <w:lastRenderedPageBreak/>
              <w:t xml:space="preserve">Infertility in couples with apparently normal ovarian function, </w:t>
            </w:r>
            <w:r w:rsidR="00DC0442" w:rsidRPr="00F97773">
              <w:rPr>
                <w:rFonts w:eastAsia="Times New Roman" w:cs="Arial"/>
                <w:szCs w:val="22"/>
              </w:rPr>
              <w:t>f</w:t>
            </w:r>
            <w:r w:rsidRPr="00F97773">
              <w:rPr>
                <w:rFonts w:eastAsia="Times New Roman" w:cs="Arial"/>
                <w:szCs w:val="22"/>
              </w:rPr>
              <w:t>allopian tubes, uterus, cervix</w:t>
            </w:r>
            <w:r w:rsidR="00DC0442" w:rsidRPr="00F97773">
              <w:rPr>
                <w:rFonts w:eastAsia="Times New Roman" w:cs="Arial"/>
                <w:szCs w:val="22"/>
              </w:rPr>
              <w:t>,</w:t>
            </w:r>
            <w:r w:rsidRPr="00F97773">
              <w:rPr>
                <w:rFonts w:eastAsia="Times New Roman" w:cs="Arial"/>
                <w:szCs w:val="22"/>
              </w:rPr>
              <w:t xml:space="preserve"> and pelvis and with adequate coital </w:t>
            </w:r>
            <w:r w:rsidRPr="00F97773">
              <w:rPr>
                <w:rFonts w:eastAsia="Times New Roman" w:cs="Arial"/>
                <w:szCs w:val="22"/>
              </w:rPr>
              <w:lastRenderedPageBreak/>
              <w:t xml:space="preserve">frequency; and apparently normal testicular function, </w:t>
            </w:r>
            <w:proofErr w:type="spellStart"/>
            <w:r w:rsidRPr="00F97773">
              <w:rPr>
                <w:rFonts w:eastAsia="Times New Roman" w:cs="Arial"/>
                <w:szCs w:val="22"/>
              </w:rPr>
              <w:t>genito</w:t>
            </w:r>
            <w:proofErr w:type="spellEnd"/>
            <w:r w:rsidRPr="00F97773">
              <w:rPr>
                <w:rFonts w:eastAsia="Times New Roman" w:cs="Arial"/>
                <w:szCs w:val="22"/>
              </w:rPr>
              <w:t>-urinary anatomy</w:t>
            </w:r>
            <w:r w:rsidR="00DC0442" w:rsidRPr="00F97773">
              <w:rPr>
                <w:rFonts w:eastAsia="Times New Roman" w:cs="Arial"/>
                <w:szCs w:val="22"/>
              </w:rPr>
              <w:t>,</w:t>
            </w:r>
            <w:r w:rsidRPr="00F97773">
              <w:rPr>
                <w:rFonts w:eastAsia="Times New Roman" w:cs="Arial"/>
                <w:szCs w:val="22"/>
              </w:rPr>
              <w:t xml:space="preserve"> and a normal ejaculate. The potential for this diagnosis is dependent upon the methodologies used and/or those methodologies available.</w:t>
            </w:r>
          </w:p>
        </w:tc>
      </w:tr>
      <w:tr w:rsidR="00FC4BFE" w:rsidRPr="00F97773" w14:paraId="35A58299" w14:textId="77777777" w:rsidTr="004C2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A2D89A" w14:textId="77777777" w:rsidR="00FC4BFE" w:rsidRPr="00F97773" w:rsidRDefault="00FC4BFE" w:rsidP="00FC4BFE">
            <w:pPr>
              <w:shd w:val="clear" w:color="auto" w:fill="FFFFFF"/>
              <w:rPr>
                <w:rFonts w:eastAsia="Times New Roman" w:cs="Arial"/>
                <w:b w:val="0"/>
                <w:szCs w:val="22"/>
              </w:rPr>
            </w:pPr>
            <w:proofErr w:type="spellStart"/>
            <w:r w:rsidRPr="00F97773">
              <w:rPr>
                <w:rFonts w:eastAsia="Times New Roman" w:cs="Arial"/>
                <w:szCs w:val="22"/>
              </w:rPr>
              <w:lastRenderedPageBreak/>
              <w:t>Varicocoele</w:t>
            </w:r>
            <w:proofErr w:type="spellEnd"/>
          </w:p>
        </w:tc>
        <w:tc>
          <w:tcPr>
            <w:tcW w:w="0" w:type="auto"/>
          </w:tcPr>
          <w:p w14:paraId="2A5C6543" w14:textId="77777777" w:rsidR="00FC4BFE" w:rsidRPr="00F97773" w:rsidRDefault="00FC4BFE" w:rsidP="00FC4BFE">
            <w:pPr>
              <w:shd w:val="clear" w:color="auto" w:fill="FFFFFF"/>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F97773">
              <w:rPr>
                <w:rFonts w:cs="Arial"/>
                <w:szCs w:val="22"/>
              </w:rPr>
              <w:t>A venous enlargement in the testicular pampiniform plexus.</w:t>
            </w:r>
          </w:p>
        </w:tc>
      </w:tr>
    </w:tbl>
    <w:p w14:paraId="298FF775" w14:textId="77777777" w:rsidR="00A52F33" w:rsidRPr="00F97773" w:rsidRDefault="00A52F33" w:rsidP="001244A3"/>
    <w:p w14:paraId="13150F1C" w14:textId="77777777" w:rsidR="00A52F33" w:rsidRPr="00F97773" w:rsidRDefault="00A52F33" w:rsidP="001244A3"/>
    <w:p w14:paraId="29F16337" w14:textId="77777777" w:rsidR="00A52F33" w:rsidRPr="00F97773" w:rsidRDefault="00A52F33" w:rsidP="001244A3">
      <w:pPr>
        <w:sectPr w:rsidR="00A52F33" w:rsidRPr="00F97773" w:rsidSect="006970B4">
          <w:pgSz w:w="12240" w:h="15840"/>
          <w:pgMar w:top="1440" w:right="1440" w:bottom="1440" w:left="1440" w:header="720" w:footer="720" w:gutter="0"/>
          <w:pgNumType w:fmt="lowerRoman"/>
          <w:cols w:space="720"/>
          <w:docGrid w:linePitch="360"/>
        </w:sectPr>
      </w:pPr>
    </w:p>
    <w:p w14:paraId="2C77F7BE" w14:textId="77777777" w:rsidR="000E1F1B" w:rsidRPr="00F97773" w:rsidRDefault="000E1F1B" w:rsidP="000E1F1B">
      <w:pPr>
        <w:pStyle w:val="Heading1"/>
        <w:numPr>
          <w:ilvl w:val="0"/>
          <w:numId w:val="0"/>
        </w:numPr>
      </w:pPr>
      <w:bookmarkStart w:id="10" w:name="_Toc12031761"/>
      <w:r w:rsidRPr="00F97773">
        <w:lastRenderedPageBreak/>
        <w:t>Preamble</w:t>
      </w:r>
      <w:bookmarkEnd w:id="10"/>
    </w:p>
    <w:p w14:paraId="116807CC" w14:textId="77777777" w:rsidR="000F723E" w:rsidRPr="00F97773" w:rsidRDefault="000F723E" w:rsidP="000E1F1B">
      <w:pPr>
        <w:jc w:val="both"/>
      </w:pPr>
    </w:p>
    <w:p w14:paraId="5EFFD36E" w14:textId="77777777" w:rsidR="000E1F1B" w:rsidRPr="00F97773" w:rsidRDefault="000E1F1B" w:rsidP="000F723E">
      <w:r w:rsidRPr="00F97773">
        <w:t>The problem of infertility has long been identified as a priority by clinicians in South Africa.  To date, it has not been defined as a disease by the policy makers in South Africa in accordance with the World Health Organisation (WHO) definition. This has resulted in service</w:t>
      </w:r>
      <w:r w:rsidR="000F723E" w:rsidRPr="00F97773">
        <w:t>s</w:t>
      </w:r>
      <w:r w:rsidRPr="00F97773">
        <w:t xml:space="preserve"> that </w:t>
      </w:r>
      <w:r w:rsidR="000F723E" w:rsidRPr="00F97773">
        <w:t>are</w:t>
      </w:r>
      <w:r w:rsidRPr="00F97773">
        <w:t xml:space="preserve"> inaccessible, scarcely available</w:t>
      </w:r>
      <w:r w:rsidR="000F723E" w:rsidRPr="00F97773">
        <w:t>,</w:t>
      </w:r>
      <w:r w:rsidRPr="00F97773">
        <w:t xml:space="preserve"> and </w:t>
      </w:r>
      <w:r w:rsidR="00761BEF">
        <w:t>at</w:t>
      </w:r>
      <w:r w:rsidR="00761BEF" w:rsidRPr="00F97773">
        <w:t xml:space="preserve"> </w:t>
      </w:r>
      <w:r w:rsidRPr="00F97773">
        <w:t xml:space="preserve">prohibitive costs. At the time of going to press, there are only </w:t>
      </w:r>
      <w:r w:rsidR="000F723E" w:rsidRPr="00F97773">
        <w:t>two</w:t>
      </w:r>
      <w:r w:rsidRPr="00F97773">
        <w:t xml:space="preserve"> public sector hospitals that offer the full range of fertility treatment</w:t>
      </w:r>
      <w:r w:rsidR="000F723E" w:rsidRPr="00F97773">
        <w:t>, with</w:t>
      </w:r>
      <w:r w:rsidRPr="00F97773">
        <w:t xml:space="preserve"> </w:t>
      </w:r>
      <w:r w:rsidR="000F723E" w:rsidRPr="00F97773">
        <w:t>t</w:t>
      </w:r>
      <w:r w:rsidRPr="00F97773">
        <w:t xml:space="preserve">wo </w:t>
      </w:r>
      <w:r w:rsidR="000F723E" w:rsidRPr="00F97773">
        <w:t>additional</w:t>
      </w:r>
      <w:r w:rsidRPr="00F97773">
        <w:t xml:space="preserve"> public hospitals offer</w:t>
      </w:r>
      <w:r w:rsidR="000F723E" w:rsidRPr="00F97773">
        <w:t>ing</w:t>
      </w:r>
      <w:r w:rsidRPr="00F97773">
        <w:t xml:space="preserve"> service</w:t>
      </w:r>
      <w:r w:rsidR="000F723E" w:rsidRPr="00F97773">
        <w:t>s</w:t>
      </w:r>
      <w:r w:rsidRPr="00F97773">
        <w:t xml:space="preserve"> in a public-private partnership agreement with private clinics. These guidelines seek to fill the clinical and policy gap in South Africa, where the policy component is outlined in the </w:t>
      </w:r>
      <w:r w:rsidR="000F723E" w:rsidRPr="00F97773">
        <w:t xml:space="preserve">2019 </w:t>
      </w:r>
      <w:r w:rsidRPr="00F97773">
        <w:t>Integrated Sexual and Reproductive Health Policy for South Africa.</w:t>
      </w:r>
    </w:p>
    <w:p w14:paraId="175F1741" w14:textId="77777777" w:rsidR="000F723E" w:rsidRPr="00F97773" w:rsidRDefault="000F723E" w:rsidP="000F723E"/>
    <w:p w14:paraId="360BC87E" w14:textId="77777777" w:rsidR="000F723E" w:rsidRPr="00F97773" w:rsidRDefault="000F723E" w:rsidP="000F723E"/>
    <w:p w14:paraId="7D17663B" w14:textId="77777777" w:rsidR="000F723E" w:rsidRPr="00F97773" w:rsidRDefault="000F723E">
      <w:pPr>
        <w:spacing w:line="240" w:lineRule="auto"/>
      </w:pPr>
      <w:r w:rsidRPr="00F97773">
        <w:br w:type="page"/>
      </w:r>
    </w:p>
    <w:p w14:paraId="05B9EB2F" w14:textId="77777777" w:rsidR="000F723E" w:rsidRPr="00F97773" w:rsidRDefault="000F723E" w:rsidP="00E578F1">
      <w:pPr>
        <w:pStyle w:val="Heading1"/>
      </w:pPr>
      <w:bookmarkStart w:id="11" w:name="_Toc12031762"/>
      <w:r w:rsidRPr="00F97773">
        <w:lastRenderedPageBreak/>
        <w:t>Introduction</w:t>
      </w:r>
      <w:bookmarkEnd w:id="11"/>
    </w:p>
    <w:p w14:paraId="48802664" w14:textId="77777777" w:rsidR="000F723E" w:rsidRPr="00F97773" w:rsidRDefault="000F723E" w:rsidP="000F723E"/>
    <w:p w14:paraId="774DACA2" w14:textId="77777777" w:rsidR="000F723E" w:rsidRPr="00F97773" w:rsidRDefault="000F723E" w:rsidP="000F723E">
      <w:pPr>
        <w:rPr>
          <w:vertAlign w:val="superscript"/>
        </w:rPr>
      </w:pPr>
      <w:r w:rsidRPr="00F97773">
        <w:t>The WHO has defined infertility as a “disease of the reproductive system”, result</w:t>
      </w:r>
      <w:r w:rsidR="00EB0F79" w:rsidRPr="00F97773">
        <w:t>ing</w:t>
      </w:r>
      <w:r w:rsidRPr="00F97773">
        <w:t xml:space="preserve"> in a disability.</w:t>
      </w:r>
      <w:r w:rsidR="00EB0F79" w:rsidRPr="00F97773">
        <w:fldChar w:fldCharType="begin"/>
      </w:r>
      <w:r w:rsidR="00EB0F79" w:rsidRPr="00F97773">
        <w:instrText xml:space="preserve"> ADDIN EN.CITE &lt;EndNote&gt;&lt;Cite&gt;&lt;Author&gt;Mascarenhas&lt;/Author&gt;&lt;Year&gt;2012&lt;/Year&gt;&lt;RecNum&gt;257&lt;/RecNum&gt;&lt;DisplayText&gt;&lt;style face="superscript"&gt;2&lt;/style&gt;&lt;/DisplayText&gt;&lt;record&gt;&lt;rec-number&gt;257&lt;/rec-number&gt;&lt;foreign-keys&gt;&lt;key app="EN" db-id="eare2taxlax2sqezt0kv0afm2vr2vt95dwsz" timestamp="1553667081"&gt;257&lt;/key&gt;&lt;/foreign-keys&gt;&lt;ref-type name="Journal Article"&gt;17&lt;/ref-type&gt;&lt;contributors&gt;&lt;authors&gt;&lt;author&gt;Mascarenhas, Maya N.&lt;/author&gt;&lt;author&gt;Flaxman, Seth R.&lt;/author&gt;&lt;author&gt;Boerma, Ties&lt;/author&gt;&lt;author&gt;Vanderpoel, Sheryl&lt;/author&gt;&lt;author&gt;Stevens, Gretchen A.&lt;/author&gt;&lt;/authors&gt;&lt;/contributors&gt;&lt;titles&gt;&lt;title&gt;National, Regional, and Global Trends in Infertility Prevalence Since 1990: A Systematic Analysis of 277 Health Surveys&lt;/title&gt;&lt;secondary-title&gt;PLOS Medicine&lt;/secondary-title&gt;&lt;/titles&gt;&lt;periodical&gt;&lt;full-title&gt;PLoS Med&lt;/full-title&gt;&lt;abbr-1&gt;PLoS medicine&lt;/abbr-1&gt;&lt;/periodical&gt;&lt;pages&gt;e1001356&lt;/pages&gt;&lt;volume&gt;9&lt;/volume&gt;&lt;number&gt;12&lt;/number&gt;&lt;dates&gt;&lt;year&gt;2012&lt;/year&gt;&lt;/dates&gt;&lt;publisher&gt;Public Library of Science&lt;/publisher&gt;&lt;urls&gt;&lt;related-urls&gt;&lt;url&gt;https://doi.org/10.1371/journal.pmed.1001356&lt;/url&gt;&lt;/related-urls&gt;&lt;/urls&gt;&lt;electronic-resource-num&gt;10.1371/journal.pmed.1001356&lt;/electronic-resource-num&gt;&lt;/record&gt;&lt;/Cite&gt;&lt;/EndNote&gt;</w:instrText>
      </w:r>
      <w:r w:rsidR="00EB0F79" w:rsidRPr="00F97773">
        <w:fldChar w:fldCharType="separate"/>
      </w:r>
      <w:r w:rsidR="00EB0F79" w:rsidRPr="00F97773">
        <w:rPr>
          <w:noProof/>
          <w:vertAlign w:val="superscript"/>
        </w:rPr>
        <w:t>2</w:t>
      </w:r>
      <w:r w:rsidR="00EB0F79" w:rsidRPr="00F97773">
        <w:fldChar w:fldCharType="end"/>
      </w:r>
    </w:p>
    <w:p w14:paraId="79E4A8AD" w14:textId="77777777" w:rsidR="000F723E" w:rsidRPr="00F97773" w:rsidRDefault="000F723E" w:rsidP="000F723E">
      <w:pPr>
        <w:rPr>
          <w:rFonts w:eastAsia="Times New Roman" w:cs="Times New Roman"/>
          <w:vertAlign w:val="superscript"/>
        </w:rPr>
      </w:pPr>
      <w:r w:rsidRPr="00F97773">
        <w:t>It is a global problem which transcends race, religion, culture, class</w:t>
      </w:r>
      <w:r w:rsidR="00EB0F79" w:rsidRPr="00F97773">
        <w:t>,</w:t>
      </w:r>
      <w:r w:rsidRPr="00F97773">
        <w:t xml:space="preserve"> and economic status. It has an impact on the couple’s psychological, financial, medical</w:t>
      </w:r>
      <w:r w:rsidR="00EB0F79" w:rsidRPr="00F97773">
        <w:t>,</w:t>
      </w:r>
      <w:r w:rsidRPr="00F97773">
        <w:t xml:space="preserve"> and social wellbeing. People affected by this disease have higher rates of depression, anxiety, suicide, divorces, intimate partner violence</w:t>
      </w:r>
      <w:r w:rsidR="00EB0F79" w:rsidRPr="00F97773">
        <w:t>,</w:t>
      </w:r>
      <w:r w:rsidRPr="00F97773">
        <w:t xml:space="preserve"> and societal stigma. It should be classified as a disability and should be protected under the </w:t>
      </w:r>
      <w:r w:rsidRPr="00F97773">
        <w:rPr>
          <w:rFonts w:eastAsia="Times New Roman" w:cs="Times New Roman"/>
        </w:rPr>
        <w:t>United Nations Convention on the Rights of Persons with Disabilities, adopted in 2006, whose purpose was to “promote, protect and ensure the full and equal enjoyment of all human rights and fundamental freedoms by all persons with disabilities, and to promote respect for their inherent dignity”.</w:t>
      </w:r>
      <w:r w:rsidR="00EB0F79" w:rsidRPr="00F97773">
        <w:rPr>
          <w:rFonts w:eastAsia="Times New Roman" w:cs="Times New Roman"/>
        </w:rPr>
        <w:fldChar w:fldCharType="begin"/>
      </w:r>
      <w:r w:rsidR="00EB0F79" w:rsidRPr="00F97773">
        <w:rPr>
          <w:rFonts w:eastAsia="Times New Roman" w:cs="Times New Roman"/>
        </w:rPr>
        <w:instrText xml:space="preserve"> ADDIN EN.CITE &lt;EndNote&gt;&lt;Cite&gt;&lt;Year&gt;2006&lt;/Year&gt;&lt;RecNum&gt;258&lt;/RecNum&gt;&lt;DisplayText&gt;&lt;style face="superscript"&gt;3&lt;/style&gt;&lt;/DisplayText&gt;&lt;record&gt;&lt;rec-number&gt;258&lt;/rec-number&gt;&lt;foreign-keys&gt;&lt;key app="EN" db-id="eare2taxlax2sqezt0kv0afm2vr2vt95dwsz" timestamp="1553667302"&gt;258&lt;/key&gt;&lt;/foreign-keys&gt;&lt;ref-type name="Generic"&gt;13&lt;/ref-type&gt;&lt;contributors&gt;&lt;/contributors&gt;&lt;titles&gt;&lt;title&gt;United Nations General Assembly Session 61 Resolution106. Convention on the Rights of Persons with DisabilitiesA/RES/61/106&lt;/title&gt;&lt;/titles&gt;&lt;dates&gt;&lt;year&gt;2006&lt;/year&gt;&lt;/dates&gt;&lt;urls&gt;&lt;/urls&gt;&lt;access-date&gt;10 November 2017&lt;/access-date&gt;&lt;/record&gt;&lt;/Cite&gt;&lt;/EndNote&gt;</w:instrText>
      </w:r>
      <w:r w:rsidR="00EB0F79" w:rsidRPr="00F97773">
        <w:rPr>
          <w:rFonts w:eastAsia="Times New Roman" w:cs="Times New Roman"/>
        </w:rPr>
        <w:fldChar w:fldCharType="separate"/>
      </w:r>
      <w:r w:rsidR="00EB0F79" w:rsidRPr="00F97773">
        <w:rPr>
          <w:rFonts w:eastAsia="Times New Roman" w:cs="Times New Roman"/>
          <w:noProof/>
          <w:vertAlign w:val="superscript"/>
        </w:rPr>
        <w:t>3</w:t>
      </w:r>
      <w:r w:rsidR="00EB0F79" w:rsidRPr="00F97773">
        <w:rPr>
          <w:rFonts w:eastAsia="Times New Roman" w:cs="Times New Roman"/>
        </w:rPr>
        <w:fldChar w:fldCharType="end"/>
      </w:r>
    </w:p>
    <w:p w14:paraId="5427EF5B" w14:textId="77777777" w:rsidR="000F723E" w:rsidRPr="00F97773" w:rsidRDefault="000F723E" w:rsidP="000F723E">
      <w:pPr>
        <w:rPr>
          <w:rFonts w:ascii="Times New Roman" w:eastAsia="Times New Roman" w:hAnsi="Times New Roman" w:cs="Times New Roman"/>
        </w:rPr>
      </w:pPr>
    </w:p>
    <w:p w14:paraId="1B164F4D" w14:textId="77777777" w:rsidR="000F723E" w:rsidRPr="00F97773" w:rsidRDefault="000F723E" w:rsidP="000F723E">
      <w:r w:rsidRPr="00F97773">
        <w:t>The burden of the disease worldwide is high. It is estimated that 34 million women, predominantly from developing countries are infertile</w:t>
      </w:r>
      <w:r w:rsidR="00377A36" w:rsidRPr="00F97773">
        <w:t>,</w:t>
      </w:r>
      <w:r w:rsidRPr="00F97773">
        <w:t xml:space="preserve"> and infertility in women is ranked the </w:t>
      </w:r>
      <w:r w:rsidR="00377A36" w:rsidRPr="00F97773">
        <w:t>fifth</w:t>
      </w:r>
      <w:r w:rsidRPr="00F97773">
        <w:t xml:space="preserve"> highest serious global disability.</w:t>
      </w:r>
      <w:r w:rsidR="00377A36" w:rsidRPr="00F97773">
        <w:fldChar w:fldCharType="begin"/>
      </w:r>
      <w:r w:rsidR="00377A36" w:rsidRPr="00F97773">
        <w:instrText xml:space="preserve"> ADDIN EN.CITE &lt;EndNote&gt;&lt;Cite&gt;&lt;Author&gt;World Health Organization&lt;/Author&gt;&lt;RecNum&gt;259&lt;/RecNum&gt;&lt;DisplayText&gt;&lt;style face="superscript"&gt;4&lt;/style&gt;&lt;/DisplayText&gt;&lt;record&gt;&lt;rec-number&gt;259&lt;/rec-number&gt;&lt;foreign-keys&gt;&lt;key app="EN" db-id="eare2taxlax2sqezt0kv0afm2vr2vt95dwsz" timestamp="1553667467"&gt;259&lt;/key&gt;&lt;/foreign-keys&gt;&lt;ref-type name="Web Page"&gt;12&lt;/ref-type&gt;&lt;contributors&gt;&lt;authors&gt;&lt;author&gt;World Health Organization,&lt;/author&gt;&lt;/authors&gt;&lt;/contributors&gt;&lt;titles&gt;&lt;title&gt;World report on disability&lt;/title&gt;&lt;/titles&gt;&lt;dates&gt;&lt;/dates&gt;&lt;urls&gt;&lt;related-urls&gt;&lt;url&gt;https://www.who.int/disabilities/world_report/2011/report/en/&lt;/url&gt;&lt;/related-urls&gt;&lt;/urls&gt;&lt;access-date&gt;10 November 2017&lt;/access-date&gt;&lt;/record&gt;&lt;/Cite&gt;&lt;/EndNote&gt;</w:instrText>
      </w:r>
      <w:r w:rsidR="00377A36" w:rsidRPr="00F97773">
        <w:fldChar w:fldCharType="separate"/>
      </w:r>
      <w:r w:rsidR="00377A36" w:rsidRPr="00F97773">
        <w:rPr>
          <w:noProof/>
          <w:vertAlign w:val="superscript"/>
        </w:rPr>
        <w:t>4</w:t>
      </w:r>
      <w:r w:rsidR="00377A36" w:rsidRPr="00F97773">
        <w:fldChar w:fldCharType="end"/>
      </w:r>
      <w:r w:rsidR="00377A36" w:rsidRPr="00F97773">
        <w:rPr>
          <w:vertAlign w:val="superscript"/>
        </w:rPr>
        <w:t xml:space="preserve"> </w:t>
      </w:r>
      <w:r w:rsidRPr="00F97773">
        <w:t>In South Africa 1 in 6 couples expe</w:t>
      </w:r>
      <w:r w:rsidR="00EC2083">
        <w:t>rience some form of infertility [</w:t>
      </w:r>
      <w:commentRangeStart w:id="12"/>
      <w:r w:rsidR="00EC2083">
        <w:t>REF</w:t>
      </w:r>
      <w:commentRangeEnd w:id="12"/>
      <w:r w:rsidR="00EC2083">
        <w:rPr>
          <w:rStyle w:val="CommentReference"/>
        </w:rPr>
        <w:commentReference w:id="12"/>
      </w:r>
      <w:r w:rsidR="00EC2083">
        <w:t>].</w:t>
      </w:r>
      <w:r w:rsidRPr="00F97773">
        <w:t xml:space="preserve"> The estimates of prevalence are not very accurate due to the fact that some cases are not reported.</w:t>
      </w:r>
    </w:p>
    <w:p w14:paraId="41ECFD43" w14:textId="77777777" w:rsidR="000F723E" w:rsidRPr="00F97773" w:rsidRDefault="000F723E" w:rsidP="000F723E"/>
    <w:p w14:paraId="3BBCC756" w14:textId="77777777" w:rsidR="000F723E" w:rsidRPr="00F97773" w:rsidRDefault="000F723E" w:rsidP="000F723E">
      <w:pPr>
        <w:rPr>
          <w:rFonts w:eastAsia="Times New Roman" w:cs="Times New Roman"/>
        </w:rPr>
      </w:pPr>
      <w:r w:rsidRPr="00F97773">
        <w:t>The needs</w:t>
      </w:r>
      <w:r w:rsidRPr="00F97773">
        <w:rPr>
          <w:rFonts w:eastAsia="Times New Roman" w:cs="Times New Roman"/>
        </w:rPr>
        <w:t xml:space="preserve"> of the lesbian, gay, bisexual, transgender</w:t>
      </w:r>
      <w:r w:rsidR="008C4A85">
        <w:rPr>
          <w:rFonts w:eastAsia="Times New Roman" w:cs="Times New Roman"/>
        </w:rPr>
        <w:t>, and intersex</w:t>
      </w:r>
      <w:r w:rsidRPr="00F97773">
        <w:rPr>
          <w:rFonts w:eastAsia="Times New Roman" w:cs="Times New Roman"/>
        </w:rPr>
        <w:t xml:space="preserve"> (LGBT</w:t>
      </w:r>
      <w:r w:rsidR="00EC2083">
        <w:rPr>
          <w:rFonts w:eastAsia="Times New Roman" w:cs="Times New Roman"/>
        </w:rPr>
        <w:t>Q</w:t>
      </w:r>
      <w:r w:rsidR="008C4A85">
        <w:rPr>
          <w:rFonts w:eastAsia="Times New Roman" w:cs="Times New Roman"/>
        </w:rPr>
        <w:t>I</w:t>
      </w:r>
      <w:r w:rsidRPr="00F97773">
        <w:rPr>
          <w:rFonts w:eastAsia="Times New Roman" w:cs="Times New Roman"/>
        </w:rPr>
        <w:t>) population in the context of their reproductive rights, has been lacking. Currently the demand for services to help this community to build a family is on the rise. This requires an adequate and a rights-based response from the country and the healthcare providers as a whole</w:t>
      </w:r>
      <w:r w:rsidR="00946E15" w:rsidRPr="00F97773">
        <w:rPr>
          <w:rFonts w:eastAsia="Times New Roman" w:cs="Times New Roman"/>
        </w:rPr>
        <w:t>.</w:t>
      </w:r>
    </w:p>
    <w:p w14:paraId="5437F978" w14:textId="77777777" w:rsidR="00946E15" w:rsidRPr="00F97773" w:rsidRDefault="00946E15" w:rsidP="000F723E">
      <w:pPr>
        <w:rPr>
          <w:rFonts w:eastAsia="Times New Roman" w:cs="Times New Roman"/>
        </w:rPr>
      </w:pPr>
    </w:p>
    <w:p w14:paraId="026A5886" w14:textId="77777777" w:rsidR="000F723E" w:rsidRPr="00F97773" w:rsidRDefault="000F723E" w:rsidP="000F723E">
      <w:r w:rsidRPr="00F97773">
        <w:t xml:space="preserve">Assisted </w:t>
      </w:r>
      <w:r w:rsidR="00946E15" w:rsidRPr="00F97773">
        <w:t>r</w:t>
      </w:r>
      <w:r w:rsidRPr="00F97773">
        <w:t xml:space="preserve">eproduction </w:t>
      </w:r>
      <w:r w:rsidR="00946E15" w:rsidRPr="00F97773">
        <w:t>technologies</w:t>
      </w:r>
      <w:r w:rsidRPr="00F97773">
        <w:t xml:space="preserve"> (ART) have been developed to assist infertile couples to achieve a pregnancy and to become parents.</w:t>
      </w:r>
      <w:r w:rsidR="00CD3A0B" w:rsidRPr="00F97773">
        <w:fldChar w:fldCharType="begin">
          <w:fldData xml:space="preserve">PEVuZE5vdGU+PENpdGU+PEF1dGhvcj5TdGVwdG9lPC9BdXRob3I+PFllYXI+MTk3NjwvWWVhcj48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</w:fldData>
        </w:fldChar>
      </w:r>
      <w:r w:rsidR="00CD3A0B" w:rsidRPr="00F97773">
        <w:instrText xml:space="preserve"> ADDIN EN.CITE </w:instrText>
      </w:r>
      <w:r w:rsidR="00CD3A0B" w:rsidRPr="00F97773">
        <w:fldChar w:fldCharType="begin">
          <w:fldData xml:space="preserve">PEVuZE5vdGU+PENpdGU+PEF1dGhvcj5TdGVwdG9lPC9BdXRob3I+PFllYXI+MTk3NjwvWWVhcj48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</w:fldData>
        </w:fldChar>
      </w:r>
      <w:r w:rsidR="00CD3A0B" w:rsidRPr="00F97773">
        <w:instrText xml:space="preserve"> ADDIN EN.CITE.DATA </w:instrText>
      </w:r>
      <w:r w:rsidR="00CD3A0B" w:rsidRPr="00F97773">
        <w:fldChar w:fldCharType="end"/>
      </w:r>
      <w:r w:rsidR="00CD3A0B" w:rsidRPr="00F97773">
        <w:fldChar w:fldCharType="separate"/>
      </w:r>
      <w:r w:rsidR="00CD3A0B" w:rsidRPr="00F97773">
        <w:rPr>
          <w:noProof/>
          <w:vertAlign w:val="superscript"/>
        </w:rPr>
        <w:t>5, 6</w:t>
      </w:r>
      <w:r w:rsidR="00CD3A0B" w:rsidRPr="00F97773">
        <w:fldChar w:fldCharType="end"/>
      </w:r>
      <w:r w:rsidR="00CD3A0B" w:rsidRPr="00F97773">
        <w:t xml:space="preserve"> </w:t>
      </w:r>
      <w:r w:rsidRPr="00F97773">
        <w:t xml:space="preserve">Through the widespread global usage of </w:t>
      </w:r>
      <w:r w:rsidR="00CD3A0B" w:rsidRPr="00F97773">
        <w:t>ART</w:t>
      </w:r>
      <w:r w:rsidRPr="00F97773">
        <w:t xml:space="preserve">, an estimated </w:t>
      </w:r>
      <w:r w:rsidR="007005F8">
        <w:t>eight</w:t>
      </w:r>
      <w:r w:rsidR="007005F8" w:rsidRPr="00F97773">
        <w:t xml:space="preserve"> </w:t>
      </w:r>
      <w:r w:rsidRPr="00F97773">
        <w:t>million pregnancies have been achieved worldwide</w:t>
      </w:r>
      <w:r w:rsidR="00EC2083">
        <w:t xml:space="preserve"> </w:t>
      </w:r>
      <w:r w:rsidR="00656DA9" w:rsidRPr="00F97773">
        <w:t>[</w:t>
      </w:r>
      <w:commentRangeStart w:id="13"/>
      <w:r w:rsidR="00656DA9" w:rsidRPr="00EC2083">
        <w:t>REF</w:t>
      </w:r>
      <w:commentRangeEnd w:id="13"/>
      <w:r w:rsidR="00EC2083">
        <w:rPr>
          <w:rStyle w:val="CommentReference"/>
        </w:rPr>
        <w:commentReference w:id="13"/>
      </w:r>
      <w:r w:rsidR="00656DA9" w:rsidRPr="00F97773">
        <w:t>]</w:t>
      </w:r>
      <w:r w:rsidR="00EC2083">
        <w:t>.</w:t>
      </w:r>
      <w:r w:rsidR="00CD3A0B" w:rsidRPr="00F97773">
        <w:rPr>
          <w:vertAlign w:val="superscript"/>
        </w:rPr>
        <w:t xml:space="preserve"> </w:t>
      </w:r>
      <w:r w:rsidRPr="00F97773">
        <w:t>However</w:t>
      </w:r>
      <w:r w:rsidR="009E1553" w:rsidRPr="00F97773">
        <w:t>,</w:t>
      </w:r>
      <w:r w:rsidRPr="00F97773">
        <w:t xml:space="preserve"> access to these services still remains a challenge, largely due to a lack of awareness, availability of treatment</w:t>
      </w:r>
      <w:r w:rsidR="009E1553" w:rsidRPr="00F97773">
        <w:t>,</w:t>
      </w:r>
      <w:r w:rsidRPr="00F97773">
        <w:t xml:space="preserve"> and prohibitive costs. The social stigma associated with the problem of infertility is an added barrier for couples, preventing them from seeking help. Compounded by various myths and misconceptions, the infertility challenge is both of epidemiological and social nature. Fertility services should be accessible including information, diagnosis, assessment</w:t>
      </w:r>
      <w:r w:rsidR="009E1553" w:rsidRPr="00F97773">
        <w:t>,</w:t>
      </w:r>
      <w:r w:rsidRPr="00F97773">
        <w:t xml:space="preserve"> and comprehensive fertility services</w:t>
      </w:r>
      <w:r w:rsidR="009E1553" w:rsidRPr="00F97773">
        <w:t>.</w:t>
      </w:r>
    </w:p>
    <w:p w14:paraId="44D2BDAF" w14:textId="77777777" w:rsidR="000F723E" w:rsidRPr="00F97773" w:rsidRDefault="000F723E" w:rsidP="000F723E"/>
    <w:p w14:paraId="63C3B479" w14:textId="77777777" w:rsidR="00A52F33" w:rsidRPr="00F97773" w:rsidRDefault="00A52F33" w:rsidP="001244A3"/>
    <w:p w14:paraId="65EF64E4" w14:textId="77777777" w:rsidR="00C1717A" w:rsidRPr="00F97773" w:rsidRDefault="00C1717A" w:rsidP="001244A3">
      <w:bookmarkStart w:id="14" w:name="_Toc523943827"/>
      <w:bookmarkStart w:id="15" w:name="_Toc523943828"/>
      <w:bookmarkStart w:id="16" w:name="_Toc523943829"/>
      <w:bookmarkStart w:id="17" w:name="_Toc523943831"/>
      <w:bookmarkStart w:id="18" w:name="_Toc523943834"/>
      <w:bookmarkStart w:id="19" w:name="_Toc523943836"/>
      <w:bookmarkStart w:id="20" w:name="_Toc523943838"/>
      <w:bookmarkStart w:id="21" w:name="_Toc523943839"/>
      <w:bookmarkStart w:id="22" w:name="_Toc523943840"/>
      <w:bookmarkStart w:id="23" w:name="_Toc523943841"/>
      <w:bookmarkEnd w:id="14"/>
      <w:bookmarkEnd w:id="15"/>
      <w:bookmarkEnd w:id="16"/>
      <w:bookmarkEnd w:id="17"/>
      <w:bookmarkEnd w:id="18"/>
      <w:bookmarkEnd w:id="19"/>
      <w:bookmarkEnd w:id="20"/>
      <w:bookmarkEnd w:id="21"/>
      <w:bookmarkEnd w:id="22"/>
    </w:p>
    <w:p w14:paraId="2BFE5DFD" w14:textId="77777777" w:rsidR="00F466AE" w:rsidRPr="00F97773" w:rsidRDefault="00F466AE">
      <w:pPr>
        <w:spacing w:line="240" w:lineRule="auto"/>
      </w:pPr>
      <w:r w:rsidRPr="00F97773">
        <w:br w:type="page"/>
      </w:r>
    </w:p>
    <w:p w14:paraId="5868809C" w14:textId="77777777" w:rsidR="00F466AE" w:rsidRPr="00F97773" w:rsidRDefault="00F466AE" w:rsidP="00F466AE">
      <w:pPr>
        <w:pStyle w:val="Heading2"/>
      </w:pPr>
      <w:bookmarkStart w:id="24" w:name="_Toc12031763"/>
      <w:r w:rsidRPr="00F97773">
        <w:lastRenderedPageBreak/>
        <w:t>Purpose and scope</w:t>
      </w:r>
      <w:bookmarkEnd w:id="24"/>
    </w:p>
    <w:p w14:paraId="3C1AC860" w14:textId="77777777" w:rsidR="00F466AE" w:rsidRPr="00F97773" w:rsidRDefault="00F466AE" w:rsidP="00F466AE"/>
    <w:p w14:paraId="6A85CD56" w14:textId="77777777" w:rsidR="00F466AE" w:rsidRPr="00F97773" w:rsidRDefault="00F466AE" w:rsidP="00F466AE">
      <w:pPr>
        <w:rPr>
          <w:b/>
        </w:rPr>
      </w:pPr>
      <w:r w:rsidRPr="00F97773">
        <w:rPr>
          <w:b/>
        </w:rPr>
        <w:t>Why this guidance has been produced</w:t>
      </w:r>
    </w:p>
    <w:p w14:paraId="2A233A81" w14:textId="77777777" w:rsidR="00F466AE" w:rsidRPr="00F97773" w:rsidRDefault="00F466AE" w:rsidP="00F466AE">
      <w:r w:rsidRPr="00F97773">
        <w:t>These guidelines present an approach to prevention, management, and psychosocial care of people seeking infertility treatment. The purpose is to provide uniformity and standardisation of care of an infertile patient to provide highly effective and cost-effective treatment.</w:t>
      </w:r>
    </w:p>
    <w:p w14:paraId="24882DAC" w14:textId="77777777" w:rsidR="00F466AE" w:rsidRPr="00F97773" w:rsidRDefault="00F466AE" w:rsidP="00F466AE"/>
    <w:p w14:paraId="174CEBEA" w14:textId="77777777" w:rsidR="00F466AE" w:rsidRPr="00F97773" w:rsidRDefault="00F466AE" w:rsidP="00F466AE">
      <w:pPr>
        <w:rPr>
          <w:b/>
        </w:rPr>
      </w:pPr>
      <w:r w:rsidRPr="00F97773">
        <w:rPr>
          <w:b/>
        </w:rPr>
        <w:t>Target users</w:t>
      </w:r>
    </w:p>
    <w:p w14:paraId="7D032DF8" w14:textId="77777777" w:rsidR="00F466AE" w:rsidRPr="00F97773" w:rsidRDefault="00F466AE" w:rsidP="00F466AE">
      <w:r w:rsidRPr="00F97773">
        <w:t>These guidelines provide guidance to all fertility clinic staff - doctors, nurses, midwives, counsellors, social workers, psychologists, embryologists, and administrative personnel - who have contact with patients and make decisions regarding their care, and can deliver routine fertility care and/or make referrals to specialist care. They should offer a basis for advocacy by the advocacy groups and other concerned government departments in an effort to create a social and medical cohesion amongst all the stakeholders.</w:t>
      </w:r>
    </w:p>
    <w:p w14:paraId="7E078B9C" w14:textId="77777777" w:rsidR="00F466AE" w:rsidRPr="00F97773" w:rsidRDefault="00F466AE" w:rsidP="00F466AE"/>
    <w:p w14:paraId="0283DE14" w14:textId="77777777" w:rsidR="00F466AE" w:rsidRPr="00F97773" w:rsidRDefault="00F466AE" w:rsidP="00F466AE">
      <w:pPr>
        <w:rPr>
          <w:b/>
        </w:rPr>
      </w:pPr>
      <w:r w:rsidRPr="00F97773">
        <w:rPr>
          <w:b/>
        </w:rPr>
        <w:t>Scope of the guidelines</w:t>
      </w:r>
    </w:p>
    <w:p w14:paraId="17EB693A" w14:textId="77777777" w:rsidR="00F466AE" w:rsidRPr="00F97773" w:rsidRDefault="00F466AE" w:rsidP="00F466AE">
      <w:r w:rsidRPr="00F97773">
        <w:t xml:space="preserve">These guidelines will offer best practice and </w:t>
      </w:r>
      <w:proofErr w:type="gramStart"/>
      <w:r w:rsidRPr="00F97773">
        <w:t>evidence based</w:t>
      </w:r>
      <w:proofErr w:type="gramEnd"/>
      <w:r w:rsidRPr="00F97773">
        <w:t xml:space="preserve"> management and care of people with infertility in South Africa. They provide recommendations for holistic care for infertility including prevention, evaluation, treatment, and psychological care.  </w:t>
      </w:r>
    </w:p>
    <w:p w14:paraId="3D30A63F" w14:textId="77777777" w:rsidR="00F466AE" w:rsidRPr="00F97773" w:rsidRDefault="00F466AE" w:rsidP="00F466AE"/>
    <w:p w14:paraId="0E669701" w14:textId="77777777" w:rsidR="00F466AE" w:rsidRPr="00F97773" w:rsidRDefault="00F466AE" w:rsidP="00F466AE"/>
    <w:p w14:paraId="10BBCC38" w14:textId="77777777" w:rsidR="00155B68" w:rsidRPr="00F97773" w:rsidRDefault="00155B68">
      <w:pPr>
        <w:spacing w:line="240" w:lineRule="auto"/>
      </w:pPr>
      <w:r w:rsidRPr="00F97773">
        <w:br w:type="page"/>
      </w:r>
    </w:p>
    <w:p w14:paraId="0F96456E" w14:textId="77777777" w:rsidR="00155B68" w:rsidRPr="00F97773" w:rsidRDefault="00155B68" w:rsidP="00155B68">
      <w:pPr>
        <w:pStyle w:val="Heading1"/>
      </w:pPr>
      <w:bookmarkStart w:id="25" w:name="_Toc12031764"/>
      <w:r w:rsidRPr="00F97773">
        <w:lastRenderedPageBreak/>
        <w:t>Safe conception care</w:t>
      </w:r>
      <w:bookmarkEnd w:id="25"/>
    </w:p>
    <w:p w14:paraId="12F25293" w14:textId="77777777" w:rsidR="00155B68" w:rsidRPr="00F97773" w:rsidRDefault="00155B68" w:rsidP="00155B68"/>
    <w:p w14:paraId="75567B0F" w14:textId="77777777" w:rsidR="00155B68" w:rsidRPr="00F97773" w:rsidRDefault="00155B68" w:rsidP="00155B68">
      <w:r w:rsidRPr="00F97773">
        <w:t>Safe conception care recognises the importance of preserving fertility as well as providing preconception care. Family planning should take a holistic reproductive life-span approach, rather than focusing only on contraception. Patients should be counselled</w:t>
      </w:r>
      <w:r w:rsidR="00E32ED0" w:rsidRPr="00F97773">
        <w:t xml:space="preserve"> not only</w:t>
      </w:r>
      <w:r w:rsidRPr="00F97773">
        <w:t xml:space="preserve"> about prevention of pregnancy, but also how to prevent infertility. This will reduce the interventions </w:t>
      </w:r>
      <w:r w:rsidR="00E32ED0" w:rsidRPr="00F97773">
        <w:t xml:space="preserve">needed </w:t>
      </w:r>
      <w:r w:rsidRPr="00F97773">
        <w:t xml:space="preserve">to correct the preventable causes of infertility. The healthcare providers should use every opportunity to identify the women at risk and manage </w:t>
      </w:r>
      <w:r w:rsidR="00E32ED0" w:rsidRPr="00F97773">
        <w:t>that</w:t>
      </w:r>
      <w:r w:rsidRPr="00F97773">
        <w:t xml:space="preserve"> risk appropriately</w:t>
      </w:r>
      <w:r w:rsidR="00E32ED0" w:rsidRPr="00F97773">
        <w:t>.</w:t>
      </w:r>
    </w:p>
    <w:p w14:paraId="11BBEE5B" w14:textId="77777777" w:rsidR="00155B68" w:rsidRPr="00F97773" w:rsidRDefault="00155B68" w:rsidP="00155B68"/>
    <w:p w14:paraId="71B3CEEE" w14:textId="77777777" w:rsidR="00155B68" w:rsidRPr="00F97773" w:rsidRDefault="00155B68" w:rsidP="00E32ED0">
      <w:pPr>
        <w:pStyle w:val="Heading2"/>
      </w:pPr>
      <w:bookmarkStart w:id="26" w:name="_Toc12031765"/>
      <w:r w:rsidRPr="00F97773">
        <w:t>Preconception Care</w:t>
      </w:r>
      <w:bookmarkEnd w:id="26"/>
    </w:p>
    <w:p w14:paraId="1A16714E" w14:textId="77777777" w:rsidR="00E32ED0" w:rsidRPr="00F97773" w:rsidRDefault="00E32ED0" w:rsidP="00155B68"/>
    <w:p w14:paraId="6A058617" w14:textId="77777777" w:rsidR="00155B68" w:rsidRPr="00F97773" w:rsidRDefault="00155B68" w:rsidP="00155B68">
      <w:r w:rsidRPr="00F97773">
        <w:t>Preconception counselling is important to all women seeking fertility treatment in an effort to optimise the pregnancy outcomes. This should be in accordance with the WHO preconception care package of preconception care interventions.</w:t>
      </w:r>
      <w:r w:rsidR="006B7056" w:rsidRPr="00F97773">
        <w:fldChar w:fldCharType="begin"/>
      </w:r>
      <w:r w:rsidR="006B7056" w:rsidRPr="00F97773">
        <w:instrText xml:space="preserve"> ADDIN EN.CITE &lt;EndNote&gt;&lt;Cite&gt;&lt;Author&gt;World Health Organization&lt;/Author&gt;&lt;Year&gt;2013&lt;/Year&gt;&lt;RecNum&gt;262&lt;/RecNum&gt;&lt;DisplayText&gt;&lt;style face="superscript"&gt;7&lt;/style&gt;&lt;/DisplayText&gt;&lt;record&gt;&lt;rec-number&gt;262&lt;/rec-number&gt;&lt;foreign-keys&gt;&lt;key app="EN" db-id="eare2taxlax2sqezt0kv0afm2vr2vt95dwsz" timestamp="1553669863"&gt;262&lt;/key&gt;&lt;/foreign-keys&gt;&lt;ref-type name="Report"&gt;27&lt;/ref-type&gt;&lt;contributors&gt;&lt;authors&gt;&lt;author&gt;World Health Organization,&lt;/author&gt;&lt;/authors&gt;&lt;/contributors&gt;&lt;titles&gt;&lt;title&gt;Preconception care: Maximizing the gains for maternal and child health. Policy Brief&lt;/title&gt;&lt;/titles&gt;&lt;dates&gt;&lt;year&gt;2013&lt;/year&gt;&lt;/dates&gt;&lt;urls&gt;&lt;/urls&gt;&lt;/record&gt;&lt;/Cite&gt;&lt;/EndNote&gt;</w:instrText>
      </w:r>
      <w:r w:rsidR="006B7056" w:rsidRPr="00F97773">
        <w:fldChar w:fldCharType="separate"/>
      </w:r>
      <w:r w:rsidR="006B7056" w:rsidRPr="00F97773">
        <w:rPr>
          <w:noProof/>
          <w:vertAlign w:val="superscript"/>
        </w:rPr>
        <w:t>7</w:t>
      </w:r>
      <w:r w:rsidR="006B7056" w:rsidRPr="00F97773">
        <w:fldChar w:fldCharType="end"/>
      </w:r>
    </w:p>
    <w:p w14:paraId="70F60881" w14:textId="77777777" w:rsidR="006B7056" w:rsidRPr="00F97773" w:rsidRDefault="006B7056" w:rsidP="00155B68"/>
    <w:p w14:paraId="29B12923" w14:textId="77777777" w:rsidR="00155B68" w:rsidRPr="00F97773" w:rsidRDefault="00155B68" w:rsidP="0013096F">
      <w:pPr>
        <w:pStyle w:val="ListParagraph"/>
        <w:numPr>
          <w:ilvl w:val="0"/>
          <w:numId w:val="4"/>
        </w:numPr>
      </w:pPr>
      <w:r w:rsidRPr="00F97773">
        <w:rPr>
          <w:b/>
        </w:rPr>
        <w:t>Maternal age:</w:t>
      </w:r>
      <w:r w:rsidRPr="00F97773">
        <w:t xml:space="preserve"> Women over 35</w:t>
      </w:r>
      <w:r w:rsidR="006B7056" w:rsidRPr="00F97773">
        <w:t xml:space="preserve"> </w:t>
      </w:r>
      <w:r w:rsidRPr="00F97773">
        <w:t>years of age, who are requesting fertility treatment, should be advised of the risks of pregnancy with advanced maternal age.</w:t>
      </w:r>
    </w:p>
    <w:p w14:paraId="0C83E954" w14:textId="77777777" w:rsidR="00155B68" w:rsidRPr="00F97773" w:rsidRDefault="00155B68" w:rsidP="00155B68"/>
    <w:p w14:paraId="3B9AE52D" w14:textId="77777777" w:rsidR="00155B68" w:rsidRPr="00F97773" w:rsidRDefault="00155B68" w:rsidP="0013096F">
      <w:pPr>
        <w:pStyle w:val="ListParagraph"/>
        <w:numPr>
          <w:ilvl w:val="0"/>
          <w:numId w:val="4"/>
        </w:numPr>
      </w:pPr>
      <w:r w:rsidRPr="00F97773">
        <w:rPr>
          <w:b/>
        </w:rPr>
        <w:t>Folic Acid supplementation:</w:t>
      </w:r>
      <w:r w:rsidRPr="00F97773">
        <w:t xml:space="preserve"> The peri-conception period is an important time to intervene to reduce adverse pregnancy outcomes. Folic acid supplementation</w:t>
      </w:r>
      <w:r w:rsidR="006B7056" w:rsidRPr="00F97773">
        <w:t>,</w:t>
      </w:r>
      <w:r w:rsidRPr="00F97773">
        <w:t xml:space="preserve"> before conception (at least </w:t>
      </w:r>
      <w:r w:rsidR="006B7056" w:rsidRPr="00F97773">
        <w:t>two</w:t>
      </w:r>
      <w:r w:rsidRPr="00F97773">
        <w:t xml:space="preserve"> months) and up to 12 weeks gestation</w:t>
      </w:r>
      <w:r w:rsidR="006B7056" w:rsidRPr="00F97773">
        <w:t>,</w:t>
      </w:r>
      <w:r w:rsidRPr="00F97773">
        <w:t xml:space="preserve"> reduces the risk of neural tube defects (NTD) in the baby.</w:t>
      </w:r>
      <w:r w:rsidR="006B7056" w:rsidRPr="00F97773">
        <w:fldChar w:fldCharType="begin"/>
      </w:r>
      <w:r w:rsidR="006B7056" w:rsidRPr="00F97773">
        <w:instrText xml:space="preserve"> ADDIN EN.CITE &lt;EndNote&gt;&lt;Cite&gt;&lt;Author&gt;World Health Organization&lt;/Author&gt;&lt;RecNum&gt;263&lt;/RecNum&gt;&lt;DisplayText&gt;&lt;style face="superscript"&gt;8&lt;/style&gt;&lt;/DisplayText&gt;&lt;record&gt;&lt;rec-number&gt;263&lt;/rec-number&gt;&lt;foreign-keys&gt;&lt;key app="EN" db-id="eare2taxlax2sqezt0kv0afm2vr2vt95dwsz" timestamp="1553669999"&gt;263&lt;/key&gt;&lt;/foreign-keys&gt;&lt;ref-type name="Web Page"&gt;12&lt;/ref-type&gt;&lt;contributors&gt;&lt;authors&gt;&lt;author&gt;World Health Organization,&lt;/author&gt;&lt;/authors&gt;&lt;/contributors&gt;&lt;titles&gt;&lt;title&gt;Periconceptional folic acid supplementation to prevent neural tube defects&lt;/title&gt;&lt;/titles&gt;&lt;dates&gt;&lt;/dates&gt;&lt;urls&gt;&lt;related-urls&gt;&lt;url&gt;https://www.who.int/elena/titles/folate_periconceptional/en/&lt;/url&gt;&lt;/related-urls&gt;&lt;/urls&gt;&lt;/record&gt;&lt;/Cite&gt;&lt;/EndNote&gt;</w:instrText>
      </w:r>
      <w:r w:rsidR="006B7056" w:rsidRPr="00F97773">
        <w:fldChar w:fldCharType="separate"/>
      </w:r>
      <w:r w:rsidR="006B7056" w:rsidRPr="00F97773">
        <w:rPr>
          <w:noProof/>
          <w:vertAlign w:val="superscript"/>
        </w:rPr>
        <w:t>8</w:t>
      </w:r>
      <w:r w:rsidR="006B7056" w:rsidRPr="00F97773">
        <w:fldChar w:fldCharType="end"/>
      </w:r>
      <w:r w:rsidR="006B7056" w:rsidRPr="00F97773">
        <w:t xml:space="preserve"> </w:t>
      </w:r>
      <w:r w:rsidR="006B7056" w:rsidRPr="00F97773">
        <w:fldChar w:fldCharType="begin"/>
      </w:r>
      <w:r w:rsidR="006B7056" w:rsidRPr="00F97773">
        <w:instrText xml:space="preserve"> REF _Ref4585957 \h  \* MERGEFORMAT </w:instrText>
      </w:r>
      <w:r w:rsidR="006B7056" w:rsidRPr="00F97773">
        <w:fldChar w:fldCharType="separate"/>
      </w:r>
      <w:r w:rsidR="006B4658" w:rsidRPr="00F97773">
        <w:t xml:space="preserve">Figure </w:t>
      </w:r>
      <w:r w:rsidR="006B4658">
        <w:rPr>
          <w:noProof/>
        </w:rPr>
        <w:t>1</w:t>
      </w:r>
      <w:r w:rsidR="006B7056" w:rsidRPr="00F97773">
        <w:fldChar w:fldCharType="end"/>
      </w:r>
      <w:r w:rsidR="006B7056" w:rsidRPr="00F97773">
        <w:t xml:space="preserve"> shows</w:t>
      </w:r>
      <w:r w:rsidRPr="00F97773">
        <w:t xml:space="preserve"> evidence based recommendations for folic acid supplementation.</w:t>
      </w:r>
    </w:p>
    <w:p w14:paraId="4056C8E3" w14:textId="77777777" w:rsidR="00E32ED0" w:rsidRPr="00F97773" w:rsidRDefault="00E32ED0">
      <w:pPr>
        <w:spacing w:line="240" w:lineRule="auto"/>
      </w:pPr>
    </w:p>
    <w:p w14:paraId="5C6588A0" w14:textId="77777777" w:rsidR="00E32ED0" w:rsidRPr="00F97773" w:rsidRDefault="006B7056" w:rsidP="006B7056">
      <w:pPr>
        <w:spacing w:line="240" w:lineRule="auto"/>
      </w:pPr>
      <w:r w:rsidRPr="00F97773">
        <w:rPr>
          <w:noProof/>
          <w:lang w:val="en-ZA" w:eastAsia="en-ZA"/>
        </w:rPr>
        <mc:AlternateContent>
          <mc:Choice Requires="wps">
            <w:drawing>
              <wp:inline distT="0" distB="0" distL="0" distR="0" wp14:anchorId="600E8A0B" wp14:editId="28D2A249">
                <wp:extent cx="1828800" cy="1828800"/>
                <wp:effectExtent l="0" t="0" r="6350" b="3175"/>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0BEABACF" w14:textId="77777777" w:rsidR="00E306AC" w:rsidRPr="006B7056" w:rsidRDefault="00E306AC" w:rsidP="006B7056">
                            <w:pPr>
                              <w:rPr>
                                <w:b/>
                                <w:sz w:val="20"/>
                              </w:rPr>
                            </w:pPr>
                            <w:r w:rsidRPr="006B7056">
                              <w:rPr>
                                <w:b/>
                                <w:sz w:val="20"/>
                              </w:rPr>
                              <w:t xml:space="preserve">All women, from the moment they begin trying to conceive until 12 weeks of gestation, should take a folic acid supplement (400μg or 0.4mg folic acid daily). </w:t>
                            </w:r>
                          </w:p>
                          <w:p w14:paraId="470D55D7" w14:textId="77777777" w:rsidR="00E306AC" w:rsidRPr="006B7056" w:rsidRDefault="00E306AC" w:rsidP="006B7056">
                            <w:pPr>
                              <w:rPr>
                                <w:sz w:val="20"/>
                              </w:rPr>
                            </w:pPr>
                          </w:p>
                          <w:p w14:paraId="65A2ED3F" w14:textId="77777777" w:rsidR="00E306AC" w:rsidRPr="006B7056" w:rsidRDefault="00E306AC" w:rsidP="006B7056">
                            <w:pPr>
                              <w:rPr>
                                <w:b/>
                                <w:sz w:val="20"/>
                              </w:rPr>
                            </w:pPr>
                            <w:r w:rsidRPr="006B7056">
                              <w:rPr>
                                <w:b/>
                                <w:sz w:val="20"/>
                              </w:rPr>
                              <w:t xml:space="preserve">Women at high risk should: </w:t>
                            </w:r>
                          </w:p>
                          <w:p w14:paraId="3674896A" w14:textId="77777777" w:rsidR="00E306AC" w:rsidRPr="006B7056" w:rsidRDefault="00E306AC" w:rsidP="0013096F">
                            <w:pPr>
                              <w:pStyle w:val="ListParagraph"/>
                              <w:numPr>
                                <w:ilvl w:val="0"/>
                                <w:numId w:val="5"/>
                              </w:numPr>
                              <w:rPr>
                                <w:sz w:val="20"/>
                              </w:rPr>
                            </w:pPr>
                            <w:r w:rsidRPr="006B7056">
                              <w:rPr>
                                <w:sz w:val="20"/>
                              </w:rPr>
                              <w:t>receive information on the risk of recurrence if they had a previous pregnancy with NTD</w:t>
                            </w:r>
                          </w:p>
                          <w:p w14:paraId="2FC88731" w14:textId="77777777" w:rsidR="00E306AC" w:rsidRPr="006B7056" w:rsidRDefault="00E306AC" w:rsidP="0013096F">
                            <w:pPr>
                              <w:pStyle w:val="ListParagraph"/>
                              <w:numPr>
                                <w:ilvl w:val="0"/>
                                <w:numId w:val="5"/>
                              </w:numPr>
                              <w:rPr>
                                <w:sz w:val="20"/>
                              </w:rPr>
                            </w:pPr>
                            <w:r w:rsidRPr="006B7056">
                              <w:rPr>
                                <w:sz w:val="20"/>
                              </w:rPr>
                              <w:t>be advised on the protective effect of peri-conceptional folic acid supplementation</w:t>
                            </w:r>
                          </w:p>
                          <w:p w14:paraId="3AF73AEB" w14:textId="77777777" w:rsidR="00E306AC" w:rsidRPr="006B7056" w:rsidRDefault="00E306AC" w:rsidP="0013096F">
                            <w:pPr>
                              <w:pStyle w:val="ListParagraph"/>
                              <w:numPr>
                                <w:ilvl w:val="0"/>
                                <w:numId w:val="5"/>
                              </w:numPr>
                              <w:rPr>
                                <w:sz w:val="20"/>
                              </w:rPr>
                            </w:pPr>
                            <w:r w:rsidRPr="006B7056">
                              <w:rPr>
                                <w:sz w:val="20"/>
                              </w:rPr>
                              <w:t xml:space="preserve">be offered high-dose supplementation (5 mg folic acid daily) </w:t>
                            </w:r>
                          </w:p>
                          <w:p w14:paraId="399C143A" w14:textId="77777777" w:rsidR="00E306AC" w:rsidRPr="006B7056" w:rsidRDefault="00E306AC" w:rsidP="0013096F">
                            <w:pPr>
                              <w:pStyle w:val="ListParagraph"/>
                              <w:numPr>
                                <w:ilvl w:val="0"/>
                                <w:numId w:val="5"/>
                              </w:numPr>
                              <w:rPr>
                                <w:sz w:val="20"/>
                              </w:rPr>
                            </w:pPr>
                            <w:r w:rsidRPr="006B7056">
                              <w:rPr>
                                <w:sz w:val="20"/>
                              </w:rPr>
                              <w:t>be advised to increase their food intake of folic acid</w:t>
                            </w:r>
                          </w:p>
                          <w:p w14:paraId="33C0BA28" w14:textId="77777777" w:rsidR="00E306AC" w:rsidRPr="006B7056" w:rsidRDefault="00E306AC" w:rsidP="0013096F">
                            <w:pPr>
                              <w:pStyle w:val="ListParagraph"/>
                              <w:numPr>
                                <w:ilvl w:val="0"/>
                                <w:numId w:val="5"/>
                              </w:numPr>
                              <w:rPr>
                                <w:sz w:val="20"/>
                              </w:rPr>
                            </w:pPr>
                            <w:r w:rsidRPr="006B7056">
                              <w:rPr>
                                <w:sz w:val="20"/>
                              </w:rPr>
                              <w:t xml:space="preserve">As applied by the congenital defects guideline </w:t>
                            </w:r>
                          </w:p>
                          <w:p w14:paraId="03B25625" w14:textId="77777777" w:rsidR="00E306AC" w:rsidRPr="006B7056" w:rsidRDefault="00E306AC" w:rsidP="006B7056">
                            <w:pPr>
                              <w:rPr>
                                <w:sz w:val="20"/>
                              </w:rPr>
                            </w:pPr>
                          </w:p>
                          <w:p w14:paraId="6B9F7319" w14:textId="77777777" w:rsidR="00E306AC" w:rsidRPr="006B7056" w:rsidRDefault="00E306AC" w:rsidP="006B7056">
                            <w:pPr>
                              <w:rPr>
                                <w:b/>
                                <w:sz w:val="20"/>
                              </w:rPr>
                            </w:pPr>
                            <w:r w:rsidRPr="006B7056">
                              <w:rPr>
                                <w:b/>
                                <w:sz w:val="20"/>
                              </w:rPr>
                              <w:t>Identifying women at high risk of NTD’s</w:t>
                            </w:r>
                            <w:r>
                              <w:rPr>
                                <w:b/>
                                <w:sz w:val="20"/>
                              </w:rPr>
                              <w:t>:</w:t>
                            </w:r>
                          </w:p>
                          <w:p w14:paraId="5F0F85FC" w14:textId="77777777" w:rsidR="00E306AC" w:rsidRPr="006B7056" w:rsidRDefault="00E306AC" w:rsidP="0013096F">
                            <w:pPr>
                              <w:pStyle w:val="ListParagraph"/>
                              <w:numPr>
                                <w:ilvl w:val="0"/>
                                <w:numId w:val="6"/>
                              </w:numPr>
                              <w:rPr>
                                <w:sz w:val="20"/>
                              </w:rPr>
                            </w:pPr>
                            <w:r w:rsidRPr="006B7056">
                              <w:rPr>
                                <w:sz w:val="20"/>
                              </w:rPr>
                              <w:t>previous pregnancy with neural tube defect</w:t>
                            </w:r>
                          </w:p>
                          <w:p w14:paraId="7193F0C8" w14:textId="77777777" w:rsidR="00E306AC" w:rsidRPr="006B7056" w:rsidRDefault="00E306AC" w:rsidP="0013096F">
                            <w:pPr>
                              <w:pStyle w:val="ListParagraph"/>
                              <w:numPr>
                                <w:ilvl w:val="0"/>
                                <w:numId w:val="6"/>
                              </w:numPr>
                              <w:rPr>
                                <w:sz w:val="20"/>
                              </w:rPr>
                            </w:pPr>
                            <w:r w:rsidRPr="006B7056">
                              <w:rPr>
                                <w:sz w:val="20"/>
                              </w:rPr>
                              <w:t>family history of neural tube defects</w:t>
                            </w:r>
                          </w:p>
                          <w:p w14:paraId="5389197F" w14:textId="77777777" w:rsidR="00E306AC" w:rsidRPr="006B7056" w:rsidRDefault="00E306AC" w:rsidP="0013096F">
                            <w:pPr>
                              <w:pStyle w:val="ListParagraph"/>
                              <w:numPr>
                                <w:ilvl w:val="0"/>
                                <w:numId w:val="6"/>
                              </w:numPr>
                              <w:rPr>
                                <w:sz w:val="20"/>
                              </w:rPr>
                            </w:pPr>
                            <w:r w:rsidRPr="006B7056">
                              <w:rPr>
                                <w:sz w:val="20"/>
                              </w:rPr>
                              <w:t>women who take antiepileptic drugs</w:t>
                            </w:r>
                          </w:p>
                          <w:p w14:paraId="4DA40C41" w14:textId="77777777" w:rsidR="00E306AC" w:rsidRPr="006B7056" w:rsidRDefault="00E306AC" w:rsidP="0013096F">
                            <w:pPr>
                              <w:pStyle w:val="ListParagraph"/>
                              <w:numPr>
                                <w:ilvl w:val="0"/>
                                <w:numId w:val="6"/>
                              </w:numPr>
                              <w:rPr>
                                <w:sz w:val="20"/>
                              </w:rPr>
                            </w:pPr>
                            <w:r w:rsidRPr="006B7056">
                              <w:rPr>
                                <w:sz w:val="20"/>
                              </w:rPr>
                              <w:t>women who take folate antagonists (e.g</w:t>
                            </w:r>
                            <w:r>
                              <w:rPr>
                                <w:sz w:val="20"/>
                              </w:rPr>
                              <w:t>.</w:t>
                            </w:r>
                            <w:r w:rsidRPr="006B7056">
                              <w:rPr>
                                <w:sz w:val="20"/>
                              </w:rPr>
                              <w:t xml:space="preserve"> methotrexate, sulphonamides,</w:t>
                            </w:r>
                            <w:r>
                              <w:rPr>
                                <w:sz w:val="20"/>
                              </w:rPr>
                              <w:t xml:space="preserve"> </w:t>
                            </w:r>
                            <w:r w:rsidRPr="006B7056">
                              <w:rPr>
                                <w:sz w:val="20"/>
                              </w:rPr>
                              <w:t>dolutegravir)</w:t>
                            </w:r>
                          </w:p>
                          <w:p w14:paraId="297701C4" w14:textId="77777777" w:rsidR="00E306AC" w:rsidRPr="006B7056" w:rsidRDefault="00E306AC" w:rsidP="0013096F">
                            <w:pPr>
                              <w:pStyle w:val="ListParagraph"/>
                              <w:numPr>
                                <w:ilvl w:val="0"/>
                                <w:numId w:val="6"/>
                              </w:numPr>
                              <w:rPr>
                                <w:sz w:val="20"/>
                              </w:rPr>
                            </w:pPr>
                            <w:r w:rsidRPr="006B7056">
                              <w:rPr>
                                <w:sz w:val="20"/>
                              </w:rPr>
                              <w:t>malabsorption disorders (e.g, inflammatory bowel disease)</w:t>
                            </w:r>
                          </w:p>
                          <w:p w14:paraId="558B821C" w14:textId="77777777" w:rsidR="00E306AC" w:rsidRPr="006B7056" w:rsidRDefault="00E306AC" w:rsidP="0013096F">
                            <w:pPr>
                              <w:pStyle w:val="ListParagraph"/>
                              <w:numPr>
                                <w:ilvl w:val="0"/>
                                <w:numId w:val="6"/>
                              </w:numPr>
                              <w:rPr>
                                <w:sz w:val="20"/>
                              </w:rPr>
                            </w:pPr>
                            <w:r w:rsidRPr="006B7056">
                              <w:rPr>
                                <w:sz w:val="20"/>
                              </w:rPr>
                              <w:t>obesity with BMI &gt; 35 kg/m</w:t>
                            </w:r>
                            <w:r w:rsidRPr="006B7056">
                              <w:rPr>
                                <w:sz w:val="20"/>
                                <w:vertAlign w:val="superscript"/>
                              </w:rPr>
                              <w:t>2</w:t>
                            </w:r>
                          </w:p>
                          <w:p w14:paraId="640B5811" w14:textId="77777777" w:rsidR="00E306AC" w:rsidRPr="006B7056" w:rsidRDefault="00E306AC" w:rsidP="0013096F">
                            <w:pPr>
                              <w:pStyle w:val="ListParagraph"/>
                              <w:numPr>
                                <w:ilvl w:val="0"/>
                                <w:numId w:val="6"/>
                              </w:numPr>
                              <w:rPr>
                                <w:sz w:val="20"/>
                              </w:rPr>
                            </w:pPr>
                            <w:r>
                              <w:rPr>
                                <w:sz w:val="20"/>
                              </w:rPr>
                              <w:t>diabet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75914D47" id="_x0000_t202" coordsize="21600,21600" o:spt="202" path="m,l,21600r21600,l21600,xe">
                <v:stroke joinstyle="miter"/>
                <v:path gradientshapeok="t" o:connecttype="rect"/>
              </v:shapetype>
              <v:shape id="Text Box 37"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" fillcolor="#e2efd9 [665]" stroked="f" strokeweight=".5pt">
                <v:textbox style="mso-fit-shape-to-text:t">
                  <w:txbxContent>
                    <w:p w:rsidR="00E306AC" w:rsidRPr="006B7056" w:rsidRDefault="00E306AC" w:rsidP="006B7056">
                      <w:pPr>
                        <w:rPr>
                          <w:b/>
                          <w:sz w:val="20"/>
                        </w:rPr>
                      </w:pPr>
                      <w:r w:rsidRPr="006B7056">
                        <w:rPr>
                          <w:b/>
                          <w:sz w:val="20"/>
                        </w:rPr>
                        <w:t xml:space="preserve">All women, from the moment they begin trying to conceive until 12 weeks of gestation, should take a folic acid supplement (400μg or 0.4mg folic acid daily). </w:t>
                      </w:r>
                    </w:p>
                    <w:p w:rsidR="00E306AC" w:rsidRPr="006B7056" w:rsidRDefault="00E306AC" w:rsidP="006B7056">
                      <w:pPr>
                        <w:rPr>
                          <w:sz w:val="20"/>
                        </w:rPr>
                      </w:pPr>
                    </w:p>
                    <w:p w:rsidR="00E306AC" w:rsidRPr="006B7056" w:rsidRDefault="00E306AC" w:rsidP="006B7056">
                      <w:pPr>
                        <w:rPr>
                          <w:b/>
                          <w:sz w:val="20"/>
                        </w:rPr>
                      </w:pPr>
                      <w:r w:rsidRPr="006B7056">
                        <w:rPr>
                          <w:b/>
                          <w:sz w:val="20"/>
                        </w:rPr>
                        <w:t xml:space="preserve">Women at high risk should: </w:t>
                      </w:r>
                    </w:p>
                    <w:p w:rsidR="00E306AC" w:rsidRPr="006B7056" w:rsidRDefault="00E306AC" w:rsidP="0013096F">
                      <w:pPr>
                        <w:pStyle w:val="ListParagraph"/>
                        <w:numPr>
                          <w:ilvl w:val="0"/>
                          <w:numId w:val="5"/>
                        </w:numPr>
                        <w:rPr>
                          <w:sz w:val="20"/>
                        </w:rPr>
                      </w:pPr>
                      <w:r w:rsidRPr="006B7056">
                        <w:rPr>
                          <w:sz w:val="20"/>
                        </w:rPr>
                        <w:t>receive information on the risk of recurrence if they had a previous pregnancy with NTD</w:t>
                      </w:r>
                    </w:p>
                    <w:p w:rsidR="00E306AC" w:rsidRPr="006B7056" w:rsidRDefault="00E306AC" w:rsidP="0013096F">
                      <w:pPr>
                        <w:pStyle w:val="ListParagraph"/>
                        <w:numPr>
                          <w:ilvl w:val="0"/>
                          <w:numId w:val="5"/>
                        </w:numPr>
                        <w:rPr>
                          <w:sz w:val="20"/>
                        </w:rPr>
                      </w:pPr>
                      <w:r w:rsidRPr="006B7056">
                        <w:rPr>
                          <w:sz w:val="20"/>
                        </w:rPr>
                        <w:t>be advised on the protective effect of peri-conceptional folic acid supplementation</w:t>
                      </w:r>
                    </w:p>
                    <w:p w:rsidR="00E306AC" w:rsidRPr="006B7056" w:rsidRDefault="00E306AC" w:rsidP="0013096F">
                      <w:pPr>
                        <w:pStyle w:val="ListParagraph"/>
                        <w:numPr>
                          <w:ilvl w:val="0"/>
                          <w:numId w:val="5"/>
                        </w:numPr>
                        <w:rPr>
                          <w:sz w:val="20"/>
                        </w:rPr>
                      </w:pPr>
                      <w:r w:rsidRPr="006B7056">
                        <w:rPr>
                          <w:sz w:val="20"/>
                        </w:rPr>
                        <w:t xml:space="preserve">be offered high-dose supplementation (5 mg folic acid daily) </w:t>
                      </w:r>
                    </w:p>
                    <w:p w:rsidR="00E306AC" w:rsidRPr="006B7056" w:rsidRDefault="00E306AC" w:rsidP="0013096F">
                      <w:pPr>
                        <w:pStyle w:val="ListParagraph"/>
                        <w:numPr>
                          <w:ilvl w:val="0"/>
                          <w:numId w:val="5"/>
                        </w:numPr>
                        <w:rPr>
                          <w:sz w:val="20"/>
                        </w:rPr>
                      </w:pPr>
                      <w:r w:rsidRPr="006B7056">
                        <w:rPr>
                          <w:sz w:val="20"/>
                        </w:rPr>
                        <w:t>be advised to increase their food intake of folic acid</w:t>
                      </w:r>
                    </w:p>
                    <w:p w:rsidR="00E306AC" w:rsidRPr="006B7056" w:rsidRDefault="00E306AC" w:rsidP="0013096F">
                      <w:pPr>
                        <w:pStyle w:val="ListParagraph"/>
                        <w:numPr>
                          <w:ilvl w:val="0"/>
                          <w:numId w:val="5"/>
                        </w:numPr>
                        <w:rPr>
                          <w:sz w:val="20"/>
                        </w:rPr>
                      </w:pPr>
                      <w:r w:rsidRPr="006B7056">
                        <w:rPr>
                          <w:sz w:val="20"/>
                        </w:rPr>
                        <w:t xml:space="preserve">As applied by the congenital defects guideline </w:t>
                      </w:r>
                    </w:p>
                    <w:p w:rsidR="00E306AC" w:rsidRPr="006B7056" w:rsidRDefault="00E306AC" w:rsidP="006B7056">
                      <w:pPr>
                        <w:rPr>
                          <w:sz w:val="20"/>
                        </w:rPr>
                      </w:pPr>
                    </w:p>
                    <w:p w:rsidR="00E306AC" w:rsidRPr="006B7056" w:rsidRDefault="00E306AC" w:rsidP="006B7056">
                      <w:pPr>
                        <w:rPr>
                          <w:b/>
                          <w:sz w:val="20"/>
                        </w:rPr>
                      </w:pPr>
                      <w:r w:rsidRPr="006B7056">
                        <w:rPr>
                          <w:b/>
                          <w:sz w:val="20"/>
                        </w:rPr>
                        <w:t>Identifying women at high risk of NTD’s</w:t>
                      </w:r>
                      <w:r>
                        <w:rPr>
                          <w:b/>
                          <w:sz w:val="20"/>
                        </w:rPr>
                        <w:t>:</w:t>
                      </w:r>
                    </w:p>
                    <w:p w:rsidR="00E306AC" w:rsidRPr="006B7056" w:rsidRDefault="00E306AC" w:rsidP="0013096F">
                      <w:pPr>
                        <w:pStyle w:val="ListParagraph"/>
                        <w:numPr>
                          <w:ilvl w:val="0"/>
                          <w:numId w:val="6"/>
                        </w:numPr>
                        <w:rPr>
                          <w:sz w:val="20"/>
                        </w:rPr>
                      </w:pPr>
                      <w:r w:rsidRPr="006B7056">
                        <w:rPr>
                          <w:sz w:val="20"/>
                        </w:rPr>
                        <w:t>previous pregnancy with neural tube defect</w:t>
                      </w:r>
                    </w:p>
                    <w:p w:rsidR="00E306AC" w:rsidRPr="006B7056" w:rsidRDefault="00E306AC" w:rsidP="0013096F">
                      <w:pPr>
                        <w:pStyle w:val="ListParagraph"/>
                        <w:numPr>
                          <w:ilvl w:val="0"/>
                          <w:numId w:val="6"/>
                        </w:numPr>
                        <w:rPr>
                          <w:sz w:val="20"/>
                        </w:rPr>
                      </w:pPr>
                      <w:r w:rsidRPr="006B7056">
                        <w:rPr>
                          <w:sz w:val="20"/>
                        </w:rPr>
                        <w:t>family history of neural tube defects</w:t>
                      </w:r>
                    </w:p>
                    <w:p w:rsidR="00E306AC" w:rsidRPr="006B7056" w:rsidRDefault="00E306AC" w:rsidP="0013096F">
                      <w:pPr>
                        <w:pStyle w:val="ListParagraph"/>
                        <w:numPr>
                          <w:ilvl w:val="0"/>
                          <w:numId w:val="6"/>
                        </w:numPr>
                        <w:rPr>
                          <w:sz w:val="20"/>
                        </w:rPr>
                      </w:pPr>
                      <w:r w:rsidRPr="006B7056">
                        <w:rPr>
                          <w:sz w:val="20"/>
                        </w:rPr>
                        <w:t>women who take antiepileptic drugs</w:t>
                      </w:r>
                    </w:p>
                    <w:p w:rsidR="00E306AC" w:rsidRPr="006B7056" w:rsidRDefault="00E306AC" w:rsidP="0013096F">
                      <w:pPr>
                        <w:pStyle w:val="ListParagraph"/>
                        <w:numPr>
                          <w:ilvl w:val="0"/>
                          <w:numId w:val="6"/>
                        </w:numPr>
                        <w:rPr>
                          <w:sz w:val="20"/>
                        </w:rPr>
                      </w:pPr>
                      <w:r w:rsidRPr="006B7056">
                        <w:rPr>
                          <w:sz w:val="20"/>
                        </w:rPr>
                        <w:t>women who take folate antagonists (e.g</w:t>
                      </w:r>
                      <w:r>
                        <w:rPr>
                          <w:sz w:val="20"/>
                        </w:rPr>
                        <w:t>.</w:t>
                      </w:r>
                      <w:r w:rsidRPr="006B7056">
                        <w:rPr>
                          <w:sz w:val="20"/>
                        </w:rPr>
                        <w:t xml:space="preserve"> methotrexate, sulphonamides,</w:t>
                      </w:r>
                      <w:r>
                        <w:rPr>
                          <w:sz w:val="20"/>
                        </w:rPr>
                        <w:t xml:space="preserve"> </w:t>
                      </w:r>
                      <w:r w:rsidRPr="006B7056">
                        <w:rPr>
                          <w:sz w:val="20"/>
                        </w:rPr>
                        <w:t>dolutegravir)</w:t>
                      </w:r>
                    </w:p>
                    <w:p w:rsidR="00E306AC" w:rsidRPr="006B7056" w:rsidRDefault="00E306AC" w:rsidP="0013096F">
                      <w:pPr>
                        <w:pStyle w:val="ListParagraph"/>
                        <w:numPr>
                          <w:ilvl w:val="0"/>
                          <w:numId w:val="6"/>
                        </w:numPr>
                        <w:rPr>
                          <w:sz w:val="20"/>
                        </w:rPr>
                      </w:pPr>
                      <w:r w:rsidRPr="006B7056">
                        <w:rPr>
                          <w:sz w:val="20"/>
                        </w:rPr>
                        <w:t>malabsorption disorders (e.g, inflammatory bowel disease)</w:t>
                      </w:r>
                    </w:p>
                    <w:p w:rsidR="00E306AC" w:rsidRPr="006B7056" w:rsidRDefault="00E306AC" w:rsidP="0013096F">
                      <w:pPr>
                        <w:pStyle w:val="ListParagraph"/>
                        <w:numPr>
                          <w:ilvl w:val="0"/>
                          <w:numId w:val="6"/>
                        </w:numPr>
                        <w:rPr>
                          <w:sz w:val="20"/>
                        </w:rPr>
                      </w:pPr>
                      <w:r w:rsidRPr="006B7056">
                        <w:rPr>
                          <w:sz w:val="20"/>
                        </w:rPr>
                        <w:t>obesity with BMI &gt; 35 kg/m</w:t>
                      </w:r>
                      <w:r w:rsidRPr="006B7056">
                        <w:rPr>
                          <w:sz w:val="20"/>
                          <w:vertAlign w:val="superscript"/>
                        </w:rPr>
                        <w:t>2</w:t>
                      </w:r>
                    </w:p>
                    <w:p w:rsidR="00E306AC" w:rsidRPr="006B7056" w:rsidRDefault="00E306AC" w:rsidP="0013096F">
                      <w:pPr>
                        <w:pStyle w:val="ListParagraph"/>
                        <w:numPr>
                          <w:ilvl w:val="0"/>
                          <w:numId w:val="6"/>
                        </w:numPr>
                        <w:rPr>
                          <w:sz w:val="20"/>
                        </w:rPr>
                      </w:pPr>
                      <w:r>
                        <w:rPr>
                          <w:sz w:val="20"/>
                        </w:rPr>
                        <w:t>diabetes</w:t>
                      </w:r>
                    </w:p>
                  </w:txbxContent>
                </v:textbox>
                <w10:anchorlock/>
              </v:shape>
            </w:pict>
          </mc:Fallback>
        </mc:AlternateContent>
      </w:r>
      <w:r w:rsidR="00F466AE" w:rsidRPr="00F97773">
        <w:br w:type="page"/>
      </w:r>
    </w:p>
    <w:p w14:paraId="3E374C00" w14:textId="77777777" w:rsidR="00E32ED0" w:rsidRPr="00F97773" w:rsidRDefault="00E32ED0" w:rsidP="00E32ED0">
      <w:pPr>
        <w:keepNext/>
      </w:pPr>
      <w:r w:rsidRPr="00F97773">
        <w:rPr>
          <w:noProof/>
          <w:lang w:val="en-ZA" w:eastAsia="en-ZA"/>
        </w:rPr>
        <w:lastRenderedPageBreak/>
        <w:drawing>
          <wp:inline distT="0" distB="0" distL="0" distR="0" wp14:anchorId="33A89FA4" wp14:editId="6701173D">
            <wp:extent cx="5524500" cy="4114800"/>
            <wp:effectExtent l="12700" t="1270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4500" cy="4114800"/>
                    </a:xfrm>
                    <a:prstGeom prst="rect">
                      <a:avLst/>
                    </a:prstGeom>
                    <a:ln>
                      <a:solidFill>
                        <a:schemeClr val="bg2"/>
                      </a:solidFill>
                    </a:ln>
                  </pic:spPr>
                </pic:pic>
              </a:graphicData>
            </a:graphic>
          </wp:inline>
        </w:drawing>
      </w:r>
    </w:p>
    <w:p w14:paraId="6A6B68B9" w14:textId="77777777" w:rsidR="00E32ED0" w:rsidRPr="00F97773" w:rsidRDefault="00E32ED0" w:rsidP="004215D6">
      <w:pPr>
        <w:pStyle w:val="Caption"/>
        <w:rPr>
          <w:sz w:val="20"/>
          <w:szCs w:val="20"/>
        </w:rPr>
      </w:pPr>
      <w:bookmarkStart w:id="27" w:name="_Ref4585957"/>
      <w:bookmarkStart w:id="28" w:name="_Toc12031797"/>
      <w:r w:rsidRPr="00F97773">
        <w:t xml:space="preserve">Figure </w:t>
      </w:r>
      <w:r w:rsidRPr="00F97773">
        <w:fldChar w:fldCharType="begin"/>
      </w:r>
      <w:r w:rsidRPr="00F97773">
        <w:instrText xml:space="preserve"> SEQ Figure \* ARABIC </w:instrText>
      </w:r>
      <w:r w:rsidRPr="00F97773">
        <w:fldChar w:fldCharType="separate"/>
      </w:r>
      <w:r w:rsidR="006B4658">
        <w:rPr>
          <w:noProof/>
        </w:rPr>
        <w:t>1</w:t>
      </w:r>
      <w:r w:rsidRPr="00F97773">
        <w:fldChar w:fldCharType="end"/>
      </w:r>
      <w:bookmarkEnd w:id="27"/>
      <w:r w:rsidRPr="00F97773">
        <w:t xml:space="preserve">. </w:t>
      </w:r>
      <w:r w:rsidRPr="00F97773">
        <w:rPr>
          <w:sz w:val="20"/>
          <w:szCs w:val="20"/>
        </w:rPr>
        <w:t>WHO recommendations for folic acid supplementation</w:t>
      </w:r>
      <w:bookmarkEnd w:id="28"/>
    </w:p>
    <w:p w14:paraId="359D8169" w14:textId="77777777" w:rsidR="00E77763" w:rsidRPr="00F97773" w:rsidRDefault="00E77763" w:rsidP="004215D6">
      <w:pPr>
        <w:pStyle w:val="Heading2"/>
      </w:pPr>
      <w:bookmarkStart w:id="29" w:name="_Toc12031766"/>
      <w:r w:rsidRPr="00F97773">
        <w:t>Preconception care for people living with HIV: Risk reduction</w:t>
      </w:r>
      <w:bookmarkEnd w:id="29"/>
    </w:p>
    <w:p w14:paraId="767A6AD0" w14:textId="77777777" w:rsidR="004215D6" w:rsidRPr="00F97773" w:rsidRDefault="004215D6" w:rsidP="00E77763">
      <w:pPr>
        <w:rPr>
          <w:szCs w:val="22"/>
        </w:rPr>
      </w:pPr>
    </w:p>
    <w:p w14:paraId="5160AD51" w14:textId="77777777" w:rsidR="00E77763" w:rsidRPr="00F97773" w:rsidRDefault="00E77763" w:rsidP="0013096F">
      <w:pPr>
        <w:pStyle w:val="ListParagraph"/>
        <w:numPr>
          <w:ilvl w:val="0"/>
          <w:numId w:val="7"/>
        </w:numPr>
        <w:rPr>
          <w:szCs w:val="22"/>
        </w:rPr>
      </w:pPr>
      <w:r w:rsidRPr="00F97773">
        <w:rPr>
          <w:szCs w:val="22"/>
        </w:rPr>
        <w:t>Prevent unintended pregnancy</w:t>
      </w:r>
    </w:p>
    <w:p w14:paraId="04E5CABB" w14:textId="77777777" w:rsidR="00E77763" w:rsidRPr="00F97773" w:rsidRDefault="00E77763" w:rsidP="0013096F">
      <w:pPr>
        <w:pStyle w:val="ListParagraph"/>
        <w:numPr>
          <w:ilvl w:val="0"/>
          <w:numId w:val="7"/>
        </w:numPr>
        <w:rPr>
          <w:szCs w:val="22"/>
        </w:rPr>
      </w:pPr>
      <w:r w:rsidRPr="00F97773">
        <w:rPr>
          <w:szCs w:val="22"/>
        </w:rPr>
        <w:t>Prevent new HIV infections in women of reproductive age</w:t>
      </w:r>
    </w:p>
    <w:p w14:paraId="7E9F144A" w14:textId="77777777" w:rsidR="00E77763" w:rsidRPr="00F97773" w:rsidRDefault="00E77763" w:rsidP="0013096F">
      <w:pPr>
        <w:pStyle w:val="ListParagraph"/>
        <w:numPr>
          <w:ilvl w:val="0"/>
          <w:numId w:val="7"/>
        </w:numPr>
        <w:rPr>
          <w:szCs w:val="22"/>
        </w:rPr>
      </w:pPr>
      <w:r w:rsidRPr="00F97773">
        <w:rPr>
          <w:szCs w:val="22"/>
        </w:rPr>
        <w:t>Optimize maternal and paternal health with antiretroviral therapy and ensure that they are adherent to treatment and the viral load is undetectable</w:t>
      </w:r>
    </w:p>
    <w:p w14:paraId="37DA491A" w14:textId="77777777" w:rsidR="00E77763" w:rsidRPr="00F97773" w:rsidRDefault="00E77763" w:rsidP="0013096F">
      <w:pPr>
        <w:pStyle w:val="ListParagraph"/>
        <w:numPr>
          <w:ilvl w:val="0"/>
          <w:numId w:val="7"/>
        </w:numPr>
        <w:rPr>
          <w:szCs w:val="22"/>
        </w:rPr>
      </w:pPr>
      <w:r w:rsidRPr="00F97773">
        <w:rPr>
          <w:szCs w:val="22"/>
        </w:rPr>
        <w:t>Prevent perinatal HIV transmission (PMTCT)</w:t>
      </w:r>
    </w:p>
    <w:p w14:paraId="4C334BC7" w14:textId="77777777" w:rsidR="00E77763" w:rsidRPr="00F97773" w:rsidRDefault="00E77763" w:rsidP="001244A3">
      <w:pPr>
        <w:spacing w:line="240" w:lineRule="auto"/>
        <w:rPr>
          <w:szCs w:val="22"/>
        </w:rPr>
      </w:pPr>
    </w:p>
    <w:p w14:paraId="66EEE942" w14:textId="77777777" w:rsidR="00E77763" w:rsidRPr="00F97773" w:rsidRDefault="004215D6" w:rsidP="004215D6">
      <w:pPr>
        <w:pStyle w:val="Heading2"/>
      </w:pPr>
      <w:bookmarkStart w:id="30" w:name="_Toc12031767"/>
      <w:r w:rsidRPr="00F97773">
        <w:t>Prevention of infertility</w:t>
      </w:r>
      <w:bookmarkEnd w:id="30"/>
    </w:p>
    <w:p w14:paraId="76776C41" w14:textId="77777777" w:rsidR="004215D6" w:rsidRPr="00F97773" w:rsidRDefault="004215D6" w:rsidP="00E77763">
      <w:pPr>
        <w:rPr>
          <w:szCs w:val="22"/>
        </w:rPr>
      </w:pPr>
    </w:p>
    <w:p w14:paraId="5E80ED4D" w14:textId="77777777" w:rsidR="00E77763" w:rsidRPr="00F97773" w:rsidRDefault="00E77763" w:rsidP="00E77763">
      <w:pPr>
        <w:rPr>
          <w:szCs w:val="22"/>
        </w:rPr>
      </w:pPr>
      <w:r w:rsidRPr="00F97773">
        <w:rPr>
          <w:szCs w:val="22"/>
        </w:rPr>
        <w:t xml:space="preserve">Part of the history taking for all women should include their future fertility plans and to screen for lifestyle factors that may play a role in infertility. The contribution of lifestyle factors in negatively impacting on fertility is shown in </w:t>
      </w:r>
      <w:r w:rsidR="00F56F54" w:rsidRPr="00F56F54">
        <w:rPr>
          <w:szCs w:val="22"/>
        </w:rPr>
        <w:fldChar w:fldCharType="begin"/>
      </w:r>
      <w:r w:rsidR="00F56F54" w:rsidRPr="00F56F54">
        <w:rPr>
          <w:szCs w:val="22"/>
        </w:rPr>
        <w:instrText xml:space="preserve"> REF _Ref4665980 \h </w:instrText>
      </w:r>
      <w:r w:rsidR="00F56F54">
        <w:rPr>
          <w:szCs w:val="22"/>
        </w:rPr>
        <w:instrText xml:space="preserve"> \* MERGEFORMAT </w:instrText>
      </w:r>
      <w:r w:rsidR="00F56F54" w:rsidRPr="00F56F54">
        <w:rPr>
          <w:szCs w:val="22"/>
        </w:rPr>
      </w:r>
      <w:r w:rsidR="00F56F54" w:rsidRPr="00F56F54">
        <w:rPr>
          <w:szCs w:val="22"/>
        </w:rPr>
        <w:fldChar w:fldCharType="separate"/>
      </w:r>
      <w:r w:rsidR="006B4658" w:rsidRPr="00F97773">
        <w:t xml:space="preserve">Table </w:t>
      </w:r>
      <w:r w:rsidR="006B4658">
        <w:rPr>
          <w:noProof/>
        </w:rPr>
        <w:t>1</w:t>
      </w:r>
      <w:r w:rsidR="00F56F54" w:rsidRPr="00F56F54">
        <w:rPr>
          <w:szCs w:val="22"/>
        </w:rPr>
        <w:fldChar w:fldCharType="end"/>
      </w:r>
      <w:r w:rsidR="00F56F54" w:rsidRPr="00F56F54">
        <w:rPr>
          <w:szCs w:val="22"/>
        </w:rPr>
        <w:t xml:space="preserve">. </w:t>
      </w:r>
      <w:r w:rsidRPr="00F56F54">
        <w:rPr>
          <w:szCs w:val="22"/>
        </w:rPr>
        <w:t>Counselling</w:t>
      </w:r>
      <w:r w:rsidRPr="00F97773">
        <w:rPr>
          <w:szCs w:val="22"/>
        </w:rPr>
        <w:t xml:space="preserve"> should include health promoting practices and lifestyle modification. The following are </w:t>
      </w:r>
      <w:proofErr w:type="gramStart"/>
      <w:r w:rsidRPr="00F97773">
        <w:rPr>
          <w:szCs w:val="22"/>
        </w:rPr>
        <w:t>evidence based</w:t>
      </w:r>
      <w:proofErr w:type="gramEnd"/>
      <w:r w:rsidRPr="00F97773">
        <w:rPr>
          <w:szCs w:val="22"/>
        </w:rPr>
        <w:t xml:space="preserve"> prevention strategies for infertility:</w:t>
      </w:r>
    </w:p>
    <w:p w14:paraId="131C8E33" w14:textId="77777777" w:rsidR="00E77763" w:rsidRPr="00F97773" w:rsidRDefault="00E77763" w:rsidP="0013096F">
      <w:pPr>
        <w:pStyle w:val="ListParagraph"/>
        <w:numPr>
          <w:ilvl w:val="0"/>
          <w:numId w:val="8"/>
        </w:numPr>
        <w:rPr>
          <w:szCs w:val="22"/>
        </w:rPr>
      </w:pPr>
      <w:r w:rsidRPr="00F97773">
        <w:rPr>
          <w:szCs w:val="22"/>
        </w:rPr>
        <w:t>Safe sexual practices and prevention of sexually transmitted infection</w:t>
      </w:r>
      <w:r w:rsidR="00892AFC">
        <w:rPr>
          <w:szCs w:val="22"/>
        </w:rPr>
        <w:t xml:space="preserve"> </w:t>
      </w:r>
      <w:r w:rsidRPr="00F97773">
        <w:rPr>
          <w:szCs w:val="22"/>
        </w:rPr>
        <w:t>(STI) with screening for STI at every visit</w:t>
      </w:r>
    </w:p>
    <w:p w14:paraId="4987EB3B" w14:textId="77777777" w:rsidR="00E77763" w:rsidRPr="00F97773" w:rsidRDefault="00E77763" w:rsidP="0013096F">
      <w:pPr>
        <w:pStyle w:val="ListParagraph"/>
        <w:numPr>
          <w:ilvl w:val="0"/>
          <w:numId w:val="8"/>
        </w:numPr>
        <w:rPr>
          <w:szCs w:val="22"/>
        </w:rPr>
      </w:pPr>
      <w:r w:rsidRPr="00F97773">
        <w:rPr>
          <w:szCs w:val="22"/>
        </w:rPr>
        <w:t>Maintaining a healthy weight. There is evidence that both female and male fertility are decreased by being either overweight with a body mass index (BMI) of &gt; 25 kg/m</w:t>
      </w:r>
      <w:r w:rsidRPr="00F97773">
        <w:rPr>
          <w:szCs w:val="22"/>
          <w:vertAlign w:val="superscript"/>
        </w:rPr>
        <w:t>2</w:t>
      </w:r>
      <w:r w:rsidRPr="00F97773">
        <w:rPr>
          <w:szCs w:val="22"/>
        </w:rPr>
        <w:t xml:space="preserve"> or underweight with a BMI &lt; 20 kg/m</w:t>
      </w:r>
      <w:r w:rsidRPr="00F97773">
        <w:rPr>
          <w:szCs w:val="22"/>
          <w:vertAlign w:val="superscript"/>
        </w:rPr>
        <w:t>2</w:t>
      </w:r>
      <w:r w:rsidRPr="00F97773">
        <w:rPr>
          <w:szCs w:val="22"/>
        </w:rPr>
        <w:t>.</w:t>
      </w:r>
      <w:r w:rsidRPr="00F97773">
        <w:rPr>
          <w:szCs w:val="22"/>
          <w:vertAlign w:val="superscript"/>
        </w:rPr>
        <w:t>10</w:t>
      </w:r>
    </w:p>
    <w:p w14:paraId="7E5812D1" w14:textId="77777777" w:rsidR="00E77763" w:rsidRPr="00F97773" w:rsidRDefault="00E77763" w:rsidP="0013096F">
      <w:pPr>
        <w:pStyle w:val="ListParagraph"/>
        <w:numPr>
          <w:ilvl w:val="0"/>
          <w:numId w:val="8"/>
        </w:numPr>
        <w:rPr>
          <w:szCs w:val="22"/>
        </w:rPr>
      </w:pPr>
      <w:r w:rsidRPr="00F97773">
        <w:rPr>
          <w:szCs w:val="22"/>
        </w:rPr>
        <w:lastRenderedPageBreak/>
        <w:t>Clients should be advised that fertility declines with age. Options to preserve fertility can be discussed with the healthcare provider</w:t>
      </w:r>
    </w:p>
    <w:p w14:paraId="13D6DAB5" w14:textId="77777777" w:rsidR="00E77763" w:rsidRPr="00F97773" w:rsidRDefault="00E77763" w:rsidP="0013096F">
      <w:pPr>
        <w:pStyle w:val="ListParagraph"/>
        <w:numPr>
          <w:ilvl w:val="0"/>
          <w:numId w:val="8"/>
        </w:numPr>
        <w:rPr>
          <w:szCs w:val="22"/>
        </w:rPr>
      </w:pPr>
      <w:r w:rsidRPr="00F97773">
        <w:rPr>
          <w:szCs w:val="22"/>
        </w:rPr>
        <w:t>Avoid exposure to tobacco products, illicit drugs</w:t>
      </w:r>
      <w:r w:rsidR="00892AFC">
        <w:rPr>
          <w:szCs w:val="22"/>
        </w:rPr>
        <w:t>,</w:t>
      </w:r>
      <w:r w:rsidRPr="00F97773">
        <w:rPr>
          <w:szCs w:val="22"/>
        </w:rPr>
        <w:t xml:space="preserve"> and excessive alcohol</w:t>
      </w:r>
    </w:p>
    <w:p w14:paraId="3491121E" w14:textId="77777777" w:rsidR="00E77763" w:rsidRPr="00F97773" w:rsidRDefault="00E77763" w:rsidP="0013096F">
      <w:pPr>
        <w:pStyle w:val="ListParagraph"/>
        <w:numPr>
          <w:ilvl w:val="0"/>
          <w:numId w:val="8"/>
        </w:numPr>
        <w:rPr>
          <w:szCs w:val="22"/>
        </w:rPr>
      </w:pPr>
      <w:r w:rsidRPr="00F97773">
        <w:rPr>
          <w:szCs w:val="22"/>
        </w:rPr>
        <w:t>Avoid recreational anabolic steroids in men as this may affect semen parameters</w:t>
      </w:r>
    </w:p>
    <w:p w14:paraId="3C70E3DD" w14:textId="77777777" w:rsidR="00E77763" w:rsidRPr="00F97773" w:rsidRDefault="00677786" w:rsidP="0013096F">
      <w:pPr>
        <w:pStyle w:val="ListParagraph"/>
        <w:numPr>
          <w:ilvl w:val="0"/>
          <w:numId w:val="8"/>
        </w:numPr>
        <w:rPr>
          <w:szCs w:val="22"/>
        </w:rPr>
      </w:pPr>
      <w:hyperlink r:id="rId20" w:history="1">
        <w:r w:rsidR="00E77763" w:rsidRPr="00F97773">
          <w:rPr>
            <w:szCs w:val="22"/>
          </w:rPr>
          <w:t>Take precautionary measures when dealing with certain environmental toxins</w:t>
        </w:r>
      </w:hyperlink>
      <w:r w:rsidR="00E77763" w:rsidRPr="00F97773">
        <w:rPr>
          <w:szCs w:val="22"/>
        </w:rPr>
        <w:t>, pesticides and other chemicals</w:t>
      </w:r>
    </w:p>
    <w:p w14:paraId="51E25C64" w14:textId="77777777" w:rsidR="00E77763" w:rsidRPr="00F97773" w:rsidRDefault="00E77763" w:rsidP="0013096F">
      <w:pPr>
        <w:pStyle w:val="ListParagraph"/>
        <w:numPr>
          <w:ilvl w:val="0"/>
          <w:numId w:val="8"/>
        </w:numPr>
        <w:rPr>
          <w:szCs w:val="22"/>
        </w:rPr>
      </w:pPr>
      <w:r w:rsidRPr="00F97773">
        <w:rPr>
          <w:szCs w:val="22"/>
        </w:rPr>
        <w:t>Access safe termination of pregnancy within the healthcare services</w:t>
      </w:r>
    </w:p>
    <w:p w14:paraId="73FF50A0" w14:textId="77777777" w:rsidR="00E77763" w:rsidRPr="00F97773" w:rsidRDefault="00E77763" w:rsidP="00E77763">
      <w:r w:rsidRPr="00F97773">
        <w:tab/>
      </w:r>
    </w:p>
    <w:p w14:paraId="24C50456" w14:textId="77777777" w:rsidR="001462B6" w:rsidRPr="00F97773" w:rsidRDefault="001462B6" w:rsidP="001462B6">
      <w:pPr>
        <w:pStyle w:val="Caption"/>
        <w:keepNext/>
      </w:pPr>
      <w:bookmarkStart w:id="31" w:name="_Ref4665980"/>
      <w:bookmarkStart w:id="32" w:name="_Toc12031813"/>
      <w:r w:rsidRPr="00F97773">
        <w:t xml:space="preserve">Table </w:t>
      </w:r>
      <w:r w:rsidRPr="00F97773">
        <w:fldChar w:fldCharType="begin"/>
      </w:r>
      <w:r w:rsidRPr="00F97773">
        <w:instrText xml:space="preserve"> SEQ Table \* ARABIC </w:instrText>
      </w:r>
      <w:r w:rsidRPr="00F97773">
        <w:fldChar w:fldCharType="separate"/>
      </w:r>
      <w:r w:rsidR="006B4658">
        <w:rPr>
          <w:noProof/>
        </w:rPr>
        <w:t>1</w:t>
      </w:r>
      <w:r w:rsidRPr="00F97773">
        <w:fldChar w:fldCharType="end"/>
      </w:r>
      <w:bookmarkEnd w:id="31"/>
      <w:r w:rsidRPr="00F97773">
        <w:t>. Evidence based lifestyle factors that affect fertility</w:t>
      </w:r>
      <w:r w:rsidRPr="00F97773">
        <w:fldChar w:fldCharType="begin"/>
      </w:r>
      <w:r w:rsidRPr="00F97773">
        <w:instrText xml:space="preserve"> ADDIN EN.CITE &lt;EndNote&gt;&lt;Cite&gt;&lt;Author&gt;Pfeifer&lt;/Author&gt;&lt;Year&gt;2017&lt;/Year&gt;&lt;RecNum&gt;264&lt;/RecNum&gt;&lt;DisplayText&gt;&lt;style face="superscript"&gt;9&lt;/style&gt;&lt;/DisplayText&gt;&lt;record&gt;&lt;rec-number&gt;264&lt;/rec-number&gt;&lt;foreign-keys&gt;&lt;key app="EN" db-id="eare2taxlax2sqezt0kv0afm2vr2vt95dwsz" timestamp="1553670366"&gt;264&lt;/key&gt;&lt;/foreign-keys&gt;&lt;ref-type name="Journal Article"&gt;17&lt;/ref-type&gt;&lt;contributors&gt;&lt;authors&gt;&lt;author&gt;Pfeifer, Samantha&lt;/author&gt;&lt;author&gt;Butts, Samantha&lt;/author&gt;&lt;author&gt;Fossum, Gregory&lt;/author&gt;&lt;author&gt;Gracia, Clarisa&lt;/author&gt;&lt;author&gt;La Barbera, Andrew&lt;/author&gt;&lt;author&gt;Mersereau, Jennifer&lt;/author&gt;&lt;author&gt;Odem, Randall&lt;/author&gt;&lt;author&gt;Paulson, Richard&lt;/author&gt;&lt;author&gt;Penzias, Alan&lt;/author&gt;&lt;author&gt;Pisarska, Margareta&lt;/author&gt;&lt;author&gt;Rebar, Robert&lt;/author&gt;&lt;author&gt;Reindollar, Richard&lt;/author&gt;&lt;author&gt;Rosen, Mitchell&lt;/author&gt;&lt;author&gt;Sandlow, Jay&lt;/author&gt;&lt;author&gt;Vernon, Michael&lt;/author&gt;&lt;/authors&gt;&lt;/contributors&gt;&lt;titles&gt;&lt;title&gt;Optimizing natural fertility: a&amp;amp;#xa0;committee opinion&lt;/title&gt;&lt;secondary-title&gt;Fertility and Sterility&lt;/secondary-title&gt;&lt;/titles&gt;&lt;periodical&gt;&lt;full-title&gt;Fertil Steril&lt;/full-title&gt;&lt;abbr-1&gt;Fertility and sterility&lt;/abbr-1&gt;&lt;/periodical&gt;&lt;pages&gt;52-58&lt;/pages&gt;&lt;volume&gt;107&lt;/volume&gt;&lt;number&gt;1&lt;/number&gt;&lt;dates&gt;&lt;year&gt;2017&lt;/year&gt;&lt;/dates&gt;&lt;publisher&gt;Elsevier&lt;/publisher&gt;&lt;isbn&gt;0015-0282&lt;/isbn&gt;&lt;urls&gt;&lt;related-urls&gt;&lt;url&gt;https://doi.org/10.1016/j.fertnstert.2016.09.029&lt;/url&gt;&lt;/related-urls&gt;&lt;/urls&gt;&lt;electronic-resource-num&gt;10.1016/j.fertnstert.2016.09.029&lt;/electronic-resource-num&gt;&lt;access-date&gt;2019/03/27&lt;/access-date&gt;&lt;/record&gt;&lt;/Cite&gt;&lt;/EndNote&gt;</w:instrText>
      </w:r>
      <w:r w:rsidRPr="00F97773">
        <w:fldChar w:fldCharType="separate"/>
      </w:r>
      <w:r w:rsidRPr="00F97773">
        <w:rPr>
          <w:noProof/>
          <w:vertAlign w:val="superscript"/>
        </w:rPr>
        <w:t>9</w:t>
      </w:r>
      <w:bookmarkEnd w:id="32"/>
      <w:r w:rsidRPr="00F97773">
        <w:fldChar w:fldCharType="end"/>
      </w:r>
    </w:p>
    <w:tbl>
      <w:tblPr>
        <w:tblStyle w:val="GridTable4-Accent3"/>
        <w:tblW w:w="0" w:type="auto"/>
        <w:tblLook w:val="04A0" w:firstRow="1" w:lastRow="0" w:firstColumn="1" w:lastColumn="0" w:noHBand="0" w:noVBand="1"/>
      </w:tblPr>
      <w:tblGrid>
        <w:gridCol w:w="4225"/>
        <w:gridCol w:w="5017"/>
      </w:tblGrid>
      <w:tr w:rsidR="00E77763" w:rsidRPr="00F97773" w14:paraId="0FD77573" w14:textId="77777777" w:rsidTr="00146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Pr>
          <w:p w14:paraId="3544149C" w14:textId="77777777" w:rsidR="00E77763" w:rsidRPr="00F97773" w:rsidRDefault="00E77763" w:rsidP="006B2A43">
            <w:pPr>
              <w:rPr>
                <w:sz w:val="20"/>
                <w:szCs w:val="20"/>
              </w:rPr>
            </w:pPr>
            <w:r w:rsidRPr="00F97773">
              <w:rPr>
                <w:sz w:val="20"/>
                <w:szCs w:val="20"/>
              </w:rPr>
              <w:t>Factors that impact on fertility</w:t>
            </w:r>
          </w:p>
        </w:tc>
      </w:tr>
      <w:tr w:rsidR="00E77763" w:rsidRPr="00F97773" w14:paraId="5B20239F" w14:textId="77777777" w:rsidTr="0014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57C168E9" w14:textId="77777777" w:rsidR="00E77763" w:rsidRPr="00F97773" w:rsidRDefault="00E77763" w:rsidP="006B2A43">
            <w:pPr>
              <w:rPr>
                <w:sz w:val="20"/>
                <w:szCs w:val="20"/>
              </w:rPr>
            </w:pPr>
            <w:r w:rsidRPr="00F97773">
              <w:rPr>
                <w:sz w:val="20"/>
                <w:szCs w:val="20"/>
              </w:rPr>
              <w:t>Obesity</w:t>
            </w:r>
          </w:p>
        </w:tc>
        <w:tc>
          <w:tcPr>
            <w:tcW w:w="5017" w:type="dxa"/>
          </w:tcPr>
          <w:p w14:paraId="31E28BF6" w14:textId="77777777" w:rsidR="00E77763" w:rsidRPr="00F97773" w:rsidRDefault="00E77763" w:rsidP="006B2A43">
            <w:p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Time to conception increased 2-fold (if BMI ˃ 35)</w:t>
            </w:r>
          </w:p>
        </w:tc>
      </w:tr>
      <w:tr w:rsidR="00E77763" w:rsidRPr="00F97773" w14:paraId="3FE9006D" w14:textId="77777777" w:rsidTr="001462B6">
        <w:tc>
          <w:tcPr>
            <w:cnfStyle w:val="001000000000" w:firstRow="0" w:lastRow="0" w:firstColumn="1" w:lastColumn="0" w:oddVBand="0" w:evenVBand="0" w:oddHBand="0" w:evenHBand="0" w:firstRowFirstColumn="0" w:firstRowLastColumn="0" w:lastRowFirstColumn="0" w:lastRowLastColumn="0"/>
            <w:tcW w:w="4225" w:type="dxa"/>
          </w:tcPr>
          <w:p w14:paraId="7B0380FF" w14:textId="77777777" w:rsidR="00E77763" w:rsidRPr="00F97773" w:rsidRDefault="00E77763" w:rsidP="006B2A43">
            <w:pPr>
              <w:rPr>
                <w:sz w:val="20"/>
                <w:szCs w:val="20"/>
              </w:rPr>
            </w:pPr>
            <w:r w:rsidRPr="00F97773">
              <w:rPr>
                <w:sz w:val="20"/>
                <w:szCs w:val="20"/>
              </w:rPr>
              <w:t>Underweight</w:t>
            </w:r>
          </w:p>
        </w:tc>
        <w:tc>
          <w:tcPr>
            <w:tcW w:w="5017" w:type="dxa"/>
          </w:tcPr>
          <w:p w14:paraId="5078A89A" w14:textId="77777777" w:rsidR="00E77763" w:rsidRPr="00F97773" w:rsidRDefault="00E77763" w:rsidP="006B2A43">
            <w:p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Time to conception increased 4-fold (if BMI ˂ 19)</w:t>
            </w:r>
          </w:p>
        </w:tc>
      </w:tr>
      <w:tr w:rsidR="00E77763" w:rsidRPr="00F97773" w14:paraId="6ABE8D51" w14:textId="77777777" w:rsidTr="0014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68C21F53" w14:textId="77777777" w:rsidR="00E77763" w:rsidRPr="00F97773" w:rsidRDefault="00E77763" w:rsidP="006B2A43">
            <w:pPr>
              <w:rPr>
                <w:sz w:val="20"/>
                <w:szCs w:val="20"/>
              </w:rPr>
            </w:pPr>
            <w:r w:rsidRPr="00F97773">
              <w:rPr>
                <w:sz w:val="20"/>
                <w:szCs w:val="20"/>
              </w:rPr>
              <w:t>Smoking</w:t>
            </w:r>
          </w:p>
        </w:tc>
        <w:tc>
          <w:tcPr>
            <w:tcW w:w="5017" w:type="dxa"/>
          </w:tcPr>
          <w:p w14:paraId="7A38A929" w14:textId="77777777" w:rsidR="00E77763" w:rsidRPr="00F97773" w:rsidRDefault="00E77763" w:rsidP="006B2A43">
            <w:pPr>
              <w:cnfStyle w:val="000000100000" w:firstRow="0" w:lastRow="0" w:firstColumn="0" w:lastColumn="0" w:oddVBand="0" w:evenVBand="0" w:oddHBand="1" w:evenHBand="0" w:firstRowFirstColumn="0" w:firstRowLastColumn="0" w:lastRowFirstColumn="0" w:lastRowLastColumn="0"/>
              <w:rPr>
                <w:sz w:val="20"/>
                <w:szCs w:val="20"/>
              </w:rPr>
            </w:pPr>
            <w:r w:rsidRPr="00AA5391">
              <w:rPr>
                <w:sz w:val="20"/>
                <w:szCs w:val="20"/>
              </w:rPr>
              <w:t>R</w:t>
            </w:r>
            <w:r w:rsidR="00892AFC" w:rsidRPr="00AA5391">
              <w:rPr>
                <w:sz w:val="20"/>
                <w:szCs w:val="20"/>
              </w:rPr>
              <w:t xml:space="preserve">elative </w:t>
            </w:r>
            <w:r w:rsidRPr="00AA5391">
              <w:rPr>
                <w:sz w:val="20"/>
                <w:szCs w:val="20"/>
              </w:rPr>
              <w:t>R</w:t>
            </w:r>
            <w:r w:rsidR="00892AFC" w:rsidRPr="00892AFC">
              <w:rPr>
                <w:sz w:val="20"/>
                <w:szCs w:val="20"/>
              </w:rPr>
              <w:t>isk (RR)</w:t>
            </w:r>
            <w:r w:rsidRPr="00F97773">
              <w:rPr>
                <w:sz w:val="20"/>
                <w:szCs w:val="20"/>
              </w:rPr>
              <w:t xml:space="preserve"> of Infertility increased 60%</w:t>
            </w:r>
          </w:p>
        </w:tc>
      </w:tr>
      <w:tr w:rsidR="00E77763" w:rsidRPr="00F97773" w14:paraId="30C2C297" w14:textId="77777777" w:rsidTr="001462B6">
        <w:tc>
          <w:tcPr>
            <w:cnfStyle w:val="001000000000" w:firstRow="0" w:lastRow="0" w:firstColumn="1" w:lastColumn="0" w:oddVBand="0" w:evenVBand="0" w:oddHBand="0" w:evenHBand="0" w:firstRowFirstColumn="0" w:firstRowLastColumn="0" w:lastRowFirstColumn="0" w:lastRowLastColumn="0"/>
            <w:tcW w:w="4225" w:type="dxa"/>
          </w:tcPr>
          <w:p w14:paraId="2B404D58" w14:textId="77777777" w:rsidR="00E77763" w:rsidRPr="00F97773" w:rsidRDefault="00E77763" w:rsidP="006B2A43">
            <w:pPr>
              <w:rPr>
                <w:sz w:val="20"/>
                <w:szCs w:val="20"/>
              </w:rPr>
            </w:pPr>
            <w:r w:rsidRPr="00F97773">
              <w:rPr>
                <w:sz w:val="20"/>
                <w:szCs w:val="20"/>
              </w:rPr>
              <w:t>Alcohol</w:t>
            </w:r>
          </w:p>
        </w:tc>
        <w:tc>
          <w:tcPr>
            <w:tcW w:w="5017" w:type="dxa"/>
          </w:tcPr>
          <w:p w14:paraId="5CE3F88B" w14:textId="77777777" w:rsidR="00E77763" w:rsidRPr="00F97773" w:rsidRDefault="00E77763" w:rsidP="006B2A43">
            <w:p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RR of Infertility increased 60% (˃ 2 drinks/day)</w:t>
            </w:r>
          </w:p>
        </w:tc>
      </w:tr>
      <w:tr w:rsidR="00E77763" w:rsidRPr="00F97773" w14:paraId="50E8A124" w14:textId="77777777" w:rsidTr="0014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3AAFE962" w14:textId="77777777" w:rsidR="00E77763" w:rsidRPr="00F97773" w:rsidRDefault="00E77763" w:rsidP="006B2A43">
            <w:pPr>
              <w:rPr>
                <w:sz w:val="20"/>
                <w:szCs w:val="20"/>
              </w:rPr>
            </w:pPr>
            <w:r w:rsidRPr="00F97773">
              <w:rPr>
                <w:sz w:val="20"/>
                <w:szCs w:val="20"/>
              </w:rPr>
              <w:t>Caffeine</w:t>
            </w:r>
          </w:p>
        </w:tc>
        <w:tc>
          <w:tcPr>
            <w:tcW w:w="5017" w:type="dxa"/>
          </w:tcPr>
          <w:p w14:paraId="099915DE" w14:textId="77777777" w:rsidR="00E77763" w:rsidRPr="00F97773" w:rsidRDefault="00E77763" w:rsidP="006B2A43">
            <w:p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Fecundability decreased 45% (˃ 250mg/d)</w:t>
            </w:r>
          </w:p>
        </w:tc>
      </w:tr>
      <w:tr w:rsidR="00E77763" w:rsidRPr="00F97773" w14:paraId="389EBEEC" w14:textId="77777777" w:rsidTr="001462B6">
        <w:tc>
          <w:tcPr>
            <w:cnfStyle w:val="001000000000" w:firstRow="0" w:lastRow="0" w:firstColumn="1" w:lastColumn="0" w:oddVBand="0" w:evenVBand="0" w:oddHBand="0" w:evenHBand="0" w:firstRowFirstColumn="0" w:firstRowLastColumn="0" w:lastRowFirstColumn="0" w:lastRowLastColumn="0"/>
            <w:tcW w:w="4225" w:type="dxa"/>
          </w:tcPr>
          <w:p w14:paraId="077AC476" w14:textId="77777777" w:rsidR="00E77763" w:rsidRPr="00F97773" w:rsidRDefault="00E77763" w:rsidP="006B2A43">
            <w:pPr>
              <w:tabs>
                <w:tab w:val="left" w:pos="1642"/>
              </w:tabs>
              <w:rPr>
                <w:sz w:val="20"/>
                <w:szCs w:val="20"/>
              </w:rPr>
            </w:pPr>
            <w:r w:rsidRPr="00F97773">
              <w:rPr>
                <w:sz w:val="20"/>
                <w:szCs w:val="20"/>
              </w:rPr>
              <w:t>Illicit drugs</w:t>
            </w:r>
            <w:r w:rsidRPr="00F97773">
              <w:rPr>
                <w:sz w:val="20"/>
                <w:szCs w:val="20"/>
              </w:rPr>
              <w:tab/>
            </w:r>
          </w:p>
        </w:tc>
        <w:tc>
          <w:tcPr>
            <w:tcW w:w="5017" w:type="dxa"/>
          </w:tcPr>
          <w:p w14:paraId="0BCFA94E" w14:textId="77777777" w:rsidR="00E77763" w:rsidRPr="00F97773" w:rsidRDefault="00E77763" w:rsidP="006B2A43">
            <w:p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RR of Infertility increased 70%</w:t>
            </w:r>
          </w:p>
        </w:tc>
      </w:tr>
      <w:tr w:rsidR="00E77763" w:rsidRPr="00F97773" w14:paraId="0E404CE7" w14:textId="77777777" w:rsidTr="0014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5" w:type="dxa"/>
          </w:tcPr>
          <w:p w14:paraId="3D0F364E" w14:textId="77777777" w:rsidR="00E77763" w:rsidRPr="00F97773" w:rsidRDefault="00E77763" w:rsidP="006B2A43">
            <w:pPr>
              <w:tabs>
                <w:tab w:val="left" w:pos="1642"/>
              </w:tabs>
              <w:rPr>
                <w:sz w:val="20"/>
                <w:szCs w:val="20"/>
              </w:rPr>
            </w:pPr>
            <w:r w:rsidRPr="00F97773">
              <w:rPr>
                <w:sz w:val="20"/>
                <w:szCs w:val="20"/>
              </w:rPr>
              <w:t>Toxins, solvents</w:t>
            </w:r>
          </w:p>
        </w:tc>
        <w:tc>
          <w:tcPr>
            <w:tcW w:w="5017" w:type="dxa"/>
          </w:tcPr>
          <w:p w14:paraId="0BA32E9F" w14:textId="77777777" w:rsidR="00E77763" w:rsidRPr="00F97773" w:rsidRDefault="00E77763" w:rsidP="006B2A43">
            <w:p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RR of Infertility increased 40%</w:t>
            </w:r>
          </w:p>
        </w:tc>
      </w:tr>
    </w:tbl>
    <w:p w14:paraId="53D2E3CD" w14:textId="77777777" w:rsidR="00E77763" w:rsidRPr="00F97773" w:rsidRDefault="00E77763" w:rsidP="001244A3">
      <w:pPr>
        <w:spacing w:line="240" w:lineRule="auto"/>
      </w:pPr>
    </w:p>
    <w:p w14:paraId="5C7A1DEA" w14:textId="77777777" w:rsidR="00E77763" w:rsidRPr="00F97773" w:rsidRDefault="00E77763" w:rsidP="001244A3">
      <w:pPr>
        <w:spacing w:line="240" w:lineRule="auto"/>
      </w:pPr>
    </w:p>
    <w:p w14:paraId="53DA902B" w14:textId="77777777" w:rsidR="00622C60" w:rsidRPr="00F97773" w:rsidRDefault="00E77763" w:rsidP="001244A3">
      <w:pPr>
        <w:spacing w:line="240" w:lineRule="auto"/>
      </w:pPr>
      <w:r w:rsidRPr="00F97773">
        <w:rPr>
          <w:noProof/>
          <w:lang w:val="en-ZA" w:eastAsia="en-ZA"/>
        </w:rPr>
        <mc:AlternateContent>
          <mc:Choice Requires="wps">
            <w:drawing>
              <wp:anchor distT="0" distB="0" distL="114300" distR="114300" simplePos="0" relativeHeight="251673600" behindDoc="0" locked="0" layoutInCell="1" allowOverlap="1" wp14:anchorId="2FE575FF" wp14:editId="10EC94A0">
                <wp:simplePos x="0" y="0"/>
                <wp:positionH relativeFrom="column">
                  <wp:posOffset>0</wp:posOffset>
                </wp:positionH>
                <wp:positionV relativeFrom="paragraph">
                  <wp:posOffset>0</wp:posOffset>
                </wp:positionV>
                <wp:extent cx="1828800" cy="1828800"/>
                <wp:effectExtent l="0" t="0" r="6350" b="0"/>
                <wp:wrapSquare wrapText="bothSides"/>
                <wp:docPr id="36" name="Text Box 36"/>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50E56BE1" w14:textId="77777777" w:rsidR="00E306AC" w:rsidRPr="00195D11" w:rsidRDefault="00E306AC" w:rsidP="00E77763">
                            <w:pPr>
                              <w:rPr>
                                <w:b/>
                                <w:szCs w:val="20"/>
                              </w:rPr>
                            </w:pPr>
                            <w:r w:rsidRPr="00195D11">
                              <w:rPr>
                                <w:b/>
                                <w:szCs w:val="20"/>
                              </w:rPr>
                              <w:t>Key areas:</w:t>
                            </w:r>
                          </w:p>
                          <w:p w14:paraId="0C687287" w14:textId="77777777" w:rsidR="00E306AC" w:rsidRPr="00195D11" w:rsidRDefault="00E306AC" w:rsidP="0013096F">
                            <w:pPr>
                              <w:pStyle w:val="ListParagraph"/>
                              <w:numPr>
                                <w:ilvl w:val="0"/>
                                <w:numId w:val="3"/>
                              </w:numPr>
                              <w:spacing w:line="240" w:lineRule="auto"/>
                              <w:rPr>
                                <w:szCs w:val="20"/>
                              </w:rPr>
                            </w:pPr>
                            <w:r w:rsidRPr="00195D11">
                              <w:rPr>
                                <w:szCs w:val="20"/>
                              </w:rPr>
                              <w:t>Safe conception involves preserving fertility as well as providing preconception care</w:t>
                            </w:r>
                          </w:p>
                          <w:p w14:paraId="1DFE6C14" w14:textId="77777777" w:rsidR="00E306AC" w:rsidRPr="00195D11" w:rsidRDefault="00E306AC" w:rsidP="0013096F">
                            <w:pPr>
                              <w:pStyle w:val="ListParagraph"/>
                              <w:numPr>
                                <w:ilvl w:val="0"/>
                                <w:numId w:val="3"/>
                              </w:numPr>
                              <w:spacing w:line="240" w:lineRule="auto"/>
                              <w:rPr>
                                <w:szCs w:val="20"/>
                              </w:rPr>
                            </w:pPr>
                            <w:r w:rsidRPr="00195D11">
                              <w:rPr>
                                <w:szCs w:val="20"/>
                              </w:rPr>
                              <w:t>Life-style advice concerning extremes of bodyweight, tobacco products, excessive alcohol, and illicit drug use should be part of the counselling, as this may impact fertility</w:t>
                            </w:r>
                          </w:p>
                          <w:p w14:paraId="4484F63C" w14:textId="77777777" w:rsidR="00E306AC" w:rsidRPr="00195D11" w:rsidRDefault="00E306AC" w:rsidP="0013096F">
                            <w:pPr>
                              <w:pStyle w:val="ListParagraph"/>
                              <w:numPr>
                                <w:ilvl w:val="0"/>
                                <w:numId w:val="3"/>
                              </w:numPr>
                              <w:spacing w:line="240" w:lineRule="auto"/>
                              <w:rPr>
                                <w:szCs w:val="20"/>
                              </w:rPr>
                            </w:pPr>
                            <w:r w:rsidRPr="00195D11">
                              <w:rPr>
                                <w:szCs w:val="20"/>
                              </w:rPr>
                              <w:t>Information on age-related infertility should be given and options discussed</w:t>
                            </w:r>
                          </w:p>
                          <w:p w14:paraId="3BE733C3" w14:textId="77777777" w:rsidR="00E306AC" w:rsidRPr="00195D11" w:rsidRDefault="00E306AC" w:rsidP="0013096F">
                            <w:pPr>
                              <w:pStyle w:val="ListParagraph"/>
                              <w:numPr>
                                <w:ilvl w:val="0"/>
                                <w:numId w:val="3"/>
                              </w:numPr>
                              <w:spacing w:line="240" w:lineRule="auto"/>
                              <w:rPr>
                                <w:szCs w:val="20"/>
                              </w:rPr>
                            </w:pPr>
                            <w:r w:rsidRPr="00195D11">
                              <w:rPr>
                                <w:szCs w:val="20"/>
                              </w:rPr>
                              <w:t>Folic acid supplementation should be commenced pre-pregnancy</w:t>
                            </w:r>
                          </w:p>
                          <w:p w14:paraId="2FB9A31F" w14:textId="77777777" w:rsidR="00E306AC" w:rsidRPr="00195D11" w:rsidRDefault="00E306AC" w:rsidP="0013096F">
                            <w:pPr>
                              <w:pStyle w:val="ListParagraph"/>
                              <w:numPr>
                                <w:ilvl w:val="0"/>
                                <w:numId w:val="3"/>
                              </w:numPr>
                              <w:spacing w:line="240" w:lineRule="auto"/>
                              <w:rPr>
                                <w:szCs w:val="20"/>
                              </w:rPr>
                            </w:pPr>
                            <w:r w:rsidRPr="00195D11">
                              <w:rPr>
                                <w:szCs w:val="20"/>
                              </w:rPr>
                              <w:t>Safe sexual practices are key to preventing STI’s</w:t>
                            </w:r>
                          </w:p>
                          <w:p w14:paraId="7FB3A996" w14:textId="77777777" w:rsidR="00E306AC" w:rsidRPr="00195D11" w:rsidRDefault="00E306AC" w:rsidP="0013096F">
                            <w:pPr>
                              <w:pStyle w:val="ListParagraph"/>
                              <w:numPr>
                                <w:ilvl w:val="0"/>
                                <w:numId w:val="3"/>
                              </w:numPr>
                              <w:rPr>
                                <w:szCs w:val="20"/>
                              </w:rPr>
                            </w:pPr>
                            <w:r w:rsidRPr="00195D11">
                              <w:rPr>
                                <w:szCs w:val="20"/>
                              </w:rPr>
                              <w:t>Risk reduction measures should be taken by people living with HI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0864492" id="Text Box 36" o:spid="_x0000_s1027" type="#_x0000_t202" style="position:absolute;margin-left:0;margin-top:0;width:2in;height:2in;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&#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FNfQyNaAgAAwAQAAA4AAAAAAAAAAAAAAAAALgIAAGRycy9lMm9Eb2MueG1sUEsBAi0AFAAG&#10;AAgAAAAhAArvJiTVAAAABQEAAA8AAAAAAAAAAAAAAAAAtAQAAGRycy9kb3ducmV2LnhtbFBLBQYA&#10;AAAABAAEAPMAAAC2BQAAAAA=&#10;" fillcolor="#e2efd9 [665]" stroked="f" strokeweight=".5pt">
                <v:textbox style="mso-fit-shape-to-text:t">
                  <w:txbxContent>
                    <w:p w:rsidR="00E306AC" w:rsidRPr="00195D11" w:rsidRDefault="00E306AC" w:rsidP="00E77763">
                      <w:pPr>
                        <w:rPr>
                          <w:b/>
                          <w:szCs w:val="20"/>
                        </w:rPr>
                      </w:pPr>
                      <w:r w:rsidRPr="00195D11">
                        <w:rPr>
                          <w:b/>
                          <w:szCs w:val="20"/>
                        </w:rPr>
                        <w:t>Key areas:</w:t>
                      </w:r>
                    </w:p>
                    <w:p w:rsidR="00E306AC" w:rsidRPr="00195D11" w:rsidRDefault="00E306AC" w:rsidP="0013096F">
                      <w:pPr>
                        <w:pStyle w:val="ListParagraph"/>
                        <w:numPr>
                          <w:ilvl w:val="0"/>
                          <w:numId w:val="3"/>
                        </w:numPr>
                        <w:spacing w:line="240" w:lineRule="auto"/>
                        <w:rPr>
                          <w:szCs w:val="20"/>
                        </w:rPr>
                      </w:pPr>
                      <w:r w:rsidRPr="00195D11">
                        <w:rPr>
                          <w:szCs w:val="20"/>
                        </w:rPr>
                        <w:t>Safe conception involves preserving fertility as well as providing preconception care</w:t>
                      </w:r>
                    </w:p>
                    <w:p w:rsidR="00E306AC" w:rsidRPr="00195D11" w:rsidRDefault="00E306AC" w:rsidP="0013096F">
                      <w:pPr>
                        <w:pStyle w:val="ListParagraph"/>
                        <w:numPr>
                          <w:ilvl w:val="0"/>
                          <w:numId w:val="3"/>
                        </w:numPr>
                        <w:spacing w:line="240" w:lineRule="auto"/>
                        <w:rPr>
                          <w:szCs w:val="20"/>
                        </w:rPr>
                      </w:pPr>
                      <w:r w:rsidRPr="00195D11">
                        <w:rPr>
                          <w:szCs w:val="20"/>
                        </w:rPr>
                        <w:t>Life-style advice concerning extremes of bodyweight, tobacco products, excessive alcohol, and illicit drug use should be part of the counselling, as this may impact fertility</w:t>
                      </w:r>
                    </w:p>
                    <w:p w:rsidR="00E306AC" w:rsidRPr="00195D11" w:rsidRDefault="00E306AC" w:rsidP="0013096F">
                      <w:pPr>
                        <w:pStyle w:val="ListParagraph"/>
                        <w:numPr>
                          <w:ilvl w:val="0"/>
                          <w:numId w:val="3"/>
                        </w:numPr>
                        <w:spacing w:line="240" w:lineRule="auto"/>
                        <w:rPr>
                          <w:szCs w:val="20"/>
                        </w:rPr>
                      </w:pPr>
                      <w:r w:rsidRPr="00195D11">
                        <w:rPr>
                          <w:szCs w:val="20"/>
                        </w:rPr>
                        <w:t>Information on age-related infertility should be given and options discussed</w:t>
                      </w:r>
                    </w:p>
                    <w:p w:rsidR="00E306AC" w:rsidRPr="00195D11" w:rsidRDefault="00E306AC" w:rsidP="0013096F">
                      <w:pPr>
                        <w:pStyle w:val="ListParagraph"/>
                        <w:numPr>
                          <w:ilvl w:val="0"/>
                          <w:numId w:val="3"/>
                        </w:numPr>
                        <w:spacing w:line="240" w:lineRule="auto"/>
                        <w:rPr>
                          <w:szCs w:val="20"/>
                        </w:rPr>
                      </w:pPr>
                      <w:r w:rsidRPr="00195D11">
                        <w:rPr>
                          <w:szCs w:val="20"/>
                        </w:rPr>
                        <w:t>Folic acid supplementation should be commenced pre-pregnancy</w:t>
                      </w:r>
                    </w:p>
                    <w:p w:rsidR="00E306AC" w:rsidRPr="00195D11" w:rsidRDefault="00E306AC" w:rsidP="0013096F">
                      <w:pPr>
                        <w:pStyle w:val="ListParagraph"/>
                        <w:numPr>
                          <w:ilvl w:val="0"/>
                          <w:numId w:val="3"/>
                        </w:numPr>
                        <w:spacing w:line="240" w:lineRule="auto"/>
                        <w:rPr>
                          <w:szCs w:val="20"/>
                        </w:rPr>
                      </w:pPr>
                      <w:r w:rsidRPr="00195D11">
                        <w:rPr>
                          <w:szCs w:val="20"/>
                        </w:rPr>
                        <w:t>Safe sexual practices are key to preventing STI’s</w:t>
                      </w:r>
                    </w:p>
                    <w:p w:rsidR="00E306AC" w:rsidRPr="00195D11" w:rsidRDefault="00E306AC" w:rsidP="0013096F">
                      <w:pPr>
                        <w:pStyle w:val="ListParagraph"/>
                        <w:numPr>
                          <w:ilvl w:val="0"/>
                          <w:numId w:val="3"/>
                        </w:numPr>
                        <w:rPr>
                          <w:szCs w:val="20"/>
                        </w:rPr>
                      </w:pPr>
                      <w:r w:rsidRPr="00195D11">
                        <w:rPr>
                          <w:szCs w:val="20"/>
                        </w:rPr>
                        <w:t>Risk reduction measures should be taken by people living with HIV</w:t>
                      </w:r>
                    </w:p>
                  </w:txbxContent>
                </v:textbox>
                <w10:wrap type="square"/>
              </v:shape>
            </w:pict>
          </mc:Fallback>
        </mc:AlternateContent>
      </w:r>
    </w:p>
    <w:p w14:paraId="02D9AC9F" w14:textId="77777777" w:rsidR="00961C8A" w:rsidRPr="00F97773" w:rsidRDefault="00961C8A" w:rsidP="001244A3">
      <w:pPr>
        <w:spacing w:line="240" w:lineRule="auto"/>
        <w:rPr>
          <w:rFonts w:eastAsiaTheme="majorEastAsia" w:cstheme="minorHAnsi"/>
          <w:b/>
          <w:color w:val="009051"/>
          <w:sz w:val="28"/>
          <w:szCs w:val="28"/>
        </w:rPr>
      </w:pPr>
    </w:p>
    <w:p w14:paraId="73C011EC" w14:textId="77777777" w:rsidR="0017363A" w:rsidRPr="00F97773" w:rsidRDefault="0017363A">
      <w:pPr>
        <w:spacing w:line="240" w:lineRule="auto"/>
        <w:rPr>
          <w:rFonts w:eastAsiaTheme="majorEastAsia" w:cstheme="minorHAnsi"/>
          <w:b/>
          <w:color w:val="009051"/>
          <w:sz w:val="28"/>
          <w:szCs w:val="28"/>
        </w:rPr>
      </w:pPr>
      <w:bookmarkStart w:id="33" w:name="_Toc528572367"/>
      <w:bookmarkEnd w:id="23"/>
      <w:r w:rsidRPr="00F97773">
        <w:rPr>
          <w:rFonts w:eastAsiaTheme="majorEastAsia" w:cstheme="minorHAnsi"/>
          <w:b/>
          <w:color w:val="009051"/>
          <w:sz w:val="28"/>
          <w:szCs w:val="28"/>
        </w:rPr>
        <w:br w:type="page"/>
      </w:r>
    </w:p>
    <w:p w14:paraId="2A7C737D" w14:textId="77777777" w:rsidR="00363DA2" w:rsidRPr="00F97773" w:rsidRDefault="00363DA2" w:rsidP="00363DA2">
      <w:pPr>
        <w:pStyle w:val="Heading1"/>
        <w:rPr>
          <w:rFonts w:eastAsia="Times New Roman"/>
        </w:rPr>
      </w:pPr>
      <w:bookmarkStart w:id="34" w:name="_Toc12031768"/>
      <w:r w:rsidRPr="00F97773">
        <w:rPr>
          <w:rFonts w:eastAsia="Times New Roman"/>
        </w:rPr>
        <w:lastRenderedPageBreak/>
        <w:t>Diagnosis and evaluation</w:t>
      </w:r>
      <w:bookmarkEnd w:id="34"/>
    </w:p>
    <w:p w14:paraId="03674A6C" w14:textId="77777777" w:rsidR="00363DA2" w:rsidRPr="00F97773" w:rsidRDefault="00363DA2" w:rsidP="001F34A4">
      <w:pPr>
        <w:rPr>
          <w:szCs w:val="22"/>
        </w:rPr>
      </w:pPr>
      <w:bookmarkStart w:id="35" w:name="_Toc525277199"/>
    </w:p>
    <w:bookmarkEnd w:id="35"/>
    <w:p w14:paraId="2C9EB3B4" w14:textId="77777777" w:rsidR="001F34A4" w:rsidRPr="00F97773" w:rsidRDefault="00363DA2" w:rsidP="001F34A4">
      <w:pPr>
        <w:rPr>
          <w:b/>
          <w:szCs w:val="22"/>
        </w:rPr>
      </w:pPr>
      <w:r w:rsidRPr="00F97773">
        <w:rPr>
          <w:b/>
          <w:szCs w:val="22"/>
        </w:rPr>
        <w:t>Standard of care for infertile couple</w:t>
      </w:r>
    </w:p>
    <w:p w14:paraId="5F60C925" w14:textId="77777777" w:rsidR="001F34A4" w:rsidRPr="00F97773" w:rsidRDefault="001F34A4" w:rsidP="001F34A4">
      <w:pPr>
        <w:rPr>
          <w:szCs w:val="22"/>
        </w:rPr>
      </w:pPr>
      <w:r w:rsidRPr="00F97773">
        <w:rPr>
          <w:szCs w:val="22"/>
        </w:rPr>
        <w:t>All infertile persons should receive information on infertility causes and prevention and have treatment options discussed with them. They should be provided with appropriate diagnostic workup and receive appropriate psychological and emotional support as a basic standard of care.</w:t>
      </w:r>
    </w:p>
    <w:p w14:paraId="1F117898" w14:textId="77777777" w:rsidR="001F34A4" w:rsidRPr="00F97773" w:rsidRDefault="001F34A4" w:rsidP="001F34A4">
      <w:pPr>
        <w:rPr>
          <w:szCs w:val="22"/>
        </w:rPr>
      </w:pPr>
      <w:bookmarkStart w:id="36" w:name="_Toc525277177"/>
    </w:p>
    <w:p w14:paraId="7C4C2520" w14:textId="77777777" w:rsidR="001F34A4" w:rsidRPr="00F97773" w:rsidRDefault="001F34A4" w:rsidP="00363DA2">
      <w:pPr>
        <w:pStyle w:val="Heading2"/>
      </w:pPr>
      <w:bookmarkStart w:id="37" w:name="_Toc12031769"/>
      <w:r w:rsidRPr="00F97773">
        <w:t xml:space="preserve">When to </w:t>
      </w:r>
      <w:bookmarkEnd w:id="36"/>
      <w:r w:rsidRPr="00F97773">
        <w:t>evaluate?</w:t>
      </w:r>
      <w:bookmarkEnd w:id="37"/>
    </w:p>
    <w:p w14:paraId="10392886" w14:textId="77777777" w:rsidR="00363DA2" w:rsidRPr="00F97773" w:rsidRDefault="00363DA2" w:rsidP="001F34A4">
      <w:pPr>
        <w:spacing w:line="240" w:lineRule="auto"/>
        <w:contextualSpacing/>
        <w:rPr>
          <w:sz w:val="20"/>
          <w:szCs w:val="20"/>
        </w:rPr>
      </w:pPr>
    </w:p>
    <w:p w14:paraId="7BD465BB" w14:textId="77777777" w:rsidR="00363DA2" w:rsidRPr="00F97773" w:rsidRDefault="00363DA2" w:rsidP="00363DA2">
      <w:pPr>
        <w:pStyle w:val="Caption"/>
        <w:keepNext/>
      </w:pPr>
      <w:bookmarkStart w:id="38" w:name="_Toc12031814"/>
      <w:r w:rsidRPr="00F97773">
        <w:t xml:space="preserve">Table </w:t>
      </w:r>
      <w:r w:rsidRPr="00F97773">
        <w:fldChar w:fldCharType="begin"/>
      </w:r>
      <w:r w:rsidRPr="00F97773">
        <w:instrText xml:space="preserve"> SEQ Table \* ARABIC </w:instrText>
      </w:r>
      <w:r w:rsidRPr="00F97773">
        <w:fldChar w:fldCharType="separate"/>
      </w:r>
      <w:r w:rsidR="006B4658">
        <w:rPr>
          <w:noProof/>
        </w:rPr>
        <w:t>2</w:t>
      </w:r>
      <w:r w:rsidRPr="00F97773">
        <w:fldChar w:fldCharType="end"/>
      </w:r>
      <w:r w:rsidRPr="00F97773">
        <w:t>. When to evaluate persons for infertility</w:t>
      </w:r>
      <w:bookmarkEnd w:id="38"/>
    </w:p>
    <w:tbl>
      <w:tblPr>
        <w:tblStyle w:val="GridTable4-Accent3"/>
        <w:tblW w:w="9355" w:type="dxa"/>
        <w:tblLook w:val="04A0" w:firstRow="1" w:lastRow="0" w:firstColumn="1" w:lastColumn="0" w:noHBand="0" w:noVBand="1"/>
      </w:tblPr>
      <w:tblGrid>
        <w:gridCol w:w="3118"/>
        <w:gridCol w:w="3118"/>
        <w:gridCol w:w="3119"/>
      </w:tblGrid>
      <w:tr w:rsidR="001F34A4" w:rsidRPr="00F97773" w14:paraId="4F68F58E" w14:textId="77777777" w:rsidTr="00363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Pr>
          <w:p w14:paraId="1E4FBAF6" w14:textId="77777777" w:rsidR="001F34A4" w:rsidRPr="00F97773" w:rsidRDefault="001F34A4" w:rsidP="006B2A43">
            <w:pPr>
              <w:rPr>
                <w:sz w:val="20"/>
                <w:szCs w:val="20"/>
              </w:rPr>
            </w:pPr>
            <w:r w:rsidRPr="00F97773">
              <w:rPr>
                <w:sz w:val="20"/>
                <w:szCs w:val="20"/>
              </w:rPr>
              <w:t>Routine Referral</w:t>
            </w:r>
          </w:p>
        </w:tc>
        <w:tc>
          <w:tcPr>
            <w:tcW w:w="3118" w:type="dxa"/>
          </w:tcPr>
          <w:p w14:paraId="73C424F0" w14:textId="77777777" w:rsidR="001F34A4" w:rsidRPr="00F97773" w:rsidRDefault="001F34A4" w:rsidP="006B2A43">
            <w:pPr>
              <w:jc w:val="both"/>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Early Referral</w:t>
            </w:r>
          </w:p>
        </w:tc>
        <w:tc>
          <w:tcPr>
            <w:tcW w:w="3119" w:type="dxa"/>
          </w:tcPr>
          <w:p w14:paraId="46CA0685" w14:textId="77777777" w:rsidR="001F34A4" w:rsidRPr="00F97773" w:rsidRDefault="001F34A4" w:rsidP="006B2A43">
            <w:pPr>
              <w:jc w:val="both"/>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Immediate Referral</w:t>
            </w:r>
          </w:p>
        </w:tc>
      </w:tr>
      <w:tr w:rsidR="001F34A4" w:rsidRPr="00F97773" w14:paraId="2A4B20C9" w14:textId="77777777" w:rsidTr="00363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Pr>
          <w:p w14:paraId="08A12F3E" w14:textId="77777777" w:rsidR="001F34A4" w:rsidRPr="00F97773" w:rsidRDefault="001F34A4" w:rsidP="00363DA2">
            <w:pPr>
              <w:rPr>
                <w:sz w:val="20"/>
                <w:szCs w:val="20"/>
              </w:rPr>
            </w:pPr>
            <w:r w:rsidRPr="00892AFC">
              <w:rPr>
                <w:sz w:val="20"/>
                <w:szCs w:val="20"/>
              </w:rPr>
              <w:t>After</w:t>
            </w:r>
            <w:r w:rsidRPr="00F97773">
              <w:rPr>
                <w:sz w:val="20"/>
                <w:szCs w:val="20"/>
              </w:rPr>
              <w:t xml:space="preserve"> </w:t>
            </w:r>
            <w:r w:rsidRPr="00892AFC">
              <w:rPr>
                <w:sz w:val="20"/>
                <w:szCs w:val="20"/>
              </w:rPr>
              <w:t>1 Year</w:t>
            </w:r>
            <w:r w:rsidRPr="00F97773">
              <w:rPr>
                <w:sz w:val="20"/>
                <w:szCs w:val="20"/>
              </w:rPr>
              <w:t xml:space="preserve"> </w:t>
            </w:r>
            <w:r w:rsidRPr="00892AFC">
              <w:rPr>
                <w:sz w:val="20"/>
                <w:szCs w:val="20"/>
              </w:rPr>
              <w:t>of unprotected intercourse</w:t>
            </w:r>
          </w:p>
        </w:tc>
        <w:tc>
          <w:tcPr>
            <w:tcW w:w="3118" w:type="dxa"/>
          </w:tcPr>
          <w:p w14:paraId="2A9E0B28" w14:textId="77777777" w:rsidR="001F34A4" w:rsidRPr="00F97773" w:rsidRDefault="001F34A4" w:rsidP="00363DA2">
            <w:p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 xml:space="preserve">After </w:t>
            </w:r>
            <w:r w:rsidRPr="00F97773">
              <w:rPr>
                <w:b/>
                <w:sz w:val="20"/>
                <w:szCs w:val="20"/>
              </w:rPr>
              <w:t>6 months</w:t>
            </w:r>
            <w:r w:rsidRPr="00F97773">
              <w:rPr>
                <w:sz w:val="20"/>
                <w:szCs w:val="20"/>
              </w:rPr>
              <w:t xml:space="preserve"> of unprotected intercourse</w:t>
            </w:r>
          </w:p>
        </w:tc>
        <w:tc>
          <w:tcPr>
            <w:tcW w:w="3119" w:type="dxa"/>
          </w:tcPr>
          <w:p w14:paraId="0C1EC8C3" w14:textId="77777777" w:rsidR="001F34A4" w:rsidRPr="00F97773" w:rsidRDefault="001F34A4" w:rsidP="00363DA2">
            <w:p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No delay</w:t>
            </w:r>
          </w:p>
          <w:p w14:paraId="1408A268" w14:textId="77777777" w:rsidR="001F34A4" w:rsidRPr="00F97773" w:rsidRDefault="001F34A4" w:rsidP="00363DA2">
            <w:pPr>
              <w:cnfStyle w:val="000000100000" w:firstRow="0" w:lastRow="0" w:firstColumn="0" w:lastColumn="0" w:oddVBand="0" w:evenVBand="0" w:oddHBand="1" w:evenHBand="0" w:firstRowFirstColumn="0" w:firstRowLastColumn="0" w:lastRowFirstColumn="0" w:lastRowLastColumn="0"/>
              <w:rPr>
                <w:sz w:val="20"/>
                <w:szCs w:val="20"/>
              </w:rPr>
            </w:pPr>
          </w:p>
        </w:tc>
      </w:tr>
      <w:tr w:rsidR="001F34A4" w:rsidRPr="00F97773" w14:paraId="3A61A0CA" w14:textId="77777777" w:rsidTr="00363DA2">
        <w:tc>
          <w:tcPr>
            <w:cnfStyle w:val="001000000000" w:firstRow="0" w:lastRow="0" w:firstColumn="1" w:lastColumn="0" w:oddVBand="0" w:evenVBand="0" w:oddHBand="0" w:evenHBand="0" w:firstRowFirstColumn="0" w:firstRowLastColumn="0" w:lastRowFirstColumn="0" w:lastRowLastColumn="0"/>
            <w:tcW w:w="3118" w:type="dxa"/>
          </w:tcPr>
          <w:p w14:paraId="1F3590EB" w14:textId="77777777" w:rsidR="001F34A4" w:rsidRPr="00F97773" w:rsidRDefault="001F34A4" w:rsidP="0013096F">
            <w:pPr>
              <w:pStyle w:val="ListParagraph"/>
              <w:numPr>
                <w:ilvl w:val="0"/>
                <w:numId w:val="9"/>
              </w:numPr>
              <w:spacing w:line="240" w:lineRule="auto"/>
              <w:ind w:left="357" w:hanging="357"/>
              <w:rPr>
                <w:b w:val="0"/>
                <w:sz w:val="20"/>
                <w:szCs w:val="20"/>
              </w:rPr>
            </w:pPr>
            <w:r w:rsidRPr="00F97773">
              <w:rPr>
                <w:sz w:val="20"/>
                <w:szCs w:val="20"/>
              </w:rPr>
              <w:t xml:space="preserve">Women </w:t>
            </w:r>
            <w:r w:rsidRPr="00F97773">
              <w:rPr>
                <w:sz w:val="20"/>
                <w:szCs w:val="20"/>
              </w:rPr>
              <w:sym w:font="Symbol" w:char="F03C"/>
            </w:r>
            <w:r w:rsidRPr="00F97773">
              <w:rPr>
                <w:sz w:val="20"/>
                <w:szCs w:val="20"/>
              </w:rPr>
              <w:t xml:space="preserve"> 35years</w:t>
            </w:r>
          </w:p>
          <w:p w14:paraId="65054F4D" w14:textId="77777777" w:rsidR="001F34A4" w:rsidRPr="00F97773" w:rsidRDefault="00892AFC" w:rsidP="0013096F">
            <w:pPr>
              <w:pStyle w:val="ListParagraph"/>
              <w:numPr>
                <w:ilvl w:val="0"/>
                <w:numId w:val="9"/>
              </w:numPr>
              <w:spacing w:line="240" w:lineRule="auto"/>
              <w:ind w:left="357" w:hanging="357"/>
              <w:rPr>
                <w:b w:val="0"/>
                <w:sz w:val="20"/>
                <w:szCs w:val="20"/>
              </w:rPr>
            </w:pPr>
            <w:r>
              <w:rPr>
                <w:sz w:val="20"/>
                <w:szCs w:val="20"/>
              </w:rPr>
              <w:t>R</w:t>
            </w:r>
            <w:r w:rsidR="001F34A4" w:rsidRPr="00F97773">
              <w:rPr>
                <w:sz w:val="20"/>
                <w:szCs w:val="20"/>
              </w:rPr>
              <w:t>egular cycles</w:t>
            </w:r>
          </w:p>
          <w:p w14:paraId="17C02533" w14:textId="77777777" w:rsidR="001F34A4" w:rsidRPr="00F97773" w:rsidRDefault="001F34A4" w:rsidP="0013096F">
            <w:pPr>
              <w:pStyle w:val="ListParagraph"/>
              <w:numPr>
                <w:ilvl w:val="0"/>
                <w:numId w:val="9"/>
              </w:numPr>
              <w:spacing w:line="240" w:lineRule="auto"/>
              <w:ind w:left="357" w:hanging="357"/>
              <w:rPr>
                <w:b w:val="0"/>
                <w:sz w:val="20"/>
                <w:szCs w:val="20"/>
              </w:rPr>
            </w:pPr>
            <w:r w:rsidRPr="00F97773">
              <w:rPr>
                <w:sz w:val="20"/>
                <w:szCs w:val="20"/>
              </w:rPr>
              <w:t xml:space="preserve">No known cause of infertility </w:t>
            </w:r>
          </w:p>
          <w:p w14:paraId="415FE267" w14:textId="77777777" w:rsidR="001F34A4" w:rsidRPr="00F97773" w:rsidRDefault="001F34A4" w:rsidP="00363DA2">
            <w:pPr>
              <w:rPr>
                <w:b w:val="0"/>
                <w:sz w:val="20"/>
                <w:szCs w:val="20"/>
              </w:rPr>
            </w:pPr>
          </w:p>
        </w:tc>
        <w:tc>
          <w:tcPr>
            <w:tcW w:w="3118" w:type="dxa"/>
          </w:tcPr>
          <w:p w14:paraId="167D7132"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Women ≥ 35 years</w:t>
            </w:r>
          </w:p>
          <w:p w14:paraId="656C5498"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Regular cycles</w:t>
            </w:r>
          </w:p>
          <w:p w14:paraId="07F6255C"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No known cause of infertility</w:t>
            </w:r>
          </w:p>
        </w:tc>
        <w:tc>
          <w:tcPr>
            <w:tcW w:w="3119" w:type="dxa"/>
          </w:tcPr>
          <w:p w14:paraId="0904019C"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Women ≥ 40 years</w:t>
            </w:r>
          </w:p>
          <w:p w14:paraId="79BE6036"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Women with menstrual irregularities</w:t>
            </w:r>
          </w:p>
          <w:p w14:paraId="177DEDB5"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 xml:space="preserve">Known cause of infertility </w:t>
            </w:r>
          </w:p>
          <w:p w14:paraId="5514F66B"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Previous Pelvic Surgery</w:t>
            </w:r>
          </w:p>
          <w:p w14:paraId="203E5385"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Exposure to cytotoxic drugs</w:t>
            </w:r>
          </w:p>
          <w:p w14:paraId="1216D755"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 xml:space="preserve">Strong family history of premature </w:t>
            </w:r>
          </w:p>
          <w:p w14:paraId="114F8C55"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Ovarian insufficiency/early menopause</w:t>
            </w:r>
          </w:p>
          <w:p w14:paraId="33C7520D"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Suspected endometriosis</w:t>
            </w:r>
          </w:p>
          <w:p w14:paraId="00A386E8" w14:textId="77777777" w:rsidR="001F34A4" w:rsidRPr="00F97773" w:rsidRDefault="001F34A4" w:rsidP="0013096F">
            <w:pPr>
              <w:pStyle w:val="ListParagraph"/>
              <w:numPr>
                <w:ilvl w:val="0"/>
                <w:numId w:val="9"/>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All patients requesting tubal re-anastomosis (reversal of sterilisation)</w:t>
            </w:r>
          </w:p>
          <w:p w14:paraId="1C7B1F04" w14:textId="77777777" w:rsidR="001F34A4" w:rsidRPr="00F97773" w:rsidRDefault="001F34A4" w:rsidP="00363DA2">
            <w:pPr>
              <w:cnfStyle w:val="000000000000" w:firstRow="0" w:lastRow="0" w:firstColumn="0" w:lastColumn="0" w:oddVBand="0" w:evenVBand="0" w:oddHBand="0" w:evenHBand="0" w:firstRowFirstColumn="0" w:firstRowLastColumn="0" w:lastRowFirstColumn="0" w:lastRowLastColumn="0"/>
              <w:rPr>
                <w:sz w:val="20"/>
                <w:szCs w:val="20"/>
              </w:rPr>
            </w:pPr>
          </w:p>
        </w:tc>
      </w:tr>
    </w:tbl>
    <w:p w14:paraId="4E623D89" w14:textId="77777777" w:rsidR="006535DA" w:rsidRPr="00F97773" w:rsidRDefault="006535DA">
      <w:pPr>
        <w:spacing w:line="240" w:lineRule="auto"/>
        <w:rPr>
          <w:rFonts w:eastAsiaTheme="majorEastAsia" w:cstheme="minorHAnsi"/>
          <w:b/>
          <w:color w:val="009051"/>
          <w:sz w:val="28"/>
          <w:szCs w:val="28"/>
        </w:rPr>
      </w:pPr>
    </w:p>
    <w:p w14:paraId="29DF9254" w14:textId="77777777" w:rsidR="001F34A4" w:rsidRPr="00F97773" w:rsidRDefault="001F34A4" w:rsidP="00BD0A87">
      <w:pPr>
        <w:pStyle w:val="Heading2"/>
      </w:pPr>
      <w:bookmarkStart w:id="39" w:name="_Toc525277178"/>
      <w:bookmarkStart w:id="40" w:name="_Toc12031770"/>
      <w:r w:rsidRPr="00F97773">
        <w:t xml:space="preserve">Who </w:t>
      </w:r>
      <w:r w:rsidR="00BD0A87" w:rsidRPr="00F97773">
        <w:t>s</w:t>
      </w:r>
      <w:r w:rsidRPr="00F97773">
        <w:t xml:space="preserve">hould </w:t>
      </w:r>
      <w:r w:rsidR="00BD0A87" w:rsidRPr="00F97773">
        <w:t>p</w:t>
      </w:r>
      <w:r w:rsidRPr="00F97773">
        <w:t xml:space="preserve">rovide </w:t>
      </w:r>
      <w:r w:rsidR="00BD0A87" w:rsidRPr="00F97773">
        <w:t>f</w:t>
      </w:r>
      <w:r w:rsidRPr="00F97773">
        <w:t xml:space="preserve">ertility </w:t>
      </w:r>
      <w:proofErr w:type="gramStart"/>
      <w:r w:rsidR="00BD0A87" w:rsidRPr="00F97773">
        <w:t>s</w:t>
      </w:r>
      <w:r w:rsidRPr="00F97773">
        <w:t>ervices</w:t>
      </w:r>
      <w:bookmarkEnd w:id="39"/>
      <w:bookmarkEnd w:id="40"/>
      <w:proofErr w:type="gramEnd"/>
    </w:p>
    <w:p w14:paraId="00FD6707" w14:textId="77777777" w:rsidR="001F34A4" w:rsidRPr="00F97773" w:rsidRDefault="001F34A4" w:rsidP="001F34A4">
      <w:pPr>
        <w:rPr>
          <w:szCs w:val="22"/>
        </w:rPr>
      </w:pPr>
    </w:p>
    <w:p w14:paraId="14662819" w14:textId="77777777" w:rsidR="001F34A4" w:rsidRPr="00F97773" w:rsidRDefault="001F34A4" w:rsidP="001F34A4">
      <w:pPr>
        <w:rPr>
          <w:rFonts w:ascii="Calibri" w:eastAsia="+mn-ea" w:hAnsi="Calibri" w:cs="+mn-cs"/>
          <w:color w:val="000000"/>
          <w:kern w:val="24"/>
          <w:szCs w:val="22"/>
        </w:rPr>
      </w:pPr>
      <w:r w:rsidRPr="00F97773">
        <w:rPr>
          <w:rFonts w:ascii="Calibri" w:eastAsia="+mn-ea" w:hAnsi="Calibri" w:cs="+mn-cs"/>
          <w:color w:val="000000"/>
          <w:kern w:val="24"/>
          <w:szCs w:val="22"/>
        </w:rPr>
        <w:t>To improve the effectiveness and efficiency of treatment and satisfaction of clients, fertility care should be coordinated and mainly provided by:</w:t>
      </w:r>
    </w:p>
    <w:p w14:paraId="2E1D1589" w14:textId="77777777" w:rsidR="001F34A4" w:rsidRPr="00F97773" w:rsidRDefault="001F34A4" w:rsidP="0013096F">
      <w:pPr>
        <w:pStyle w:val="ListParagraph"/>
        <w:numPr>
          <w:ilvl w:val="0"/>
          <w:numId w:val="18"/>
        </w:numPr>
        <w:rPr>
          <w:rFonts w:ascii="Times New Roman" w:eastAsia="Times New Roman" w:hAnsi="Times New Roman" w:cs="Times New Roman"/>
          <w:szCs w:val="22"/>
        </w:rPr>
      </w:pPr>
      <w:r w:rsidRPr="00F97773">
        <w:rPr>
          <w:rFonts w:ascii="Calibri" w:eastAsia="+mn-ea" w:hAnsi="Calibri" w:cs="+mn-cs"/>
          <w:color w:val="000000"/>
          <w:kern w:val="24"/>
          <w:szCs w:val="22"/>
        </w:rPr>
        <w:t>Gynaecologists, who will refer to fertility specialists when ART is required</w:t>
      </w:r>
    </w:p>
    <w:p w14:paraId="2CCFEE91" w14:textId="77777777" w:rsidR="001F34A4" w:rsidRPr="00F97773" w:rsidRDefault="001F34A4" w:rsidP="0013096F">
      <w:pPr>
        <w:pStyle w:val="ListParagraph"/>
        <w:numPr>
          <w:ilvl w:val="0"/>
          <w:numId w:val="18"/>
        </w:numPr>
        <w:rPr>
          <w:rFonts w:ascii="Times New Roman" w:eastAsia="Times New Roman" w:hAnsi="Times New Roman" w:cs="Times New Roman"/>
          <w:szCs w:val="22"/>
        </w:rPr>
      </w:pPr>
      <w:r w:rsidRPr="00F97773">
        <w:rPr>
          <w:rFonts w:ascii="Calibri" w:eastAsia="+mn-ea" w:hAnsi="Calibri" w:cs="+mn-cs"/>
          <w:color w:val="000000"/>
          <w:kern w:val="24"/>
          <w:szCs w:val="22"/>
        </w:rPr>
        <w:t>Fertility Specialists</w:t>
      </w:r>
    </w:p>
    <w:p w14:paraId="3FFFFEF0" w14:textId="77777777" w:rsidR="001F34A4" w:rsidRPr="00F97773" w:rsidRDefault="001F34A4" w:rsidP="001F34A4">
      <w:pPr>
        <w:rPr>
          <w:rFonts w:ascii="Times New Roman" w:eastAsia="Times New Roman" w:hAnsi="Times New Roman" w:cs="Times New Roman"/>
          <w:szCs w:val="22"/>
        </w:rPr>
      </w:pPr>
    </w:p>
    <w:p w14:paraId="5AE41F9B" w14:textId="77777777" w:rsidR="001F34A4" w:rsidRPr="00F97773" w:rsidRDefault="001F34A4" w:rsidP="001F34A4">
      <w:pPr>
        <w:rPr>
          <w:rFonts w:ascii="Times New Roman" w:eastAsia="Times New Roman" w:hAnsi="Times New Roman" w:cs="Times New Roman"/>
          <w:szCs w:val="22"/>
        </w:rPr>
      </w:pPr>
      <w:r w:rsidRPr="00F97773">
        <w:rPr>
          <w:rFonts w:ascii="Calibri" w:eastAsia="+mn-ea" w:hAnsi="Calibri" w:cs="+mn-cs"/>
          <w:color w:val="000000"/>
          <w:kern w:val="24"/>
          <w:szCs w:val="22"/>
        </w:rPr>
        <w:t>Role of Nurses, General practitioners and Urologists</w:t>
      </w:r>
      <w:r w:rsidR="00BD0A87" w:rsidRPr="00F97773">
        <w:rPr>
          <w:rFonts w:ascii="Calibri" w:eastAsia="+mn-ea" w:hAnsi="Calibri" w:cs="+mn-cs"/>
          <w:color w:val="000000"/>
          <w:kern w:val="24"/>
          <w:szCs w:val="22"/>
        </w:rPr>
        <w:t>:</w:t>
      </w:r>
    </w:p>
    <w:p w14:paraId="7C9D5A5E" w14:textId="77777777" w:rsidR="001F34A4" w:rsidRPr="00F97773" w:rsidRDefault="001F34A4" w:rsidP="0013096F">
      <w:pPr>
        <w:pStyle w:val="ListParagraph"/>
        <w:numPr>
          <w:ilvl w:val="0"/>
          <w:numId w:val="19"/>
        </w:numPr>
        <w:rPr>
          <w:rFonts w:ascii="Times New Roman" w:eastAsia="Times New Roman" w:hAnsi="Times New Roman" w:cs="Times New Roman"/>
          <w:szCs w:val="22"/>
        </w:rPr>
      </w:pPr>
      <w:r w:rsidRPr="00F97773">
        <w:rPr>
          <w:rFonts w:ascii="Calibri" w:eastAsia="+mn-ea" w:hAnsi="Calibri" w:cs="+mn-cs"/>
          <w:color w:val="000000"/>
          <w:kern w:val="24"/>
          <w:szCs w:val="22"/>
        </w:rPr>
        <w:t>Start an initial assessment for Infertility</w:t>
      </w:r>
    </w:p>
    <w:p w14:paraId="3BA0B8EB" w14:textId="77777777" w:rsidR="001F34A4" w:rsidRPr="00F97773" w:rsidRDefault="001F34A4" w:rsidP="0013096F">
      <w:pPr>
        <w:pStyle w:val="ListParagraph"/>
        <w:numPr>
          <w:ilvl w:val="0"/>
          <w:numId w:val="19"/>
        </w:numPr>
        <w:rPr>
          <w:rFonts w:ascii="Times New Roman" w:eastAsia="Times New Roman" w:hAnsi="Times New Roman" w:cs="Times New Roman"/>
          <w:szCs w:val="22"/>
        </w:rPr>
      </w:pPr>
      <w:r w:rsidRPr="00F97773">
        <w:rPr>
          <w:rFonts w:ascii="Calibri" w:eastAsia="+mn-ea" w:hAnsi="Calibri" w:cs="+mn-cs"/>
          <w:color w:val="000000"/>
          <w:kern w:val="24"/>
          <w:szCs w:val="22"/>
        </w:rPr>
        <w:t>Assess patients prior to referral to a gynaecologist</w:t>
      </w:r>
    </w:p>
    <w:p w14:paraId="1FE2D116" w14:textId="77777777" w:rsidR="001F34A4" w:rsidRPr="00F97773" w:rsidRDefault="001F34A4" w:rsidP="001F34A4">
      <w:pPr>
        <w:rPr>
          <w:rFonts w:ascii="Times New Roman" w:eastAsia="Times New Roman" w:hAnsi="Times New Roman" w:cs="Times New Roman"/>
          <w:szCs w:val="22"/>
        </w:rPr>
      </w:pPr>
    </w:p>
    <w:p w14:paraId="5B7BF7EE" w14:textId="77777777" w:rsidR="001F34A4" w:rsidRPr="00F97773" w:rsidRDefault="001F34A4" w:rsidP="001F34A4">
      <w:pPr>
        <w:rPr>
          <w:rFonts w:ascii="Times New Roman" w:eastAsia="Times New Roman" w:hAnsi="Times New Roman" w:cs="Times New Roman"/>
          <w:szCs w:val="22"/>
        </w:rPr>
      </w:pPr>
      <w:r w:rsidRPr="00F97773">
        <w:rPr>
          <w:rFonts w:ascii="Calibri" w:eastAsia="+mn-ea" w:hAnsi="Calibri" w:cs="+mn-cs"/>
          <w:color w:val="000000"/>
          <w:kern w:val="24"/>
          <w:szCs w:val="22"/>
        </w:rPr>
        <w:t>Role of Gynaecology departments in all clinics/hospitals that deliver primary fertility care</w:t>
      </w:r>
      <w:r w:rsidR="00BD0A87" w:rsidRPr="00F97773">
        <w:rPr>
          <w:rFonts w:ascii="Calibri" w:eastAsia="+mn-ea" w:hAnsi="Calibri" w:cs="+mn-cs"/>
          <w:color w:val="000000"/>
          <w:kern w:val="24"/>
          <w:szCs w:val="22"/>
        </w:rPr>
        <w:t>:</w:t>
      </w:r>
    </w:p>
    <w:p w14:paraId="3DE3557B" w14:textId="77777777" w:rsidR="001F34A4" w:rsidRPr="00F97773" w:rsidRDefault="001F34A4" w:rsidP="0013096F">
      <w:pPr>
        <w:pStyle w:val="ListParagraph"/>
        <w:numPr>
          <w:ilvl w:val="0"/>
          <w:numId w:val="20"/>
        </w:numPr>
        <w:rPr>
          <w:rFonts w:ascii="Times New Roman" w:eastAsia="Times New Roman" w:hAnsi="Times New Roman" w:cs="Times New Roman"/>
          <w:szCs w:val="22"/>
        </w:rPr>
      </w:pPr>
      <w:r w:rsidRPr="00F97773">
        <w:rPr>
          <w:rFonts w:ascii="Calibri" w:eastAsia="+mn-ea" w:hAnsi="Calibri" w:cs="+mn-cs"/>
          <w:color w:val="000000"/>
          <w:kern w:val="24"/>
          <w:szCs w:val="22"/>
        </w:rPr>
        <w:t>Initial assessment for Infertility</w:t>
      </w:r>
    </w:p>
    <w:p w14:paraId="5553185D" w14:textId="77777777" w:rsidR="001F34A4" w:rsidRPr="00F97773" w:rsidRDefault="001F34A4" w:rsidP="001F34A4">
      <w:pPr>
        <w:rPr>
          <w:rFonts w:ascii="Times New Roman" w:eastAsia="Times New Roman" w:hAnsi="Times New Roman" w:cs="Times New Roman"/>
          <w:szCs w:val="22"/>
        </w:rPr>
      </w:pPr>
    </w:p>
    <w:p w14:paraId="6FDA88F7" w14:textId="77777777" w:rsidR="001F34A4" w:rsidRPr="00F97773" w:rsidRDefault="001F34A4" w:rsidP="001F34A4">
      <w:pPr>
        <w:rPr>
          <w:rFonts w:ascii="Times New Roman" w:eastAsia="Times New Roman" w:hAnsi="Times New Roman" w:cs="Times New Roman"/>
          <w:szCs w:val="22"/>
        </w:rPr>
      </w:pPr>
      <w:r w:rsidRPr="00F97773">
        <w:rPr>
          <w:rFonts w:ascii="Calibri" w:eastAsia="+mn-ea" w:hAnsi="Calibri" w:cs="+mn-cs"/>
          <w:color w:val="000000"/>
          <w:kern w:val="24"/>
          <w:szCs w:val="22"/>
        </w:rPr>
        <w:lastRenderedPageBreak/>
        <w:t>Specialised licensed and accredited fertility clinics</w:t>
      </w:r>
      <w:r w:rsidR="00BD0A87" w:rsidRPr="00F97773">
        <w:rPr>
          <w:rFonts w:ascii="Calibri" w:eastAsia="+mn-ea" w:hAnsi="Calibri" w:cs="+mn-cs"/>
          <w:color w:val="000000"/>
          <w:kern w:val="24"/>
          <w:szCs w:val="22"/>
        </w:rPr>
        <w:t>:</w:t>
      </w:r>
    </w:p>
    <w:p w14:paraId="2DC55C20" w14:textId="77777777" w:rsidR="001F34A4" w:rsidRPr="00F97773" w:rsidRDefault="001F34A4" w:rsidP="0013096F">
      <w:pPr>
        <w:pStyle w:val="ListParagraph"/>
        <w:numPr>
          <w:ilvl w:val="0"/>
          <w:numId w:val="20"/>
        </w:numPr>
        <w:rPr>
          <w:rFonts w:ascii="Times New Roman" w:eastAsia="Times New Roman" w:hAnsi="Times New Roman" w:cs="Times New Roman"/>
          <w:szCs w:val="22"/>
        </w:rPr>
      </w:pPr>
      <w:r w:rsidRPr="00F97773">
        <w:rPr>
          <w:rFonts w:ascii="Calibri" w:eastAsia="+mn-ea" w:hAnsi="Calibri" w:cs="+mn-cs"/>
          <w:color w:val="000000"/>
          <w:kern w:val="24"/>
          <w:szCs w:val="22"/>
        </w:rPr>
        <w:t xml:space="preserve">Performing a complete IVF or ICSI treatment </w:t>
      </w:r>
    </w:p>
    <w:p w14:paraId="076BFCCA" w14:textId="77777777" w:rsidR="001F34A4" w:rsidRPr="00F97773" w:rsidRDefault="001F34A4" w:rsidP="0013096F">
      <w:pPr>
        <w:pStyle w:val="ListParagraph"/>
        <w:numPr>
          <w:ilvl w:val="0"/>
          <w:numId w:val="20"/>
        </w:numPr>
        <w:rPr>
          <w:rFonts w:ascii="Times New Roman" w:eastAsia="Times New Roman" w:hAnsi="Times New Roman" w:cs="Times New Roman"/>
          <w:szCs w:val="22"/>
        </w:rPr>
      </w:pPr>
      <w:r w:rsidRPr="00F97773">
        <w:rPr>
          <w:rFonts w:ascii="Calibri" w:eastAsia="+mn-ea" w:hAnsi="Calibri" w:cs="+mn-cs"/>
          <w:color w:val="000000"/>
          <w:kern w:val="24"/>
          <w:szCs w:val="22"/>
        </w:rPr>
        <w:t>Must have highly specialized and accredited laboratories and personnel</w:t>
      </w:r>
    </w:p>
    <w:p w14:paraId="54CD7798" w14:textId="77777777" w:rsidR="001F34A4" w:rsidRPr="00F97773" w:rsidRDefault="001F34A4" w:rsidP="001F34A4"/>
    <w:p w14:paraId="6971F47B" w14:textId="77777777" w:rsidR="001F34A4" w:rsidRPr="00F97773" w:rsidRDefault="00BD0A87" w:rsidP="00BD0A87">
      <w:pPr>
        <w:pStyle w:val="Heading2"/>
      </w:pPr>
      <w:bookmarkStart w:id="41" w:name="_Toc12031771"/>
      <w:r w:rsidRPr="00F97773">
        <w:t>Levels of care</w:t>
      </w:r>
      <w:bookmarkEnd w:id="41"/>
    </w:p>
    <w:p w14:paraId="53BD12F6" w14:textId="77777777" w:rsidR="00BD0A87" w:rsidRPr="00F97773" w:rsidRDefault="00BD0A87" w:rsidP="00BD0A87"/>
    <w:p w14:paraId="178D4003" w14:textId="77777777" w:rsidR="006E0751" w:rsidRPr="00F97773" w:rsidRDefault="006E0751" w:rsidP="006E0751">
      <w:pPr>
        <w:pStyle w:val="Caption"/>
        <w:keepNext/>
      </w:pPr>
      <w:bookmarkStart w:id="42" w:name="_Toc12031815"/>
      <w:r w:rsidRPr="00F97773">
        <w:t xml:space="preserve">Table </w:t>
      </w:r>
      <w:r w:rsidRPr="00F97773">
        <w:fldChar w:fldCharType="begin"/>
      </w:r>
      <w:r w:rsidRPr="00F97773">
        <w:instrText xml:space="preserve"> SEQ Table \* ARABIC </w:instrText>
      </w:r>
      <w:r w:rsidRPr="00F97773">
        <w:fldChar w:fldCharType="separate"/>
      </w:r>
      <w:r w:rsidR="006B4658">
        <w:rPr>
          <w:noProof/>
        </w:rPr>
        <w:t>3</w:t>
      </w:r>
      <w:r w:rsidRPr="00F97773">
        <w:fldChar w:fldCharType="end"/>
      </w:r>
      <w:r w:rsidRPr="00F97773">
        <w:t>. Package of services according to the levels of care</w:t>
      </w:r>
      <w:bookmarkEnd w:id="42"/>
    </w:p>
    <w:tbl>
      <w:tblPr>
        <w:tblStyle w:val="GridTable4-Accent3"/>
        <w:tblW w:w="9178" w:type="dxa"/>
        <w:tblLayout w:type="fixed"/>
        <w:tblLook w:val="04A0" w:firstRow="1" w:lastRow="0" w:firstColumn="1" w:lastColumn="0" w:noHBand="0" w:noVBand="1"/>
      </w:tblPr>
      <w:tblGrid>
        <w:gridCol w:w="2045"/>
        <w:gridCol w:w="2552"/>
        <w:gridCol w:w="1159"/>
        <w:gridCol w:w="1159"/>
        <w:gridCol w:w="1159"/>
        <w:gridCol w:w="1104"/>
      </w:tblGrid>
      <w:tr w:rsidR="006E0751" w:rsidRPr="00F97773" w14:paraId="7EF5680F" w14:textId="77777777" w:rsidTr="006E07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20DD61FF" w14:textId="77777777" w:rsidR="001F34A4" w:rsidRPr="00F97773" w:rsidRDefault="001F34A4" w:rsidP="006B2A43">
            <w:pPr>
              <w:contextualSpacing/>
              <w:jc w:val="both"/>
              <w:rPr>
                <w:rFonts w:ascii="Calibri" w:eastAsia="+mn-ea" w:hAnsi="Calibri" w:cs="+mn-cs"/>
                <w:kern w:val="24"/>
                <w:sz w:val="20"/>
                <w:szCs w:val="20"/>
              </w:rPr>
            </w:pPr>
            <w:r w:rsidRPr="00F97773">
              <w:rPr>
                <w:rFonts w:ascii="Calibri" w:eastAsia="+mn-ea" w:hAnsi="Calibri" w:cs="+mn-cs"/>
                <w:kern w:val="24"/>
                <w:sz w:val="20"/>
                <w:szCs w:val="20"/>
              </w:rPr>
              <w:t>Assessment</w:t>
            </w:r>
          </w:p>
        </w:tc>
        <w:tc>
          <w:tcPr>
            <w:tcW w:w="2552" w:type="dxa"/>
          </w:tcPr>
          <w:p w14:paraId="6805423C" w14:textId="77777777" w:rsidR="001F34A4" w:rsidRPr="00F97773" w:rsidRDefault="001F34A4" w:rsidP="006B2A43">
            <w:pPr>
              <w:contextualSpacing/>
              <w:jc w:val="both"/>
              <w:cnfStyle w:val="100000000000" w:firstRow="1" w:lastRow="0" w:firstColumn="0" w:lastColumn="0" w:oddVBand="0" w:evenVBand="0" w:oddHBand="0" w:evenHBand="0" w:firstRowFirstColumn="0" w:firstRowLastColumn="0" w:lastRowFirstColumn="0" w:lastRowLastColumn="0"/>
              <w:rPr>
                <w:rFonts w:ascii="Calibri" w:eastAsia="+mn-ea" w:hAnsi="Calibri" w:cs="+mn-cs"/>
                <w:kern w:val="24"/>
                <w:sz w:val="20"/>
                <w:szCs w:val="20"/>
              </w:rPr>
            </w:pPr>
            <w:r w:rsidRPr="00F97773">
              <w:rPr>
                <w:rFonts w:ascii="Calibri" w:eastAsia="+mn-ea" w:hAnsi="Calibri" w:cs="+mn-cs"/>
                <w:kern w:val="24"/>
                <w:sz w:val="20"/>
                <w:szCs w:val="20"/>
              </w:rPr>
              <w:t>Component</w:t>
            </w:r>
          </w:p>
        </w:tc>
        <w:tc>
          <w:tcPr>
            <w:tcW w:w="4581" w:type="dxa"/>
            <w:gridSpan w:val="4"/>
          </w:tcPr>
          <w:p w14:paraId="2CCAE664" w14:textId="77777777" w:rsidR="001F34A4" w:rsidRPr="00F97773" w:rsidRDefault="001F34A4" w:rsidP="006B2A43">
            <w:pPr>
              <w:contextualSpacing/>
              <w:jc w:val="both"/>
              <w:cnfStyle w:val="100000000000" w:firstRow="1" w:lastRow="0" w:firstColumn="0" w:lastColumn="0" w:oddVBand="0" w:evenVBand="0" w:oddHBand="0" w:evenHBand="0" w:firstRowFirstColumn="0" w:firstRowLastColumn="0" w:lastRowFirstColumn="0" w:lastRowLastColumn="0"/>
              <w:rPr>
                <w:rFonts w:ascii="Calibri" w:eastAsia="+mn-ea" w:hAnsi="Calibri" w:cs="+mn-cs"/>
                <w:kern w:val="24"/>
                <w:sz w:val="20"/>
                <w:szCs w:val="20"/>
              </w:rPr>
            </w:pPr>
            <w:r w:rsidRPr="00F97773">
              <w:rPr>
                <w:rFonts w:ascii="Calibri" w:eastAsia="+mn-ea" w:hAnsi="Calibri" w:cs="+mn-cs"/>
                <w:kern w:val="24"/>
                <w:sz w:val="20"/>
                <w:szCs w:val="20"/>
              </w:rPr>
              <w:t xml:space="preserve">               Service level check list</w:t>
            </w:r>
          </w:p>
        </w:tc>
      </w:tr>
      <w:tr w:rsidR="001F34A4" w:rsidRPr="00F97773" w14:paraId="46764FBF"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27A61092" w14:textId="77777777" w:rsidR="001F34A4" w:rsidRPr="00F97773" w:rsidRDefault="001F34A4" w:rsidP="006E0751">
            <w:pPr>
              <w:contextualSpacing/>
              <w:jc w:val="center"/>
              <w:rPr>
                <w:rFonts w:ascii="Calibri" w:eastAsia="+mn-ea" w:hAnsi="Calibri" w:cs="+mn-cs"/>
                <w:color w:val="000000"/>
                <w:kern w:val="24"/>
                <w:sz w:val="20"/>
                <w:szCs w:val="20"/>
              </w:rPr>
            </w:pPr>
          </w:p>
        </w:tc>
        <w:tc>
          <w:tcPr>
            <w:tcW w:w="2552" w:type="dxa"/>
          </w:tcPr>
          <w:p w14:paraId="28D6741A" w14:textId="77777777" w:rsidR="001F34A4" w:rsidRPr="00F97773" w:rsidRDefault="001F34A4" w:rsidP="006E0751">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tcPr>
          <w:p w14:paraId="4630D2BA" w14:textId="77777777" w:rsidR="001F34A4" w:rsidRPr="00F97773" w:rsidRDefault="001F34A4" w:rsidP="006E0751">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Level 1</w:t>
            </w:r>
          </w:p>
        </w:tc>
        <w:tc>
          <w:tcPr>
            <w:tcW w:w="1159" w:type="dxa"/>
          </w:tcPr>
          <w:p w14:paraId="5A10F5C5" w14:textId="77777777" w:rsidR="001F34A4" w:rsidRPr="00F97773" w:rsidRDefault="001F34A4" w:rsidP="006E0751">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Level 2</w:t>
            </w:r>
          </w:p>
        </w:tc>
        <w:tc>
          <w:tcPr>
            <w:tcW w:w="1159" w:type="dxa"/>
          </w:tcPr>
          <w:p w14:paraId="57B17C5A" w14:textId="77777777" w:rsidR="001F34A4" w:rsidRPr="00F97773" w:rsidRDefault="001F34A4" w:rsidP="006E0751">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Level 3</w:t>
            </w:r>
          </w:p>
        </w:tc>
        <w:tc>
          <w:tcPr>
            <w:tcW w:w="1104" w:type="dxa"/>
          </w:tcPr>
          <w:p w14:paraId="4EFC7737" w14:textId="77777777" w:rsidR="001F34A4" w:rsidRPr="00F97773" w:rsidRDefault="001F34A4" w:rsidP="006E0751">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Level 4</w:t>
            </w:r>
          </w:p>
        </w:tc>
      </w:tr>
      <w:tr w:rsidR="006E0751" w:rsidRPr="00F97773" w14:paraId="2AB114CA"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val="restart"/>
            <w:shd w:val="clear" w:color="auto" w:fill="F2F2F2" w:themeFill="background1" w:themeFillShade="F2"/>
          </w:tcPr>
          <w:p w14:paraId="43DE3943" w14:textId="77777777" w:rsidR="006E0751" w:rsidRPr="00F97773" w:rsidRDefault="006E0751"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History</w:t>
            </w:r>
          </w:p>
        </w:tc>
        <w:tc>
          <w:tcPr>
            <w:tcW w:w="2552" w:type="dxa"/>
            <w:shd w:val="clear" w:color="auto" w:fill="auto"/>
          </w:tcPr>
          <w:p w14:paraId="3F47A83D" w14:textId="77777777" w:rsidR="006E0751" w:rsidRPr="00F97773" w:rsidRDefault="006E0751"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Take medical history</w:t>
            </w:r>
          </w:p>
        </w:tc>
        <w:tc>
          <w:tcPr>
            <w:tcW w:w="1159" w:type="dxa"/>
            <w:shd w:val="clear" w:color="auto" w:fill="auto"/>
          </w:tcPr>
          <w:p w14:paraId="3B0E1164" w14:textId="77777777" w:rsidR="006E0751" w:rsidRPr="00F97773" w:rsidRDefault="006E0751" w:rsidP="0013096F">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5BDEC04" w14:textId="77777777" w:rsidR="006E0751" w:rsidRPr="00F97773" w:rsidRDefault="006E0751" w:rsidP="0013096F">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02142242" w14:textId="77777777" w:rsidR="006E0751" w:rsidRPr="00F97773" w:rsidRDefault="006E0751" w:rsidP="0013096F">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5972F86B" w14:textId="77777777" w:rsidR="006E0751" w:rsidRPr="00F97773" w:rsidRDefault="006E0751" w:rsidP="0013096F">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6E0751" w:rsidRPr="00F97773" w14:paraId="1C0468FF"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667753C9" w14:textId="77777777" w:rsidR="006E0751" w:rsidRPr="00F97773" w:rsidRDefault="006E0751" w:rsidP="006E0751">
            <w:pPr>
              <w:contextualSpacing/>
              <w:rPr>
                <w:rFonts w:ascii="Calibri" w:eastAsia="+mn-ea" w:hAnsi="Calibri" w:cs="+mn-cs"/>
                <w:color w:val="000000"/>
                <w:kern w:val="24"/>
                <w:sz w:val="20"/>
                <w:szCs w:val="20"/>
              </w:rPr>
            </w:pPr>
          </w:p>
        </w:tc>
        <w:tc>
          <w:tcPr>
            <w:tcW w:w="2552" w:type="dxa"/>
            <w:shd w:val="clear" w:color="auto" w:fill="auto"/>
          </w:tcPr>
          <w:p w14:paraId="0AD62E06" w14:textId="77777777" w:rsidR="006E0751" w:rsidRPr="00F97773" w:rsidRDefault="006E0751"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Take fertility history</w:t>
            </w:r>
          </w:p>
        </w:tc>
        <w:tc>
          <w:tcPr>
            <w:tcW w:w="1159" w:type="dxa"/>
            <w:shd w:val="clear" w:color="auto" w:fill="auto"/>
          </w:tcPr>
          <w:p w14:paraId="55B05426" w14:textId="77777777" w:rsidR="006E0751" w:rsidRPr="00F97773" w:rsidRDefault="006E0751" w:rsidP="0013096F">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89929F1" w14:textId="77777777" w:rsidR="006E0751" w:rsidRPr="00F97773" w:rsidRDefault="006E0751" w:rsidP="0013096F">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56EAF138" w14:textId="77777777" w:rsidR="006E0751" w:rsidRPr="00F97773" w:rsidRDefault="006E0751" w:rsidP="0013096F">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0E34D60D" w14:textId="77777777" w:rsidR="006E0751" w:rsidRPr="00F97773" w:rsidRDefault="006E0751" w:rsidP="0013096F">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1044350A" w14:textId="77777777" w:rsidTr="006E0751">
        <w:tc>
          <w:tcPr>
            <w:cnfStyle w:val="001000000000" w:firstRow="0" w:lastRow="0" w:firstColumn="1" w:lastColumn="0" w:oddVBand="0" w:evenVBand="0" w:oddHBand="0" w:evenHBand="0" w:firstRowFirstColumn="0" w:firstRowLastColumn="0" w:lastRowFirstColumn="0" w:lastRowLastColumn="0"/>
            <w:tcW w:w="2045" w:type="dxa"/>
            <w:shd w:val="clear" w:color="auto" w:fill="F2F2F2" w:themeFill="background1" w:themeFillShade="F2"/>
          </w:tcPr>
          <w:p w14:paraId="703CC1EB"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Physical Examination</w:t>
            </w:r>
          </w:p>
        </w:tc>
        <w:tc>
          <w:tcPr>
            <w:tcW w:w="2552" w:type="dxa"/>
            <w:shd w:val="clear" w:color="auto" w:fill="auto"/>
          </w:tcPr>
          <w:p w14:paraId="65E858EB"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DA815A7" w14:textId="77777777" w:rsidR="001F34A4" w:rsidRPr="00F97773" w:rsidRDefault="001F34A4" w:rsidP="0013096F">
            <w:pPr>
              <w:pStyle w:val="ListParagraph"/>
              <w:numPr>
                <w:ilvl w:val="0"/>
                <w:numId w:val="11"/>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545358D2"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C835020"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74A59B50"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3BB998C2"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val="restart"/>
            <w:shd w:val="clear" w:color="auto" w:fill="F2F2F2" w:themeFill="background1" w:themeFillShade="F2"/>
          </w:tcPr>
          <w:p w14:paraId="23B3868B"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Hormonal testing</w:t>
            </w:r>
          </w:p>
        </w:tc>
        <w:tc>
          <w:tcPr>
            <w:tcW w:w="2552" w:type="dxa"/>
            <w:shd w:val="clear" w:color="auto" w:fill="auto"/>
          </w:tcPr>
          <w:p w14:paraId="393D4808"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 xml:space="preserve">Day 2/3 </w:t>
            </w:r>
            <w:proofErr w:type="gramStart"/>
            <w:r w:rsidRPr="00F97773">
              <w:rPr>
                <w:rFonts w:ascii="Calibri" w:eastAsia="+mn-ea" w:hAnsi="Calibri" w:cs="+mn-cs"/>
                <w:color w:val="000000"/>
                <w:kern w:val="24"/>
                <w:sz w:val="20"/>
                <w:szCs w:val="20"/>
              </w:rPr>
              <w:t>FSH,LH</w:t>
            </w:r>
            <w:proofErr w:type="gramEnd"/>
            <w:r w:rsidRPr="00F97773">
              <w:rPr>
                <w:rFonts w:ascii="Calibri" w:eastAsia="+mn-ea" w:hAnsi="Calibri" w:cs="+mn-cs"/>
                <w:color w:val="000000"/>
                <w:kern w:val="24"/>
                <w:sz w:val="20"/>
                <w:szCs w:val="20"/>
              </w:rPr>
              <w:t xml:space="preserve"> E2</w:t>
            </w:r>
            <w:r w:rsidRPr="00F97773">
              <w:rPr>
                <w:rFonts w:ascii="Calibri" w:eastAsia="+mn-ea" w:hAnsi="Calibri" w:cs="+mn-cs"/>
                <w:b/>
                <w:color w:val="000000"/>
                <w:kern w:val="24"/>
                <w:sz w:val="20"/>
                <w:szCs w:val="20"/>
              </w:rPr>
              <w:t>(e)</w:t>
            </w:r>
          </w:p>
        </w:tc>
        <w:tc>
          <w:tcPr>
            <w:tcW w:w="1159" w:type="dxa"/>
            <w:shd w:val="clear" w:color="auto" w:fill="auto"/>
          </w:tcPr>
          <w:p w14:paraId="7F0123F5"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9CD7206"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099C527C"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4D150DA7"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19356BAE"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5A262331"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0420EB0B"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AMH</w:t>
            </w:r>
            <w:r w:rsidRPr="00F97773">
              <w:rPr>
                <w:rFonts w:ascii="Calibri" w:eastAsia="+mn-ea" w:hAnsi="Calibri" w:cs="+mn-cs"/>
                <w:b/>
                <w:color w:val="000000"/>
                <w:kern w:val="24"/>
                <w:sz w:val="20"/>
                <w:szCs w:val="20"/>
              </w:rPr>
              <w:t>(e)</w:t>
            </w:r>
          </w:p>
        </w:tc>
        <w:tc>
          <w:tcPr>
            <w:tcW w:w="1159" w:type="dxa"/>
            <w:shd w:val="clear" w:color="auto" w:fill="auto"/>
          </w:tcPr>
          <w:p w14:paraId="7DE5A91C"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E958623"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947ED5D" w14:textId="77777777" w:rsidR="001F34A4" w:rsidRPr="00F97773" w:rsidRDefault="001F34A4" w:rsidP="006B2A43">
            <w:pPr>
              <w:pStyle w:val="ListParagraph"/>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576A0457"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06D4E900"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val="restart"/>
            <w:shd w:val="clear" w:color="auto" w:fill="F2F2F2" w:themeFill="background1" w:themeFillShade="F2"/>
          </w:tcPr>
          <w:p w14:paraId="31709F2B"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Other tests</w:t>
            </w:r>
          </w:p>
        </w:tc>
        <w:tc>
          <w:tcPr>
            <w:tcW w:w="2552" w:type="dxa"/>
            <w:shd w:val="clear" w:color="auto" w:fill="auto"/>
          </w:tcPr>
          <w:p w14:paraId="48970DDC"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Prolactin</w:t>
            </w:r>
            <w:r w:rsidRPr="00F97773">
              <w:rPr>
                <w:rFonts w:ascii="Calibri" w:eastAsia="+mn-ea" w:hAnsi="Calibri" w:cs="+mn-cs"/>
                <w:b/>
                <w:color w:val="000000"/>
                <w:kern w:val="24"/>
                <w:sz w:val="20"/>
                <w:szCs w:val="20"/>
              </w:rPr>
              <w:t>(r)</w:t>
            </w:r>
          </w:p>
        </w:tc>
        <w:tc>
          <w:tcPr>
            <w:tcW w:w="1159" w:type="dxa"/>
            <w:shd w:val="clear" w:color="auto" w:fill="auto"/>
          </w:tcPr>
          <w:p w14:paraId="65FB9792"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FF2B665"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D4C3249"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0F31DC16"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650F1BA8"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30FB5089"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344D5FB4"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TSH</w:t>
            </w:r>
            <w:r w:rsidRPr="00F97773">
              <w:rPr>
                <w:rFonts w:ascii="Calibri" w:eastAsia="+mn-ea" w:hAnsi="Calibri" w:cs="+mn-cs"/>
                <w:b/>
                <w:color w:val="000000"/>
                <w:kern w:val="24"/>
                <w:sz w:val="20"/>
                <w:szCs w:val="20"/>
              </w:rPr>
              <w:t>(r)</w:t>
            </w:r>
          </w:p>
        </w:tc>
        <w:tc>
          <w:tcPr>
            <w:tcW w:w="1159" w:type="dxa"/>
            <w:shd w:val="clear" w:color="auto" w:fill="auto"/>
          </w:tcPr>
          <w:p w14:paraId="175D3E41"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F2A107D"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3BC77330"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6D9AC1F1"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72683B26"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0FA4E575"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440382C9"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HIV</w:t>
            </w:r>
            <w:r w:rsidRPr="00F97773">
              <w:rPr>
                <w:rFonts w:ascii="Calibri" w:eastAsia="+mn-ea" w:hAnsi="Calibri" w:cs="+mn-cs"/>
                <w:b/>
                <w:color w:val="000000"/>
                <w:kern w:val="24"/>
                <w:sz w:val="20"/>
                <w:szCs w:val="20"/>
              </w:rPr>
              <w:t>(e)</w:t>
            </w:r>
          </w:p>
        </w:tc>
        <w:tc>
          <w:tcPr>
            <w:tcW w:w="1159" w:type="dxa"/>
            <w:shd w:val="clear" w:color="auto" w:fill="auto"/>
          </w:tcPr>
          <w:p w14:paraId="55BD2538"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5449CB21"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E029F82"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35AE14FF"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341FD9C7"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23B209B5"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002B239F"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Hepatitis</w:t>
            </w:r>
            <w:r w:rsidRPr="00F97773">
              <w:rPr>
                <w:rFonts w:ascii="Calibri" w:eastAsia="+mn-ea" w:hAnsi="Calibri" w:cs="+mn-cs"/>
                <w:b/>
                <w:color w:val="000000"/>
                <w:kern w:val="24"/>
                <w:sz w:val="20"/>
                <w:szCs w:val="20"/>
              </w:rPr>
              <w:t>(e)</w:t>
            </w:r>
          </w:p>
        </w:tc>
        <w:tc>
          <w:tcPr>
            <w:tcW w:w="1159" w:type="dxa"/>
            <w:shd w:val="clear" w:color="auto" w:fill="auto"/>
          </w:tcPr>
          <w:p w14:paraId="12024D73"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D620194"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33E379F1"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38C9E340"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32FB4BFB"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44F284BB"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26DAC0D1"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Rubella IgG</w:t>
            </w:r>
            <w:r w:rsidRPr="00F97773">
              <w:rPr>
                <w:rFonts w:ascii="Calibri" w:eastAsia="+mn-ea" w:hAnsi="Calibri" w:cs="+mn-cs"/>
                <w:b/>
                <w:color w:val="000000"/>
                <w:kern w:val="24"/>
                <w:sz w:val="20"/>
                <w:szCs w:val="20"/>
              </w:rPr>
              <w:t>(e)</w:t>
            </w:r>
          </w:p>
        </w:tc>
        <w:tc>
          <w:tcPr>
            <w:tcW w:w="1159" w:type="dxa"/>
            <w:shd w:val="clear" w:color="auto" w:fill="auto"/>
          </w:tcPr>
          <w:p w14:paraId="3123E552"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49215AFF"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FACCB2B"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42FB04FE"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6335890A"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6D9EAF80"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7BBFC119"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Syphilis serology</w:t>
            </w:r>
            <w:r w:rsidRPr="00F97773">
              <w:rPr>
                <w:rFonts w:ascii="Calibri" w:eastAsia="+mn-ea" w:hAnsi="Calibri" w:cs="+mn-cs"/>
                <w:b/>
                <w:color w:val="000000"/>
                <w:kern w:val="24"/>
                <w:sz w:val="20"/>
                <w:szCs w:val="20"/>
              </w:rPr>
              <w:t>(e)</w:t>
            </w:r>
          </w:p>
        </w:tc>
        <w:tc>
          <w:tcPr>
            <w:tcW w:w="1159" w:type="dxa"/>
            <w:shd w:val="clear" w:color="auto" w:fill="auto"/>
          </w:tcPr>
          <w:p w14:paraId="065FE92D"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8811806"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B836C40"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7BDCDDCA"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1DE4CD6E"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17D72BD0"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34B8829C"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Cervical cancer screening</w:t>
            </w:r>
            <w:r w:rsidRPr="00F97773">
              <w:rPr>
                <w:rFonts w:ascii="Calibri" w:eastAsia="+mn-ea" w:hAnsi="Calibri" w:cs="+mn-cs"/>
                <w:b/>
                <w:color w:val="000000"/>
                <w:kern w:val="24"/>
                <w:sz w:val="20"/>
                <w:szCs w:val="20"/>
              </w:rPr>
              <w:t>(e)</w:t>
            </w:r>
          </w:p>
        </w:tc>
        <w:tc>
          <w:tcPr>
            <w:tcW w:w="1159" w:type="dxa"/>
            <w:shd w:val="clear" w:color="auto" w:fill="auto"/>
          </w:tcPr>
          <w:p w14:paraId="25776F6B"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1FA200E"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3AC9E2B"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303C8C72"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4E6B25C9" w14:textId="77777777" w:rsidTr="006E0751">
        <w:tc>
          <w:tcPr>
            <w:cnfStyle w:val="001000000000" w:firstRow="0" w:lastRow="0" w:firstColumn="1" w:lastColumn="0" w:oddVBand="0" w:evenVBand="0" w:oddHBand="0" w:evenHBand="0" w:firstRowFirstColumn="0" w:firstRowLastColumn="0" w:lastRowFirstColumn="0" w:lastRowLastColumn="0"/>
            <w:tcW w:w="2045" w:type="dxa"/>
            <w:vMerge w:val="restart"/>
            <w:shd w:val="clear" w:color="auto" w:fill="F2F2F2" w:themeFill="background1" w:themeFillShade="F2"/>
          </w:tcPr>
          <w:p w14:paraId="6DA9AA88"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Fertility enhancement surgery</w:t>
            </w:r>
          </w:p>
          <w:p w14:paraId="21001EBE"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see section 8)</w:t>
            </w:r>
          </w:p>
        </w:tc>
        <w:tc>
          <w:tcPr>
            <w:tcW w:w="2552" w:type="dxa"/>
            <w:shd w:val="clear" w:color="auto" w:fill="auto"/>
          </w:tcPr>
          <w:p w14:paraId="1CA811E7"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Minor</w:t>
            </w:r>
          </w:p>
          <w:p w14:paraId="76C38B34"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Non-specialised</w:t>
            </w:r>
          </w:p>
        </w:tc>
        <w:tc>
          <w:tcPr>
            <w:tcW w:w="1159" w:type="dxa"/>
            <w:shd w:val="clear" w:color="auto" w:fill="auto"/>
          </w:tcPr>
          <w:p w14:paraId="46C04440"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5907168D" w14:textId="77777777" w:rsidR="001F34A4" w:rsidRPr="00F97773" w:rsidRDefault="001F34A4" w:rsidP="0013096F">
            <w:pPr>
              <w:pStyle w:val="ListParagraph"/>
              <w:numPr>
                <w:ilvl w:val="0"/>
                <w:numId w:val="10"/>
              </w:numPr>
              <w:spacing w:after="200"/>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7FF90E1D"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109F6826"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3FA7DFAB"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7F9581C2" w14:textId="77777777" w:rsidR="001F34A4" w:rsidRPr="00F97773" w:rsidRDefault="001F34A4" w:rsidP="006E0751">
            <w:pPr>
              <w:contextualSpacing/>
              <w:rPr>
                <w:rFonts w:ascii="Calibri" w:eastAsia="+mn-ea" w:hAnsi="Calibri" w:cs="+mn-cs"/>
                <w:color w:val="000000"/>
                <w:kern w:val="24"/>
                <w:sz w:val="20"/>
                <w:szCs w:val="20"/>
              </w:rPr>
            </w:pPr>
          </w:p>
        </w:tc>
        <w:tc>
          <w:tcPr>
            <w:tcW w:w="2552" w:type="dxa"/>
            <w:shd w:val="clear" w:color="auto" w:fill="auto"/>
          </w:tcPr>
          <w:p w14:paraId="259FE557"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r w:rsidRPr="00F97773">
              <w:rPr>
                <w:rFonts w:ascii="Calibri" w:eastAsia="+mn-ea" w:hAnsi="Calibri" w:cs="+mn-cs"/>
                <w:color w:val="000000"/>
                <w:kern w:val="24"/>
                <w:sz w:val="20"/>
                <w:szCs w:val="20"/>
              </w:rPr>
              <w:t>Major/specialised</w:t>
            </w:r>
          </w:p>
        </w:tc>
        <w:tc>
          <w:tcPr>
            <w:tcW w:w="1159" w:type="dxa"/>
            <w:shd w:val="clear" w:color="auto" w:fill="auto"/>
          </w:tcPr>
          <w:p w14:paraId="022E09CF"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3B3AFD73"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11A07E8"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3EAE4C0A" w14:textId="77777777" w:rsidR="001F34A4" w:rsidRPr="00F97773" w:rsidRDefault="001F34A4" w:rsidP="0013096F">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357266EA" w14:textId="77777777" w:rsidTr="006E0751">
        <w:tc>
          <w:tcPr>
            <w:cnfStyle w:val="001000000000" w:firstRow="0" w:lastRow="0" w:firstColumn="1" w:lastColumn="0" w:oddVBand="0" w:evenVBand="0" w:oddHBand="0" w:evenHBand="0" w:firstRowFirstColumn="0" w:firstRowLastColumn="0" w:lastRowFirstColumn="0" w:lastRowLastColumn="0"/>
            <w:tcW w:w="2045" w:type="dxa"/>
            <w:shd w:val="clear" w:color="auto" w:fill="F2F2F2" w:themeFill="background1" w:themeFillShade="F2"/>
          </w:tcPr>
          <w:p w14:paraId="263C7A44"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Semen analysis</w:t>
            </w:r>
          </w:p>
        </w:tc>
        <w:tc>
          <w:tcPr>
            <w:tcW w:w="2552" w:type="dxa"/>
            <w:shd w:val="clear" w:color="auto" w:fill="auto"/>
          </w:tcPr>
          <w:p w14:paraId="792B3FB1"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0B3763F6"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702952E" w14:textId="77777777" w:rsidR="001F34A4" w:rsidRPr="00F97773" w:rsidRDefault="001F34A4" w:rsidP="0013096F">
            <w:pPr>
              <w:pStyle w:val="ListParagraph"/>
              <w:numPr>
                <w:ilvl w:val="0"/>
                <w:numId w:val="10"/>
              </w:num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921E41E"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54394E01"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0FD67496"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shd w:val="clear" w:color="auto" w:fill="F2F2F2" w:themeFill="background1" w:themeFillShade="F2"/>
          </w:tcPr>
          <w:p w14:paraId="00E2DDBA" w14:textId="77777777" w:rsidR="001F34A4" w:rsidRPr="00F97773" w:rsidRDefault="00312A3B" w:rsidP="006E0751">
            <w:pPr>
              <w:contextualSpacing/>
              <w:rPr>
                <w:rFonts w:ascii="Calibri" w:eastAsia="+mn-ea" w:hAnsi="Calibri" w:cs="+mn-cs"/>
                <w:color w:val="000000"/>
                <w:kern w:val="24"/>
                <w:sz w:val="20"/>
                <w:szCs w:val="20"/>
              </w:rPr>
            </w:pPr>
            <w:proofErr w:type="spellStart"/>
            <w:r w:rsidRPr="00312A3B">
              <w:rPr>
                <w:rFonts w:ascii="Calibri" w:eastAsia="+mn-ea" w:hAnsi="Calibri" w:cs="+mn-cs"/>
                <w:color w:val="000000"/>
                <w:kern w:val="24"/>
                <w:sz w:val="20"/>
                <w:szCs w:val="20"/>
              </w:rPr>
              <w:t>Hystero</w:t>
            </w:r>
            <w:r>
              <w:rPr>
                <w:rFonts w:ascii="Calibri" w:eastAsia="+mn-ea" w:hAnsi="Calibri" w:cs="+mn-cs"/>
                <w:color w:val="000000"/>
                <w:kern w:val="24"/>
                <w:sz w:val="20"/>
                <w:szCs w:val="20"/>
              </w:rPr>
              <w:t>-</w:t>
            </w:r>
            <w:r w:rsidRPr="00312A3B">
              <w:rPr>
                <w:rFonts w:ascii="Calibri" w:eastAsia="+mn-ea" w:hAnsi="Calibri" w:cs="+mn-cs"/>
                <w:color w:val="000000"/>
                <w:kern w:val="24"/>
                <w:sz w:val="20"/>
                <w:szCs w:val="20"/>
              </w:rPr>
              <w:t>salpingography</w:t>
            </w:r>
            <w:proofErr w:type="spellEnd"/>
            <w:r w:rsidRPr="00312A3B">
              <w:rPr>
                <w:rFonts w:ascii="Calibri" w:eastAsia="+mn-ea" w:hAnsi="Calibri" w:cs="+mn-cs"/>
                <w:color w:val="000000"/>
                <w:kern w:val="24"/>
                <w:sz w:val="20"/>
                <w:szCs w:val="20"/>
              </w:rPr>
              <w:t xml:space="preserve"> (</w:t>
            </w:r>
            <w:r w:rsidR="001F34A4" w:rsidRPr="00F97773">
              <w:rPr>
                <w:rFonts w:ascii="Calibri" w:eastAsia="+mn-ea" w:hAnsi="Calibri" w:cs="+mn-cs"/>
                <w:color w:val="000000"/>
                <w:kern w:val="24"/>
                <w:sz w:val="20"/>
                <w:szCs w:val="20"/>
              </w:rPr>
              <w:t>HSG</w:t>
            </w:r>
            <w:r>
              <w:rPr>
                <w:rFonts w:ascii="Calibri" w:eastAsia="+mn-ea" w:hAnsi="Calibri" w:cs="+mn-cs"/>
                <w:color w:val="000000"/>
                <w:kern w:val="24"/>
                <w:sz w:val="20"/>
                <w:szCs w:val="20"/>
              </w:rPr>
              <w:t>)</w:t>
            </w:r>
          </w:p>
        </w:tc>
        <w:tc>
          <w:tcPr>
            <w:tcW w:w="2552" w:type="dxa"/>
            <w:shd w:val="clear" w:color="auto" w:fill="auto"/>
          </w:tcPr>
          <w:p w14:paraId="1A60DD53"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11767D6"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49F741F0" w14:textId="77777777" w:rsidR="001F34A4" w:rsidRPr="00F97773" w:rsidRDefault="001F34A4" w:rsidP="0013096F">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DA9776E" w14:textId="77777777" w:rsidR="001F34A4" w:rsidRPr="00F97773" w:rsidRDefault="001F34A4" w:rsidP="0013096F">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59579405" w14:textId="77777777" w:rsidR="001F34A4" w:rsidRPr="00F97773" w:rsidRDefault="001F34A4" w:rsidP="0013096F">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6161FBD6" w14:textId="77777777" w:rsidTr="006E0751">
        <w:trPr>
          <w:trHeight w:val="251"/>
        </w:trPr>
        <w:tc>
          <w:tcPr>
            <w:cnfStyle w:val="001000000000" w:firstRow="0" w:lastRow="0" w:firstColumn="1" w:lastColumn="0" w:oddVBand="0" w:evenVBand="0" w:oddHBand="0" w:evenHBand="0" w:firstRowFirstColumn="0" w:firstRowLastColumn="0" w:lastRowFirstColumn="0" w:lastRowLastColumn="0"/>
            <w:tcW w:w="2045" w:type="dxa"/>
            <w:vMerge w:val="restart"/>
            <w:shd w:val="clear" w:color="auto" w:fill="F2F2F2" w:themeFill="background1" w:themeFillShade="F2"/>
          </w:tcPr>
          <w:p w14:paraId="31436021" w14:textId="77777777" w:rsidR="001F34A4" w:rsidRPr="00F97773" w:rsidRDefault="001F34A4" w:rsidP="006E0751">
            <w:pPr>
              <w:contextualSpacing/>
              <w:rPr>
                <w:rFonts w:ascii="Calibri" w:eastAsia="+mn-ea" w:hAnsi="Calibri" w:cs="+mn-cs"/>
                <w:color w:val="000000"/>
                <w:kern w:val="24"/>
                <w:sz w:val="20"/>
                <w:szCs w:val="20"/>
              </w:rPr>
            </w:pPr>
            <w:r w:rsidRPr="00F97773">
              <w:rPr>
                <w:rFonts w:ascii="Calibri" w:eastAsia="+mn-ea" w:hAnsi="Calibri" w:cs="+mn-cs"/>
                <w:color w:val="000000"/>
                <w:kern w:val="24"/>
                <w:sz w:val="20"/>
                <w:szCs w:val="20"/>
              </w:rPr>
              <w:t>Intrauterine insemination</w:t>
            </w:r>
            <w:r w:rsidR="008C4A85">
              <w:rPr>
                <w:rFonts w:ascii="Calibri" w:eastAsia="+mn-ea" w:hAnsi="Calibri" w:cs="+mn-cs"/>
                <w:color w:val="000000"/>
                <w:kern w:val="24"/>
                <w:sz w:val="20"/>
                <w:szCs w:val="20"/>
              </w:rPr>
              <w:t xml:space="preserve"> (IUI</w:t>
            </w:r>
            <w:r w:rsidRPr="00F97773">
              <w:rPr>
                <w:rFonts w:ascii="Calibri" w:eastAsia="+mn-ea" w:hAnsi="Calibri" w:cs="+mn-cs"/>
                <w:color w:val="000000"/>
                <w:kern w:val="24"/>
                <w:sz w:val="20"/>
                <w:szCs w:val="20"/>
              </w:rPr>
              <w:t>)</w:t>
            </w:r>
          </w:p>
        </w:tc>
        <w:tc>
          <w:tcPr>
            <w:tcW w:w="2552" w:type="dxa"/>
            <w:shd w:val="clear" w:color="auto" w:fill="auto"/>
          </w:tcPr>
          <w:p w14:paraId="00CBB054"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21382DEE"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0346CBC6" w14:textId="77777777" w:rsidR="001F34A4" w:rsidRPr="00F97773" w:rsidRDefault="001F34A4" w:rsidP="006B2A43">
            <w:pPr>
              <w:spacing w:after="200"/>
              <w:contextualSpacing/>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159" w:type="dxa"/>
            <w:shd w:val="clear" w:color="auto" w:fill="auto"/>
          </w:tcPr>
          <w:p w14:paraId="4E040E68"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0CA99912"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768EE72F" w14:textId="77777777" w:rsidTr="006E075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045" w:type="dxa"/>
            <w:vMerge/>
            <w:shd w:val="clear" w:color="auto" w:fill="F2F2F2" w:themeFill="background1" w:themeFillShade="F2"/>
          </w:tcPr>
          <w:p w14:paraId="070738B5" w14:textId="77777777" w:rsidR="001F34A4" w:rsidRPr="00F97773" w:rsidDel="00094399" w:rsidRDefault="001F34A4" w:rsidP="006B2A43">
            <w:pPr>
              <w:contextualSpacing/>
              <w:jc w:val="both"/>
              <w:rPr>
                <w:rFonts w:ascii="Calibri" w:eastAsia="+mn-ea" w:hAnsi="Calibri" w:cs="+mn-cs"/>
                <w:color w:val="000000"/>
                <w:kern w:val="24"/>
                <w:sz w:val="20"/>
                <w:szCs w:val="20"/>
              </w:rPr>
            </w:pPr>
          </w:p>
        </w:tc>
        <w:tc>
          <w:tcPr>
            <w:tcW w:w="2552" w:type="dxa"/>
            <w:shd w:val="clear" w:color="auto" w:fill="auto"/>
          </w:tcPr>
          <w:p w14:paraId="3B1723D0"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01C5B4EA"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8BA1A06" w14:textId="77777777" w:rsidR="001F34A4" w:rsidRPr="00F97773" w:rsidRDefault="001F34A4" w:rsidP="006B2A43">
            <w:pPr>
              <w:contextualSpacing/>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368527AF" w14:textId="77777777" w:rsidR="001F34A4" w:rsidRPr="00F97773" w:rsidRDefault="001F34A4" w:rsidP="0013096F">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2D502457" w14:textId="77777777" w:rsidR="001F34A4" w:rsidRPr="00F97773" w:rsidRDefault="001F34A4" w:rsidP="0013096F">
            <w:pPr>
              <w:pStyle w:val="ListParagraph"/>
              <w:numPr>
                <w:ilvl w:val="0"/>
                <w:numId w:val="10"/>
              </w:num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55235659" w14:textId="77777777" w:rsidTr="006E0751">
        <w:tc>
          <w:tcPr>
            <w:cnfStyle w:val="001000000000" w:firstRow="0" w:lastRow="0" w:firstColumn="1" w:lastColumn="0" w:oddVBand="0" w:evenVBand="0" w:oddHBand="0" w:evenHBand="0" w:firstRowFirstColumn="0" w:firstRowLastColumn="0" w:lastRowFirstColumn="0" w:lastRowLastColumn="0"/>
            <w:tcW w:w="2045" w:type="dxa"/>
            <w:shd w:val="clear" w:color="auto" w:fill="F2F2F2" w:themeFill="background1" w:themeFillShade="F2"/>
          </w:tcPr>
          <w:p w14:paraId="6347DE26" w14:textId="77777777" w:rsidR="001F34A4" w:rsidRPr="00F97773" w:rsidRDefault="001F34A4" w:rsidP="006B2A43">
            <w:pPr>
              <w:contextualSpacing/>
              <w:jc w:val="both"/>
              <w:rPr>
                <w:rFonts w:ascii="Calibri" w:eastAsia="+mn-ea" w:hAnsi="Calibri" w:cs="+mn-cs"/>
                <w:color w:val="000000"/>
                <w:kern w:val="24"/>
                <w:sz w:val="20"/>
                <w:szCs w:val="20"/>
              </w:rPr>
            </w:pPr>
            <w:r w:rsidRPr="00F97773">
              <w:rPr>
                <w:rFonts w:ascii="Calibri" w:eastAsia="+mn-ea" w:hAnsi="Calibri" w:cs="+mn-cs"/>
                <w:color w:val="000000"/>
                <w:kern w:val="24"/>
                <w:sz w:val="20"/>
                <w:szCs w:val="20"/>
              </w:rPr>
              <w:t>ART</w:t>
            </w:r>
          </w:p>
        </w:tc>
        <w:tc>
          <w:tcPr>
            <w:tcW w:w="2552" w:type="dxa"/>
            <w:shd w:val="clear" w:color="auto" w:fill="auto"/>
          </w:tcPr>
          <w:p w14:paraId="57223D2E"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579204B2"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17CB0B97" w14:textId="77777777" w:rsidR="001F34A4" w:rsidRPr="00F97773" w:rsidRDefault="001F34A4" w:rsidP="006B2A43">
            <w:pPr>
              <w:contextualSpacing/>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59" w:type="dxa"/>
            <w:shd w:val="clear" w:color="auto" w:fill="auto"/>
          </w:tcPr>
          <w:p w14:paraId="63885B0C" w14:textId="77777777" w:rsidR="001F34A4" w:rsidRPr="00F97773" w:rsidRDefault="001F34A4" w:rsidP="006B2A43">
            <w:pPr>
              <w:pStyle w:val="ListParagraph"/>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c>
          <w:tcPr>
            <w:tcW w:w="1104" w:type="dxa"/>
            <w:shd w:val="clear" w:color="auto" w:fill="auto"/>
          </w:tcPr>
          <w:p w14:paraId="0119C83C" w14:textId="77777777" w:rsidR="001F34A4" w:rsidRPr="00F97773" w:rsidRDefault="001F34A4" w:rsidP="0013096F">
            <w:pPr>
              <w:pStyle w:val="ListParagraph"/>
              <w:numPr>
                <w:ilvl w:val="0"/>
                <w:numId w:val="10"/>
              </w:numPr>
              <w:jc w:val="both"/>
              <w:cnfStyle w:val="000000000000" w:firstRow="0" w:lastRow="0" w:firstColumn="0" w:lastColumn="0" w:oddVBand="0" w:evenVBand="0" w:oddHBand="0" w:evenHBand="0" w:firstRowFirstColumn="0" w:firstRowLastColumn="0" w:lastRowFirstColumn="0" w:lastRowLastColumn="0"/>
              <w:rPr>
                <w:rFonts w:ascii="Calibri" w:eastAsia="+mn-ea" w:hAnsi="Calibri" w:cs="+mn-cs"/>
                <w:color w:val="000000"/>
                <w:kern w:val="24"/>
                <w:sz w:val="20"/>
                <w:szCs w:val="20"/>
              </w:rPr>
            </w:pPr>
          </w:p>
        </w:tc>
      </w:tr>
      <w:tr w:rsidR="001F34A4" w:rsidRPr="00F97773" w14:paraId="61FCC920" w14:textId="77777777" w:rsidTr="006E07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8" w:type="dxa"/>
            <w:gridSpan w:val="6"/>
          </w:tcPr>
          <w:p w14:paraId="47B48925" w14:textId="77777777" w:rsidR="001F34A4" w:rsidRPr="00F97773" w:rsidRDefault="001F34A4" w:rsidP="006E0751">
            <w:pPr>
              <w:contextualSpacing/>
              <w:jc w:val="both"/>
              <w:rPr>
                <w:rFonts w:eastAsia="+mn-ea" w:cstheme="minorHAnsi"/>
                <w:b w:val="0"/>
                <w:color w:val="000000"/>
                <w:kern w:val="24"/>
                <w:sz w:val="16"/>
                <w:szCs w:val="20"/>
              </w:rPr>
            </w:pPr>
            <w:r w:rsidRPr="00F97773">
              <w:rPr>
                <w:rFonts w:eastAsia="+mn-ea" w:cstheme="minorHAnsi"/>
                <w:color w:val="000000"/>
                <w:kern w:val="24"/>
                <w:sz w:val="16"/>
                <w:szCs w:val="20"/>
              </w:rPr>
              <w:t xml:space="preserve">(r)= recommended                  </w:t>
            </w:r>
            <w:proofErr w:type="gramStart"/>
            <w:r w:rsidRPr="00F97773">
              <w:rPr>
                <w:rFonts w:eastAsia="+mn-ea" w:cstheme="minorHAnsi"/>
                <w:color w:val="000000"/>
                <w:kern w:val="24"/>
                <w:sz w:val="16"/>
                <w:szCs w:val="20"/>
              </w:rPr>
              <w:t xml:space="preserve">   (</w:t>
            </w:r>
            <w:proofErr w:type="gramEnd"/>
            <w:r w:rsidRPr="00F97773">
              <w:rPr>
                <w:rFonts w:eastAsia="+mn-ea" w:cstheme="minorHAnsi"/>
                <w:color w:val="000000"/>
                <w:kern w:val="24"/>
                <w:sz w:val="16"/>
                <w:szCs w:val="20"/>
              </w:rPr>
              <w:t>e) = essential</w:t>
            </w:r>
          </w:p>
          <w:p w14:paraId="73FE3C8F" w14:textId="77777777" w:rsidR="001F34A4" w:rsidRPr="00F97773" w:rsidRDefault="001F34A4" w:rsidP="006E0751">
            <w:pPr>
              <w:contextualSpacing/>
              <w:jc w:val="both"/>
              <w:rPr>
                <w:rFonts w:eastAsia="+mn-ea" w:cstheme="minorHAnsi"/>
                <w:b w:val="0"/>
                <w:color w:val="000000"/>
                <w:kern w:val="24"/>
                <w:sz w:val="16"/>
                <w:szCs w:val="20"/>
              </w:rPr>
            </w:pPr>
          </w:p>
          <w:p w14:paraId="7B663E45" w14:textId="77777777" w:rsidR="001F34A4" w:rsidRPr="00F97773" w:rsidRDefault="001F34A4" w:rsidP="006E0751">
            <w:pPr>
              <w:contextualSpacing/>
              <w:jc w:val="both"/>
              <w:rPr>
                <w:rFonts w:eastAsia="Times New Roman" w:cstheme="minorHAnsi"/>
                <w:b w:val="0"/>
                <w:sz w:val="16"/>
                <w:szCs w:val="20"/>
              </w:rPr>
            </w:pPr>
            <w:r w:rsidRPr="00F97773">
              <w:rPr>
                <w:rFonts w:eastAsia="Times New Roman" w:cstheme="minorHAnsi"/>
                <w:sz w:val="16"/>
                <w:szCs w:val="20"/>
              </w:rPr>
              <w:t>Level 1 = Primary health care clinic, community health care centres, District hospitals, General practitioner (GP)</w:t>
            </w:r>
          </w:p>
          <w:p w14:paraId="1C6FD4E1" w14:textId="77777777" w:rsidR="001F34A4" w:rsidRPr="00F97773" w:rsidRDefault="001F34A4" w:rsidP="006E0751">
            <w:pPr>
              <w:contextualSpacing/>
              <w:jc w:val="both"/>
              <w:rPr>
                <w:rFonts w:eastAsia="Times New Roman" w:cstheme="minorHAnsi"/>
                <w:b w:val="0"/>
                <w:sz w:val="16"/>
                <w:szCs w:val="20"/>
              </w:rPr>
            </w:pPr>
            <w:r w:rsidRPr="00F97773">
              <w:rPr>
                <w:rFonts w:eastAsia="Times New Roman" w:cstheme="minorHAnsi"/>
                <w:sz w:val="16"/>
                <w:szCs w:val="20"/>
              </w:rPr>
              <w:t>Level 2 = Regional hospital (Gynaecologist support)</w:t>
            </w:r>
          </w:p>
          <w:p w14:paraId="0946804D" w14:textId="77777777" w:rsidR="001F34A4" w:rsidRPr="00F97773" w:rsidRDefault="001F34A4" w:rsidP="006E0751">
            <w:pPr>
              <w:contextualSpacing/>
              <w:jc w:val="both"/>
              <w:rPr>
                <w:rFonts w:eastAsia="Times New Roman" w:cstheme="minorHAnsi"/>
                <w:b w:val="0"/>
                <w:sz w:val="16"/>
                <w:szCs w:val="20"/>
              </w:rPr>
            </w:pPr>
            <w:r w:rsidRPr="00F97773">
              <w:rPr>
                <w:rFonts w:eastAsia="Times New Roman" w:cstheme="minorHAnsi"/>
                <w:sz w:val="16"/>
                <w:szCs w:val="20"/>
              </w:rPr>
              <w:t>Level 3 = Provincial Tertiary hospital (limited Reproductive Medicine Sub-specialist support)</w:t>
            </w:r>
          </w:p>
          <w:p w14:paraId="70B4C52A" w14:textId="77777777" w:rsidR="001F34A4" w:rsidRPr="00F97773" w:rsidRDefault="001F34A4" w:rsidP="006E0751">
            <w:pPr>
              <w:contextualSpacing/>
              <w:jc w:val="both"/>
              <w:rPr>
                <w:rFonts w:eastAsia="Times New Roman" w:cstheme="minorHAnsi"/>
                <w:b w:val="0"/>
                <w:sz w:val="16"/>
                <w:szCs w:val="20"/>
              </w:rPr>
            </w:pPr>
            <w:r w:rsidRPr="00F97773">
              <w:rPr>
                <w:rFonts w:eastAsia="Times New Roman" w:cstheme="minorHAnsi"/>
                <w:sz w:val="16"/>
                <w:szCs w:val="20"/>
              </w:rPr>
              <w:t>Level 4 = Specialised hospitals (Reproductive Medicine Sub-specialist support)</w:t>
            </w:r>
          </w:p>
        </w:tc>
      </w:tr>
    </w:tbl>
    <w:p w14:paraId="39BCCDFB" w14:textId="77777777" w:rsidR="001F34A4" w:rsidRPr="00F97773" w:rsidRDefault="001F34A4">
      <w:pPr>
        <w:spacing w:line="240" w:lineRule="auto"/>
        <w:rPr>
          <w:rFonts w:eastAsiaTheme="majorEastAsia" w:cstheme="minorHAnsi"/>
          <w:b/>
          <w:color w:val="009051"/>
          <w:sz w:val="28"/>
          <w:szCs w:val="28"/>
        </w:rPr>
      </w:pPr>
    </w:p>
    <w:p w14:paraId="1B36EB9B" w14:textId="77777777" w:rsidR="006E0751" w:rsidRPr="00F97773" w:rsidRDefault="006E0751" w:rsidP="000F5630">
      <w:pPr>
        <w:spacing w:line="240" w:lineRule="auto"/>
        <w:rPr>
          <w:rFonts w:eastAsia="Times New Roman" w:cs="Times New Roman"/>
          <w:sz w:val="20"/>
          <w:szCs w:val="20"/>
        </w:rPr>
      </w:pPr>
      <w:r w:rsidRPr="00F97773">
        <w:rPr>
          <w:rFonts w:eastAsia="Times New Roman" w:cs="Times New Roman"/>
          <w:sz w:val="20"/>
          <w:szCs w:val="20"/>
        </w:rPr>
        <w:br w:type="page"/>
      </w:r>
    </w:p>
    <w:p w14:paraId="24F94F7C" w14:textId="77777777" w:rsidR="000F5630" w:rsidRPr="00F97773" w:rsidRDefault="000F5630" w:rsidP="000F5630">
      <w:pPr>
        <w:pStyle w:val="Caption"/>
        <w:keepNext/>
      </w:pPr>
      <w:bookmarkStart w:id="43" w:name="_Toc12031816"/>
      <w:r w:rsidRPr="00F97773">
        <w:lastRenderedPageBreak/>
        <w:t xml:space="preserve">Table </w:t>
      </w:r>
      <w:r w:rsidRPr="00F97773">
        <w:fldChar w:fldCharType="begin"/>
      </w:r>
      <w:r w:rsidRPr="00F97773">
        <w:instrText xml:space="preserve"> SEQ Table \* ARABIC </w:instrText>
      </w:r>
      <w:r w:rsidRPr="00F97773">
        <w:fldChar w:fldCharType="separate"/>
      </w:r>
      <w:r w:rsidR="006B4658">
        <w:rPr>
          <w:noProof/>
        </w:rPr>
        <w:t>4</w:t>
      </w:r>
      <w:r w:rsidRPr="00F97773">
        <w:fldChar w:fldCharType="end"/>
      </w:r>
      <w:r w:rsidRPr="00F97773">
        <w:t>. Services to be provided according to levels of care</w:t>
      </w:r>
      <w:bookmarkEnd w:id="43"/>
    </w:p>
    <w:tbl>
      <w:tblPr>
        <w:tblStyle w:val="GridTable4-Accent3"/>
        <w:tblW w:w="0" w:type="auto"/>
        <w:tblLook w:val="04A0" w:firstRow="1" w:lastRow="0" w:firstColumn="1" w:lastColumn="0" w:noHBand="0" w:noVBand="1"/>
      </w:tblPr>
      <w:tblGrid>
        <w:gridCol w:w="1702"/>
        <w:gridCol w:w="2835"/>
        <w:gridCol w:w="4787"/>
      </w:tblGrid>
      <w:tr w:rsidR="001F34A4" w:rsidRPr="00F97773" w14:paraId="61FF2714" w14:textId="77777777" w:rsidTr="006E0751">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702" w:type="dxa"/>
          </w:tcPr>
          <w:p w14:paraId="0B6B080A" w14:textId="77777777" w:rsidR="001F34A4" w:rsidRPr="00F97773" w:rsidRDefault="001F34A4" w:rsidP="006B2A43">
            <w:pPr>
              <w:contextualSpacing/>
              <w:jc w:val="both"/>
              <w:rPr>
                <w:rFonts w:eastAsia="Times New Roman" w:cstheme="minorHAnsi"/>
                <w:sz w:val="20"/>
                <w:szCs w:val="20"/>
              </w:rPr>
            </w:pPr>
            <w:r w:rsidRPr="00F97773">
              <w:rPr>
                <w:rFonts w:eastAsia="Times New Roman" w:cstheme="minorHAnsi"/>
                <w:sz w:val="20"/>
                <w:szCs w:val="20"/>
              </w:rPr>
              <w:t>Levels of care</w:t>
            </w:r>
          </w:p>
        </w:tc>
        <w:tc>
          <w:tcPr>
            <w:tcW w:w="2835" w:type="dxa"/>
          </w:tcPr>
          <w:p w14:paraId="24201FC2" w14:textId="77777777" w:rsidR="001F34A4" w:rsidRPr="00F97773" w:rsidRDefault="001F34A4" w:rsidP="006E0751">
            <w:pPr>
              <w:contextualSpacing/>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Service provided</w:t>
            </w:r>
          </w:p>
        </w:tc>
        <w:tc>
          <w:tcPr>
            <w:tcW w:w="4787" w:type="dxa"/>
          </w:tcPr>
          <w:p w14:paraId="7F6F0AD2" w14:textId="77777777" w:rsidR="001F34A4" w:rsidRPr="00F97773" w:rsidRDefault="001F34A4" w:rsidP="006E0751">
            <w:pPr>
              <w:contextualSpacing/>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Action</w:t>
            </w:r>
          </w:p>
        </w:tc>
      </w:tr>
      <w:tr w:rsidR="001F34A4" w:rsidRPr="00F97773" w14:paraId="2F0D191C" w14:textId="77777777" w:rsidTr="006E075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02" w:type="dxa"/>
          </w:tcPr>
          <w:p w14:paraId="148B0FCC" w14:textId="77777777" w:rsidR="001F34A4" w:rsidRPr="00F97773" w:rsidRDefault="001F34A4" w:rsidP="006B2A43">
            <w:pPr>
              <w:contextualSpacing/>
              <w:jc w:val="both"/>
              <w:rPr>
                <w:rFonts w:eastAsia="Times New Roman" w:cstheme="minorHAnsi"/>
                <w:sz w:val="20"/>
                <w:szCs w:val="20"/>
              </w:rPr>
            </w:pPr>
            <w:r w:rsidRPr="00F97773">
              <w:rPr>
                <w:rFonts w:eastAsia="Times New Roman" w:cstheme="minorHAnsi"/>
                <w:sz w:val="20"/>
                <w:szCs w:val="20"/>
              </w:rPr>
              <w:t>Level 1</w:t>
            </w:r>
          </w:p>
        </w:tc>
        <w:tc>
          <w:tcPr>
            <w:tcW w:w="2835" w:type="dxa"/>
          </w:tcPr>
          <w:p w14:paraId="35E9BD4E" w14:textId="77777777" w:rsidR="001F34A4" w:rsidRPr="00F97773" w:rsidRDefault="001F34A4" w:rsidP="006E0751">
            <w:p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Determine</w:t>
            </w:r>
            <w:r w:rsidR="00892AFC">
              <w:rPr>
                <w:rFonts w:eastAsia="Times New Roman" w:cstheme="minorHAnsi"/>
                <w:sz w:val="20"/>
                <w:szCs w:val="20"/>
              </w:rPr>
              <w:t>:</w:t>
            </w:r>
          </w:p>
          <w:p w14:paraId="63103C04"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Duration of infertility</w:t>
            </w:r>
          </w:p>
          <w:p w14:paraId="00DB47C3"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Timing of intercourse</w:t>
            </w:r>
          </w:p>
          <w:p w14:paraId="775CC34D"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Regular cycles</w:t>
            </w:r>
          </w:p>
          <w:p w14:paraId="3CBD5B68"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Alcohol</w:t>
            </w:r>
            <w:r w:rsidR="00892AFC">
              <w:rPr>
                <w:rFonts w:eastAsia="Times New Roman" w:cstheme="minorHAnsi"/>
                <w:sz w:val="20"/>
                <w:szCs w:val="20"/>
              </w:rPr>
              <w:t xml:space="preserve"> </w:t>
            </w:r>
            <w:r w:rsidRPr="00F97773">
              <w:rPr>
                <w:rFonts w:eastAsia="Times New Roman" w:cstheme="minorHAnsi"/>
                <w:sz w:val="20"/>
                <w:szCs w:val="20"/>
              </w:rPr>
              <w:t>/</w:t>
            </w:r>
            <w:r w:rsidR="00892AFC">
              <w:rPr>
                <w:rFonts w:eastAsia="Times New Roman" w:cstheme="minorHAnsi"/>
                <w:sz w:val="20"/>
                <w:szCs w:val="20"/>
              </w:rPr>
              <w:t xml:space="preserve"> </w:t>
            </w:r>
            <w:r w:rsidRPr="00F97773">
              <w:rPr>
                <w:rFonts w:eastAsia="Times New Roman" w:cstheme="minorHAnsi"/>
                <w:sz w:val="20"/>
                <w:szCs w:val="20"/>
              </w:rPr>
              <w:t>smoking</w:t>
            </w:r>
            <w:r w:rsidR="00892AFC">
              <w:rPr>
                <w:rFonts w:eastAsia="Times New Roman" w:cstheme="minorHAnsi"/>
                <w:sz w:val="20"/>
                <w:szCs w:val="20"/>
              </w:rPr>
              <w:t xml:space="preserve"> </w:t>
            </w:r>
            <w:r w:rsidRPr="00F97773">
              <w:rPr>
                <w:rFonts w:eastAsia="Times New Roman" w:cstheme="minorHAnsi"/>
                <w:sz w:val="20"/>
                <w:szCs w:val="20"/>
              </w:rPr>
              <w:t>/</w:t>
            </w:r>
            <w:r w:rsidR="00892AFC">
              <w:rPr>
                <w:rFonts w:eastAsia="Times New Roman" w:cstheme="minorHAnsi"/>
                <w:sz w:val="20"/>
                <w:szCs w:val="20"/>
              </w:rPr>
              <w:t xml:space="preserve"> </w:t>
            </w:r>
            <w:r w:rsidRPr="00F97773">
              <w:rPr>
                <w:rFonts w:eastAsia="Times New Roman" w:cstheme="minorHAnsi"/>
                <w:sz w:val="20"/>
                <w:szCs w:val="20"/>
              </w:rPr>
              <w:t>drug use</w:t>
            </w:r>
          </w:p>
          <w:p w14:paraId="47688284"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Obesity</w:t>
            </w:r>
            <w:r w:rsidR="00892AFC">
              <w:rPr>
                <w:rFonts w:eastAsia="Times New Roman" w:cstheme="minorHAnsi"/>
                <w:sz w:val="20"/>
                <w:szCs w:val="20"/>
              </w:rPr>
              <w:t xml:space="preserve"> </w:t>
            </w:r>
            <w:r w:rsidRPr="00F97773">
              <w:rPr>
                <w:rFonts w:eastAsia="Times New Roman" w:cstheme="minorHAnsi"/>
                <w:sz w:val="20"/>
                <w:szCs w:val="20"/>
              </w:rPr>
              <w:t>/</w:t>
            </w:r>
            <w:r w:rsidR="00892AFC">
              <w:rPr>
                <w:rFonts w:eastAsia="Times New Roman" w:cstheme="minorHAnsi"/>
                <w:sz w:val="20"/>
                <w:szCs w:val="20"/>
              </w:rPr>
              <w:t xml:space="preserve"> </w:t>
            </w:r>
            <w:r w:rsidRPr="00F97773">
              <w:rPr>
                <w:rFonts w:eastAsia="Times New Roman" w:cstheme="minorHAnsi"/>
                <w:sz w:val="20"/>
                <w:szCs w:val="20"/>
              </w:rPr>
              <w:t>low BMI</w:t>
            </w:r>
          </w:p>
          <w:p w14:paraId="0F63E4B6"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Folic Acid supplementation</w:t>
            </w:r>
          </w:p>
          <w:p w14:paraId="0649DD08" w14:textId="77777777" w:rsidR="001F34A4" w:rsidRPr="00F97773" w:rsidRDefault="001F34A4" w:rsidP="0013096F">
            <w:pPr>
              <w:pStyle w:val="ListParagraph"/>
              <w:numPr>
                <w:ilvl w:val="0"/>
                <w:numId w:val="12"/>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Tests for STIs on both partners (as per STI Guidelines)</w:t>
            </w:r>
            <w:r w:rsidRPr="00F97773">
              <w:rPr>
                <w:rFonts w:eastAsia="Times New Roman" w:cstheme="minorHAnsi"/>
                <w:sz w:val="20"/>
                <w:szCs w:val="20"/>
              </w:rPr>
              <w:br/>
              <w:t>HIV, Hep B S Ag, Hep C Ab</w:t>
            </w:r>
          </w:p>
        </w:tc>
        <w:tc>
          <w:tcPr>
            <w:tcW w:w="4787" w:type="dxa"/>
          </w:tcPr>
          <w:p w14:paraId="5AB13740" w14:textId="77777777" w:rsidR="001F34A4" w:rsidRPr="00F97773" w:rsidRDefault="001F34A4" w:rsidP="006E0751">
            <w:p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Offer advice or </w:t>
            </w:r>
            <w:r w:rsidR="006E0751" w:rsidRPr="00F97773">
              <w:rPr>
                <w:rFonts w:eastAsia="Times New Roman" w:cstheme="minorHAnsi"/>
                <w:sz w:val="20"/>
                <w:szCs w:val="20"/>
              </w:rPr>
              <w:t>r</w:t>
            </w:r>
            <w:r w:rsidRPr="00F97773">
              <w:rPr>
                <w:rFonts w:eastAsia="Times New Roman" w:cstheme="minorHAnsi"/>
                <w:sz w:val="20"/>
                <w:szCs w:val="20"/>
              </w:rPr>
              <w:t xml:space="preserve">efer </w:t>
            </w:r>
            <w:r w:rsidR="00892AFC">
              <w:rPr>
                <w:rFonts w:eastAsia="Times New Roman" w:cstheme="minorHAnsi"/>
                <w:sz w:val="20"/>
                <w:szCs w:val="20"/>
              </w:rPr>
              <w:t>i</w:t>
            </w:r>
            <w:r w:rsidRPr="00F97773">
              <w:rPr>
                <w:rFonts w:eastAsia="Times New Roman" w:cstheme="minorHAnsi"/>
                <w:sz w:val="20"/>
                <w:szCs w:val="20"/>
              </w:rPr>
              <w:t>f:</w:t>
            </w:r>
          </w:p>
          <w:p w14:paraId="5BA166B1" w14:textId="77777777" w:rsidR="001F34A4" w:rsidRPr="00F97773" w:rsidRDefault="001F34A4" w:rsidP="0013096F">
            <w:pPr>
              <w:pStyle w:val="ListParagraph"/>
              <w:numPr>
                <w:ilvl w:val="0"/>
                <w:numId w:val="13"/>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gt;1</w:t>
            </w:r>
            <w:r w:rsidR="006E0751" w:rsidRPr="00F97773">
              <w:rPr>
                <w:rFonts w:eastAsia="Times New Roman" w:cstheme="minorHAnsi"/>
                <w:sz w:val="20"/>
                <w:szCs w:val="20"/>
              </w:rPr>
              <w:t xml:space="preserve"> year</w:t>
            </w:r>
            <w:r w:rsidRPr="00F97773">
              <w:rPr>
                <w:rFonts w:eastAsia="Times New Roman" w:cstheme="minorHAnsi"/>
                <w:sz w:val="20"/>
                <w:szCs w:val="20"/>
              </w:rPr>
              <w:t xml:space="preserve"> of regular unprotected intercourse in </w:t>
            </w:r>
            <w:r w:rsidR="006E0751" w:rsidRPr="00F97773">
              <w:rPr>
                <w:rFonts w:eastAsia="Times New Roman" w:cstheme="minorHAnsi"/>
                <w:sz w:val="20"/>
                <w:szCs w:val="20"/>
              </w:rPr>
              <w:t xml:space="preserve">women </w:t>
            </w:r>
            <w:r w:rsidRPr="00F97773">
              <w:rPr>
                <w:sz w:val="20"/>
                <w:szCs w:val="20"/>
              </w:rPr>
              <w:t>&lt;</w:t>
            </w:r>
            <w:r w:rsidRPr="00F97773">
              <w:rPr>
                <w:rFonts w:cstheme="minorHAnsi"/>
                <w:sz w:val="20"/>
                <w:szCs w:val="20"/>
              </w:rPr>
              <w:t>35</w:t>
            </w:r>
            <w:r w:rsidR="006E0751" w:rsidRPr="00F97773">
              <w:rPr>
                <w:rFonts w:cstheme="minorHAnsi"/>
                <w:sz w:val="20"/>
                <w:szCs w:val="20"/>
              </w:rPr>
              <w:t xml:space="preserve"> years</w:t>
            </w:r>
          </w:p>
          <w:p w14:paraId="59ED8956" w14:textId="77777777" w:rsidR="001F34A4" w:rsidRPr="00F97773" w:rsidRDefault="001F34A4" w:rsidP="0013096F">
            <w:pPr>
              <w:pStyle w:val="ListParagraph"/>
              <w:numPr>
                <w:ilvl w:val="0"/>
                <w:numId w:val="13"/>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cstheme="minorHAnsi"/>
                <w:sz w:val="20"/>
                <w:szCs w:val="20"/>
              </w:rPr>
              <w:t xml:space="preserve">&gt;6 months regular unprotected intercourse in </w:t>
            </w:r>
            <w:r w:rsidR="006E0751" w:rsidRPr="00F97773">
              <w:rPr>
                <w:rFonts w:cstheme="minorHAnsi"/>
                <w:sz w:val="20"/>
                <w:szCs w:val="20"/>
              </w:rPr>
              <w:t xml:space="preserve">women </w:t>
            </w:r>
            <w:r w:rsidRPr="00F97773">
              <w:rPr>
                <w:rFonts w:cstheme="minorHAnsi"/>
                <w:sz w:val="20"/>
                <w:szCs w:val="20"/>
              </w:rPr>
              <w:t>&gt;35</w:t>
            </w:r>
            <w:r w:rsidR="006E0751" w:rsidRPr="00F97773">
              <w:rPr>
                <w:rFonts w:cstheme="minorHAnsi"/>
                <w:sz w:val="20"/>
                <w:szCs w:val="20"/>
              </w:rPr>
              <w:t xml:space="preserve"> years</w:t>
            </w:r>
          </w:p>
          <w:p w14:paraId="08BA9DCF" w14:textId="77777777" w:rsidR="001F34A4" w:rsidRPr="00F97773" w:rsidRDefault="001F34A4" w:rsidP="0013096F">
            <w:pPr>
              <w:pStyle w:val="ListParagraph"/>
              <w:numPr>
                <w:ilvl w:val="0"/>
                <w:numId w:val="13"/>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cstheme="minorHAnsi"/>
                <w:sz w:val="20"/>
                <w:szCs w:val="20"/>
              </w:rPr>
              <w:t>Known cause of infertility</w:t>
            </w:r>
          </w:p>
          <w:p w14:paraId="7A44C172" w14:textId="77777777" w:rsidR="001F34A4" w:rsidRPr="00F97773" w:rsidRDefault="001F34A4" w:rsidP="0013096F">
            <w:pPr>
              <w:pStyle w:val="ListParagraph"/>
              <w:numPr>
                <w:ilvl w:val="0"/>
                <w:numId w:val="13"/>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cstheme="minorHAnsi"/>
                <w:sz w:val="20"/>
                <w:szCs w:val="20"/>
              </w:rPr>
              <w:t>Irregular menstrual cycles</w:t>
            </w:r>
          </w:p>
          <w:p w14:paraId="3ABE3BE8" w14:textId="77777777" w:rsidR="001F34A4" w:rsidRPr="00F97773" w:rsidRDefault="001F34A4" w:rsidP="006E0751">
            <w:pPr>
              <w:pStyle w:val="ListParagraph"/>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p>
        </w:tc>
      </w:tr>
      <w:tr w:rsidR="001F34A4" w:rsidRPr="00F97773" w14:paraId="59A6B3DB" w14:textId="77777777" w:rsidTr="006E0751">
        <w:trPr>
          <w:trHeight w:val="253"/>
        </w:trPr>
        <w:tc>
          <w:tcPr>
            <w:cnfStyle w:val="001000000000" w:firstRow="0" w:lastRow="0" w:firstColumn="1" w:lastColumn="0" w:oddVBand="0" w:evenVBand="0" w:oddHBand="0" w:evenHBand="0" w:firstRowFirstColumn="0" w:firstRowLastColumn="0" w:lastRowFirstColumn="0" w:lastRowLastColumn="0"/>
            <w:tcW w:w="1702" w:type="dxa"/>
          </w:tcPr>
          <w:p w14:paraId="24891B3E" w14:textId="77777777" w:rsidR="001F34A4" w:rsidRPr="00F97773" w:rsidRDefault="001F34A4" w:rsidP="006B2A43">
            <w:pPr>
              <w:contextualSpacing/>
              <w:jc w:val="both"/>
              <w:rPr>
                <w:rFonts w:eastAsia="Times New Roman" w:cstheme="minorHAnsi"/>
                <w:sz w:val="20"/>
                <w:szCs w:val="20"/>
              </w:rPr>
            </w:pPr>
            <w:r w:rsidRPr="00F97773">
              <w:rPr>
                <w:rFonts w:eastAsia="Times New Roman" w:cstheme="minorHAnsi"/>
                <w:sz w:val="20"/>
                <w:szCs w:val="20"/>
              </w:rPr>
              <w:t>Level 2</w:t>
            </w:r>
          </w:p>
        </w:tc>
        <w:tc>
          <w:tcPr>
            <w:tcW w:w="2835" w:type="dxa"/>
          </w:tcPr>
          <w:p w14:paraId="3AE6EBB8"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Baseline hormone profile</w:t>
            </w:r>
          </w:p>
          <w:p w14:paraId="47EDD5A6"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Ultrasound examination</w:t>
            </w:r>
          </w:p>
          <w:p w14:paraId="0A2A190D"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HSG</w:t>
            </w:r>
          </w:p>
          <w:p w14:paraId="0C0FAFBD"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Minor surgical procedures</w:t>
            </w:r>
          </w:p>
          <w:p w14:paraId="50D598FC"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Semen </w:t>
            </w:r>
            <w:r w:rsidR="00892AFC">
              <w:rPr>
                <w:rFonts w:eastAsia="Times New Roman" w:cstheme="minorHAnsi"/>
                <w:sz w:val="20"/>
                <w:szCs w:val="20"/>
              </w:rPr>
              <w:t>a</w:t>
            </w:r>
            <w:r w:rsidRPr="00F97773">
              <w:rPr>
                <w:rFonts w:eastAsia="Times New Roman" w:cstheme="minorHAnsi"/>
                <w:sz w:val="20"/>
                <w:szCs w:val="20"/>
              </w:rPr>
              <w:t>nalysis</w:t>
            </w:r>
          </w:p>
          <w:p w14:paraId="2D5AE5A6" w14:textId="77777777" w:rsidR="001F34A4" w:rsidRPr="00F97773" w:rsidRDefault="001F34A4" w:rsidP="0013096F">
            <w:pPr>
              <w:pStyle w:val="ListParagraph"/>
              <w:numPr>
                <w:ilvl w:val="0"/>
                <w:numId w:val="14"/>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Anti-Mullerian Hormone (AMH) test</w:t>
            </w:r>
          </w:p>
        </w:tc>
        <w:tc>
          <w:tcPr>
            <w:tcW w:w="4787" w:type="dxa"/>
          </w:tcPr>
          <w:p w14:paraId="1328CC93" w14:textId="77777777" w:rsidR="0037544E" w:rsidRPr="00F97773" w:rsidRDefault="001F34A4" w:rsidP="006E0751">
            <w:p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Offer Specialist services</w:t>
            </w:r>
            <w:r w:rsidR="0037544E" w:rsidRPr="00F97773">
              <w:rPr>
                <w:rFonts w:eastAsia="Times New Roman" w:cstheme="minorHAnsi"/>
                <w:sz w:val="20"/>
                <w:szCs w:val="20"/>
              </w:rPr>
              <w:t xml:space="preserve"> </w:t>
            </w:r>
          </w:p>
          <w:p w14:paraId="1F3CF0E1" w14:textId="77777777" w:rsidR="001F34A4" w:rsidRPr="00F97773" w:rsidRDefault="0037544E" w:rsidP="006E0751">
            <w:p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R</w:t>
            </w:r>
            <w:r w:rsidR="001F34A4" w:rsidRPr="00F97773">
              <w:rPr>
                <w:rFonts w:eastAsia="Times New Roman" w:cstheme="minorHAnsi"/>
                <w:sz w:val="20"/>
                <w:szCs w:val="20"/>
              </w:rPr>
              <w:t>efer if</w:t>
            </w:r>
            <w:r w:rsidRPr="00F97773">
              <w:rPr>
                <w:rFonts w:eastAsia="Times New Roman" w:cstheme="minorHAnsi"/>
                <w:sz w:val="20"/>
                <w:szCs w:val="20"/>
              </w:rPr>
              <w:t>:</w:t>
            </w:r>
          </w:p>
          <w:p w14:paraId="7FF1BA88" w14:textId="77777777" w:rsidR="001F34A4" w:rsidRPr="00F97773" w:rsidRDefault="001F34A4" w:rsidP="0013096F">
            <w:pPr>
              <w:pStyle w:val="ListParagraph"/>
              <w:numPr>
                <w:ilvl w:val="0"/>
                <w:numId w:val="15"/>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Blocked tubes</w:t>
            </w:r>
          </w:p>
          <w:p w14:paraId="778DE897" w14:textId="77777777" w:rsidR="001F34A4" w:rsidRPr="008C4A85" w:rsidRDefault="001F34A4" w:rsidP="0013096F">
            <w:pPr>
              <w:pStyle w:val="ListParagraph"/>
              <w:numPr>
                <w:ilvl w:val="0"/>
                <w:numId w:val="15"/>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8C4A85">
              <w:rPr>
                <w:rFonts w:eastAsia="Times New Roman" w:cstheme="minorHAnsi"/>
                <w:sz w:val="20"/>
                <w:szCs w:val="20"/>
              </w:rPr>
              <w:t xml:space="preserve">Abnormal </w:t>
            </w:r>
            <w:r w:rsidR="008C4A85" w:rsidRPr="008C4A85">
              <w:rPr>
                <w:rFonts w:eastAsia="Times New Roman" w:cstheme="minorHAnsi"/>
                <w:sz w:val="20"/>
                <w:szCs w:val="20"/>
              </w:rPr>
              <w:t>sperm analysis</w:t>
            </w:r>
            <w:r w:rsidRPr="008C4A85">
              <w:rPr>
                <w:rFonts w:eastAsia="Times New Roman" w:cstheme="minorHAnsi"/>
                <w:sz w:val="20"/>
                <w:szCs w:val="20"/>
              </w:rPr>
              <w:t xml:space="preserve"> and Hormone profile</w:t>
            </w:r>
          </w:p>
          <w:p w14:paraId="1A20EC5B" w14:textId="77777777" w:rsidR="001F34A4" w:rsidRPr="008C4A85" w:rsidRDefault="001F34A4" w:rsidP="0013096F">
            <w:pPr>
              <w:pStyle w:val="ListParagraph"/>
              <w:numPr>
                <w:ilvl w:val="0"/>
                <w:numId w:val="15"/>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8C4A85">
              <w:rPr>
                <w:rFonts w:eastAsia="Times New Roman" w:cstheme="minorHAnsi"/>
                <w:sz w:val="20"/>
                <w:szCs w:val="20"/>
              </w:rPr>
              <w:t>Specialised surgery to improve fertility</w:t>
            </w:r>
          </w:p>
          <w:p w14:paraId="7C183081" w14:textId="77777777" w:rsidR="001F34A4" w:rsidRPr="008C4A85" w:rsidRDefault="001F34A4" w:rsidP="006E0751">
            <w:pPr>
              <w:pStyle w:val="ListParagraph"/>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p w14:paraId="4709AFB6" w14:textId="77777777" w:rsidR="001F34A4" w:rsidRPr="00F97773" w:rsidRDefault="001F34A4" w:rsidP="006E075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8C4A85">
              <w:rPr>
                <w:rFonts w:eastAsia="Times New Roman" w:cstheme="minorHAnsi"/>
                <w:sz w:val="20"/>
                <w:szCs w:val="20"/>
              </w:rPr>
              <w:t xml:space="preserve">If patent tubes + normal </w:t>
            </w:r>
            <w:r w:rsidR="008C4A85" w:rsidRPr="008C4A85">
              <w:rPr>
                <w:rFonts w:eastAsia="Times New Roman" w:cstheme="minorHAnsi"/>
                <w:sz w:val="20"/>
                <w:szCs w:val="20"/>
              </w:rPr>
              <w:t>sperm analysis</w:t>
            </w:r>
            <w:r w:rsidRPr="00F97773">
              <w:rPr>
                <w:rFonts w:eastAsia="Times New Roman" w:cstheme="minorHAnsi"/>
                <w:sz w:val="20"/>
                <w:szCs w:val="20"/>
              </w:rPr>
              <w:t xml:space="preserve"> – advise on optimal time for sexual intercourse </w:t>
            </w:r>
          </w:p>
        </w:tc>
      </w:tr>
      <w:tr w:rsidR="001F34A4" w:rsidRPr="00F97773" w14:paraId="69FB57F1" w14:textId="77777777" w:rsidTr="006E0751">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702" w:type="dxa"/>
          </w:tcPr>
          <w:p w14:paraId="6B4EB11F" w14:textId="77777777" w:rsidR="001F34A4" w:rsidRPr="00F97773" w:rsidRDefault="001F34A4" w:rsidP="006B2A43">
            <w:pPr>
              <w:contextualSpacing/>
              <w:jc w:val="both"/>
              <w:rPr>
                <w:rFonts w:eastAsia="Times New Roman" w:cstheme="minorHAnsi"/>
                <w:sz w:val="20"/>
                <w:szCs w:val="20"/>
              </w:rPr>
            </w:pPr>
            <w:r w:rsidRPr="00F97773">
              <w:rPr>
                <w:rFonts w:eastAsia="Times New Roman" w:cstheme="minorHAnsi"/>
                <w:sz w:val="20"/>
                <w:szCs w:val="20"/>
              </w:rPr>
              <w:t>Level 3</w:t>
            </w:r>
          </w:p>
        </w:tc>
        <w:tc>
          <w:tcPr>
            <w:tcW w:w="2835" w:type="dxa"/>
          </w:tcPr>
          <w:p w14:paraId="44EDE6ED" w14:textId="77777777" w:rsidR="001F34A4" w:rsidRPr="00F97773" w:rsidRDefault="001F34A4" w:rsidP="0013096F">
            <w:pPr>
              <w:pStyle w:val="ListParagraph"/>
              <w:numPr>
                <w:ilvl w:val="0"/>
                <w:numId w:val="16"/>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Major surgery </w:t>
            </w:r>
          </w:p>
          <w:p w14:paraId="75C0E4E4" w14:textId="77777777" w:rsidR="001F34A4" w:rsidRPr="00F97773" w:rsidRDefault="001F34A4" w:rsidP="0013096F">
            <w:pPr>
              <w:pStyle w:val="ListParagraph"/>
              <w:numPr>
                <w:ilvl w:val="0"/>
                <w:numId w:val="16"/>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Sperm processing</w:t>
            </w:r>
          </w:p>
          <w:p w14:paraId="0419F405" w14:textId="77777777" w:rsidR="001F34A4" w:rsidRPr="00F97773" w:rsidRDefault="001F34A4" w:rsidP="0013096F">
            <w:pPr>
              <w:pStyle w:val="ListParagraph"/>
              <w:numPr>
                <w:ilvl w:val="0"/>
                <w:numId w:val="16"/>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IUI</w:t>
            </w:r>
            <w:r w:rsidR="00892AFC">
              <w:rPr>
                <w:rFonts w:eastAsia="Times New Roman" w:cstheme="minorHAnsi"/>
                <w:sz w:val="20"/>
                <w:szCs w:val="20"/>
              </w:rPr>
              <w:t xml:space="preserve"> </w:t>
            </w:r>
            <w:r w:rsidRPr="00F97773">
              <w:rPr>
                <w:rFonts w:eastAsia="Times New Roman" w:cstheme="minorHAnsi"/>
                <w:sz w:val="20"/>
                <w:szCs w:val="20"/>
              </w:rPr>
              <w:t>/</w:t>
            </w:r>
            <w:r w:rsidR="00892AFC">
              <w:rPr>
                <w:rFonts w:eastAsia="Times New Roman" w:cstheme="minorHAnsi"/>
                <w:sz w:val="20"/>
                <w:szCs w:val="20"/>
              </w:rPr>
              <w:t xml:space="preserve"> t</w:t>
            </w:r>
            <w:r w:rsidRPr="00F97773">
              <w:rPr>
                <w:rFonts w:eastAsia="Times New Roman" w:cstheme="minorHAnsi"/>
                <w:sz w:val="20"/>
                <w:szCs w:val="20"/>
              </w:rPr>
              <w:t xml:space="preserve">imed </w:t>
            </w:r>
            <w:r w:rsidR="00892AFC">
              <w:rPr>
                <w:rFonts w:eastAsia="Times New Roman" w:cstheme="minorHAnsi"/>
                <w:sz w:val="20"/>
                <w:szCs w:val="20"/>
              </w:rPr>
              <w:t>i</w:t>
            </w:r>
            <w:r w:rsidRPr="00F97773">
              <w:rPr>
                <w:rFonts w:eastAsia="Times New Roman" w:cstheme="minorHAnsi"/>
                <w:sz w:val="20"/>
                <w:szCs w:val="20"/>
              </w:rPr>
              <w:t>ntercourse</w:t>
            </w:r>
          </w:p>
          <w:p w14:paraId="72B31A96" w14:textId="77777777" w:rsidR="001F34A4" w:rsidRPr="00F97773" w:rsidRDefault="001F34A4" w:rsidP="0013096F">
            <w:pPr>
              <w:pStyle w:val="ListParagraph"/>
              <w:numPr>
                <w:ilvl w:val="0"/>
                <w:numId w:val="16"/>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Genetic </w:t>
            </w:r>
            <w:r w:rsidR="0037544E" w:rsidRPr="00F97773">
              <w:rPr>
                <w:rFonts w:eastAsia="Times New Roman" w:cstheme="minorHAnsi"/>
                <w:sz w:val="20"/>
                <w:szCs w:val="20"/>
              </w:rPr>
              <w:t>s</w:t>
            </w:r>
            <w:r w:rsidRPr="00F97773">
              <w:rPr>
                <w:rFonts w:eastAsia="Times New Roman" w:cstheme="minorHAnsi"/>
                <w:sz w:val="20"/>
                <w:szCs w:val="20"/>
              </w:rPr>
              <w:t xml:space="preserve">creening </w:t>
            </w:r>
          </w:p>
        </w:tc>
        <w:tc>
          <w:tcPr>
            <w:tcW w:w="4787" w:type="dxa"/>
          </w:tcPr>
          <w:p w14:paraId="5C0FE43A" w14:textId="77777777" w:rsidR="001F34A4" w:rsidRPr="00F97773" w:rsidRDefault="001F34A4" w:rsidP="006E0751">
            <w:p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Offer </w:t>
            </w:r>
            <w:r w:rsidR="00892AFC">
              <w:rPr>
                <w:rFonts w:eastAsia="Times New Roman" w:cstheme="minorHAnsi"/>
                <w:sz w:val="20"/>
                <w:szCs w:val="20"/>
              </w:rPr>
              <w:t>s</w:t>
            </w:r>
            <w:r w:rsidRPr="00F97773">
              <w:rPr>
                <w:rFonts w:eastAsia="Times New Roman" w:cstheme="minorHAnsi"/>
                <w:sz w:val="20"/>
                <w:szCs w:val="20"/>
              </w:rPr>
              <w:t>pecialist services</w:t>
            </w:r>
            <w:r w:rsidR="0037544E" w:rsidRPr="00F97773">
              <w:rPr>
                <w:rFonts w:eastAsia="Times New Roman" w:cstheme="minorHAnsi"/>
                <w:sz w:val="20"/>
                <w:szCs w:val="20"/>
              </w:rPr>
              <w:t xml:space="preserve"> </w:t>
            </w:r>
          </w:p>
          <w:p w14:paraId="68B36919" w14:textId="77777777" w:rsidR="001F34A4" w:rsidRPr="00F97773" w:rsidRDefault="001F34A4" w:rsidP="006E0751">
            <w:pPr>
              <w:contextualSpacing/>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Refer if:</w:t>
            </w:r>
          </w:p>
          <w:p w14:paraId="45D3D0BA" w14:textId="77777777" w:rsidR="001F34A4" w:rsidRPr="00F97773" w:rsidRDefault="001F34A4" w:rsidP="0013096F">
            <w:pPr>
              <w:pStyle w:val="ListParagraph"/>
              <w:numPr>
                <w:ilvl w:val="0"/>
                <w:numId w:val="17"/>
              </w:numPr>
              <w:ind w:left="357" w:hanging="357"/>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IVF/ICSI required</w:t>
            </w:r>
          </w:p>
        </w:tc>
      </w:tr>
      <w:tr w:rsidR="001F34A4" w:rsidRPr="00F97773" w14:paraId="052E5120" w14:textId="77777777" w:rsidTr="006E0751">
        <w:trPr>
          <w:trHeight w:val="243"/>
        </w:trPr>
        <w:tc>
          <w:tcPr>
            <w:cnfStyle w:val="001000000000" w:firstRow="0" w:lastRow="0" w:firstColumn="1" w:lastColumn="0" w:oddVBand="0" w:evenVBand="0" w:oddHBand="0" w:evenHBand="0" w:firstRowFirstColumn="0" w:firstRowLastColumn="0" w:lastRowFirstColumn="0" w:lastRowLastColumn="0"/>
            <w:tcW w:w="1702" w:type="dxa"/>
          </w:tcPr>
          <w:p w14:paraId="6A69B9BA" w14:textId="77777777" w:rsidR="001F34A4" w:rsidRPr="00F97773" w:rsidRDefault="001F34A4" w:rsidP="006B2A43">
            <w:pPr>
              <w:contextualSpacing/>
              <w:jc w:val="both"/>
              <w:rPr>
                <w:rFonts w:eastAsia="Times New Roman" w:cstheme="minorHAnsi"/>
                <w:sz w:val="20"/>
                <w:szCs w:val="20"/>
              </w:rPr>
            </w:pPr>
            <w:r w:rsidRPr="00F97773">
              <w:rPr>
                <w:rFonts w:eastAsia="Times New Roman" w:cstheme="minorHAnsi"/>
                <w:sz w:val="20"/>
                <w:szCs w:val="20"/>
              </w:rPr>
              <w:t>Level 4</w:t>
            </w:r>
          </w:p>
        </w:tc>
        <w:tc>
          <w:tcPr>
            <w:tcW w:w="2835" w:type="dxa"/>
          </w:tcPr>
          <w:p w14:paraId="7506F41A" w14:textId="77777777" w:rsidR="001F34A4" w:rsidRPr="00F97773" w:rsidRDefault="001F34A4" w:rsidP="0013096F">
            <w:pPr>
              <w:pStyle w:val="ListParagraph"/>
              <w:numPr>
                <w:ilvl w:val="0"/>
                <w:numId w:val="17"/>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Sperm processing</w:t>
            </w:r>
          </w:p>
          <w:p w14:paraId="26CF79FD" w14:textId="77777777" w:rsidR="001F34A4" w:rsidRPr="00F97773" w:rsidRDefault="001F34A4" w:rsidP="0013096F">
            <w:pPr>
              <w:pStyle w:val="ListParagraph"/>
              <w:numPr>
                <w:ilvl w:val="0"/>
                <w:numId w:val="17"/>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Sperm washing</w:t>
            </w:r>
          </w:p>
          <w:p w14:paraId="0087B229" w14:textId="77777777" w:rsidR="001F34A4" w:rsidRPr="00F97773" w:rsidRDefault="001F34A4" w:rsidP="0013096F">
            <w:pPr>
              <w:pStyle w:val="ListParagraph"/>
              <w:numPr>
                <w:ilvl w:val="0"/>
                <w:numId w:val="17"/>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IUI/IVF/ICSI</w:t>
            </w:r>
          </w:p>
          <w:p w14:paraId="70CA7ACD" w14:textId="77777777" w:rsidR="001F34A4" w:rsidRPr="00F97773" w:rsidRDefault="001F34A4" w:rsidP="00892AFC">
            <w:pPr>
              <w:pStyle w:val="ListParagraph"/>
              <w:numPr>
                <w:ilvl w:val="0"/>
                <w:numId w:val="17"/>
              </w:numPr>
              <w:ind w:left="357" w:hanging="357"/>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 xml:space="preserve">Specialised </w:t>
            </w:r>
            <w:r w:rsidR="00892AFC">
              <w:rPr>
                <w:rFonts w:eastAsia="Times New Roman" w:cstheme="minorHAnsi"/>
                <w:sz w:val="20"/>
                <w:szCs w:val="20"/>
              </w:rPr>
              <w:t>r</w:t>
            </w:r>
            <w:r w:rsidRPr="00F97773">
              <w:rPr>
                <w:rFonts w:eastAsia="Times New Roman" w:cstheme="minorHAnsi"/>
                <w:sz w:val="20"/>
                <w:szCs w:val="20"/>
              </w:rPr>
              <w:t>eproductive surgery</w:t>
            </w:r>
          </w:p>
        </w:tc>
        <w:tc>
          <w:tcPr>
            <w:tcW w:w="4787" w:type="dxa"/>
          </w:tcPr>
          <w:p w14:paraId="22D5F540" w14:textId="77777777" w:rsidR="001F34A4" w:rsidRPr="00F97773" w:rsidRDefault="001F34A4" w:rsidP="006E0751">
            <w:pPr>
              <w:contextualSpacing/>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F97773">
              <w:rPr>
                <w:rFonts w:eastAsia="Times New Roman" w:cstheme="minorHAnsi"/>
                <w:sz w:val="20"/>
                <w:szCs w:val="20"/>
              </w:rPr>
              <w:t>Offer sub-specialist services</w:t>
            </w:r>
          </w:p>
        </w:tc>
      </w:tr>
    </w:tbl>
    <w:p w14:paraId="5CEAE6EE" w14:textId="77777777" w:rsidR="001F34A4" w:rsidRPr="00F97773" w:rsidRDefault="001F34A4">
      <w:pPr>
        <w:spacing w:line="240" w:lineRule="auto"/>
      </w:pPr>
    </w:p>
    <w:p w14:paraId="3AAA1C0B" w14:textId="77777777" w:rsidR="001F34A4" w:rsidRPr="00F97773" w:rsidRDefault="001F34A4">
      <w:pPr>
        <w:spacing w:line="240" w:lineRule="auto"/>
      </w:pPr>
    </w:p>
    <w:p w14:paraId="2B0294D5" w14:textId="77777777" w:rsidR="001F34A4" w:rsidRPr="00F97773" w:rsidRDefault="001F34A4" w:rsidP="005C79B2">
      <w:pPr>
        <w:pStyle w:val="Heading2"/>
        <w:spacing w:line="240" w:lineRule="auto"/>
      </w:pPr>
      <w:bookmarkStart w:id="44" w:name="_Toc12031772"/>
      <w:r w:rsidRPr="00F97773">
        <w:lastRenderedPageBreak/>
        <w:t xml:space="preserve">Referral </w:t>
      </w:r>
      <w:r w:rsidR="00393377" w:rsidRPr="00F97773">
        <w:t>r</w:t>
      </w:r>
      <w:r w:rsidRPr="00F97773">
        <w:t>outes</w:t>
      </w:r>
      <w:bookmarkEnd w:id="44"/>
      <w:r w:rsidRPr="00F97773">
        <w:t xml:space="preserve"> </w:t>
      </w:r>
    </w:p>
    <w:p w14:paraId="1D148A1F" w14:textId="77777777" w:rsidR="00393377" w:rsidRPr="00F97773" w:rsidRDefault="00393377" w:rsidP="005C79B2">
      <w:pPr>
        <w:keepNext/>
        <w:keepLines/>
        <w:spacing w:line="240" w:lineRule="auto"/>
      </w:pPr>
    </w:p>
    <w:p w14:paraId="38037977" w14:textId="77777777" w:rsidR="00C643EB" w:rsidRPr="00F97773" w:rsidRDefault="00393377" w:rsidP="005C79B2">
      <w:pPr>
        <w:keepNext/>
        <w:keepLines/>
        <w:spacing w:line="240" w:lineRule="auto"/>
      </w:pPr>
      <w:r w:rsidRPr="00F97773">
        <w:rPr>
          <w:noProof/>
          <w:lang w:val="en-ZA" w:eastAsia="en-ZA"/>
        </w:rPr>
        <w:drawing>
          <wp:inline distT="0" distB="0" distL="0" distR="0" wp14:anchorId="5F0E818F" wp14:editId="4A8D3712">
            <wp:extent cx="5943600" cy="3632835"/>
            <wp:effectExtent l="12700" t="12700" r="12700" b="120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32835"/>
                    </a:xfrm>
                    <a:prstGeom prst="rect">
                      <a:avLst/>
                    </a:prstGeom>
                    <a:ln>
                      <a:solidFill>
                        <a:schemeClr val="bg1">
                          <a:lumMod val="95000"/>
                        </a:schemeClr>
                      </a:solidFill>
                    </a:ln>
                  </pic:spPr>
                </pic:pic>
              </a:graphicData>
            </a:graphic>
          </wp:inline>
        </w:drawing>
      </w:r>
    </w:p>
    <w:p w14:paraId="78579887" w14:textId="77777777" w:rsidR="00C643EB" w:rsidRPr="00F97773" w:rsidRDefault="00C643EB" w:rsidP="005C79B2">
      <w:pPr>
        <w:pStyle w:val="Caption"/>
        <w:keepNext/>
        <w:keepLines/>
      </w:pPr>
      <w:bookmarkStart w:id="45" w:name="_Toc12031798"/>
      <w:r w:rsidRPr="00F97773">
        <w:t xml:space="preserve">Figure </w:t>
      </w:r>
      <w:r w:rsidRPr="00F97773">
        <w:fldChar w:fldCharType="begin"/>
      </w:r>
      <w:r w:rsidRPr="00F97773">
        <w:instrText xml:space="preserve"> SEQ Figure \* ARABIC </w:instrText>
      </w:r>
      <w:r w:rsidRPr="00F97773">
        <w:fldChar w:fldCharType="separate"/>
      </w:r>
      <w:r w:rsidR="006B4658">
        <w:rPr>
          <w:noProof/>
        </w:rPr>
        <w:t>2</w:t>
      </w:r>
      <w:r w:rsidRPr="00F97773">
        <w:fldChar w:fldCharType="end"/>
      </w:r>
      <w:r w:rsidRPr="00F97773">
        <w:t>. Referral routes for different levels of care</w:t>
      </w:r>
      <w:bookmarkEnd w:id="45"/>
    </w:p>
    <w:p w14:paraId="53836C20" w14:textId="77777777" w:rsidR="005C79B2" w:rsidRDefault="005C79B2" w:rsidP="005C79B2">
      <w:pPr>
        <w:pStyle w:val="Heading2"/>
        <w:numPr>
          <w:ilvl w:val="0"/>
          <w:numId w:val="0"/>
        </w:numPr>
      </w:pPr>
      <w:bookmarkStart w:id="46" w:name="_Toc525277181"/>
    </w:p>
    <w:p w14:paraId="73D7F5D7" w14:textId="77777777" w:rsidR="00AD2085" w:rsidRPr="00F97773" w:rsidRDefault="00AD2085" w:rsidP="00AD2085">
      <w:pPr>
        <w:pStyle w:val="Heading2"/>
      </w:pPr>
      <w:bookmarkStart w:id="47" w:name="_Toc12031773"/>
      <w:r w:rsidRPr="00F97773">
        <w:t>Evaluation and investigations of an infertile female</w:t>
      </w:r>
      <w:bookmarkEnd w:id="47"/>
    </w:p>
    <w:bookmarkEnd w:id="46"/>
    <w:p w14:paraId="3EFF40BA" w14:textId="77777777" w:rsidR="00AD2085" w:rsidRPr="00F97773" w:rsidRDefault="00AD2085" w:rsidP="00AD2085">
      <w:pPr>
        <w:rPr>
          <w:szCs w:val="22"/>
        </w:rPr>
      </w:pPr>
    </w:p>
    <w:p w14:paraId="6162F0B7" w14:textId="77777777" w:rsidR="00AD2085" w:rsidRPr="00F97773" w:rsidRDefault="00AD2085" w:rsidP="00AD2085">
      <w:pPr>
        <w:rPr>
          <w:szCs w:val="22"/>
        </w:rPr>
      </w:pPr>
      <w:r w:rsidRPr="00F97773">
        <w:rPr>
          <w:szCs w:val="22"/>
        </w:rPr>
        <w:t>Couples who experience problems in conceiving should be evaluated together. The importance of a couple’s approach is ensuring that no one person bears the burden or responsibility of the problem of infertility. The emphasis is placed on gender equality and collective responsibility and engagement with the health system. This inclusivity has a positive impact on the whole experience of fertility treatment.  Special consideration is given to single individuals, who may be seen alone. Evaluation should be done in a cost-effective manner with a systematic approach.</w:t>
      </w:r>
    </w:p>
    <w:p w14:paraId="2BB991D2" w14:textId="77777777" w:rsidR="00AD2085" w:rsidRPr="00F97773" w:rsidRDefault="00AD2085" w:rsidP="00AD2085">
      <w:pPr>
        <w:rPr>
          <w:szCs w:val="22"/>
        </w:rPr>
      </w:pPr>
    </w:p>
    <w:p w14:paraId="091BEA01" w14:textId="77777777" w:rsidR="00AF5AEC" w:rsidRPr="00F97773" w:rsidRDefault="00AF5AEC" w:rsidP="005C265F">
      <w:pPr>
        <w:keepNext/>
        <w:keepLines/>
        <w:spacing w:line="240" w:lineRule="auto"/>
        <w:rPr>
          <w:b/>
        </w:rPr>
      </w:pPr>
      <w:r w:rsidRPr="00F97773">
        <w:rPr>
          <w:b/>
        </w:rPr>
        <w:lastRenderedPageBreak/>
        <w:t>Basic fertility workup</w:t>
      </w:r>
    </w:p>
    <w:p w14:paraId="0EECCB22" w14:textId="77777777" w:rsidR="00AF5AEC" w:rsidRPr="00F97773" w:rsidRDefault="00AF5AEC" w:rsidP="005C265F">
      <w:pPr>
        <w:keepNext/>
        <w:keepLines/>
        <w:spacing w:line="240" w:lineRule="auto"/>
      </w:pPr>
    </w:p>
    <w:p w14:paraId="2D39959E" w14:textId="77777777" w:rsidR="00AF5AEC" w:rsidRPr="00F97773" w:rsidRDefault="001B1414" w:rsidP="005C265F">
      <w:pPr>
        <w:keepNext/>
        <w:keepLines/>
        <w:spacing w:line="240" w:lineRule="auto"/>
      </w:pPr>
      <w:r w:rsidRPr="00F97773">
        <w:rPr>
          <w:noProof/>
          <w:szCs w:val="22"/>
          <w:lang w:val="en-ZA" w:eastAsia="en-ZA"/>
        </w:rPr>
        <w:drawing>
          <wp:inline distT="0" distB="0" distL="0" distR="0" wp14:anchorId="26868B80" wp14:editId="12A27ECD">
            <wp:extent cx="5943600" cy="3803015"/>
            <wp:effectExtent l="12700" t="12700" r="1270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803015"/>
                    </a:xfrm>
                    <a:prstGeom prst="rect">
                      <a:avLst/>
                    </a:prstGeom>
                    <a:ln>
                      <a:solidFill>
                        <a:schemeClr val="bg1">
                          <a:lumMod val="95000"/>
                        </a:schemeClr>
                      </a:solidFill>
                    </a:ln>
                  </pic:spPr>
                </pic:pic>
              </a:graphicData>
            </a:graphic>
          </wp:inline>
        </w:drawing>
      </w:r>
    </w:p>
    <w:p w14:paraId="152DA611" w14:textId="77777777" w:rsidR="00AD2085" w:rsidRPr="00F97773" w:rsidRDefault="00AF5AEC" w:rsidP="005C265F">
      <w:pPr>
        <w:pStyle w:val="Caption"/>
        <w:keepNext/>
        <w:keepLines/>
      </w:pPr>
      <w:bookmarkStart w:id="48" w:name="_Toc12031799"/>
      <w:r w:rsidRPr="00F97773">
        <w:t xml:space="preserve">Figure </w:t>
      </w:r>
      <w:r w:rsidRPr="00F97773">
        <w:fldChar w:fldCharType="begin"/>
      </w:r>
      <w:r w:rsidRPr="00F97773">
        <w:instrText xml:space="preserve"> SEQ Figure \* ARABIC </w:instrText>
      </w:r>
      <w:r w:rsidRPr="00F97773">
        <w:fldChar w:fldCharType="separate"/>
      </w:r>
      <w:r w:rsidR="006B4658">
        <w:rPr>
          <w:noProof/>
        </w:rPr>
        <w:t>3</w:t>
      </w:r>
      <w:r w:rsidRPr="00F97773">
        <w:fldChar w:fldCharType="end"/>
      </w:r>
      <w:r w:rsidRPr="00F97773">
        <w:t>. Basic fertility workup</w:t>
      </w:r>
      <w:bookmarkEnd w:id="48"/>
    </w:p>
    <w:p w14:paraId="1348A196" w14:textId="77777777" w:rsidR="008340F6" w:rsidRPr="00BF1E22" w:rsidRDefault="008340F6" w:rsidP="00BF1E22">
      <w:pPr>
        <w:ind w:left="720"/>
        <w:rPr>
          <w:color w:val="009051"/>
        </w:rPr>
      </w:pPr>
      <w:r w:rsidRPr="00BF1E22">
        <w:rPr>
          <w:color w:val="009051"/>
        </w:rPr>
        <w:t>Test for ovarian reserve</w:t>
      </w:r>
    </w:p>
    <w:p w14:paraId="646BAEF0" w14:textId="77777777" w:rsidR="008340F6" w:rsidRPr="00F97773" w:rsidRDefault="008340F6" w:rsidP="008340F6">
      <w:pPr>
        <w:rPr>
          <w:szCs w:val="22"/>
        </w:rPr>
      </w:pPr>
      <w:r w:rsidRPr="00F97773">
        <w:rPr>
          <w:szCs w:val="22"/>
        </w:rPr>
        <w:t xml:space="preserve">Ovarian reserve denotes the reproductive potential of a woman as evidenced by oocyte number and quality. The tests for ovarian reserve may provide information on the likelihood to have a successful pregnancy. The tests do not </w:t>
      </w:r>
      <w:bookmarkStart w:id="49" w:name="_Toc525277184"/>
      <w:r w:rsidRPr="00F97773">
        <w:rPr>
          <w:szCs w:val="22"/>
        </w:rPr>
        <w:t>diagnose decreased ovarian reserve but rather a possible response to ovarian stimulation.</w:t>
      </w:r>
    </w:p>
    <w:p w14:paraId="122316EA" w14:textId="77777777" w:rsidR="00D34C3E" w:rsidRPr="00F97773" w:rsidRDefault="00D34C3E" w:rsidP="008340F6">
      <w:pPr>
        <w:rPr>
          <w:szCs w:val="22"/>
        </w:rPr>
      </w:pPr>
    </w:p>
    <w:bookmarkEnd w:id="49"/>
    <w:p w14:paraId="6732CDCC" w14:textId="77777777" w:rsidR="008340F6" w:rsidRPr="00BF1E22" w:rsidRDefault="008340F6" w:rsidP="00BF1E22">
      <w:pPr>
        <w:ind w:left="720"/>
        <w:rPr>
          <w:color w:val="009051"/>
        </w:rPr>
      </w:pPr>
      <w:r w:rsidRPr="00BF1E22">
        <w:rPr>
          <w:color w:val="009051"/>
        </w:rPr>
        <w:t xml:space="preserve">FSH, </w:t>
      </w:r>
      <w:proofErr w:type="spellStart"/>
      <w:r w:rsidRPr="00BF1E22">
        <w:rPr>
          <w:color w:val="009051"/>
        </w:rPr>
        <w:t>Estradiol</w:t>
      </w:r>
      <w:proofErr w:type="spellEnd"/>
    </w:p>
    <w:p w14:paraId="230DED31" w14:textId="77777777" w:rsidR="008340F6" w:rsidRPr="00F97773" w:rsidRDefault="008340F6" w:rsidP="008340F6">
      <w:pPr>
        <w:rPr>
          <w:rFonts w:cs="Arial"/>
          <w:szCs w:val="22"/>
          <w:shd w:val="clear" w:color="auto" w:fill="FFFFFF"/>
        </w:rPr>
      </w:pPr>
      <w:r w:rsidRPr="00F97773">
        <w:rPr>
          <w:rFonts w:cs="Arial"/>
          <w:szCs w:val="22"/>
          <w:shd w:val="clear" w:color="auto" w:fill="FFFFFF"/>
        </w:rPr>
        <w:t xml:space="preserve">Normal </w:t>
      </w:r>
      <w:r w:rsidR="006957A6">
        <w:rPr>
          <w:rFonts w:cs="Arial"/>
          <w:szCs w:val="22"/>
          <w:shd w:val="clear" w:color="auto" w:fill="FFFFFF"/>
        </w:rPr>
        <w:t>follicle stimulating hormone (</w:t>
      </w:r>
      <w:r w:rsidRPr="00F97773">
        <w:rPr>
          <w:rFonts w:cs="Arial"/>
          <w:szCs w:val="22"/>
          <w:shd w:val="clear" w:color="auto" w:fill="FFFFFF"/>
        </w:rPr>
        <w:t>FSH</w:t>
      </w:r>
      <w:r w:rsidR="006957A6">
        <w:rPr>
          <w:rFonts w:cs="Arial"/>
          <w:szCs w:val="22"/>
          <w:shd w:val="clear" w:color="auto" w:fill="FFFFFF"/>
        </w:rPr>
        <w:t>)</w:t>
      </w:r>
      <w:r w:rsidRPr="00F97773">
        <w:rPr>
          <w:rFonts w:cs="Arial"/>
          <w:szCs w:val="22"/>
          <w:shd w:val="clear" w:color="auto" w:fill="FFFFFF"/>
        </w:rPr>
        <w:t xml:space="preserve"> levels should be less than 10 IU/L.</w:t>
      </w:r>
      <w:r w:rsidR="00D34C3E" w:rsidRPr="00F97773">
        <w:rPr>
          <w:rFonts w:cs="Arial"/>
          <w:szCs w:val="22"/>
          <w:shd w:val="clear" w:color="auto" w:fill="FFFFFF"/>
        </w:rPr>
        <w:fldChar w:fldCharType="begin"/>
      </w:r>
      <w:r w:rsidR="00D34C3E" w:rsidRPr="00F97773">
        <w:rPr>
          <w:rFonts w:cs="Arial"/>
          <w:szCs w:val="22"/>
          <w:shd w:val="clear" w:color="auto" w:fill="FFFFFF"/>
        </w:rPr>
        <w:instrText xml:space="preserve"> ADDIN EN.CITE &lt;EndNote&gt;&lt;Cite&gt;&lt;Year&gt;2012&lt;/Year&gt;&lt;RecNum&gt;265&lt;/RecNum&gt;&lt;DisplayText&gt;&lt;style face="superscript"&gt;10&lt;/style&gt;&lt;/DisplayText&gt;&lt;record&gt;&lt;rec-number&gt;265&lt;/rec-number&gt;&lt;foreign-keys&gt;&lt;key app="EN" db-id="eare2taxlax2sqezt0kv0afm2vr2vt95dwsz" timestamp="1553672377"&gt;265&lt;/key&gt;&lt;/foreign-keys&gt;&lt;ref-type name="Journal Article"&gt;17&lt;/ref-type&gt;&lt;contributors&gt;&lt;/contributors&gt;&lt;titles&gt;&lt;title&gt;Diagnostic evaluation of the infertile female: a committee opin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302-7&lt;/pages&gt;&lt;volume&gt;98&lt;/volume&gt;&lt;number&gt;2&lt;/number&gt;&lt;edition&gt;2012/06/16&lt;/edition&gt;&lt;keywords&gt;&lt;keyword&gt;Advisory Committees/*standards&lt;/keyword&gt;&lt;keyword&gt;Female&lt;/keyword&gt;&lt;keyword&gt;Humans&lt;/keyword&gt;&lt;keyword&gt;Infertility, Female/*diagnosis/*therapy&lt;/keyword&gt;&lt;keyword&gt;Physical Examination/methods/standards&lt;/keyword&gt;&lt;keyword&gt;Reproductive Medicine/methods/*standards&lt;/keyword&gt;&lt;keyword&gt;Research Report/standards&lt;/keyword&gt;&lt;keyword&gt;Societies, Medical/*standards&lt;/keyword&gt;&lt;keyword&gt;United States&lt;/keyword&gt;&lt;/keywords&gt;&lt;dates&gt;&lt;year&gt;2012&lt;/year&gt;&lt;pub-dates&gt;&lt;date&gt;Aug&lt;/date&gt;&lt;/pub-dates&gt;&lt;/dates&gt;&lt;isbn&gt;0015-0282&lt;/isbn&gt;&lt;accession-num&gt;22698637&lt;/accession-num&gt;&lt;urls&gt;&lt;/urls&gt;&lt;electronic-resource-num&gt;10.1016/j.fertnstert.2012.05.032&lt;/electronic-resource-num&gt;&lt;remote-database-provider&gt;NLM&lt;/remote-database-provider&gt;&lt;language&gt;eng&lt;/language&gt;&lt;/record&gt;&lt;/Cite&gt;&lt;/EndNote&gt;</w:instrText>
      </w:r>
      <w:r w:rsidR="00D34C3E" w:rsidRPr="00F97773">
        <w:rPr>
          <w:rFonts w:cs="Arial"/>
          <w:szCs w:val="22"/>
          <w:shd w:val="clear" w:color="auto" w:fill="FFFFFF"/>
        </w:rPr>
        <w:fldChar w:fldCharType="separate"/>
      </w:r>
      <w:r w:rsidR="00D34C3E" w:rsidRPr="00F97773">
        <w:rPr>
          <w:rFonts w:cs="Arial"/>
          <w:noProof/>
          <w:szCs w:val="22"/>
          <w:shd w:val="clear" w:color="auto" w:fill="FFFFFF"/>
          <w:vertAlign w:val="superscript"/>
        </w:rPr>
        <w:t>10</w:t>
      </w:r>
      <w:r w:rsidR="00D34C3E" w:rsidRPr="00F97773">
        <w:rPr>
          <w:rFonts w:cs="Arial"/>
          <w:szCs w:val="22"/>
          <w:shd w:val="clear" w:color="auto" w:fill="FFFFFF"/>
        </w:rPr>
        <w:fldChar w:fldCharType="end"/>
      </w:r>
      <w:r w:rsidRPr="00F97773">
        <w:rPr>
          <w:rFonts w:cs="Arial"/>
          <w:szCs w:val="22"/>
          <w:shd w:val="clear" w:color="auto" w:fill="FFFFFF"/>
        </w:rPr>
        <w:t xml:space="preserve">  A high serum FSH level, greater than 30 to 40 IU/L with a low </w:t>
      </w:r>
      <w:proofErr w:type="spellStart"/>
      <w:r w:rsidRPr="00F97773">
        <w:rPr>
          <w:rFonts w:cs="Arial"/>
          <w:szCs w:val="22"/>
          <w:shd w:val="clear" w:color="auto" w:fill="FFFFFF"/>
        </w:rPr>
        <w:t>estradiol</w:t>
      </w:r>
      <w:proofErr w:type="spellEnd"/>
      <w:r w:rsidRPr="00F97773">
        <w:rPr>
          <w:rFonts w:cs="Arial"/>
          <w:szCs w:val="22"/>
          <w:shd w:val="clear" w:color="auto" w:fill="FFFFFF"/>
        </w:rPr>
        <w:t xml:space="preserve"> level, is suggestive of ovarian failure/insufficiency and is associated with poor ovarian stimulation and failure to conceive. Low or normal FSH levels, with a low </w:t>
      </w:r>
      <w:proofErr w:type="spellStart"/>
      <w:r w:rsidRPr="00F97773">
        <w:rPr>
          <w:rFonts w:cs="Arial"/>
          <w:szCs w:val="22"/>
          <w:shd w:val="clear" w:color="auto" w:fill="FFFFFF"/>
        </w:rPr>
        <w:t>estradiol</w:t>
      </w:r>
      <w:proofErr w:type="spellEnd"/>
      <w:r w:rsidRPr="00F97773">
        <w:rPr>
          <w:rFonts w:cs="Arial"/>
          <w:szCs w:val="22"/>
          <w:shd w:val="clear" w:color="auto" w:fill="FFFFFF"/>
        </w:rPr>
        <w:t xml:space="preserve"> levels denote hypothalamic pituitary failure and requires further evaluation. Women with abnormal FSH and </w:t>
      </w:r>
      <w:proofErr w:type="spellStart"/>
      <w:r w:rsidR="00080607" w:rsidRPr="00F97773">
        <w:rPr>
          <w:rFonts w:cs="Arial"/>
          <w:szCs w:val="22"/>
          <w:shd w:val="clear" w:color="auto" w:fill="FFFFFF"/>
        </w:rPr>
        <w:t>e</w:t>
      </w:r>
      <w:r w:rsidRPr="00F97773">
        <w:rPr>
          <w:rFonts w:cs="Arial"/>
          <w:szCs w:val="22"/>
          <w:shd w:val="clear" w:color="auto" w:fill="FFFFFF"/>
        </w:rPr>
        <w:t>stradiol</w:t>
      </w:r>
      <w:proofErr w:type="spellEnd"/>
      <w:r w:rsidRPr="00F97773">
        <w:rPr>
          <w:rFonts w:cs="Arial"/>
          <w:szCs w:val="22"/>
          <w:shd w:val="clear" w:color="auto" w:fill="FFFFFF"/>
        </w:rPr>
        <w:t xml:space="preserve"> levels must be referred for further evaluation</w:t>
      </w:r>
      <w:r w:rsidR="00080607" w:rsidRPr="00F97773">
        <w:rPr>
          <w:rFonts w:cs="Arial"/>
          <w:szCs w:val="22"/>
          <w:shd w:val="clear" w:color="auto" w:fill="FFFFFF"/>
        </w:rPr>
        <w:t>.</w:t>
      </w:r>
    </w:p>
    <w:p w14:paraId="685141B9" w14:textId="77777777" w:rsidR="008340F6" w:rsidRPr="00F97773" w:rsidRDefault="008340F6" w:rsidP="008340F6">
      <w:pPr>
        <w:rPr>
          <w:szCs w:val="22"/>
        </w:rPr>
      </w:pPr>
    </w:p>
    <w:p w14:paraId="105336A5" w14:textId="77777777" w:rsidR="008340F6" w:rsidRPr="00BF1E22" w:rsidRDefault="008340F6" w:rsidP="00BF1E22">
      <w:pPr>
        <w:ind w:left="720"/>
        <w:rPr>
          <w:color w:val="009051"/>
        </w:rPr>
      </w:pPr>
      <w:bookmarkStart w:id="50" w:name="_Toc525277185"/>
      <w:r w:rsidRPr="00BF1E22">
        <w:rPr>
          <w:color w:val="009051"/>
        </w:rPr>
        <w:t>Anti-</w:t>
      </w:r>
      <w:proofErr w:type="spellStart"/>
      <w:r w:rsidRPr="00BF1E22">
        <w:rPr>
          <w:color w:val="009051"/>
        </w:rPr>
        <w:t>mullerian</w:t>
      </w:r>
      <w:proofErr w:type="spellEnd"/>
      <w:r w:rsidRPr="00BF1E22">
        <w:rPr>
          <w:color w:val="009051"/>
        </w:rPr>
        <w:t xml:space="preserve"> hormone (AMH) levels</w:t>
      </w:r>
      <w:bookmarkEnd w:id="50"/>
    </w:p>
    <w:p w14:paraId="636402A6" w14:textId="77777777" w:rsidR="008340F6" w:rsidRPr="00F97773" w:rsidRDefault="008340F6" w:rsidP="008340F6">
      <w:pPr>
        <w:rPr>
          <w:szCs w:val="22"/>
        </w:rPr>
      </w:pPr>
      <w:r w:rsidRPr="00F97773">
        <w:rPr>
          <w:szCs w:val="22"/>
        </w:rPr>
        <w:t>Women who are older than 35</w:t>
      </w:r>
      <w:r w:rsidR="00080607" w:rsidRPr="00F97773">
        <w:rPr>
          <w:szCs w:val="22"/>
        </w:rPr>
        <w:t xml:space="preserve"> </w:t>
      </w:r>
      <w:r w:rsidRPr="00F97773">
        <w:rPr>
          <w:szCs w:val="22"/>
        </w:rPr>
        <w:t>years of age should have AMH levels</w:t>
      </w:r>
      <w:r w:rsidR="00080607" w:rsidRPr="00F97773">
        <w:rPr>
          <w:szCs w:val="22"/>
        </w:rPr>
        <w:t xml:space="preserve"> tested</w:t>
      </w:r>
      <w:r w:rsidRPr="00F97773">
        <w:rPr>
          <w:szCs w:val="22"/>
        </w:rPr>
        <w:t>. AMH levels are not cycle dependant and can be done on any day of the cycle. AMH levels of &gt; 1.1ng/ml are associated with a good ovarian reserve, while an AMH of</w:t>
      </w:r>
      <w:r w:rsidR="00080607" w:rsidRPr="00F97773">
        <w:rPr>
          <w:szCs w:val="22"/>
        </w:rPr>
        <w:t xml:space="preserve"> </w:t>
      </w:r>
      <w:r w:rsidRPr="00F97773">
        <w:rPr>
          <w:szCs w:val="22"/>
        </w:rPr>
        <w:t>&lt; 0.5ng/mL is associated with a reduced ovarian reserve. AMH levels between 1.0 ng/mL - 3.5ng/mL are associated with a good response to ovarian stimulation. AMH levels above 3.5 ng/mL predict a high response.</w:t>
      </w:r>
      <w:r w:rsidR="009F6769" w:rsidRPr="00F97773">
        <w:rPr>
          <w:szCs w:val="22"/>
        </w:rPr>
        <w:fldChar w:fldCharType="begin">
          <w:fldData xml:space="preserve">PEVuZE5vdGU+PENpdGU+PFllYXI+MjAxNTwvWWVhcj48UmVjTnVtPjI2NjwvUmVjTnVtPjxEaXNw
bGF5VGV4dD48c3R5bGUgZmFjZT0ic3VwZXJzY3JpcHQiPjExLCAxMjwvc3R5bGU+PC9EaXNwbGF5
VGV4dD48cmVjb3JkPjxyZWMtbnVtYmVyPjI2NjwvcmVjLW51bWJlcj48Zm9yZWlnbi1rZXlzPjxr
ZXkgYXBwPSJFTiIgZGItaWQ9ImVhcmUydGF4bGF4MnNxZXp0MGt2MGFmbTJ2cjJ2dDk1ZHdzeiIg
dGltZXN0YW1wPSIxNTUzNjcyNDQ3Ij4yNjY8L2tleT48L2ZvcmVpZ24ta2V5cz48cmVmLXR5cGUg
bmFtZT0iSm91cm5hbCBBcnRpY2xlIj4xNzwvcmVmLXR5cGU+PGNvbnRyaWJ1dG9ycz48L2NvbnRy
aWJ1dG9ycz48dGl0bGVzPjx0aXRsZT5Db21taXR0ZWUgb3BpbmlvbiBuby4gNjE4OiBPdmFyaWFu
IHJlc2VydmUgdGVzdGluZz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MjY4LTczPC9wYWdlcz48dm9sdW1lPjEyNTwvdm9sdW1lPjxudW1iZXI+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</w:fldData>
        </w:fldChar>
      </w:r>
      <w:r w:rsidR="009F6769" w:rsidRPr="00F97773">
        <w:rPr>
          <w:szCs w:val="22"/>
        </w:rPr>
        <w:instrText xml:space="preserve"> ADDIN EN.CITE </w:instrText>
      </w:r>
      <w:r w:rsidR="009F6769" w:rsidRPr="00F97773">
        <w:rPr>
          <w:szCs w:val="22"/>
        </w:rPr>
        <w:fldChar w:fldCharType="begin">
          <w:fldData xml:space="preserve">PEVuZE5vdGU+PENpdGU+PFllYXI+MjAxNTwvWWVhcj48UmVjTnVtPjI2NjwvUmVjTnVtPjxEaXNw
bGF5VGV4dD48c3R5bGUgZmFjZT0ic3VwZXJzY3JpcHQiPjExLCAxMjwvc3R5bGU+PC9EaXNwbGF5
VGV4dD48cmVjb3JkPjxyZWMtbnVtYmVyPjI2NjwvcmVjLW51bWJlcj48Zm9yZWlnbi1rZXlzPjxr
ZXkgYXBwPSJFTiIgZGItaWQ9ImVhcmUydGF4bGF4MnNxZXp0MGt2MGFmbTJ2cjJ2dDk1ZHdzeiIg
dGltZXN0YW1wPSIxNTUzNjcyNDQ3Ij4yNjY8L2tleT48L2ZvcmVpZ24ta2V5cz48cmVmLXR5cGUg
bmFtZT0iSm91cm5hbCBBcnRpY2xlIj4xNzwvcmVmLXR5cGU+PGNvbnRyaWJ1dG9ycz48L2NvbnRy
aWJ1dG9ycz48dGl0bGVzPjx0aXRsZT5Db21taXR0ZWUgb3BpbmlvbiBuby4gNjE4OiBPdmFyaWFu
IHJlc2VydmUgdGVzdGluZz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MjY4LTczPC9wYWdlcz48dm9sdW1lPjEyNTwvdm9sdW1lPjxudW1iZXI+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</w:fldData>
        </w:fldChar>
      </w:r>
      <w:r w:rsidR="009F6769" w:rsidRPr="00F97773">
        <w:rPr>
          <w:szCs w:val="22"/>
        </w:rPr>
        <w:instrText xml:space="preserve"> ADDIN EN.CITE.DATA </w:instrText>
      </w:r>
      <w:r w:rsidR="009F6769" w:rsidRPr="00F97773">
        <w:rPr>
          <w:szCs w:val="22"/>
        </w:rPr>
      </w:r>
      <w:r w:rsidR="009F6769" w:rsidRPr="00F97773">
        <w:rPr>
          <w:szCs w:val="22"/>
        </w:rPr>
        <w:fldChar w:fldCharType="end"/>
      </w:r>
      <w:r w:rsidR="009F6769" w:rsidRPr="00F97773">
        <w:rPr>
          <w:szCs w:val="22"/>
        </w:rPr>
      </w:r>
      <w:r w:rsidR="009F6769" w:rsidRPr="00F97773">
        <w:rPr>
          <w:szCs w:val="22"/>
        </w:rPr>
        <w:fldChar w:fldCharType="separate"/>
      </w:r>
      <w:r w:rsidR="009F6769" w:rsidRPr="00F97773">
        <w:rPr>
          <w:noProof/>
          <w:szCs w:val="22"/>
          <w:vertAlign w:val="superscript"/>
        </w:rPr>
        <w:t>11, 12</w:t>
      </w:r>
      <w:r w:rsidR="009F6769" w:rsidRPr="00F97773">
        <w:rPr>
          <w:szCs w:val="22"/>
        </w:rPr>
        <w:fldChar w:fldCharType="end"/>
      </w:r>
      <w:r w:rsidRPr="00F97773">
        <w:rPr>
          <w:szCs w:val="22"/>
        </w:rPr>
        <w:t xml:space="preserve"> In this group of patients, caution should be taken, as </w:t>
      </w:r>
      <w:r w:rsidRPr="00F97773">
        <w:rPr>
          <w:szCs w:val="22"/>
        </w:rPr>
        <w:lastRenderedPageBreak/>
        <w:t>there is a risk of ovarian hyperstimulation syndrome. Laboratories may vary and therefore there may be variation in the AMH levels from one laboratory to another. A healthcare provider should know the reference range of the laboratory they are using.</w:t>
      </w:r>
    </w:p>
    <w:p w14:paraId="0EC688AD" w14:textId="77777777" w:rsidR="008340F6" w:rsidRPr="00F97773" w:rsidRDefault="008340F6" w:rsidP="008340F6">
      <w:pPr>
        <w:rPr>
          <w:szCs w:val="22"/>
        </w:rPr>
      </w:pPr>
    </w:p>
    <w:p w14:paraId="71761DAD" w14:textId="77777777" w:rsidR="008340F6" w:rsidRPr="00BF1E22" w:rsidRDefault="008340F6" w:rsidP="00BF1E22">
      <w:pPr>
        <w:ind w:left="720"/>
        <w:rPr>
          <w:color w:val="009051"/>
        </w:rPr>
      </w:pPr>
      <w:bookmarkStart w:id="51" w:name="_Toc525277186"/>
      <w:r w:rsidRPr="00BF1E22">
        <w:rPr>
          <w:color w:val="009051"/>
        </w:rPr>
        <w:t>Antral Follicle Count (AFC)</w:t>
      </w:r>
      <w:bookmarkEnd w:id="51"/>
    </w:p>
    <w:p w14:paraId="5B5D64F7" w14:textId="77777777" w:rsidR="008340F6" w:rsidRPr="00F97773" w:rsidRDefault="008340F6" w:rsidP="008340F6">
      <w:pPr>
        <w:rPr>
          <w:szCs w:val="22"/>
        </w:rPr>
      </w:pPr>
      <w:r w:rsidRPr="00F97773">
        <w:rPr>
          <w:szCs w:val="22"/>
        </w:rPr>
        <w:t>This is the total number of follicles in both ovaries observed with a transvaginal ultrasound in the early follicular phase measuring 2-10mm.</w:t>
      </w:r>
      <w:r w:rsidR="00826208" w:rsidRPr="00F97773">
        <w:rPr>
          <w:szCs w:val="22"/>
        </w:rPr>
        <w:fldChar w:fldCharType="begin"/>
      </w:r>
      <w:r w:rsidR="00826208" w:rsidRPr="00F97773">
        <w:rPr>
          <w:szCs w:val="22"/>
        </w:rPr>
        <w:instrText xml:space="preserve"> ADDIN EN.CITE &lt;EndNote&gt;&lt;Cite&gt;&lt;Year&gt;2012&lt;/Year&gt;&lt;RecNum&gt;265&lt;/RecNum&gt;&lt;DisplayText&gt;&lt;style face="superscript"&gt;10&lt;/style&gt;&lt;/DisplayText&gt;&lt;record&gt;&lt;rec-number&gt;265&lt;/rec-number&gt;&lt;foreign-keys&gt;&lt;key app="EN" db-id="eare2taxlax2sqezt0kv0afm2vr2vt95dwsz" timestamp="1553672377"&gt;265&lt;/key&gt;&lt;/foreign-keys&gt;&lt;ref-type name="Journal Article"&gt;17&lt;/ref-type&gt;&lt;contributors&gt;&lt;/contributors&gt;&lt;titles&gt;&lt;title&gt;Diagnostic evaluation of the infertile female: a committee opin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302-7&lt;/pages&gt;&lt;volume&gt;98&lt;/volume&gt;&lt;number&gt;2&lt;/number&gt;&lt;edition&gt;2012/06/16&lt;/edition&gt;&lt;keywords&gt;&lt;keyword&gt;Advisory Committees/*standards&lt;/keyword&gt;&lt;keyword&gt;Female&lt;/keyword&gt;&lt;keyword&gt;Humans&lt;/keyword&gt;&lt;keyword&gt;Infertility, Female/*diagnosis/*therapy&lt;/keyword&gt;&lt;keyword&gt;Physical Examination/methods/standards&lt;/keyword&gt;&lt;keyword&gt;Reproductive Medicine/methods/*standards&lt;/keyword&gt;&lt;keyword&gt;Research Report/standards&lt;/keyword&gt;&lt;keyword&gt;Societies, Medical/*standards&lt;/keyword&gt;&lt;keyword&gt;United States&lt;/keyword&gt;&lt;/keywords&gt;&lt;dates&gt;&lt;year&gt;2012&lt;/year&gt;&lt;pub-dates&gt;&lt;date&gt;Aug&lt;/date&gt;&lt;/pub-dates&gt;&lt;/dates&gt;&lt;isbn&gt;0015-0282&lt;/isbn&gt;&lt;accession-num&gt;22698637&lt;/accession-num&gt;&lt;urls&gt;&lt;/urls&gt;&lt;electronic-resource-num&gt;10.1016/j.fertnstert.2012.05.032&lt;/electronic-resource-num&gt;&lt;remote-database-provider&gt;NLM&lt;/remote-database-provider&gt;&lt;language&gt;eng&lt;/language&gt;&lt;/record&gt;&lt;/Cite&gt;&lt;/EndNote&gt;</w:instrText>
      </w:r>
      <w:r w:rsidR="00826208" w:rsidRPr="00F97773">
        <w:rPr>
          <w:szCs w:val="22"/>
        </w:rPr>
        <w:fldChar w:fldCharType="separate"/>
      </w:r>
      <w:r w:rsidR="00826208" w:rsidRPr="00F97773">
        <w:rPr>
          <w:noProof/>
          <w:szCs w:val="22"/>
          <w:vertAlign w:val="superscript"/>
        </w:rPr>
        <w:t>10</w:t>
      </w:r>
      <w:r w:rsidR="00826208" w:rsidRPr="00F97773">
        <w:rPr>
          <w:szCs w:val="22"/>
        </w:rPr>
        <w:fldChar w:fldCharType="end"/>
      </w:r>
      <w:r w:rsidR="00826208" w:rsidRPr="00F97773">
        <w:rPr>
          <w:szCs w:val="22"/>
          <w:vertAlign w:val="superscript"/>
        </w:rPr>
        <w:t xml:space="preserve"> </w:t>
      </w:r>
      <w:r w:rsidRPr="00F97773">
        <w:rPr>
          <w:szCs w:val="22"/>
        </w:rPr>
        <w:t xml:space="preserve">AFC of less than 6 is associated with a poor ovarian reserve. AFC is increased in women with </w:t>
      </w:r>
      <w:r w:rsidR="00BF5EA8">
        <w:rPr>
          <w:szCs w:val="22"/>
        </w:rPr>
        <w:t>polycystic ovary syndrome (</w:t>
      </w:r>
      <w:r w:rsidRPr="00F97773">
        <w:rPr>
          <w:szCs w:val="22"/>
        </w:rPr>
        <w:t>PCOS</w:t>
      </w:r>
      <w:r w:rsidR="00BF5EA8">
        <w:rPr>
          <w:szCs w:val="22"/>
        </w:rPr>
        <w:t>)</w:t>
      </w:r>
      <w:r w:rsidR="00826208" w:rsidRPr="00F97773">
        <w:rPr>
          <w:szCs w:val="22"/>
        </w:rPr>
        <w:t>.</w:t>
      </w:r>
    </w:p>
    <w:p w14:paraId="28F73FF5" w14:textId="77777777" w:rsidR="008340F6" w:rsidRPr="00F97773" w:rsidRDefault="008340F6" w:rsidP="008340F6">
      <w:pPr>
        <w:rPr>
          <w:szCs w:val="22"/>
        </w:rPr>
      </w:pPr>
    </w:p>
    <w:p w14:paraId="305D66E2" w14:textId="77777777" w:rsidR="008340F6" w:rsidRPr="00F97773" w:rsidRDefault="008340F6" w:rsidP="008340F6">
      <w:pPr>
        <w:rPr>
          <w:b/>
          <w:szCs w:val="22"/>
        </w:rPr>
      </w:pPr>
      <w:bookmarkStart w:id="52" w:name="_Toc525277188"/>
      <w:r w:rsidRPr="00F97773">
        <w:rPr>
          <w:b/>
          <w:szCs w:val="22"/>
        </w:rPr>
        <w:t>Other tests</w:t>
      </w:r>
      <w:bookmarkEnd w:id="52"/>
    </w:p>
    <w:p w14:paraId="0A40AD84" w14:textId="77777777" w:rsidR="008340F6" w:rsidRPr="00BF1E22" w:rsidRDefault="008340F6" w:rsidP="00BF1E22">
      <w:pPr>
        <w:ind w:left="720"/>
        <w:rPr>
          <w:color w:val="009051"/>
        </w:rPr>
      </w:pPr>
      <w:bookmarkStart w:id="53" w:name="_Toc525277189"/>
      <w:r w:rsidRPr="00BF1E22">
        <w:rPr>
          <w:color w:val="009051"/>
        </w:rPr>
        <w:t>Prolactin measurement</w:t>
      </w:r>
      <w:bookmarkEnd w:id="53"/>
    </w:p>
    <w:p w14:paraId="6E4D6A61" w14:textId="77777777" w:rsidR="008340F6" w:rsidRPr="00F97773" w:rsidRDefault="008340F6" w:rsidP="008340F6">
      <w:pPr>
        <w:rPr>
          <w:rFonts w:eastAsia="Times New Roman" w:cstheme="minorHAnsi"/>
          <w:szCs w:val="22"/>
        </w:rPr>
      </w:pPr>
      <w:r w:rsidRPr="00F97773">
        <w:rPr>
          <w:rFonts w:eastAsia="+mn-ea" w:cstheme="minorHAnsi"/>
          <w:color w:val="000000"/>
          <w:kern w:val="24"/>
          <w:szCs w:val="22"/>
        </w:rPr>
        <w:t>This test should only be offered to women who have an ovulatory disorder, suspected by irregular menstrual cycle, galactorrhoea or symptoms and signs of a pituitary tumour</w:t>
      </w:r>
      <w:r w:rsidR="007315A5" w:rsidRPr="00F97773">
        <w:rPr>
          <w:rFonts w:eastAsia="Times New Roman" w:cstheme="minorHAnsi"/>
          <w:szCs w:val="22"/>
        </w:rPr>
        <w:t xml:space="preserve">. It is </w:t>
      </w:r>
      <w:r w:rsidR="007315A5" w:rsidRPr="00F97773">
        <w:rPr>
          <w:rFonts w:eastAsia="+mn-ea" w:cstheme="minorHAnsi"/>
          <w:color w:val="000000"/>
          <w:kern w:val="24"/>
          <w:szCs w:val="22"/>
        </w:rPr>
        <w:t>n</w:t>
      </w:r>
      <w:r w:rsidRPr="00F97773">
        <w:rPr>
          <w:rFonts w:eastAsia="+mn-ea" w:cstheme="minorHAnsi"/>
          <w:color w:val="000000"/>
          <w:kern w:val="24"/>
          <w:szCs w:val="22"/>
        </w:rPr>
        <w:t>ot to be offered routinely</w:t>
      </w:r>
      <w:r w:rsidR="007315A5" w:rsidRPr="00F97773">
        <w:rPr>
          <w:rFonts w:eastAsia="+mn-ea" w:cstheme="minorHAnsi"/>
          <w:color w:val="000000"/>
          <w:kern w:val="24"/>
          <w:szCs w:val="22"/>
        </w:rPr>
        <w:t>.</w:t>
      </w:r>
    </w:p>
    <w:p w14:paraId="2AF70BBE" w14:textId="77777777" w:rsidR="008340F6" w:rsidRPr="00F97773" w:rsidRDefault="008340F6" w:rsidP="008340F6">
      <w:pPr>
        <w:rPr>
          <w:rFonts w:eastAsia="Times New Roman" w:cstheme="minorHAnsi"/>
          <w:szCs w:val="22"/>
        </w:rPr>
      </w:pPr>
    </w:p>
    <w:p w14:paraId="628A3F47" w14:textId="77777777" w:rsidR="008340F6" w:rsidRPr="00BF1E22" w:rsidRDefault="008340F6" w:rsidP="00BF1E22">
      <w:pPr>
        <w:ind w:left="720"/>
        <w:rPr>
          <w:color w:val="009051"/>
        </w:rPr>
      </w:pPr>
      <w:bookmarkStart w:id="54" w:name="_Toc525277190"/>
      <w:r w:rsidRPr="00BF1E22">
        <w:rPr>
          <w:color w:val="009051"/>
        </w:rPr>
        <w:t>Thyroid function tests</w:t>
      </w:r>
      <w:bookmarkEnd w:id="54"/>
    </w:p>
    <w:p w14:paraId="6CAA7D07" w14:textId="77777777" w:rsidR="008340F6" w:rsidRPr="00F97773" w:rsidRDefault="008340F6" w:rsidP="008340F6">
      <w:pPr>
        <w:rPr>
          <w:rFonts w:eastAsia="Times New Roman" w:cstheme="minorHAnsi"/>
          <w:szCs w:val="22"/>
        </w:rPr>
      </w:pPr>
      <w:r w:rsidRPr="00F97773">
        <w:rPr>
          <w:rFonts w:eastAsia="+mn-ea" w:cstheme="minorHAnsi"/>
          <w:color w:val="000000"/>
          <w:kern w:val="24"/>
          <w:szCs w:val="22"/>
        </w:rPr>
        <w:t xml:space="preserve">Routine measurement of thyroid function should not be offered. Estimation of thyroid function should be confined to women with symptoms of thyroid disease and/or irregular menstrual cycle. </w:t>
      </w:r>
    </w:p>
    <w:p w14:paraId="638B6782" w14:textId="77777777" w:rsidR="007315A5" w:rsidRPr="00F97773" w:rsidRDefault="007315A5" w:rsidP="008340F6">
      <w:pPr>
        <w:rPr>
          <w:rFonts w:eastAsia="+mn-ea"/>
          <w:szCs w:val="22"/>
        </w:rPr>
      </w:pPr>
      <w:bookmarkStart w:id="55" w:name="_Toc525277194"/>
    </w:p>
    <w:p w14:paraId="760ECAB4" w14:textId="77777777" w:rsidR="008340F6" w:rsidRPr="00BF1E22" w:rsidRDefault="008340F6" w:rsidP="00BF1E22">
      <w:pPr>
        <w:ind w:left="720"/>
        <w:rPr>
          <w:color w:val="009051"/>
        </w:rPr>
      </w:pPr>
      <w:r w:rsidRPr="00BF1E22">
        <w:rPr>
          <w:color w:val="009051"/>
        </w:rPr>
        <w:t>Cervical cancer screening</w:t>
      </w:r>
      <w:bookmarkEnd w:id="55"/>
    </w:p>
    <w:p w14:paraId="30834B7C" w14:textId="77777777" w:rsidR="008340F6" w:rsidRPr="00F97773" w:rsidRDefault="008340F6" w:rsidP="008340F6">
      <w:pPr>
        <w:rPr>
          <w:rFonts w:eastAsia="+mn-ea" w:cstheme="minorHAnsi"/>
          <w:color w:val="000000"/>
          <w:kern w:val="24"/>
          <w:szCs w:val="22"/>
          <w:vertAlign w:val="superscript"/>
        </w:rPr>
      </w:pPr>
      <w:r w:rsidRPr="00F97773">
        <w:rPr>
          <w:rFonts w:eastAsia="+mn-ea" w:cstheme="minorHAnsi"/>
          <w:color w:val="000000"/>
          <w:kern w:val="24"/>
          <w:szCs w:val="22"/>
        </w:rPr>
        <w:t>Cervical screening should be offered in accordance with the national cervical cancers screening programme guidelines.</w:t>
      </w:r>
      <w:bookmarkStart w:id="56" w:name="_Toc525277195"/>
      <w:r w:rsidR="007315A5" w:rsidRPr="00F97773">
        <w:rPr>
          <w:rFonts w:eastAsia="+mn-ea" w:cstheme="minorHAnsi"/>
          <w:color w:val="000000"/>
          <w:kern w:val="24"/>
          <w:szCs w:val="22"/>
        </w:rPr>
        <w:fldChar w:fldCharType="begin"/>
      </w:r>
      <w:r w:rsidR="007315A5" w:rsidRPr="00F97773">
        <w:rPr>
          <w:rFonts w:eastAsia="+mn-ea" w:cstheme="minorHAnsi"/>
          <w:color w:val="000000"/>
          <w:kern w:val="24"/>
          <w:szCs w:val="22"/>
        </w:rPr>
        <w:instrText xml:space="preserve"> ADDIN EN.CITE &lt;EndNote&gt;&lt;Cite&gt;&lt;Author&gt;National Department of Health&lt;/Author&gt;&lt;Year&gt;2019&lt;/Year&gt;&lt;RecNum&gt;268&lt;/RecNum&gt;&lt;DisplayText&gt;&lt;style face="superscript"&gt;13&lt;/style&gt;&lt;/DisplayText&gt;&lt;record&gt;&lt;rec-number&gt;268&lt;/rec-number&gt;&lt;foreign-keys&gt;&lt;key app="EN" db-id="eare2taxlax2sqezt0kv0afm2vr2vt95dwsz" timestamp="1553673123"&gt;268&lt;/key&gt;&lt;/foreign-keys&gt;&lt;ref-type name="Report"&gt;27&lt;/ref-type&gt;&lt;contributors&gt;&lt;authors&gt;&lt;author&gt;National Department of Health,&lt;/author&gt;&lt;/authors&gt;&lt;/contributors&gt;&lt;titles&gt;&lt;title&gt;National Guideline for Cervical Cancer Control and Management&lt;/title&gt;&lt;/titles&gt;&lt;dates&gt;&lt;year&gt;2019&lt;/year&gt;&lt;/dates&gt;&lt;urls&gt;&lt;/urls&gt;&lt;/record&gt;&lt;/Cite&gt;&lt;/EndNote&gt;</w:instrText>
      </w:r>
      <w:r w:rsidR="007315A5" w:rsidRPr="00F97773">
        <w:rPr>
          <w:rFonts w:eastAsia="+mn-ea" w:cstheme="minorHAnsi"/>
          <w:color w:val="000000"/>
          <w:kern w:val="24"/>
          <w:szCs w:val="22"/>
        </w:rPr>
        <w:fldChar w:fldCharType="separate"/>
      </w:r>
      <w:r w:rsidR="007315A5" w:rsidRPr="00F97773">
        <w:rPr>
          <w:rFonts w:eastAsia="+mn-ea" w:cstheme="minorHAnsi"/>
          <w:noProof/>
          <w:color w:val="000000"/>
          <w:kern w:val="24"/>
          <w:szCs w:val="22"/>
          <w:vertAlign w:val="superscript"/>
        </w:rPr>
        <w:t>13</w:t>
      </w:r>
      <w:r w:rsidR="007315A5" w:rsidRPr="00F97773">
        <w:rPr>
          <w:rFonts w:eastAsia="+mn-ea" w:cstheme="minorHAnsi"/>
          <w:color w:val="000000"/>
          <w:kern w:val="24"/>
          <w:szCs w:val="22"/>
        </w:rPr>
        <w:fldChar w:fldCharType="end"/>
      </w:r>
    </w:p>
    <w:p w14:paraId="37F3A3B2" w14:textId="77777777" w:rsidR="007315A5" w:rsidRPr="00F97773" w:rsidRDefault="007315A5" w:rsidP="008340F6">
      <w:pPr>
        <w:rPr>
          <w:rFonts w:eastAsia="Times New Roman" w:cstheme="minorHAnsi"/>
          <w:szCs w:val="22"/>
          <w:vertAlign w:val="superscript"/>
        </w:rPr>
      </w:pPr>
    </w:p>
    <w:p w14:paraId="18DBC0BA" w14:textId="77777777" w:rsidR="007315A5" w:rsidRPr="00F97773" w:rsidRDefault="008340F6" w:rsidP="008340F6">
      <w:pPr>
        <w:rPr>
          <w:bCs/>
          <w:szCs w:val="22"/>
        </w:rPr>
      </w:pPr>
      <w:r w:rsidRPr="00F97773">
        <w:rPr>
          <w:b/>
          <w:szCs w:val="22"/>
        </w:rPr>
        <w:t>Investigations for tubal patency</w:t>
      </w:r>
      <w:bookmarkEnd w:id="56"/>
    </w:p>
    <w:p w14:paraId="417D69F9" w14:textId="77777777" w:rsidR="008340F6" w:rsidRPr="00BF1E22" w:rsidRDefault="008340F6" w:rsidP="00BF1E22">
      <w:pPr>
        <w:ind w:left="720"/>
        <w:rPr>
          <w:color w:val="009051"/>
        </w:rPr>
      </w:pPr>
      <w:r w:rsidRPr="00BF1E22">
        <w:rPr>
          <w:color w:val="009051"/>
        </w:rPr>
        <w:t>Hysterosalpingography (HSG)</w:t>
      </w:r>
    </w:p>
    <w:p w14:paraId="03575D76" w14:textId="77777777" w:rsidR="008340F6" w:rsidRPr="00F97773" w:rsidRDefault="008340F6" w:rsidP="008340F6">
      <w:pPr>
        <w:rPr>
          <w:szCs w:val="22"/>
        </w:rPr>
      </w:pPr>
      <w:r w:rsidRPr="00F97773">
        <w:rPr>
          <w:szCs w:val="22"/>
        </w:rPr>
        <w:t xml:space="preserve">This test assesses tubal patency and the uterine cavity. It is the </w:t>
      </w:r>
      <w:r w:rsidR="007315A5" w:rsidRPr="00F97773">
        <w:rPr>
          <w:szCs w:val="22"/>
        </w:rPr>
        <w:t>first</w:t>
      </w:r>
      <w:r w:rsidRPr="00F97773">
        <w:rPr>
          <w:szCs w:val="22"/>
        </w:rPr>
        <w:t xml:space="preserve"> line investigation for evaluation of tubal patency.</w:t>
      </w:r>
    </w:p>
    <w:p w14:paraId="49A92FD7" w14:textId="77777777" w:rsidR="007315A5" w:rsidRPr="00F97773" w:rsidRDefault="007315A5" w:rsidP="008340F6">
      <w:pPr>
        <w:rPr>
          <w:szCs w:val="22"/>
        </w:rPr>
      </w:pPr>
    </w:p>
    <w:p w14:paraId="7A9D18E1" w14:textId="77777777" w:rsidR="008340F6" w:rsidRPr="00BF1E22" w:rsidRDefault="008340F6" w:rsidP="00BF1E22">
      <w:pPr>
        <w:ind w:left="720"/>
        <w:rPr>
          <w:color w:val="009051"/>
        </w:rPr>
      </w:pPr>
      <w:proofErr w:type="spellStart"/>
      <w:r w:rsidRPr="00BF1E22">
        <w:rPr>
          <w:color w:val="009051"/>
        </w:rPr>
        <w:t>Hysterosal</w:t>
      </w:r>
      <w:r w:rsidR="00762A1A">
        <w:rPr>
          <w:color w:val="009051"/>
        </w:rPr>
        <w:t>pingo</w:t>
      </w:r>
      <w:proofErr w:type="spellEnd"/>
      <w:r w:rsidR="00762A1A">
        <w:rPr>
          <w:color w:val="009051"/>
        </w:rPr>
        <w:t>-contrast sonography (</w:t>
      </w:r>
      <w:proofErr w:type="spellStart"/>
      <w:r w:rsidR="00762A1A">
        <w:rPr>
          <w:color w:val="009051"/>
        </w:rPr>
        <w:t>HyCoS</w:t>
      </w:r>
      <w:r w:rsidRPr="00BF1E22">
        <w:rPr>
          <w:color w:val="009051"/>
        </w:rPr>
        <w:t>y</w:t>
      </w:r>
      <w:proofErr w:type="spellEnd"/>
      <w:r w:rsidRPr="00BF1E22">
        <w:rPr>
          <w:color w:val="009051"/>
        </w:rPr>
        <w:t xml:space="preserve"> or Foam test)</w:t>
      </w:r>
    </w:p>
    <w:p w14:paraId="77D05E67" w14:textId="77777777" w:rsidR="008340F6" w:rsidRPr="00F97773" w:rsidRDefault="008340F6" w:rsidP="008340F6">
      <w:pPr>
        <w:rPr>
          <w:szCs w:val="22"/>
        </w:rPr>
      </w:pPr>
      <w:proofErr w:type="spellStart"/>
      <w:r w:rsidRPr="00F97773">
        <w:rPr>
          <w:szCs w:val="22"/>
        </w:rPr>
        <w:t>HyCoSy</w:t>
      </w:r>
      <w:proofErr w:type="spellEnd"/>
      <w:r w:rsidRPr="00F97773">
        <w:rPr>
          <w:szCs w:val="22"/>
        </w:rPr>
        <w:t xml:space="preserve"> is a trans</w:t>
      </w:r>
      <w:r w:rsidR="007315A5" w:rsidRPr="00F97773">
        <w:rPr>
          <w:szCs w:val="22"/>
        </w:rPr>
        <w:t>-</w:t>
      </w:r>
      <w:r w:rsidRPr="00F97773">
        <w:rPr>
          <w:szCs w:val="22"/>
        </w:rPr>
        <w:t>cervical injection of echogenic contrast media and the use of ultrasound to view cavity and tubes</w:t>
      </w:r>
      <w:r w:rsidR="007315A5" w:rsidRPr="00F97773">
        <w:rPr>
          <w:szCs w:val="22"/>
        </w:rPr>
        <w:t>.</w:t>
      </w:r>
    </w:p>
    <w:p w14:paraId="0FC2A090" w14:textId="77777777" w:rsidR="007315A5" w:rsidRPr="00F97773" w:rsidRDefault="007315A5" w:rsidP="008340F6">
      <w:pPr>
        <w:rPr>
          <w:szCs w:val="22"/>
        </w:rPr>
      </w:pPr>
    </w:p>
    <w:p w14:paraId="389673A1" w14:textId="77777777" w:rsidR="008340F6" w:rsidRPr="00BF1E22" w:rsidRDefault="008340F6" w:rsidP="00BF1E22">
      <w:pPr>
        <w:ind w:left="720"/>
        <w:rPr>
          <w:color w:val="009051"/>
        </w:rPr>
      </w:pPr>
      <w:r w:rsidRPr="00BF1E22">
        <w:rPr>
          <w:color w:val="009051"/>
        </w:rPr>
        <w:t xml:space="preserve">Laparoscopy and </w:t>
      </w:r>
      <w:proofErr w:type="spellStart"/>
      <w:r w:rsidRPr="00BF1E22">
        <w:rPr>
          <w:color w:val="009051"/>
        </w:rPr>
        <w:t>chromopertubation</w:t>
      </w:r>
      <w:proofErr w:type="spellEnd"/>
    </w:p>
    <w:p w14:paraId="7EDEAD9E" w14:textId="77777777" w:rsidR="008340F6" w:rsidRPr="00F97773" w:rsidRDefault="008340F6" w:rsidP="008340F6">
      <w:pPr>
        <w:rPr>
          <w:szCs w:val="22"/>
        </w:rPr>
      </w:pPr>
      <w:r w:rsidRPr="00F97773">
        <w:rPr>
          <w:szCs w:val="22"/>
        </w:rPr>
        <w:t xml:space="preserve">This investigation is </w:t>
      </w:r>
      <w:r w:rsidR="007315A5" w:rsidRPr="00F97773">
        <w:rPr>
          <w:szCs w:val="22"/>
        </w:rPr>
        <w:t>second</w:t>
      </w:r>
      <w:r w:rsidRPr="00F97773">
        <w:rPr>
          <w:szCs w:val="22"/>
        </w:rPr>
        <w:t xml:space="preserve"> line because it is invasive. It is indicated when other pathology is suspected e.g. endometriosis. Laparoscopy is not solely to assess the tube but to treat any pathology found.</w:t>
      </w:r>
      <w:r w:rsidR="00526AAE">
        <w:rPr>
          <w:szCs w:val="22"/>
        </w:rPr>
        <w:t xml:space="preserve"> </w:t>
      </w:r>
      <w:r w:rsidR="00114B56" w:rsidRPr="00F97773">
        <w:rPr>
          <w:szCs w:val="22"/>
        </w:rPr>
        <w:t>This s</w:t>
      </w:r>
      <w:r w:rsidRPr="00F97773">
        <w:rPr>
          <w:szCs w:val="22"/>
        </w:rPr>
        <w:t>hould not be done routinely and not done at lower levels of care</w:t>
      </w:r>
      <w:r w:rsidR="00114B56" w:rsidRPr="00F97773">
        <w:rPr>
          <w:szCs w:val="22"/>
        </w:rPr>
        <w:t>.</w:t>
      </w:r>
    </w:p>
    <w:p w14:paraId="3FB78733" w14:textId="77777777" w:rsidR="008340F6" w:rsidRPr="00F97773" w:rsidRDefault="008340F6" w:rsidP="008340F6">
      <w:pPr>
        <w:rPr>
          <w:szCs w:val="22"/>
        </w:rPr>
      </w:pPr>
    </w:p>
    <w:p w14:paraId="7ECA92A7" w14:textId="77777777" w:rsidR="008340F6" w:rsidRPr="00F97773" w:rsidRDefault="008340F6" w:rsidP="008340F6">
      <w:pPr>
        <w:rPr>
          <w:b/>
          <w:szCs w:val="22"/>
        </w:rPr>
      </w:pPr>
      <w:bookmarkStart w:id="57" w:name="_Toc525277196"/>
      <w:r w:rsidRPr="00F97773">
        <w:rPr>
          <w:b/>
          <w:szCs w:val="22"/>
        </w:rPr>
        <w:t xml:space="preserve">Investigation to evaluate the </w:t>
      </w:r>
      <w:bookmarkEnd w:id="57"/>
      <w:r w:rsidR="00526AAE">
        <w:rPr>
          <w:b/>
          <w:szCs w:val="22"/>
        </w:rPr>
        <w:t>u</w:t>
      </w:r>
      <w:r w:rsidRPr="00F97773">
        <w:rPr>
          <w:b/>
          <w:szCs w:val="22"/>
        </w:rPr>
        <w:t>terus</w:t>
      </w:r>
    </w:p>
    <w:p w14:paraId="3C691CC9" w14:textId="77777777" w:rsidR="008340F6" w:rsidRPr="00BF1E22" w:rsidRDefault="008340F6" w:rsidP="00BF1E22">
      <w:pPr>
        <w:ind w:left="720"/>
        <w:rPr>
          <w:color w:val="009051"/>
        </w:rPr>
      </w:pPr>
      <w:bookmarkStart w:id="58" w:name="_Toc525277197"/>
      <w:r w:rsidRPr="00BF1E22">
        <w:rPr>
          <w:color w:val="009051"/>
        </w:rPr>
        <w:t>Hysteroscopy</w:t>
      </w:r>
      <w:bookmarkEnd w:id="58"/>
    </w:p>
    <w:p w14:paraId="27821846" w14:textId="77777777" w:rsidR="008340F6" w:rsidRPr="00F97773" w:rsidRDefault="008340F6" w:rsidP="008340F6">
      <w:pPr>
        <w:rPr>
          <w:szCs w:val="22"/>
        </w:rPr>
      </w:pPr>
      <w:r w:rsidRPr="00F97773">
        <w:rPr>
          <w:bCs/>
          <w:szCs w:val="22"/>
        </w:rPr>
        <w:t xml:space="preserve">This is used to </w:t>
      </w:r>
      <w:r w:rsidRPr="00F97773">
        <w:rPr>
          <w:szCs w:val="22"/>
        </w:rPr>
        <w:t>evaluate the uterine cavity and has an advantage of treating any pathology at time of diagnosis. (Not routinely recommended)</w:t>
      </w:r>
    </w:p>
    <w:p w14:paraId="44E9F352" w14:textId="77777777" w:rsidR="00114B56" w:rsidRPr="00F97773" w:rsidRDefault="00114B56" w:rsidP="008340F6">
      <w:pPr>
        <w:rPr>
          <w:szCs w:val="22"/>
        </w:rPr>
      </w:pPr>
    </w:p>
    <w:p w14:paraId="5E286BFA" w14:textId="77777777" w:rsidR="008340F6" w:rsidRPr="00BF1E22" w:rsidRDefault="008340F6" w:rsidP="00BF1E22">
      <w:pPr>
        <w:keepNext/>
        <w:ind w:left="720"/>
        <w:rPr>
          <w:color w:val="009051"/>
        </w:rPr>
      </w:pPr>
      <w:r w:rsidRPr="00BF1E22">
        <w:rPr>
          <w:color w:val="009051"/>
        </w:rPr>
        <w:lastRenderedPageBreak/>
        <w:t>Ultrasound</w:t>
      </w:r>
    </w:p>
    <w:p w14:paraId="4FC331D5" w14:textId="77777777" w:rsidR="008340F6" w:rsidRPr="00F97773" w:rsidRDefault="008340F6" w:rsidP="00BF1E22">
      <w:pPr>
        <w:keepNext/>
        <w:rPr>
          <w:szCs w:val="22"/>
        </w:rPr>
      </w:pPr>
      <w:r w:rsidRPr="00F97773">
        <w:rPr>
          <w:szCs w:val="22"/>
        </w:rPr>
        <w:t>Ultrasound plays an important role in the workup, monitoring</w:t>
      </w:r>
      <w:r w:rsidR="00242726" w:rsidRPr="00F97773">
        <w:rPr>
          <w:szCs w:val="22"/>
        </w:rPr>
        <w:t>,</w:t>
      </w:r>
      <w:r w:rsidRPr="00F97773">
        <w:rPr>
          <w:szCs w:val="22"/>
        </w:rPr>
        <w:t xml:space="preserve"> and treatment of infertility.</w:t>
      </w:r>
      <w:r w:rsidR="00242726" w:rsidRPr="00F97773">
        <w:rPr>
          <w:szCs w:val="22"/>
        </w:rPr>
        <w:t xml:space="preserve"> </w:t>
      </w:r>
      <w:r w:rsidRPr="00F97773">
        <w:rPr>
          <w:szCs w:val="22"/>
        </w:rPr>
        <w:t xml:space="preserve">It is an </w:t>
      </w:r>
      <w:r w:rsidR="00242726" w:rsidRPr="00F97773">
        <w:rPr>
          <w:szCs w:val="22"/>
        </w:rPr>
        <w:t>indispensable</w:t>
      </w:r>
      <w:r w:rsidRPr="00F97773">
        <w:rPr>
          <w:szCs w:val="22"/>
        </w:rPr>
        <w:t xml:space="preserve"> tool in the management of infertility. It is readily available, non-invasive,</w:t>
      </w:r>
      <w:r w:rsidR="00242726" w:rsidRPr="00F97773">
        <w:rPr>
          <w:szCs w:val="22"/>
        </w:rPr>
        <w:t xml:space="preserve"> </w:t>
      </w:r>
      <w:r w:rsidRPr="00F97773">
        <w:rPr>
          <w:szCs w:val="22"/>
        </w:rPr>
        <w:t>relatively less time consuming</w:t>
      </w:r>
      <w:r w:rsidR="00242726" w:rsidRPr="00F97773">
        <w:rPr>
          <w:szCs w:val="22"/>
        </w:rPr>
        <w:t>,</w:t>
      </w:r>
      <w:r w:rsidRPr="00F97773">
        <w:rPr>
          <w:szCs w:val="22"/>
        </w:rPr>
        <w:t xml:space="preserve"> and easily repeatable</w:t>
      </w:r>
      <w:r w:rsidR="00242726" w:rsidRPr="00F97773">
        <w:rPr>
          <w:szCs w:val="22"/>
        </w:rPr>
        <w:t>.</w:t>
      </w:r>
    </w:p>
    <w:p w14:paraId="0E5B9452" w14:textId="77777777" w:rsidR="00242726" w:rsidRPr="00F97773" w:rsidRDefault="00242726" w:rsidP="008340F6">
      <w:pPr>
        <w:rPr>
          <w:szCs w:val="22"/>
        </w:rPr>
      </w:pPr>
    </w:p>
    <w:p w14:paraId="6A55BC64" w14:textId="77777777" w:rsidR="00E83316" w:rsidRPr="00F97773" w:rsidRDefault="00E83316" w:rsidP="00E83316">
      <w:pPr>
        <w:pStyle w:val="Heading2"/>
      </w:pPr>
      <w:bookmarkStart w:id="59" w:name="_Toc12031774"/>
      <w:r w:rsidRPr="00F97773">
        <w:t>Investigations to evaluate an infertile male</w:t>
      </w:r>
      <w:bookmarkEnd w:id="59"/>
    </w:p>
    <w:p w14:paraId="762947C7" w14:textId="77777777" w:rsidR="00E83316" w:rsidRPr="00F97773" w:rsidRDefault="00E83316" w:rsidP="00E83316">
      <w:bookmarkStart w:id="60" w:name="_Toc525277198"/>
    </w:p>
    <w:p w14:paraId="28B39C60" w14:textId="77777777" w:rsidR="00E83316" w:rsidRPr="00F97773" w:rsidRDefault="00E83316" w:rsidP="00E83316">
      <w:pPr>
        <w:rPr>
          <w:b/>
        </w:rPr>
      </w:pPr>
      <w:r w:rsidRPr="00F97773">
        <w:rPr>
          <w:b/>
        </w:rPr>
        <w:t>Semen Analysis</w:t>
      </w:r>
      <w:bookmarkEnd w:id="60"/>
    </w:p>
    <w:p w14:paraId="0D82C4C0" w14:textId="77777777" w:rsidR="00E83316" w:rsidRPr="00F97773" w:rsidRDefault="00E83316" w:rsidP="00E83316">
      <w:pPr>
        <w:rPr>
          <w:vertAlign w:val="superscript"/>
        </w:rPr>
      </w:pPr>
      <w:r w:rsidRPr="00F97773">
        <w:t xml:space="preserve">Semen analysis should be performed and interpreted according to the 2010 WHO semen criteria as in </w:t>
      </w:r>
      <w:r w:rsidRPr="00F97773">
        <w:fldChar w:fldCharType="begin"/>
      </w:r>
      <w:r w:rsidRPr="00F97773">
        <w:instrText xml:space="preserve"> REF _Ref4589254 \h </w:instrText>
      </w:r>
      <w:r w:rsidRPr="00F97773">
        <w:fldChar w:fldCharType="separate"/>
      </w:r>
      <w:r w:rsidR="006B4658" w:rsidRPr="00F97773">
        <w:t xml:space="preserve">Table </w:t>
      </w:r>
      <w:r w:rsidR="006B4658">
        <w:rPr>
          <w:noProof/>
        </w:rPr>
        <w:t>5</w:t>
      </w:r>
      <w:r w:rsidRPr="00F97773">
        <w:fldChar w:fldCharType="end"/>
      </w:r>
      <w:r w:rsidRPr="00F97773">
        <w:t xml:space="preserve"> below.</w:t>
      </w:r>
      <w:r w:rsidRPr="00F97773">
        <w:fldChar w:fldCharType="begin"/>
      </w:r>
      <w:r w:rsidRPr="00F97773">
        <w:instrText xml:space="preserve"> ADDIN EN.CITE &lt;EndNote&gt;&lt;Cite&gt;&lt;Author&gt;World Health Organization&lt;/Author&gt;&lt;RecNum&gt;269&lt;/RecNum&gt;&lt;DisplayText&gt;&lt;style face="superscript"&gt;14&lt;/style&gt;&lt;/DisplayText&gt;&lt;record&gt;&lt;rec-number&gt;269&lt;/rec-number&gt;&lt;foreign-keys&gt;&lt;key app="EN" db-id="eare2taxlax2sqezt0kv0afm2vr2vt95dwsz" timestamp="1553673474"&gt;269&lt;/key&gt;&lt;/foreign-keys&gt;&lt;ref-type name="Report"&gt;27&lt;/ref-type&gt;&lt;contributors&gt;&lt;authors&gt;&lt;author&gt;World Health Organization,&lt;/author&gt;&lt;/authors&gt;&lt;/contributors&gt;&lt;titles&gt;&lt;title&gt;WHO laboratory manual for the examination and processing of human semen, Fifth edition&lt;/title&gt;&lt;/titles&gt;&lt;dates&gt;&lt;/dates&gt;&lt;urls&gt;&lt;/urls&gt;&lt;/record&gt;&lt;/Cite&gt;&lt;/EndNote&gt;</w:instrText>
      </w:r>
      <w:r w:rsidRPr="00F97773">
        <w:fldChar w:fldCharType="separate"/>
      </w:r>
      <w:r w:rsidRPr="00F97773">
        <w:rPr>
          <w:noProof/>
          <w:vertAlign w:val="superscript"/>
        </w:rPr>
        <w:t>14</w:t>
      </w:r>
      <w:r w:rsidRPr="00F97773">
        <w:fldChar w:fldCharType="end"/>
      </w:r>
    </w:p>
    <w:p w14:paraId="6CC2C43A" w14:textId="77777777" w:rsidR="00E83316" w:rsidRPr="00F97773" w:rsidRDefault="00E83316" w:rsidP="00E83316">
      <w:pPr>
        <w:rPr>
          <w:vertAlign w:val="superscript"/>
        </w:rPr>
      </w:pPr>
    </w:p>
    <w:p w14:paraId="06EED40B" w14:textId="77777777" w:rsidR="00E83316" w:rsidRPr="00F97773" w:rsidRDefault="00E83316" w:rsidP="00E83316">
      <w:r w:rsidRPr="00F97773">
        <w:t>In case of a normal semen analysis, no repeat semen analysis should be done and no andrological tests should be performed. In case of abnormal semen analysis, a repeat semen analysis should be done and further andrological tests must be performed at the discretion of the treating physician</w:t>
      </w:r>
      <w:r w:rsidR="0047662D" w:rsidRPr="00F97773">
        <w:t>.</w:t>
      </w:r>
    </w:p>
    <w:p w14:paraId="13495DED" w14:textId="77777777" w:rsidR="00E83316" w:rsidRPr="00F97773" w:rsidRDefault="00E83316" w:rsidP="00E83316">
      <w:pPr>
        <w:spacing w:line="240" w:lineRule="auto"/>
        <w:contextualSpacing/>
        <w:rPr>
          <w:sz w:val="20"/>
          <w:szCs w:val="20"/>
        </w:rPr>
      </w:pPr>
    </w:p>
    <w:p w14:paraId="00A4FBDB" w14:textId="77777777" w:rsidR="00E83316" w:rsidRPr="00F97773" w:rsidRDefault="00E83316" w:rsidP="00E83316">
      <w:pPr>
        <w:pStyle w:val="Caption"/>
        <w:keepNext/>
        <w:jc w:val="both"/>
      </w:pPr>
      <w:bookmarkStart w:id="61" w:name="_Ref4589254"/>
      <w:bookmarkStart w:id="62" w:name="_Toc12031817"/>
      <w:r w:rsidRPr="00F97773">
        <w:t xml:space="preserve">Table </w:t>
      </w:r>
      <w:r w:rsidRPr="00F97773">
        <w:fldChar w:fldCharType="begin"/>
      </w:r>
      <w:r w:rsidRPr="00F97773">
        <w:instrText xml:space="preserve"> SEQ Table \* ARABIC </w:instrText>
      </w:r>
      <w:r w:rsidRPr="00F97773">
        <w:fldChar w:fldCharType="separate"/>
      </w:r>
      <w:r w:rsidR="006B4658">
        <w:rPr>
          <w:noProof/>
        </w:rPr>
        <w:t>5</w:t>
      </w:r>
      <w:r w:rsidRPr="00F97773">
        <w:fldChar w:fldCharType="end"/>
      </w:r>
      <w:bookmarkEnd w:id="61"/>
      <w:r w:rsidRPr="00F97773">
        <w:t xml:space="preserve">. WHO reference values for semen </w:t>
      </w:r>
      <w:proofErr w:type="gramStart"/>
      <w:r w:rsidRPr="00F97773">
        <w:t>characteristics</w:t>
      </w:r>
      <w:bookmarkEnd w:id="62"/>
      <w:proofErr w:type="gramEnd"/>
    </w:p>
    <w:p w14:paraId="545EC139" w14:textId="77777777" w:rsidR="00E83316" w:rsidRPr="00F97773" w:rsidRDefault="00E83316" w:rsidP="00E83316">
      <w:pPr>
        <w:spacing w:line="240" w:lineRule="auto"/>
        <w:jc w:val="both"/>
        <w:rPr>
          <w:sz w:val="20"/>
          <w:szCs w:val="20"/>
        </w:rPr>
      </w:pPr>
      <w:r w:rsidRPr="00F97773">
        <w:rPr>
          <w:noProof/>
          <w:sz w:val="20"/>
          <w:szCs w:val="20"/>
          <w:lang w:val="en-ZA" w:eastAsia="en-ZA"/>
        </w:rPr>
        <w:drawing>
          <wp:inline distT="0" distB="0" distL="0" distR="0" wp14:anchorId="7EE73504" wp14:editId="06E9E3A7">
            <wp:extent cx="4552950" cy="2849840"/>
            <wp:effectExtent l="0" t="0" r="0" b="0"/>
            <wp:docPr id="3" name="Picture 1" descr="Image result for who semen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who semen analysis"/>
                    <pic:cNvPicPr>
                      <a:picLocks noChangeAspect="1" noChangeArrowheads="1"/>
                    </pic:cNvPicPr>
                  </pic:nvPicPr>
                  <pic:blipFill>
                    <a:blip r:embed="rId23" cstate="print">
                      <a:duotone>
                        <a:prstClr val="black"/>
                        <a:schemeClr val="tx2">
                          <a:tint val="45000"/>
                          <a:satMod val="400000"/>
                        </a:schemeClr>
                      </a:duotone>
                      <a:extLst>
                        <a:ext uri="{BEBA8EAE-BF5A-486C-A8C5-ECC9F3942E4B}">
                          <a14:imgProps xmlns:a14="http://schemas.microsoft.com/office/drawing/2010/main">
                            <a14:imgLayer r:embed="rId24">
                              <a14:imgEffect>
                                <a14:sharpenSoften amount="44000"/>
                              </a14:imgEffect>
                              <a14:imgEffect>
                                <a14:brightnessContrast bright="1000" contrast="65000"/>
                              </a14:imgEffect>
                            </a14:imgLayer>
                          </a14:imgProps>
                        </a:ext>
                      </a:extLst>
                    </a:blip>
                    <a:srcRect t="10101"/>
                    <a:stretch>
                      <a:fillRect/>
                    </a:stretch>
                  </pic:blipFill>
                  <pic:spPr bwMode="auto">
                    <a:xfrm>
                      <a:off x="0" y="0"/>
                      <a:ext cx="4552950" cy="2849840"/>
                    </a:xfrm>
                    <a:prstGeom prst="rect">
                      <a:avLst/>
                    </a:prstGeom>
                    <a:noFill/>
                    <a:ln w="9525">
                      <a:noFill/>
                      <a:miter lim="800000"/>
                      <a:headEnd/>
                      <a:tailEnd/>
                    </a:ln>
                  </pic:spPr>
                </pic:pic>
              </a:graphicData>
            </a:graphic>
          </wp:inline>
        </w:drawing>
      </w:r>
    </w:p>
    <w:p w14:paraId="5227782E" w14:textId="77777777" w:rsidR="00E83316" w:rsidRPr="00F97773" w:rsidRDefault="00E83316" w:rsidP="00E83316">
      <w:pPr>
        <w:spacing w:line="240" w:lineRule="auto"/>
        <w:jc w:val="both"/>
        <w:rPr>
          <w:rFonts w:cs="Helvetica"/>
          <w:color w:val="0E0E0E"/>
          <w:sz w:val="16"/>
          <w:szCs w:val="16"/>
          <w:shd w:val="clear" w:color="auto" w:fill="FAFAFB"/>
        </w:rPr>
      </w:pPr>
      <w:r w:rsidRPr="00F97773">
        <w:rPr>
          <w:sz w:val="16"/>
          <w:szCs w:val="16"/>
        </w:rPr>
        <w:t>Lower Reference limits (5</w:t>
      </w:r>
      <w:r w:rsidRPr="00F97773">
        <w:rPr>
          <w:sz w:val="16"/>
          <w:szCs w:val="16"/>
          <w:vertAlign w:val="superscript"/>
        </w:rPr>
        <w:t>th</w:t>
      </w:r>
      <w:r w:rsidRPr="00F97773">
        <w:rPr>
          <w:sz w:val="16"/>
          <w:szCs w:val="16"/>
        </w:rPr>
        <w:t xml:space="preserve"> centiles and their 95% confidence intervals) for semen characteristics</w:t>
      </w:r>
    </w:p>
    <w:p w14:paraId="4F3A6529" w14:textId="77777777" w:rsidR="00E83316" w:rsidRPr="00F97773" w:rsidRDefault="00E83316" w:rsidP="00E83316">
      <w:pPr>
        <w:spacing w:line="240" w:lineRule="auto"/>
        <w:jc w:val="both"/>
        <w:rPr>
          <w:rFonts w:cstheme="minorHAnsi"/>
          <w:sz w:val="16"/>
          <w:szCs w:val="16"/>
        </w:rPr>
      </w:pPr>
      <w:r w:rsidRPr="00F97773">
        <w:rPr>
          <w:rFonts w:cstheme="minorHAnsi"/>
          <w:color w:val="0E0E0E"/>
          <w:sz w:val="16"/>
          <w:szCs w:val="16"/>
          <w:shd w:val="clear" w:color="auto" w:fill="FAFAFB"/>
        </w:rPr>
        <w:t xml:space="preserve">Adapted from </w:t>
      </w:r>
      <w:r w:rsidRPr="00F97773">
        <w:rPr>
          <w:rFonts w:cstheme="minorHAnsi"/>
          <w:sz w:val="16"/>
          <w:szCs w:val="16"/>
        </w:rPr>
        <w:t>WHO laboratory manual for the examination and processing of human semen, fifth edition</w:t>
      </w:r>
    </w:p>
    <w:p w14:paraId="0E47B7AE" w14:textId="77777777" w:rsidR="00242726" w:rsidRPr="00F97773" w:rsidRDefault="00242726" w:rsidP="008340F6">
      <w:pPr>
        <w:rPr>
          <w:szCs w:val="22"/>
        </w:rPr>
      </w:pPr>
    </w:p>
    <w:p w14:paraId="705E4342" w14:textId="77777777" w:rsidR="00E83316" w:rsidRPr="00F97773" w:rsidRDefault="00E83316" w:rsidP="00E83316">
      <w:pPr>
        <w:rPr>
          <w:b/>
        </w:rPr>
      </w:pPr>
      <w:bookmarkStart w:id="63" w:name="_Toc525277212"/>
      <w:r w:rsidRPr="00F97773">
        <w:rPr>
          <w:b/>
        </w:rPr>
        <w:t>Special investigations</w:t>
      </w:r>
      <w:bookmarkEnd w:id="63"/>
    </w:p>
    <w:p w14:paraId="6B472BE4" w14:textId="77777777" w:rsidR="00E83316" w:rsidRPr="00CB6471" w:rsidRDefault="00E83316" w:rsidP="00CB6471">
      <w:pPr>
        <w:keepNext/>
        <w:ind w:left="720"/>
        <w:rPr>
          <w:color w:val="009051"/>
        </w:rPr>
      </w:pPr>
      <w:bookmarkStart w:id="64" w:name="_Toc525277213"/>
      <w:r w:rsidRPr="00CB6471">
        <w:rPr>
          <w:color w:val="009051"/>
        </w:rPr>
        <w:t>Endocrine Evaluation</w:t>
      </w:r>
      <w:bookmarkEnd w:id="64"/>
    </w:p>
    <w:p w14:paraId="246BBFD8" w14:textId="77777777" w:rsidR="00E83316" w:rsidRPr="00F97773" w:rsidRDefault="00E83316" w:rsidP="00E83316">
      <w:pPr>
        <w:rPr>
          <w:szCs w:val="22"/>
        </w:rPr>
      </w:pPr>
      <w:r w:rsidRPr="00F97773">
        <w:rPr>
          <w:szCs w:val="22"/>
        </w:rPr>
        <w:t xml:space="preserve">Initial hormonal evaluation should include measurement of serum FSH, </w:t>
      </w:r>
      <w:r w:rsidR="00C23B8A">
        <w:rPr>
          <w:szCs w:val="22"/>
        </w:rPr>
        <w:t>luteinizing hormone (</w:t>
      </w:r>
      <w:r w:rsidRPr="00F97773">
        <w:rPr>
          <w:szCs w:val="22"/>
        </w:rPr>
        <w:t>LH</w:t>
      </w:r>
      <w:r w:rsidR="00C23B8A">
        <w:rPr>
          <w:szCs w:val="22"/>
        </w:rPr>
        <w:t>)</w:t>
      </w:r>
      <w:r w:rsidRPr="00F97773">
        <w:rPr>
          <w:szCs w:val="22"/>
        </w:rPr>
        <w:t>, Prolactin</w:t>
      </w:r>
      <w:r w:rsidR="00D33BD9" w:rsidRPr="00F97773">
        <w:rPr>
          <w:szCs w:val="22"/>
        </w:rPr>
        <w:t>,</w:t>
      </w:r>
      <w:r w:rsidRPr="00F97773">
        <w:rPr>
          <w:szCs w:val="22"/>
        </w:rPr>
        <w:t xml:space="preserve"> and total testosterone (T) concentrations in cases of azoospermia or severe oligospermia. Should the initial tests be abnormal</w:t>
      </w:r>
      <w:r w:rsidR="00C4286F">
        <w:rPr>
          <w:szCs w:val="22"/>
        </w:rPr>
        <w:t>, then</w:t>
      </w:r>
      <w:r w:rsidRPr="00F97773">
        <w:rPr>
          <w:szCs w:val="22"/>
        </w:rPr>
        <w:t xml:space="preserve"> more extensive evaluation and referral to an endocrinologist must be considered. </w:t>
      </w:r>
    </w:p>
    <w:p w14:paraId="54AB783E" w14:textId="77777777" w:rsidR="00E83316" w:rsidRPr="00F97773" w:rsidRDefault="00E83316" w:rsidP="00E83316">
      <w:pPr>
        <w:rPr>
          <w:szCs w:val="22"/>
        </w:rPr>
      </w:pPr>
    </w:p>
    <w:p w14:paraId="5130B3E5" w14:textId="77777777" w:rsidR="00E83316" w:rsidRPr="00CB6471" w:rsidRDefault="00E83316" w:rsidP="00CB6471">
      <w:pPr>
        <w:keepNext/>
        <w:ind w:left="720"/>
        <w:rPr>
          <w:color w:val="009051"/>
        </w:rPr>
      </w:pPr>
      <w:bookmarkStart w:id="65" w:name="_Toc525277214"/>
      <w:r w:rsidRPr="00CB6471">
        <w:rPr>
          <w:color w:val="009051"/>
        </w:rPr>
        <w:lastRenderedPageBreak/>
        <w:t>Ultrasonography</w:t>
      </w:r>
      <w:bookmarkEnd w:id="65"/>
    </w:p>
    <w:p w14:paraId="54723C12" w14:textId="77777777" w:rsidR="00E83316" w:rsidRPr="00F97773" w:rsidRDefault="00E83316" w:rsidP="00E83316">
      <w:pPr>
        <w:rPr>
          <w:szCs w:val="22"/>
        </w:rPr>
      </w:pPr>
      <w:r w:rsidRPr="00F97773">
        <w:rPr>
          <w:szCs w:val="22"/>
        </w:rPr>
        <w:t xml:space="preserve">Scrotal ultrasound can helpful as an addition to physical examination and to exclude testicular tumours. </w:t>
      </w:r>
      <w:r w:rsidR="00E71B5A" w:rsidRPr="00F97773">
        <w:rPr>
          <w:szCs w:val="22"/>
        </w:rPr>
        <w:t>Varicoceles</w:t>
      </w:r>
      <w:r w:rsidRPr="00F97773">
        <w:rPr>
          <w:szCs w:val="22"/>
        </w:rPr>
        <w:t xml:space="preserve"> that are not palpable clinically and only diagnosed with ultrasound are not clinically relevant. This evaluation should be done by </w:t>
      </w:r>
      <w:proofErr w:type="gramStart"/>
      <w:r w:rsidRPr="00F97773">
        <w:rPr>
          <w:szCs w:val="22"/>
        </w:rPr>
        <w:t>an</w:t>
      </w:r>
      <w:proofErr w:type="gramEnd"/>
      <w:r w:rsidRPr="00F97773">
        <w:rPr>
          <w:szCs w:val="22"/>
        </w:rPr>
        <w:t xml:space="preserve"> urologist.</w:t>
      </w:r>
    </w:p>
    <w:p w14:paraId="3D775D40" w14:textId="77777777" w:rsidR="00D33BD9" w:rsidRPr="00F97773" w:rsidRDefault="00D33BD9" w:rsidP="00E83316">
      <w:pPr>
        <w:rPr>
          <w:szCs w:val="22"/>
        </w:rPr>
      </w:pPr>
    </w:p>
    <w:p w14:paraId="27412A81" w14:textId="77777777" w:rsidR="00E83316" w:rsidRPr="00CB6471" w:rsidRDefault="00E83316" w:rsidP="00CB6471">
      <w:pPr>
        <w:keepNext/>
        <w:ind w:left="720"/>
        <w:rPr>
          <w:color w:val="009051"/>
        </w:rPr>
      </w:pPr>
      <w:bookmarkStart w:id="66" w:name="_Toc525277215"/>
      <w:r w:rsidRPr="00CB6471">
        <w:rPr>
          <w:color w:val="009051"/>
        </w:rPr>
        <w:t xml:space="preserve">Post-ejaculatory </w:t>
      </w:r>
      <w:r w:rsidR="00E71B5A" w:rsidRPr="00CB6471">
        <w:rPr>
          <w:color w:val="009051"/>
        </w:rPr>
        <w:t>u</w:t>
      </w:r>
      <w:r w:rsidRPr="00CB6471">
        <w:rPr>
          <w:color w:val="009051"/>
        </w:rPr>
        <w:t>rinalysis</w:t>
      </w:r>
      <w:bookmarkEnd w:id="66"/>
    </w:p>
    <w:p w14:paraId="0A0870EE" w14:textId="77777777" w:rsidR="00E83316" w:rsidRPr="00F97773" w:rsidRDefault="00E83316" w:rsidP="00E83316">
      <w:pPr>
        <w:rPr>
          <w:szCs w:val="22"/>
        </w:rPr>
      </w:pPr>
      <w:r w:rsidRPr="00F97773">
        <w:rPr>
          <w:szCs w:val="22"/>
        </w:rPr>
        <w:t>Low ejaculatory volume or absent ejaculate may indicate retrograde ejaculation. To exclude retrograde ejaculation, a post-ejaculatory urinalysis should be performed in men having an ejaculate volume is less than 1ml.</w:t>
      </w:r>
      <w:r w:rsidR="00940F09" w:rsidRPr="00F97773">
        <w:rPr>
          <w:szCs w:val="22"/>
        </w:rPr>
        <w:fldChar w:fldCharType="begin"/>
      </w:r>
      <w:r w:rsidR="00940F09" w:rsidRPr="00F97773">
        <w:rPr>
          <w:szCs w:val="22"/>
        </w:rPr>
        <w:instrText xml:space="preserve"> ADDIN EN.CITE &lt;EndNote&gt;&lt;Cite&gt;&lt;Author&gt;Jarow&lt;/Author&gt;&lt;Year&gt;2002&lt;/Year&gt;&lt;RecNum&gt;270&lt;/RecNum&gt;&lt;DisplayText&gt;&lt;style face="superscript"&gt;15&lt;/style&gt;&lt;/DisplayText&gt;&lt;record&gt;&lt;rec-number&gt;270&lt;/rec-number&gt;&lt;foreign-keys&gt;&lt;key app="EN" db-id="eare2taxlax2sqezt0kv0afm2vr2vt95dwsz" timestamp="1553673619"&gt;270&lt;/key&gt;&lt;/foreign-keys&gt;&lt;ref-type name="Journal Article"&gt;17&lt;/ref-type&gt;&lt;contributors&gt;&lt;authors&gt;&lt;author&gt;Jarow, J. P.&lt;/author&gt;&lt;author&gt;Sharlip, I. D.&lt;/author&gt;&lt;author&gt;Belker, A. M.&lt;/author&gt;&lt;author&gt;Lipshultz, L. I.&lt;/author&gt;&lt;author&gt;Sigman, M.&lt;/author&gt;&lt;author&gt;Thomas, A. J.&lt;/author&gt;&lt;author&gt;Schlegel, P. N.&lt;/author&gt;&lt;author&gt;Howards, S. S.&lt;/author&gt;&lt;author&gt;Nehra, A.&lt;/author&gt;&lt;author&gt;Damewood, M. D.&lt;/author&gt;&lt;author&gt;Overstreet, J. W.&lt;/author&gt;&lt;author&gt;Sadovsky, R.&lt;/author&gt;&lt;/authors&gt;&lt;/contributors&gt;&lt;titles&gt;&lt;title&gt;Best practice policies for male infertilit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138-44&lt;/pages&gt;&lt;volume&gt;167&lt;/volume&gt;&lt;number&gt;5&lt;/number&gt;&lt;edition&gt;2002/04/17&lt;/edition&gt;&lt;keywords&gt;&lt;keyword&gt;*Benchmarking&lt;/keyword&gt;&lt;keyword&gt;*Critical Pathways&lt;/keyword&gt;&lt;keyword&gt;*Health Policy&lt;/keyword&gt;&lt;keyword&gt;Humans&lt;/keyword&gt;&lt;keyword&gt;Infertility, Male/*diagnosis/etiology/therapy&lt;/keyword&gt;&lt;keyword&gt;Male&lt;/keyword&gt;&lt;keyword&gt;Oligospermia/diagnosis/etiology/therapy&lt;/keyword&gt;&lt;keyword&gt;Prognosis&lt;/keyword&gt;&lt;keyword&gt;Reproductive Techniques&lt;/keyword&gt;&lt;/keywords&gt;&lt;dates&gt;&lt;year&gt;2002&lt;/year&gt;&lt;pub-dates&gt;&lt;date&gt;May&lt;/date&gt;&lt;/pub-dates&gt;&lt;/dates&gt;&lt;isbn&gt;0022-5347 (Print)&amp;#xD;0022-5347&lt;/isbn&gt;&lt;accession-num&gt;11956464&lt;/accession-num&gt;&lt;urls&gt;&lt;/urls&gt;&lt;remote-database-provider&gt;NLM&lt;/remote-database-provider&gt;&lt;language&gt;eng&lt;/language&gt;&lt;/record&gt;&lt;/Cite&gt;&lt;/EndNote&gt;</w:instrText>
      </w:r>
      <w:r w:rsidR="00940F09" w:rsidRPr="00F97773">
        <w:rPr>
          <w:szCs w:val="22"/>
        </w:rPr>
        <w:fldChar w:fldCharType="separate"/>
      </w:r>
      <w:r w:rsidR="00940F09" w:rsidRPr="00F97773">
        <w:rPr>
          <w:noProof/>
          <w:szCs w:val="22"/>
          <w:vertAlign w:val="superscript"/>
        </w:rPr>
        <w:t>15</w:t>
      </w:r>
      <w:r w:rsidR="00940F09" w:rsidRPr="00F97773">
        <w:rPr>
          <w:szCs w:val="22"/>
        </w:rPr>
        <w:fldChar w:fldCharType="end"/>
      </w:r>
      <w:r w:rsidR="00940F09" w:rsidRPr="00F97773">
        <w:rPr>
          <w:szCs w:val="22"/>
          <w:vertAlign w:val="superscript"/>
        </w:rPr>
        <w:t xml:space="preserve"> </w:t>
      </w:r>
      <w:r w:rsidRPr="00F97773">
        <w:rPr>
          <w:szCs w:val="22"/>
        </w:rPr>
        <w:t>The urine is alkalised and post masturbation, urine is centrifuged and examined under high magnification. The presence of sperm in the post-ejaculatory urinalysis suggests retrograde ejaculation but there is no consensus about the minimum number of sperm that need to be present.</w:t>
      </w:r>
    </w:p>
    <w:p w14:paraId="00E11AAE" w14:textId="77777777" w:rsidR="00E83316" w:rsidRPr="00F97773" w:rsidRDefault="00E83316" w:rsidP="00E83316">
      <w:pPr>
        <w:rPr>
          <w:szCs w:val="22"/>
        </w:rPr>
      </w:pPr>
    </w:p>
    <w:p w14:paraId="56C92BDF" w14:textId="77777777" w:rsidR="00E83316" w:rsidRPr="00CB6471" w:rsidRDefault="00E83316" w:rsidP="00CB6471">
      <w:pPr>
        <w:keepNext/>
        <w:ind w:left="720"/>
        <w:rPr>
          <w:color w:val="009051"/>
        </w:rPr>
      </w:pPr>
      <w:bookmarkStart w:id="67" w:name="_Toc525277217"/>
      <w:r w:rsidRPr="00CB6471">
        <w:rPr>
          <w:color w:val="009051"/>
        </w:rPr>
        <w:t xml:space="preserve">Tests for </w:t>
      </w:r>
      <w:r w:rsidR="006B2A43" w:rsidRPr="00CB6471">
        <w:rPr>
          <w:color w:val="009051"/>
        </w:rPr>
        <w:t>a</w:t>
      </w:r>
      <w:r w:rsidRPr="00CB6471">
        <w:rPr>
          <w:color w:val="009051"/>
        </w:rPr>
        <w:t xml:space="preserve">nti-sperm </w:t>
      </w:r>
      <w:r w:rsidR="006B2A43" w:rsidRPr="00CB6471">
        <w:rPr>
          <w:color w:val="009051"/>
        </w:rPr>
        <w:t>a</w:t>
      </w:r>
      <w:r w:rsidRPr="00CB6471">
        <w:rPr>
          <w:color w:val="009051"/>
        </w:rPr>
        <w:t>ntibodies</w:t>
      </w:r>
      <w:bookmarkEnd w:id="67"/>
    </w:p>
    <w:p w14:paraId="7EA4FFB9" w14:textId="77777777" w:rsidR="00E83316" w:rsidRPr="00F97773" w:rsidRDefault="00E83316" w:rsidP="00E83316">
      <w:pPr>
        <w:rPr>
          <w:szCs w:val="22"/>
        </w:rPr>
      </w:pPr>
      <w:r w:rsidRPr="00F97773">
        <w:rPr>
          <w:szCs w:val="22"/>
        </w:rPr>
        <w:t>Tests for anti-sperm antibodies are controversial and routine testing is not recommended.</w:t>
      </w:r>
    </w:p>
    <w:p w14:paraId="1AF34F39" w14:textId="77777777" w:rsidR="00E83316" w:rsidRPr="00F97773" w:rsidRDefault="00E83316" w:rsidP="00E83316">
      <w:pPr>
        <w:rPr>
          <w:szCs w:val="22"/>
        </w:rPr>
      </w:pPr>
    </w:p>
    <w:p w14:paraId="033310A8" w14:textId="77777777" w:rsidR="00E83316" w:rsidRPr="00CB6471" w:rsidRDefault="00E83316" w:rsidP="00CB6471">
      <w:pPr>
        <w:keepNext/>
        <w:ind w:left="720"/>
        <w:rPr>
          <w:color w:val="009051"/>
        </w:rPr>
      </w:pPr>
      <w:bookmarkStart w:id="68" w:name="_Toc525277218"/>
      <w:r w:rsidRPr="00CB6471">
        <w:rPr>
          <w:color w:val="009051"/>
        </w:rPr>
        <w:t>Testis biopsy or aspiration</w:t>
      </w:r>
      <w:bookmarkEnd w:id="68"/>
    </w:p>
    <w:p w14:paraId="5912B36E" w14:textId="77777777" w:rsidR="00E83316" w:rsidRPr="00F97773" w:rsidRDefault="00E83316" w:rsidP="00E83316">
      <w:pPr>
        <w:rPr>
          <w:szCs w:val="22"/>
        </w:rPr>
      </w:pPr>
      <w:r w:rsidRPr="00F97773">
        <w:rPr>
          <w:szCs w:val="22"/>
        </w:rPr>
        <w:t>Testis biopsy should be considered in men with azoospermia and if spermatozoa are present, it should be frozen for the use in assisted reproduction</w:t>
      </w:r>
      <w:r w:rsidR="006B2A43" w:rsidRPr="00F97773">
        <w:rPr>
          <w:szCs w:val="22"/>
        </w:rPr>
        <w:t>.</w:t>
      </w:r>
    </w:p>
    <w:p w14:paraId="3D7A57DC" w14:textId="77777777" w:rsidR="00E83316" w:rsidRPr="00F97773" w:rsidRDefault="00E83316" w:rsidP="00E83316">
      <w:pPr>
        <w:rPr>
          <w:szCs w:val="22"/>
        </w:rPr>
      </w:pPr>
    </w:p>
    <w:p w14:paraId="198955B0" w14:textId="77777777" w:rsidR="006B2A43" w:rsidRPr="00F97773" w:rsidRDefault="006B2A43" w:rsidP="006B2A43">
      <w:pPr>
        <w:pStyle w:val="Heading2"/>
      </w:pPr>
      <w:bookmarkStart w:id="69" w:name="_Toc12031775"/>
      <w:r w:rsidRPr="00F97773">
        <w:t>Investigation for infections</w:t>
      </w:r>
      <w:bookmarkEnd w:id="69"/>
    </w:p>
    <w:p w14:paraId="44A8EE58" w14:textId="77777777" w:rsidR="006B2A43" w:rsidRPr="00F97773" w:rsidRDefault="006B2A43" w:rsidP="00E83316">
      <w:pPr>
        <w:rPr>
          <w:rFonts w:eastAsia="+mn-ea"/>
          <w:szCs w:val="22"/>
        </w:rPr>
      </w:pPr>
    </w:p>
    <w:p w14:paraId="1FCC82A8" w14:textId="77777777" w:rsidR="00E83316" w:rsidRPr="00F97773" w:rsidRDefault="00E83316" w:rsidP="00E83316">
      <w:pPr>
        <w:rPr>
          <w:rFonts w:eastAsia="Times New Roman"/>
          <w:b/>
          <w:szCs w:val="22"/>
        </w:rPr>
      </w:pPr>
      <w:r w:rsidRPr="00F97773">
        <w:rPr>
          <w:rFonts w:eastAsia="+mn-ea"/>
          <w:b/>
          <w:szCs w:val="22"/>
        </w:rPr>
        <w:t>HIV &amp; Hepatitis</w:t>
      </w:r>
    </w:p>
    <w:p w14:paraId="03BD34F6" w14:textId="77777777" w:rsidR="00E83316" w:rsidRPr="00F97773" w:rsidRDefault="00E83316" w:rsidP="0013096F">
      <w:pPr>
        <w:pStyle w:val="ListParagraph"/>
        <w:numPr>
          <w:ilvl w:val="0"/>
          <w:numId w:val="23"/>
        </w:numPr>
        <w:rPr>
          <w:rFonts w:eastAsia="Times New Roman" w:cstheme="minorHAnsi"/>
          <w:szCs w:val="22"/>
        </w:rPr>
      </w:pPr>
      <w:r w:rsidRPr="00F97773">
        <w:rPr>
          <w:rFonts w:eastAsia="+mn-ea" w:cstheme="minorHAnsi"/>
          <w:color w:val="000000"/>
          <w:kern w:val="24"/>
          <w:szCs w:val="22"/>
        </w:rPr>
        <w:t>People undergoing IVF treatment should be offered testing for HIV, hepatitis B</w:t>
      </w:r>
      <w:r w:rsidR="006B2A43" w:rsidRPr="00F97773">
        <w:rPr>
          <w:rFonts w:eastAsia="+mn-ea" w:cstheme="minorHAnsi"/>
          <w:color w:val="000000"/>
          <w:kern w:val="24"/>
          <w:szCs w:val="22"/>
        </w:rPr>
        <w:t>,</w:t>
      </w:r>
      <w:r w:rsidRPr="00F97773">
        <w:rPr>
          <w:rFonts w:eastAsia="+mn-ea" w:cstheme="minorHAnsi"/>
          <w:color w:val="000000"/>
          <w:kern w:val="24"/>
          <w:szCs w:val="22"/>
        </w:rPr>
        <w:t xml:space="preserve"> and hepatitis C</w:t>
      </w:r>
      <w:r w:rsidR="00C4286F">
        <w:rPr>
          <w:rFonts w:eastAsia="+mn-ea" w:cstheme="minorHAnsi"/>
          <w:color w:val="000000"/>
          <w:kern w:val="24"/>
          <w:szCs w:val="22"/>
        </w:rPr>
        <w:t>.</w:t>
      </w:r>
    </w:p>
    <w:p w14:paraId="0CA57140" w14:textId="77777777" w:rsidR="00E83316" w:rsidRPr="00F97773" w:rsidRDefault="00E83316" w:rsidP="0013096F">
      <w:pPr>
        <w:pStyle w:val="ListParagraph"/>
        <w:numPr>
          <w:ilvl w:val="0"/>
          <w:numId w:val="21"/>
        </w:numPr>
        <w:rPr>
          <w:rFonts w:eastAsia="Times New Roman" w:cstheme="minorHAnsi"/>
          <w:szCs w:val="22"/>
        </w:rPr>
      </w:pPr>
      <w:r w:rsidRPr="00F97773">
        <w:rPr>
          <w:rFonts w:eastAsia="+mn-ea" w:cstheme="minorHAnsi"/>
          <w:color w:val="000000"/>
          <w:kern w:val="24"/>
          <w:szCs w:val="22"/>
        </w:rPr>
        <w:t>If HIV positive, a CD4 count and a HIV viral load test must be done</w:t>
      </w:r>
      <w:r w:rsidR="006B2A43" w:rsidRPr="00F97773">
        <w:rPr>
          <w:rFonts w:eastAsia="+mn-ea" w:cstheme="minorHAnsi"/>
          <w:color w:val="000000"/>
          <w:kern w:val="24"/>
          <w:szCs w:val="22"/>
        </w:rPr>
        <w:t>.</w:t>
      </w:r>
    </w:p>
    <w:p w14:paraId="41F65A59" w14:textId="77777777" w:rsidR="00E83316" w:rsidRPr="00F97773" w:rsidRDefault="00E83316" w:rsidP="0013096F">
      <w:pPr>
        <w:pStyle w:val="ListParagraph"/>
        <w:numPr>
          <w:ilvl w:val="0"/>
          <w:numId w:val="21"/>
        </w:numPr>
        <w:rPr>
          <w:rFonts w:eastAsia="Times New Roman" w:cstheme="minorHAnsi"/>
          <w:szCs w:val="22"/>
        </w:rPr>
      </w:pPr>
      <w:r w:rsidRPr="00F97773">
        <w:rPr>
          <w:rFonts w:eastAsia="Times New Roman" w:cstheme="minorHAnsi"/>
          <w:szCs w:val="22"/>
        </w:rPr>
        <w:t>Align with STI guidelines and PMTCT guidelines</w:t>
      </w:r>
      <w:r w:rsidR="00C4286F">
        <w:rPr>
          <w:rFonts w:eastAsia="Times New Roman" w:cstheme="minorHAnsi"/>
          <w:szCs w:val="22"/>
        </w:rPr>
        <w:t>.</w:t>
      </w:r>
      <w:r w:rsidR="00184AC9" w:rsidRPr="00F97773">
        <w:rPr>
          <w:rFonts w:eastAsia="Times New Roman" w:cstheme="minorHAnsi"/>
          <w:szCs w:val="22"/>
        </w:rPr>
        <w:fldChar w:fldCharType="begin"/>
      </w:r>
      <w:r w:rsidR="00184AC9" w:rsidRPr="00F97773">
        <w:rPr>
          <w:rFonts w:eastAsia="Times New Roman" w:cstheme="minorHAnsi"/>
          <w:szCs w:val="22"/>
        </w:rPr>
        <w:instrText xml:space="preserve"> ADDIN EN.CITE &lt;EndNote&gt;&lt;Cite&gt;&lt;Author&gt;South Africa National Department of Health&lt;/Author&gt;&lt;Year&gt;2019&lt;/Year&gt;&lt;RecNum&gt;271&lt;/RecNum&gt;&lt;DisplayText&gt;&lt;style face="superscript"&gt;16&lt;/style&gt;&lt;/DisplayText&gt;&lt;record&gt;&lt;rec-number&gt;271&lt;/rec-number&gt;&lt;foreign-keys&gt;&lt;key app="EN" db-id="eare2taxlax2sqezt0kv0afm2vr2vt95dwsz" timestamp="1553673828"&gt;271&lt;/key&gt;&lt;/foreign-keys&gt;&lt;ref-type name="Report"&gt;27&lt;/ref-type&gt;&lt;contributors&gt;&lt;authors&gt;&lt;author&gt;South Africa National Department of Health,&lt;/author&gt;&lt;/authors&gt;&lt;/contributors&gt;&lt;titles&gt;&lt;title&gt;Comprehensive STI clinical management guidelines&lt;/title&gt;&lt;/titles&gt;&lt;dates&gt;&lt;year&gt;2019&lt;/year&gt;&lt;/dates&gt;&lt;urls&gt;&lt;/urls&gt;&lt;/record&gt;&lt;/Cite&gt;&lt;/EndNote&gt;</w:instrText>
      </w:r>
      <w:r w:rsidR="00184AC9" w:rsidRPr="00F97773">
        <w:rPr>
          <w:rFonts w:eastAsia="Times New Roman" w:cstheme="minorHAnsi"/>
          <w:szCs w:val="22"/>
        </w:rPr>
        <w:fldChar w:fldCharType="separate"/>
      </w:r>
      <w:r w:rsidR="00184AC9" w:rsidRPr="00F97773">
        <w:rPr>
          <w:rFonts w:eastAsia="Times New Roman" w:cstheme="minorHAnsi"/>
          <w:noProof/>
          <w:szCs w:val="22"/>
          <w:vertAlign w:val="superscript"/>
        </w:rPr>
        <w:t>16</w:t>
      </w:r>
      <w:r w:rsidR="00184AC9" w:rsidRPr="00F97773">
        <w:rPr>
          <w:rFonts w:eastAsia="Times New Roman" w:cstheme="minorHAnsi"/>
          <w:szCs w:val="22"/>
        </w:rPr>
        <w:fldChar w:fldCharType="end"/>
      </w:r>
    </w:p>
    <w:p w14:paraId="22F4E7B8" w14:textId="77777777" w:rsidR="006B2A43" w:rsidRPr="00F97773" w:rsidRDefault="006B2A43" w:rsidP="00E83316">
      <w:pPr>
        <w:rPr>
          <w:rFonts w:eastAsia="+mn-ea"/>
          <w:szCs w:val="22"/>
        </w:rPr>
      </w:pPr>
      <w:bookmarkStart w:id="70" w:name="_Toc525277192"/>
    </w:p>
    <w:p w14:paraId="286A3A16" w14:textId="77777777" w:rsidR="00E83316" w:rsidRPr="00F97773" w:rsidRDefault="00E83316" w:rsidP="00E83316">
      <w:pPr>
        <w:rPr>
          <w:rFonts w:eastAsia="Times New Roman"/>
          <w:b/>
          <w:szCs w:val="22"/>
        </w:rPr>
      </w:pPr>
      <w:r w:rsidRPr="00F97773">
        <w:rPr>
          <w:rFonts w:eastAsia="+mn-ea"/>
          <w:b/>
          <w:szCs w:val="22"/>
        </w:rPr>
        <w:t>Rubella</w:t>
      </w:r>
      <w:bookmarkEnd w:id="70"/>
      <w:r w:rsidRPr="00F97773">
        <w:rPr>
          <w:rFonts w:eastAsia="+mn-ea"/>
          <w:b/>
          <w:szCs w:val="22"/>
        </w:rPr>
        <w:t xml:space="preserve"> IgG</w:t>
      </w:r>
    </w:p>
    <w:p w14:paraId="0E433955" w14:textId="77777777" w:rsidR="00E83316" w:rsidRPr="00F97773" w:rsidRDefault="00E83316" w:rsidP="0013096F">
      <w:pPr>
        <w:pStyle w:val="ListParagraph"/>
        <w:numPr>
          <w:ilvl w:val="0"/>
          <w:numId w:val="22"/>
        </w:numPr>
        <w:rPr>
          <w:rFonts w:eastAsia="Times New Roman" w:cstheme="minorHAnsi"/>
          <w:szCs w:val="22"/>
        </w:rPr>
      </w:pPr>
      <w:r w:rsidRPr="00F97773">
        <w:rPr>
          <w:rFonts w:eastAsia="+mn-ea" w:cstheme="minorHAnsi"/>
          <w:color w:val="000000"/>
          <w:kern w:val="24"/>
          <w:szCs w:val="22"/>
        </w:rPr>
        <w:t>Testing should be offered</w:t>
      </w:r>
      <w:r w:rsidR="00C4286F">
        <w:rPr>
          <w:rFonts w:eastAsia="+mn-ea" w:cstheme="minorHAnsi"/>
          <w:color w:val="000000"/>
          <w:kern w:val="24"/>
          <w:szCs w:val="22"/>
        </w:rPr>
        <w:t>.</w:t>
      </w:r>
    </w:p>
    <w:p w14:paraId="43FB3577" w14:textId="77777777" w:rsidR="00E83316" w:rsidRPr="00F97773" w:rsidRDefault="00E83316" w:rsidP="0013096F">
      <w:pPr>
        <w:pStyle w:val="ListParagraph"/>
        <w:numPr>
          <w:ilvl w:val="0"/>
          <w:numId w:val="22"/>
        </w:numPr>
        <w:rPr>
          <w:rFonts w:eastAsia="Times New Roman" w:cstheme="minorHAnsi"/>
          <w:szCs w:val="22"/>
        </w:rPr>
      </w:pPr>
      <w:r w:rsidRPr="00F97773">
        <w:rPr>
          <w:rFonts w:eastAsia="+mn-ea" w:cstheme="minorHAnsi"/>
          <w:color w:val="000000"/>
          <w:kern w:val="24"/>
          <w:szCs w:val="22"/>
        </w:rPr>
        <w:t>Women who are susceptible to rubella should be offered vaccination and advised not to become pregnant for at least 1 month following vaccination</w:t>
      </w:r>
      <w:r w:rsidR="00C4286F">
        <w:rPr>
          <w:rFonts w:eastAsia="+mn-ea" w:cstheme="minorHAnsi"/>
          <w:color w:val="000000"/>
          <w:kern w:val="24"/>
          <w:szCs w:val="22"/>
        </w:rPr>
        <w:t>.</w:t>
      </w:r>
    </w:p>
    <w:p w14:paraId="173EE9EE" w14:textId="77777777" w:rsidR="00CF48C3" w:rsidRPr="00F97773" w:rsidRDefault="00CF48C3" w:rsidP="00E83316">
      <w:pPr>
        <w:rPr>
          <w:rFonts w:eastAsia="+mn-ea"/>
          <w:szCs w:val="22"/>
        </w:rPr>
      </w:pPr>
      <w:bookmarkStart w:id="71" w:name="_Toc525277193"/>
    </w:p>
    <w:p w14:paraId="63A0FED0" w14:textId="77777777" w:rsidR="00E83316" w:rsidRPr="00F97773" w:rsidRDefault="00E83316" w:rsidP="00E83316">
      <w:pPr>
        <w:rPr>
          <w:rFonts w:eastAsia="Times New Roman"/>
          <w:b/>
          <w:szCs w:val="22"/>
        </w:rPr>
      </w:pPr>
      <w:r w:rsidRPr="00F97773">
        <w:rPr>
          <w:rFonts w:eastAsia="+mn-ea"/>
          <w:b/>
          <w:szCs w:val="22"/>
        </w:rPr>
        <w:t>Chlamydia screening</w:t>
      </w:r>
      <w:bookmarkEnd w:id="71"/>
    </w:p>
    <w:p w14:paraId="325C69F9" w14:textId="77777777" w:rsidR="00E83316" w:rsidRPr="00F97773" w:rsidRDefault="00E83316" w:rsidP="0013096F">
      <w:pPr>
        <w:pStyle w:val="ListParagraph"/>
        <w:numPr>
          <w:ilvl w:val="0"/>
          <w:numId w:val="24"/>
        </w:numPr>
        <w:rPr>
          <w:rFonts w:eastAsia="Times New Roman" w:cstheme="minorHAnsi"/>
          <w:szCs w:val="22"/>
        </w:rPr>
      </w:pPr>
      <w:r w:rsidRPr="00F97773">
        <w:rPr>
          <w:rFonts w:eastAsia="Times New Roman" w:cs="Arial"/>
          <w:szCs w:val="22"/>
        </w:rPr>
        <w:t>Where possible, STI screening and prevention should become routine and integrated into all health visits</w:t>
      </w:r>
      <w:r w:rsidR="00C4286F">
        <w:rPr>
          <w:rFonts w:eastAsia="Times New Roman" w:cs="Arial"/>
          <w:szCs w:val="22"/>
        </w:rPr>
        <w:t>.</w:t>
      </w:r>
      <w:r w:rsidR="00CF48C3" w:rsidRPr="00F97773">
        <w:rPr>
          <w:rFonts w:eastAsia="Times New Roman" w:cs="Arial"/>
          <w:szCs w:val="22"/>
        </w:rPr>
        <w:fldChar w:fldCharType="begin"/>
      </w:r>
      <w:r w:rsidR="00CF48C3" w:rsidRPr="00F97773">
        <w:rPr>
          <w:rFonts w:eastAsia="Times New Roman" w:cs="Arial"/>
          <w:szCs w:val="22"/>
        </w:rPr>
        <w:instrText xml:space="preserve"> ADDIN EN.CITE &lt;EndNote&gt;&lt;Cite&gt;&lt;Author&gt;South Africa National Department of Health&lt;/Author&gt;&lt;Year&gt;2019&lt;/Year&gt;&lt;RecNum&gt;271&lt;/RecNum&gt;&lt;DisplayText&gt;&lt;style face="superscript"&gt;16&lt;/style&gt;&lt;/DisplayText&gt;&lt;record&gt;&lt;rec-number&gt;271&lt;/rec-number&gt;&lt;foreign-keys&gt;&lt;key app="EN" db-id="eare2taxlax2sqezt0kv0afm2vr2vt95dwsz" timestamp="1553673828"&gt;271&lt;/key&gt;&lt;/foreign-keys&gt;&lt;ref-type name="Report"&gt;27&lt;/ref-type&gt;&lt;contributors&gt;&lt;authors&gt;&lt;author&gt;South Africa National Department of Health,&lt;/author&gt;&lt;/authors&gt;&lt;/contributors&gt;&lt;titles&gt;&lt;title&gt;Comprehensive STI clinical management guidelines&lt;/title&gt;&lt;/titles&gt;&lt;dates&gt;&lt;year&gt;2019&lt;/year&gt;&lt;/dates&gt;&lt;urls&gt;&lt;/urls&gt;&lt;/record&gt;&lt;/Cite&gt;&lt;/EndNote&gt;</w:instrText>
      </w:r>
      <w:r w:rsidR="00CF48C3" w:rsidRPr="00F97773">
        <w:rPr>
          <w:rFonts w:eastAsia="Times New Roman" w:cs="Arial"/>
          <w:szCs w:val="22"/>
        </w:rPr>
        <w:fldChar w:fldCharType="separate"/>
      </w:r>
      <w:r w:rsidR="00CF48C3" w:rsidRPr="00F97773">
        <w:rPr>
          <w:rFonts w:eastAsia="Times New Roman" w:cs="Arial"/>
          <w:noProof/>
          <w:szCs w:val="22"/>
          <w:vertAlign w:val="superscript"/>
        </w:rPr>
        <w:t>16</w:t>
      </w:r>
      <w:r w:rsidR="00CF48C3" w:rsidRPr="00F97773">
        <w:rPr>
          <w:rFonts w:eastAsia="Times New Roman" w:cs="Arial"/>
          <w:szCs w:val="22"/>
        </w:rPr>
        <w:fldChar w:fldCharType="end"/>
      </w:r>
    </w:p>
    <w:p w14:paraId="1E5A4B54" w14:textId="77777777" w:rsidR="00E83316" w:rsidRPr="00F97773" w:rsidRDefault="00E83316" w:rsidP="0013096F">
      <w:pPr>
        <w:pStyle w:val="ListParagraph"/>
        <w:numPr>
          <w:ilvl w:val="0"/>
          <w:numId w:val="24"/>
        </w:numPr>
        <w:rPr>
          <w:rFonts w:eastAsia="Times New Roman" w:cstheme="minorHAnsi"/>
          <w:szCs w:val="22"/>
        </w:rPr>
      </w:pPr>
      <w:r w:rsidRPr="00F97773">
        <w:rPr>
          <w:rFonts w:eastAsia="+mn-ea" w:cstheme="minorHAnsi"/>
          <w:color w:val="000000"/>
          <w:kern w:val="24"/>
          <w:szCs w:val="22"/>
        </w:rPr>
        <w:t xml:space="preserve">Chlamydia antibody test to detect the antibodies to </w:t>
      </w:r>
      <w:r w:rsidRPr="00F97773">
        <w:rPr>
          <w:rFonts w:eastAsia="+mn-ea" w:cstheme="minorHAnsi"/>
          <w:i/>
          <w:color w:val="000000"/>
          <w:kern w:val="24"/>
          <w:szCs w:val="22"/>
        </w:rPr>
        <w:t>Chlamydia Trachoma</w:t>
      </w:r>
      <w:r w:rsidRPr="00F97773">
        <w:rPr>
          <w:rFonts w:eastAsia="+mn-ea" w:cstheme="minorHAnsi"/>
          <w:color w:val="000000"/>
          <w:kern w:val="24"/>
          <w:szCs w:val="22"/>
        </w:rPr>
        <w:t xml:space="preserve"> should not be done as its clinical utility is limited</w:t>
      </w:r>
      <w:r w:rsidR="00C4286F">
        <w:rPr>
          <w:rFonts w:eastAsia="+mn-ea" w:cstheme="minorHAnsi"/>
          <w:color w:val="000000"/>
          <w:kern w:val="24"/>
          <w:szCs w:val="22"/>
        </w:rPr>
        <w:t>.</w:t>
      </w:r>
    </w:p>
    <w:p w14:paraId="09088F24" w14:textId="77777777" w:rsidR="00E83316" w:rsidRPr="00F97773" w:rsidRDefault="00E83316" w:rsidP="0013096F">
      <w:pPr>
        <w:pStyle w:val="ListParagraph"/>
        <w:numPr>
          <w:ilvl w:val="0"/>
          <w:numId w:val="24"/>
        </w:numPr>
        <w:rPr>
          <w:rFonts w:eastAsia="Times New Roman" w:cstheme="minorHAnsi"/>
          <w:szCs w:val="22"/>
        </w:rPr>
      </w:pPr>
      <w:r w:rsidRPr="00F97773">
        <w:rPr>
          <w:rFonts w:eastAsia="+mn-ea" w:cstheme="minorHAnsi"/>
          <w:color w:val="000000"/>
          <w:kern w:val="24"/>
          <w:szCs w:val="22"/>
        </w:rPr>
        <w:t>This should align with the STI Guideline</w:t>
      </w:r>
      <w:r w:rsidR="00CF48C3" w:rsidRPr="00F97773">
        <w:rPr>
          <w:rFonts w:eastAsia="+mn-ea" w:cstheme="minorHAnsi"/>
          <w:color w:val="000000"/>
          <w:kern w:val="24"/>
          <w:szCs w:val="22"/>
        </w:rPr>
        <w:t>s</w:t>
      </w:r>
      <w:r w:rsidR="00C4286F">
        <w:rPr>
          <w:rFonts w:eastAsia="+mn-ea" w:cstheme="minorHAnsi"/>
          <w:color w:val="000000"/>
          <w:kern w:val="24"/>
          <w:szCs w:val="22"/>
        </w:rPr>
        <w:t>.</w:t>
      </w:r>
    </w:p>
    <w:p w14:paraId="2867FF58" w14:textId="77777777" w:rsidR="00C643EB" w:rsidRPr="00F97773" w:rsidRDefault="00C643EB" w:rsidP="00C643EB">
      <w:pPr>
        <w:rPr>
          <w:szCs w:val="22"/>
        </w:rPr>
      </w:pPr>
    </w:p>
    <w:p w14:paraId="38BB8D57" w14:textId="77777777" w:rsidR="009F5282" w:rsidRPr="00F97773" w:rsidRDefault="009F5282">
      <w:pPr>
        <w:spacing w:line="240" w:lineRule="auto"/>
        <w:rPr>
          <w:rFonts w:eastAsiaTheme="majorEastAsia" w:cstheme="minorHAnsi"/>
          <w:b/>
          <w:color w:val="009051"/>
          <w:sz w:val="28"/>
          <w:szCs w:val="28"/>
        </w:rPr>
      </w:pPr>
      <w:r w:rsidRPr="00F97773">
        <w:br w:type="page"/>
      </w:r>
    </w:p>
    <w:p w14:paraId="0E2A0931" w14:textId="77777777" w:rsidR="009F5282" w:rsidRPr="00F97773" w:rsidRDefault="009F5282" w:rsidP="009F5282">
      <w:pPr>
        <w:pStyle w:val="Heading1"/>
      </w:pPr>
      <w:bookmarkStart w:id="72" w:name="_Toc12031776"/>
      <w:r w:rsidRPr="00F97773">
        <w:lastRenderedPageBreak/>
        <w:t>Genetic screening</w:t>
      </w:r>
      <w:bookmarkEnd w:id="72"/>
    </w:p>
    <w:p w14:paraId="7DAF5452" w14:textId="77777777" w:rsidR="009F5282" w:rsidRPr="00F97773" w:rsidRDefault="009F5282" w:rsidP="009F5282"/>
    <w:p w14:paraId="4A42BE7B" w14:textId="77777777" w:rsidR="009F5282" w:rsidRPr="00F97773" w:rsidRDefault="009F5282" w:rsidP="009F5282">
      <w:r w:rsidRPr="00F97773">
        <w:t>This should be done in accordance to the genetic screening guidelines. Routine testing is not recommended. The treating physicians should discuss and offer genetic counselling and appropriate testing.</w:t>
      </w:r>
    </w:p>
    <w:p w14:paraId="7D9255B6" w14:textId="77777777" w:rsidR="009F5282" w:rsidRPr="00F97773" w:rsidRDefault="009F5282" w:rsidP="009F5282"/>
    <w:p w14:paraId="71EF2FEF" w14:textId="77777777" w:rsidR="009F5282" w:rsidRDefault="009F5282" w:rsidP="009F5282">
      <w:r w:rsidRPr="00F97773">
        <w:t xml:space="preserve">Men with non-obstructive azoospermia and severe </w:t>
      </w:r>
      <w:proofErr w:type="spellStart"/>
      <w:r w:rsidRPr="00F97773">
        <w:t>oligozoospermia</w:t>
      </w:r>
      <w:proofErr w:type="spellEnd"/>
      <w:r w:rsidRPr="00F97773">
        <w:t xml:space="preserve"> are at increased risk of having genetic and chromosomal abnormalities.</w:t>
      </w:r>
      <w:r w:rsidRPr="00F97773">
        <w:fldChar w:fldCharType="begin"/>
      </w:r>
      <w:r w:rsidRPr="00F97773">
        <w:instrText xml:space="preserve"> ADDIN EN.CITE &lt;EndNote&gt;&lt;Cite&gt;&lt;Author&gt;Pylyp&lt;/Author&gt;&lt;Year&gt;2013&lt;/Year&gt;&lt;RecNum&gt;272&lt;/RecNum&gt;&lt;DisplayText&gt;&lt;style face="superscript"&gt;17&lt;/style&gt;&lt;/DisplayText&gt;&lt;record&gt;&lt;rec-number&gt;272&lt;/rec-number&gt;&lt;foreign-keys&gt;&lt;key app="EN" db-id="eare2taxlax2sqezt0kv0afm2vr2vt95dwsz" timestamp="1553674049"&gt;272&lt;/key&gt;&lt;/foreign-keys&gt;&lt;ref-type name="Journal Article"&gt;17&lt;/ref-type&gt;&lt;contributors&gt;&lt;authors&gt;&lt;author&gt;Pylyp, Larysa Y.&lt;/author&gt;&lt;author&gt;Spinenko, Lyudmyla O.&lt;/author&gt;&lt;author&gt;Verhoglyad, Natalia V.&lt;/author&gt;&lt;author&gt;Zukin, Valery D.&lt;/author&gt;&lt;/authors&gt;&lt;/contributors&gt;&lt;titles&gt;&lt;title&gt;Chromosomal abnormalities in patients with oligozoospermia and non-obstructive azoospermia&lt;/title&gt;&lt;secondary-title&gt;Journal of assisted reproduction and genetics&lt;/secondary-title&gt;&lt;/titles&gt;&lt;periodical&gt;&lt;full-title&gt;Journal of assisted reproduction and genetics&lt;/full-title&gt;&lt;/periodical&gt;&lt;pages&gt;729-732&lt;/pages&gt;&lt;volume&gt;30&lt;/volume&gt;&lt;number&gt;5&lt;/number&gt;&lt;edition&gt;2013/04/11&lt;/edition&gt;&lt;dates&gt;&lt;year&gt;2013&lt;/year&gt;&lt;/dates&gt;&lt;publisher&gt;Springer US&lt;/publisher&gt;&lt;isbn&gt;1573-7330&amp;#xD;1058-0468&lt;/isbn&gt;&lt;accession-num&gt;23575767&lt;/accession-num&gt;&lt;urls&gt;&lt;related-urls&gt;&lt;url&gt;https://www.ncbi.nlm.nih.gov/pubmed/23575767&lt;/url&gt;&lt;url&gt;https://www.ncbi.nlm.nih.gov/pmc/PMC3663966/&lt;/url&gt;&lt;/related-urls&gt;&lt;/urls&gt;&lt;electronic-resource-num&gt;10.1007/s10815-013-9990-4&lt;/electronic-resource-num&gt;&lt;remote-database-name&gt;PubMed&lt;/remote-database-name&gt;&lt;/record&gt;&lt;/Cite&gt;&lt;/EndNote&gt;</w:instrText>
      </w:r>
      <w:r w:rsidRPr="00F97773">
        <w:fldChar w:fldCharType="separate"/>
      </w:r>
      <w:r w:rsidRPr="00F97773">
        <w:rPr>
          <w:noProof/>
          <w:vertAlign w:val="superscript"/>
        </w:rPr>
        <w:t>17</w:t>
      </w:r>
      <w:r w:rsidRPr="00F97773">
        <w:fldChar w:fldCharType="end"/>
      </w:r>
      <w:r w:rsidRPr="00F97773">
        <w:t xml:space="preserve"> Karyotyping must be considered in these situations. Men with congenital bilateral absence of the vas deference have a strong association with cystic fibrosis carrier status. Testing for the presence of a CFTR gene mutation should be done. Recommended algorithm for genetic testing through the stages of reproduction is shown </w:t>
      </w:r>
      <w:r w:rsidR="00FE0E5A">
        <w:t>in Figure 4 below</w:t>
      </w:r>
      <w:r w:rsidRPr="00F97773">
        <w:t>.</w:t>
      </w:r>
    </w:p>
    <w:p w14:paraId="000ED7BE" w14:textId="77777777" w:rsidR="00FE0E5A" w:rsidRDefault="00FE0E5A" w:rsidP="00FE0E5A">
      <w:pPr>
        <w:keepNext/>
        <w:keepLines/>
        <w:spacing w:line="240" w:lineRule="auto"/>
        <w:rPr>
          <w:b/>
        </w:rPr>
      </w:pPr>
    </w:p>
    <w:p w14:paraId="54774780" w14:textId="77777777" w:rsidR="00FE0E5A" w:rsidRDefault="00FE0E5A" w:rsidP="00FE0E5A">
      <w:pPr>
        <w:keepNext/>
        <w:keepLines/>
        <w:spacing w:line="240" w:lineRule="auto"/>
        <w:rPr>
          <w:b/>
        </w:rPr>
      </w:pPr>
      <w:r w:rsidRPr="00FE0E5A">
        <w:rPr>
          <w:b/>
        </w:rPr>
        <w:t>Testing through the stages of conception</w:t>
      </w:r>
    </w:p>
    <w:p w14:paraId="7EFECB2B" w14:textId="77777777" w:rsidR="007E3EE9" w:rsidRDefault="007E3EE9" w:rsidP="00FE0E5A">
      <w:pPr>
        <w:keepNext/>
        <w:keepLines/>
        <w:spacing w:line="240" w:lineRule="auto"/>
        <w:rPr>
          <w:b/>
        </w:rPr>
      </w:pPr>
    </w:p>
    <w:p w14:paraId="0FC53E04" w14:textId="77777777" w:rsidR="007E3EE9" w:rsidRPr="00F97773" w:rsidRDefault="007E3EE9" w:rsidP="00FE0E5A">
      <w:pPr>
        <w:keepNext/>
        <w:keepLines/>
        <w:spacing w:line="240" w:lineRule="auto"/>
        <w:rPr>
          <w:b/>
        </w:rPr>
      </w:pPr>
      <w:r w:rsidRPr="007E3EE9">
        <w:rPr>
          <w:b/>
          <w:noProof/>
          <w:lang w:val="en-ZA" w:eastAsia="en-ZA"/>
        </w:rPr>
        <w:drawing>
          <wp:inline distT="0" distB="0" distL="0" distR="0" wp14:anchorId="55CF2142" wp14:editId="063BC589">
            <wp:extent cx="5943600" cy="2357755"/>
            <wp:effectExtent l="0" t="0" r="0" b="4445"/>
            <wp:docPr id="7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pic:cNvPicPr>
                      <a:picLocks noChangeAspect="1"/>
                    </pic:cNvPicPr>
                  </pic:nvPicPr>
                  <pic:blipFill>
                    <a:blip r:embed="rId25"/>
                    <a:stretch>
                      <a:fillRect/>
                    </a:stretch>
                  </pic:blipFill>
                  <pic:spPr>
                    <a:xfrm>
                      <a:off x="0" y="0"/>
                      <a:ext cx="5943600" cy="2357755"/>
                    </a:xfrm>
                    <a:prstGeom prst="rect">
                      <a:avLst/>
                    </a:prstGeom>
                  </pic:spPr>
                </pic:pic>
              </a:graphicData>
            </a:graphic>
          </wp:inline>
        </w:drawing>
      </w:r>
    </w:p>
    <w:p w14:paraId="1CE8C9A4" w14:textId="77777777" w:rsidR="009F5282" w:rsidRPr="00F97773" w:rsidRDefault="009B1101" w:rsidP="009B1101">
      <w:pPr>
        <w:pStyle w:val="Caption"/>
        <w:rPr>
          <w:szCs w:val="22"/>
        </w:rPr>
      </w:pPr>
      <w:bookmarkStart w:id="73" w:name="_Toc12031800"/>
      <w:r w:rsidRPr="00F97773">
        <w:t xml:space="preserve">Figure </w:t>
      </w:r>
      <w:r w:rsidRPr="00F97773">
        <w:fldChar w:fldCharType="begin"/>
      </w:r>
      <w:r w:rsidRPr="00F97773">
        <w:instrText xml:space="preserve"> SEQ Figure \* ARABIC </w:instrText>
      </w:r>
      <w:r w:rsidRPr="00F97773">
        <w:fldChar w:fldCharType="separate"/>
      </w:r>
      <w:r w:rsidR="006B4658">
        <w:rPr>
          <w:noProof/>
        </w:rPr>
        <w:t>4</w:t>
      </w:r>
      <w:r w:rsidRPr="00F97773">
        <w:fldChar w:fldCharType="end"/>
      </w:r>
      <w:r w:rsidRPr="00F97773">
        <w:t>. Recommended genetic testing</w:t>
      </w:r>
      <w:bookmarkEnd w:id="73"/>
    </w:p>
    <w:p w14:paraId="298C562C" w14:textId="77777777" w:rsidR="00A54F61" w:rsidRPr="00F97773" w:rsidRDefault="00A54F61">
      <w:pPr>
        <w:spacing w:line="240" w:lineRule="auto"/>
        <w:rPr>
          <w:szCs w:val="22"/>
        </w:rPr>
      </w:pPr>
    </w:p>
    <w:p w14:paraId="07D2954D" w14:textId="77777777" w:rsidR="00A54F61" w:rsidRPr="00F97773" w:rsidRDefault="009F5282">
      <w:pPr>
        <w:spacing w:line="240" w:lineRule="auto"/>
        <w:rPr>
          <w:szCs w:val="22"/>
        </w:rPr>
      </w:pPr>
      <w:r w:rsidRPr="00F97773">
        <w:rPr>
          <w:noProof/>
          <w:lang w:val="en-ZA" w:eastAsia="en-ZA"/>
        </w:rPr>
        <mc:AlternateContent>
          <mc:Choice Requires="wps">
            <w:drawing>
              <wp:inline distT="0" distB="0" distL="0" distR="0" wp14:anchorId="3E15C31B" wp14:editId="63EAAE56">
                <wp:extent cx="1828800" cy="1828800"/>
                <wp:effectExtent l="0" t="0" r="19050" b="13970"/>
                <wp:docPr id="62" name="Text Box 6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solidFill>
                            <a:schemeClr val="bg1">
                              <a:lumMod val="95000"/>
                            </a:schemeClr>
                          </a:solidFill>
                        </a:ln>
                      </wps:spPr>
                      <wps:txbx>
                        <w:txbxContent>
                          <w:p w14:paraId="36D6A59F" w14:textId="77777777" w:rsidR="00E306AC" w:rsidRPr="00385135" w:rsidRDefault="00E306AC" w:rsidP="009F5282">
                            <w:pPr>
                              <w:contextualSpacing/>
                              <w:rPr>
                                <w:b/>
                                <w:szCs w:val="20"/>
                              </w:rPr>
                            </w:pPr>
                            <w:r w:rsidRPr="00385135">
                              <w:rPr>
                                <w:b/>
                                <w:szCs w:val="20"/>
                              </w:rPr>
                              <w:t>Key Areas:</w:t>
                            </w:r>
                          </w:p>
                          <w:p w14:paraId="639CA81D" w14:textId="77777777" w:rsidR="00E306AC" w:rsidRPr="00385135" w:rsidRDefault="00E306AC" w:rsidP="0013096F">
                            <w:pPr>
                              <w:pStyle w:val="ListParagraph"/>
                              <w:numPr>
                                <w:ilvl w:val="0"/>
                                <w:numId w:val="43"/>
                              </w:numPr>
                            </w:pPr>
                            <w:r w:rsidRPr="00385135">
                              <w:t>Standard of care of infertile persons involves providing information on infertility causes and prevention and have treatment options discussed with them</w:t>
                            </w:r>
                            <w:r>
                              <w:t>.</w:t>
                            </w:r>
                          </w:p>
                          <w:p w14:paraId="0BEA5B32" w14:textId="77777777" w:rsidR="00E306AC" w:rsidRPr="00385135" w:rsidRDefault="00E306AC" w:rsidP="0013096F">
                            <w:pPr>
                              <w:pStyle w:val="ListParagraph"/>
                              <w:numPr>
                                <w:ilvl w:val="0"/>
                                <w:numId w:val="43"/>
                              </w:numPr>
                            </w:pPr>
                            <w:r w:rsidRPr="00385135">
                              <w:t>Persons requesting fertility care should be provided with appropriate diagnostic workup and receive appropriate psychological and emotional support as a basic standard of care.</w:t>
                            </w:r>
                          </w:p>
                          <w:p w14:paraId="38B94DE7" w14:textId="77777777" w:rsidR="00E306AC" w:rsidRPr="00385135" w:rsidRDefault="00E306AC" w:rsidP="0013096F">
                            <w:pPr>
                              <w:pStyle w:val="ListParagraph"/>
                              <w:numPr>
                                <w:ilvl w:val="0"/>
                                <w:numId w:val="43"/>
                              </w:numPr>
                            </w:pPr>
                            <w:r w:rsidRPr="00385135">
                              <w:t xml:space="preserve">An </w:t>
                            </w:r>
                            <w:r>
                              <w:t>i</w:t>
                            </w:r>
                            <w:r w:rsidRPr="00385135">
                              <w:t>nfertile female patient should receive a test for ovulation</w:t>
                            </w:r>
                            <w:r>
                              <w:t xml:space="preserve"> and a test for tubal patency as a </w:t>
                            </w:r>
                            <w:r w:rsidRPr="00385135">
                              <w:t>minimum package of testing</w:t>
                            </w:r>
                            <w:r>
                              <w:t>.</w:t>
                            </w:r>
                          </w:p>
                          <w:p w14:paraId="37EE6E5C" w14:textId="77777777" w:rsidR="00E306AC" w:rsidRPr="00385135" w:rsidRDefault="00E306AC" w:rsidP="0013096F">
                            <w:pPr>
                              <w:pStyle w:val="ListParagraph"/>
                              <w:numPr>
                                <w:ilvl w:val="0"/>
                                <w:numId w:val="43"/>
                              </w:numPr>
                            </w:pPr>
                            <w:r w:rsidRPr="00385135">
                              <w:t xml:space="preserve">An </w:t>
                            </w:r>
                            <w:r>
                              <w:t>i</w:t>
                            </w:r>
                            <w:r w:rsidRPr="00385135">
                              <w:t>nfertile male should receive a semen analysis a</w:t>
                            </w:r>
                            <w:r>
                              <w:t>s a</w:t>
                            </w:r>
                            <w:r w:rsidRPr="00385135">
                              <w:t xml:space="preserve"> minimum investigation</w:t>
                            </w:r>
                            <w:r>
                              <w:t>.</w:t>
                            </w:r>
                          </w:p>
                          <w:p w14:paraId="510C9849" w14:textId="77777777" w:rsidR="00E306AC" w:rsidRPr="00385135" w:rsidRDefault="00E306AC" w:rsidP="0013096F">
                            <w:pPr>
                              <w:pStyle w:val="ListParagraph"/>
                              <w:numPr>
                                <w:ilvl w:val="0"/>
                                <w:numId w:val="43"/>
                              </w:numPr>
                              <w:rPr>
                                <w:rFonts w:cstheme="minorHAnsi"/>
                              </w:rPr>
                            </w:pPr>
                            <w:r w:rsidRPr="00385135">
                              <w:t>Genetic screening should be offered where appropriate</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E635B5D" id="Text Box 62"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" fillcolor="#e2efd9 [665]" strokecolor="#f2f2f2 [3052]" strokeweight=".5pt">
                <v:textbox style="mso-fit-shape-to-text:t">
                  <w:txbxContent>
                    <w:p w:rsidR="00E306AC" w:rsidRPr="00385135" w:rsidRDefault="00E306AC" w:rsidP="009F5282">
                      <w:pPr>
                        <w:contextualSpacing/>
                        <w:rPr>
                          <w:b/>
                          <w:szCs w:val="20"/>
                        </w:rPr>
                      </w:pPr>
                      <w:r w:rsidRPr="00385135">
                        <w:rPr>
                          <w:b/>
                          <w:szCs w:val="20"/>
                        </w:rPr>
                        <w:t>Key Areas:</w:t>
                      </w:r>
                    </w:p>
                    <w:p w:rsidR="00E306AC" w:rsidRPr="00385135" w:rsidRDefault="00E306AC" w:rsidP="0013096F">
                      <w:pPr>
                        <w:pStyle w:val="ListParagraph"/>
                        <w:numPr>
                          <w:ilvl w:val="0"/>
                          <w:numId w:val="43"/>
                        </w:numPr>
                      </w:pPr>
                      <w:r w:rsidRPr="00385135">
                        <w:t>Standard of care of infertile persons involves providing information on infertility causes and prevention and have treatment options discussed with them</w:t>
                      </w:r>
                      <w:r>
                        <w:t>.</w:t>
                      </w:r>
                    </w:p>
                    <w:p w:rsidR="00E306AC" w:rsidRPr="00385135" w:rsidRDefault="00E306AC" w:rsidP="0013096F">
                      <w:pPr>
                        <w:pStyle w:val="ListParagraph"/>
                        <w:numPr>
                          <w:ilvl w:val="0"/>
                          <w:numId w:val="43"/>
                        </w:numPr>
                      </w:pPr>
                      <w:r w:rsidRPr="00385135">
                        <w:t>Persons requesting fertility care should be provided with appropriate diagnostic workup and receive appropriate psychological and emotional support as a basic standard of care.</w:t>
                      </w:r>
                    </w:p>
                    <w:p w:rsidR="00E306AC" w:rsidRPr="00385135" w:rsidRDefault="00E306AC" w:rsidP="0013096F">
                      <w:pPr>
                        <w:pStyle w:val="ListParagraph"/>
                        <w:numPr>
                          <w:ilvl w:val="0"/>
                          <w:numId w:val="43"/>
                        </w:numPr>
                      </w:pPr>
                      <w:r w:rsidRPr="00385135">
                        <w:t xml:space="preserve">An </w:t>
                      </w:r>
                      <w:r>
                        <w:t>i</w:t>
                      </w:r>
                      <w:r w:rsidRPr="00385135">
                        <w:t>nfertile female patient should receive a test for ovulation</w:t>
                      </w:r>
                      <w:r>
                        <w:t xml:space="preserve"> and a test for tubal patency as a </w:t>
                      </w:r>
                      <w:r w:rsidRPr="00385135">
                        <w:t>minimum package of testing</w:t>
                      </w:r>
                      <w:r>
                        <w:t>.</w:t>
                      </w:r>
                    </w:p>
                    <w:p w:rsidR="00E306AC" w:rsidRPr="00385135" w:rsidRDefault="00E306AC" w:rsidP="0013096F">
                      <w:pPr>
                        <w:pStyle w:val="ListParagraph"/>
                        <w:numPr>
                          <w:ilvl w:val="0"/>
                          <w:numId w:val="43"/>
                        </w:numPr>
                      </w:pPr>
                      <w:r w:rsidRPr="00385135">
                        <w:t xml:space="preserve">An </w:t>
                      </w:r>
                      <w:r>
                        <w:t>i</w:t>
                      </w:r>
                      <w:r w:rsidRPr="00385135">
                        <w:t>nfertile male should receive a semen analysis a</w:t>
                      </w:r>
                      <w:r>
                        <w:t>s a</w:t>
                      </w:r>
                      <w:r w:rsidRPr="00385135">
                        <w:t xml:space="preserve"> minimum investigation</w:t>
                      </w:r>
                      <w:r>
                        <w:t>.</w:t>
                      </w:r>
                    </w:p>
                    <w:p w:rsidR="00E306AC" w:rsidRPr="00385135" w:rsidRDefault="00E306AC" w:rsidP="0013096F">
                      <w:pPr>
                        <w:pStyle w:val="ListParagraph"/>
                        <w:numPr>
                          <w:ilvl w:val="0"/>
                          <w:numId w:val="43"/>
                        </w:numPr>
                        <w:rPr>
                          <w:rFonts w:cstheme="minorHAnsi"/>
                        </w:rPr>
                      </w:pPr>
                      <w:r w:rsidRPr="00385135">
                        <w:t>Genetic screening should be offered where appropriate</w:t>
                      </w:r>
                      <w:r>
                        <w:t>.</w:t>
                      </w:r>
                    </w:p>
                  </w:txbxContent>
                </v:textbox>
                <w10:anchorlock/>
              </v:shape>
            </w:pict>
          </mc:Fallback>
        </mc:AlternateContent>
      </w:r>
    </w:p>
    <w:p w14:paraId="34B6711B" w14:textId="77777777" w:rsidR="00A54F61" w:rsidRPr="00F97773" w:rsidRDefault="00A54F61">
      <w:pPr>
        <w:spacing w:line="240" w:lineRule="auto"/>
        <w:rPr>
          <w:szCs w:val="22"/>
        </w:rPr>
      </w:pPr>
    </w:p>
    <w:p w14:paraId="561DF33F" w14:textId="77777777" w:rsidR="00A54F61" w:rsidRPr="00F97773" w:rsidRDefault="00A54F61">
      <w:pPr>
        <w:spacing w:line="240" w:lineRule="auto"/>
        <w:rPr>
          <w:szCs w:val="22"/>
        </w:rPr>
      </w:pPr>
    </w:p>
    <w:p w14:paraId="56099AF1" w14:textId="77777777" w:rsidR="00A54F61" w:rsidRPr="00F97773" w:rsidRDefault="00A54F61">
      <w:pPr>
        <w:spacing w:line="240" w:lineRule="auto"/>
        <w:rPr>
          <w:szCs w:val="22"/>
        </w:rPr>
      </w:pPr>
      <w:r w:rsidRPr="00F97773">
        <w:rPr>
          <w:szCs w:val="22"/>
        </w:rPr>
        <w:br w:type="page"/>
      </w:r>
    </w:p>
    <w:p w14:paraId="4989EE56" w14:textId="77777777" w:rsidR="00A54F61" w:rsidRPr="00F97773" w:rsidRDefault="00A54F61" w:rsidP="00A54F61">
      <w:pPr>
        <w:pStyle w:val="Heading1"/>
        <w:rPr>
          <w:rFonts w:cstheme="majorBidi"/>
          <w:bCs/>
          <w:color w:val="2F5496" w:themeColor="accent1" w:themeShade="BF"/>
          <w:sz w:val="20"/>
          <w:szCs w:val="20"/>
        </w:rPr>
      </w:pPr>
      <w:bookmarkStart w:id="74" w:name="_Toc12031777"/>
      <w:r w:rsidRPr="00F97773">
        <w:lastRenderedPageBreak/>
        <w:t>Counselling and psychological support</w:t>
      </w:r>
      <w:bookmarkEnd w:id="74"/>
    </w:p>
    <w:p w14:paraId="4B892A77" w14:textId="77777777" w:rsidR="00A54F61" w:rsidRPr="00F97773" w:rsidRDefault="00A54F61" w:rsidP="00A54F61"/>
    <w:p w14:paraId="682EED2C" w14:textId="77777777" w:rsidR="00A54F61" w:rsidRPr="00F97773" w:rsidRDefault="00A54F61" w:rsidP="00A54F61">
      <w:pPr>
        <w:pStyle w:val="Heading2"/>
      </w:pPr>
      <w:bookmarkStart w:id="75" w:name="_Toc12031778"/>
      <w:bookmarkStart w:id="76" w:name="_Toc525277176"/>
      <w:r w:rsidRPr="00F97773">
        <w:t>Psychological impact of infertility</w:t>
      </w:r>
      <w:bookmarkEnd w:id="75"/>
    </w:p>
    <w:bookmarkEnd w:id="76"/>
    <w:p w14:paraId="6B4D97EF" w14:textId="77777777" w:rsidR="00A54F61" w:rsidRPr="00F97773" w:rsidRDefault="00A54F61" w:rsidP="00A54F61">
      <w:pPr>
        <w:rPr>
          <w:szCs w:val="22"/>
        </w:rPr>
      </w:pPr>
    </w:p>
    <w:p w14:paraId="1ACA9BB2" w14:textId="77777777" w:rsidR="00A54F61" w:rsidRPr="00F97773" w:rsidRDefault="00A54F61" w:rsidP="00A54F61">
      <w:pPr>
        <w:rPr>
          <w:szCs w:val="22"/>
        </w:rPr>
      </w:pPr>
      <w:r w:rsidRPr="00F97773">
        <w:rPr>
          <w:szCs w:val="22"/>
        </w:rPr>
        <w:t>There is tremendous psychological stress in people who are unable to achieve a pregnancy. In addition to the social stress and stigma, the diagnosis of infertility itself causes distress. The diagnosis and treatment of their condition is often very lengthy and cumbersome. They also have to manage the psychological stress of the knowledge that they may not achieve a pregnancy despite the extensive interventions. Some clients discontinue prematurely purely because of the burden of treatment. The stress, financial burden</w:t>
      </w:r>
      <w:r w:rsidR="00B21CD0" w:rsidRPr="00F97773">
        <w:rPr>
          <w:szCs w:val="22"/>
        </w:rPr>
        <w:t>,</w:t>
      </w:r>
      <w:r w:rsidRPr="00F97773">
        <w:rPr>
          <w:szCs w:val="22"/>
        </w:rPr>
        <w:t xml:space="preserve"> and the repeated visits and investigations</w:t>
      </w:r>
      <w:r w:rsidR="00B21CD0" w:rsidRPr="00F97773">
        <w:rPr>
          <w:szCs w:val="22"/>
        </w:rPr>
        <w:t>,</w:t>
      </w:r>
      <w:r w:rsidRPr="00F97773">
        <w:rPr>
          <w:szCs w:val="22"/>
        </w:rPr>
        <w:t xml:space="preserve"> which are often very invasive, have an impact on the drop-out rate of patients. In those that achieve a pregnancy, they still experience anxiety throughout the pregnancy. </w:t>
      </w:r>
    </w:p>
    <w:p w14:paraId="69C3B67B" w14:textId="77777777" w:rsidR="00B21CD0" w:rsidRPr="00F97773" w:rsidRDefault="00B21CD0" w:rsidP="00A54F61">
      <w:pPr>
        <w:rPr>
          <w:szCs w:val="22"/>
        </w:rPr>
      </w:pPr>
    </w:p>
    <w:p w14:paraId="143C7D14" w14:textId="77777777" w:rsidR="00A54F61" w:rsidRPr="00F97773" w:rsidRDefault="00A54F61" w:rsidP="00B8799B">
      <w:pPr>
        <w:rPr>
          <w:rFonts w:eastAsia="Times New Roman" w:cs="Arial"/>
          <w:szCs w:val="22"/>
        </w:rPr>
      </w:pPr>
      <w:r w:rsidRPr="00F97773">
        <w:rPr>
          <w:szCs w:val="22"/>
        </w:rPr>
        <w:t xml:space="preserve">Providing high-quality fertility health care implies not only focusing on medical treatment for patients to achieve a successful pregnancy, but also emotionally supporting patients and healthcare providers in managing the psychological effects. The </w:t>
      </w:r>
      <w:r w:rsidR="002966C2" w:rsidRPr="00F97773">
        <w:rPr>
          <w:szCs w:val="22"/>
        </w:rPr>
        <w:t>European Society of Human Reproduction and Embryology (</w:t>
      </w:r>
      <w:r w:rsidRPr="00F97773">
        <w:rPr>
          <w:szCs w:val="22"/>
        </w:rPr>
        <w:t>ESHRE</w:t>
      </w:r>
      <w:r w:rsidR="002966C2" w:rsidRPr="00F97773">
        <w:rPr>
          <w:szCs w:val="22"/>
        </w:rPr>
        <w:t>)</w:t>
      </w:r>
      <w:r w:rsidRPr="00F97773">
        <w:rPr>
          <w:szCs w:val="22"/>
        </w:rPr>
        <w:t xml:space="preserve"> Guidelines for Routine P</w:t>
      </w:r>
      <w:r w:rsidRPr="00F97773">
        <w:rPr>
          <w:rFonts w:eastAsia="Times New Roman" w:cs="Arial"/>
          <w:szCs w:val="22"/>
        </w:rPr>
        <w:t>sychosocial care in infertility and medically assisted reproduction</w:t>
      </w:r>
      <w:r w:rsidR="002966C2" w:rsidRPr="00F97773">
        <w:rPr>
          <w:rFonts w:eastAsia="Times New Roman" w:cs="Arial"/>
          <w:szCs w:val="22"/>
        </w:rPr>
        <w:t xml:space="preserve"> </w:t>
      </w:r>
      <w:r w:rsidRPr="00F97773">
        <w:rPr>
          <w:rFonts w:eastAsia="Times New Roman" w:cs="Arial"/>
          <w:szCs w:val="22"/>
        </w:rPr>
        <w:t>–</w:t>
      </w:r>
      <w:r w:rsidR="002966C2" w:rsidRPr="00F97773">
        <w:rPr>
          <w:rFonts w:eastAsia="Times New Roman" w:cs="Arial"/>
          <w:szCs w:val="22"/>
        </w:rPr>
        <w:t xml:space="preserve"> </w:t>
      </w:r>
      <w:r w:rsidRPr="00F97773">
        <w:rPr>
          <w:rFonts w:eastAsia="Times New Roman" w:cs="Arial"/>
          <w:szCs w:val="22"/>
        </w:rPr>
        <w:t>A guide for fertility staff, gives recommendations of psychological management of patients before, during</w:t>
      </w:r>
      <w:r w:rsidR="002966C2" w:rsidRPr="00F97773">
        <w:rPr>
          <w:rFonts w:eastAsia="Times New Roman" w:cs="Arial"/>
          <w:szCs w:val="22"/>
        </w:rPr>
        <w:t>,</w:t>
      </w:r>
      <w:r w:rsidRPr="00F97773">
        <w:rPr>
          <w:rFonts w:eastAsia="Times New Roman" w:cs="Arial"/>
          <w:szCs w:val="22"/>
        </w:rPr>
        <w:t xml:space="preserve"> and after treatment.</w:t>
      </w:r>
      <w:r w:rsidR="002966C2" w:rsidRPr="00F97773">
        <w:rPr>
          <w:rFonts w:eastAsia="Times New Roman" w:cs="Arial"/>
          <w:szCs w:val="22"/>
        </w:rPr>
        <w:fldChar w:fldCharType="begin"/>
      </w:r>
      <w:r w:rsidR="002966C2" w:rsidRPr="00F97773">
        <w:rPr>
          <w:rFonts w:eastAsia="Times New Roman" w:cs="Arial"/>
          <w:szCs w:val="22"/>
        </w:rPr>
        <w:instrText xml:space="preserve"> ADDIN EN.CITE &lt;EndNote&gt;&lt;Cite&gt;&lt;Author&gt;European Society of Human Reproduction and Embryology&lt;/Author&gt;&lt;Year&gt;2015&lt;/Year&gt;&lt;RecNum&gt;227&lt;/RecNum&gt;&lt;DisplayText&gt;&lt;style face="superscript"&gt;18&lt;/style&gt;&lt;/DisplayText&gt;&lt;record&gt;&lt;rec-number&gt;227&lt;/rec-number&gt;&lt;foreign-keys&gt;&lt;key app="EN" db-id="eare2taxlax2sqezt0kv0afm2vr2vt95dwsz" timestamp="1542606775"&gt;227&lt;/key&gt;&lt;/foreign-keys&gt;&lt;ref-type name="Generic"&gt;13&lt;/ref-type&gt;&lt;contributors&gt;&lt;authors&gt;&lt;author&gt;European Society of Human Reproduction and Embryology,&lt;/author&gt;&lt;/authors&gt;&lt;/contributors&gt;&lt;titles&gt;&lt;title&gt;Routine psychosocial care in infertility and medically assisted reproduction – A guide for fertility staff&lt;/title&gt;&lt;/titles&gt;&lt;dates&gt;&lt;year&gt;2015&lt;/year&gt;&lt;/dates&gt;&lt;publisher&gt;ESHRE&lt;/publisher&gt;&lt;urls&gt;&lt;related-urls&gt;&lt;url&gt;https://www.eshre.eu/Guidelines-and-Legal/Guidelines/Psychosocial-care-guideline&lt;/url&gt;&lt;/related-urls&gt;&lt;/urls&gt;&lt;/record&gt;&lt;/Cite&gt;&lt;/EndNote&gt;</w:instrText>
      </w:r>
      <w:r w:rsidR="002966C2" w:rsidRPr="00F97773">
        <w:rPr>
          <w:rFonts w:eastAsia="Times New Roman" w:cs="Arial"/>
          <w:szCs w:val="22"/>
        </w:rPr>
        <w:fldChar w:fldCharType="separate"/>
      </w:r>
      <w:r w:rsidR="002966C2" w:rsidRPr="00F97773">
        <w:rPr>
          <w:rFonts w:eastAsia="Times New Roman" w:cs="Arial"/>
          <w:noProof/>
          <w:szCs w:val="22"/>
          <w:vertAlign w:val="superscript"/>
        </w:rPr>
        <w:t>18</w:t>
      </w:r>
      <w:r w:rsidR="002966C2" w:rsidRPr="00F97773">
        <w:rPr>
          <w:rFonts w:eastAsia="Times New Roman" w:cs="Arial"/>
          <w:szCs w:val="22"/>
        </w:rPr>
        <w:fldChar w:fldCharType="end"/>
      </w:r>
    </w:p>
    <w:p w14:paraId="6F972D6C" w14:textId="77777777" w:rsidR="00974131" w:rsidRPr="00F97773" w:rsidRDefault="00974131" w:rsidP="00B8799B">
      <w:pPr>
        <w:rPr>
          <w:rFonts w:eastAsia="Times New Roman" w:cs="Arial"/>
          <w:szCs w:val="22"/>
        </w:rPr>
      </w:pPr>
    </w:p>
    <w:p w14:paraId="15B67B2D" w14:textId="77777777" w:rsidR="00974131" w:rsidRPr="00F97773" w:rsidRDefault="00974131">
      <w:pPr>
        <w:spacing w:line="240" w:lineRule="auto"/>
        <w:rPr>
          <w:szCs w:val="22"/>
        </w:rPr>
      </w:pPr>
      <w:r w:rsidRPr="00F97773">
        <w:rPr>
          <w:noProof/>
          <w:lang w:val="en-ZA" w:eastAsia="en-ZA"/>
        </w:rPr>
        <mc:AlternateContent>
          <mc:Choice Requires="wps">
            <w:drawing>
              <wp:inline distT="0" distB="0" distL="0" distR="0" wp14:anchorId="3D2EF6AE" wp14:editId="4DBA3818">
                <wp:extent cx="1828800" cy="1828800"/>
                <wp:effectExtent l="0" t="0" r="19050" b="12700"/>
                <wp:docPr id="63" name="Text Box 6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solidFill>
                            <a:schemeClr val="bg1">
                              <a:lumMod val="95000"/>
                            </a:schemeClr>
                          </a:solidFill>
                        </a:ln>
                      </wps:spPr>
                      <wps:txbx>
                        <w:txbxContent>
                          <w:p w14:paraId="5448F8E6" w14:textId="77777777" w:rsidR="00E306AC" w:rsidRPr="00A049BA" w:rsidRDefault="00E306AC" w:rsidP="006248D8">
                            <w:pPr>
                              <w:spacing w:line="240" w:lineRule="auto"/>
                              <w:contextualSpacing/>
                              <w:rPr>
                                <w:b/>
                                <w:szCs w:val="22"/>
                              </w:rPr>
                            </w:pPr>
                            <w:r w:rsidRPr="00A049BA">
                              <w:rPr>
                                <w:b/>
                                <w:szCs w:val="22"/>
                              </w:rPr>
                              <w:t>Key Areas:</w:t>
                            </w:r>
                          </w:p>
                          <w:p w14:paraId="0E817F47" w14:textId="77777777" w:rsidR="00E306AC" w:rsidRPr="00A049BA" w:rsidRDefault="00E306AC" w:rsidP="0013096F">
                            <w:pPr>
                              <w:pStyle w:val="ListParagraph"/>
                              <w:numPr>
                                <w:ilvl w:val="0"/>
                                <w:numId w:val="25"/>
                              </w:numPr>
                              <w:spacing w:line="240" w:lineRule="auto"/>
                              <w:rPr>
                                <w:szCs w:val="22"/>
                              </w:rPr>
                            </w:pPr>
                            <w:r w:rsidRPr="00A049BA">
                              <w:rPr>
                                <w:szCs w:val="22"/>
                              </w:rPr>
                              <w:t>Psychological care enables couples, their families, and their healthcare providers to optimize fertility care and manage the psychological and social implications of infertility and its treatment</w:t>
                            </w:r>
                            <w:r>
                              <w:rPr>
                                <w:szCs w:val="22"/>
                              </w:rPr>
                              <w:t>.</w:t>
                            </w:r>
                          </w:p>
                          <w:p w14:paraId="18FC739A" w14:textId="77777777" w:rsidR="00E306AC" w:rsidRPr="00A049BA" w:rsidRDefault="00E306AC" w:rsidP="0013096F">
                            <w:pPr>
                              <w:pStyle w:val="ListParagraph"/>
                              <w:numPr>
                                <w:ilvl w:val="0"/>
                                <w:numId w:val="25"/>
                              </w:numPr>
                              <w:spacing w:line="240" w:lineRule="auto"/>
                              <w:rPr>
                                <w:szCs w:val="22"/>
                              </w:rPr>
                            </w:pPr>
                            <w:r w:rsidRPr="00A049BA">
                              <w:rPr>
                                <w:szCs w:val="22"/>
                              </w:rPr>
                              <w:t>Infertility counselling should be undertaken by qualified and registered counsellor and/or psychologist</w:t>
                            </w:r>
                            <w:r>
                              <w:rPr>
                                <w:szCs w:val="22"/>
                              </w:rPr>
                              <w:t>.</w:t>
                            </w:r>
                            <w:r w:rsidRPr="00A049BA">
                              <w:rPr>
                                <w:szCs w:val="22"/>
                              </w:rPr>
                              <w:t xml:space="preserve"> </w:t>
                            </w:r>
                          </w:p>
                          <w:p w14:paraId="27EBA640" w14:textId="77777777" w:rsidR="00E306AC" w:rsidRPr="00A049BA" w:rsidRDefault="00E306AC" w:rsidP="0013096F">
                            <w:pPr>
                              <w:pStyle w:val="ListParagraph"/>
                              <w:numPr>
                                <w:ilvl w:val="0"/>
                                <w:numId w:val="25"/>
                              </w:numPr>
                              <w:spacing w:line="240" w:lineRule="auto"/>
                              <w:rPr>
                                <w:szCs w:val="22"/>
                              </w:rPr>
                            </w:pPr>
                            <w:r w:rsidRPr="00A049BA">
                              <w:rPr>
                                <w:szCs w:val="22"/>
                              </w:rPr>
                              <w:t>Patient-centred care is important as it focuses on the patient’s experience of illness and health care</w:t>
                            </w:r>
                            <w:r>
                              <w:rPr>
                                <w:szCs w:val="22"/>
                              </w:rPr>
                              <w:t>.</w:t>
                            </w:r>
                          </w:p>
                          <w:p w14:paraId="1655ADC9" w14:textId="77777777" w:rsidR="00E306AC" w:rsidRPr="00A049BA" w:rsidRDefault="00E306AC" w:rsidP="0013096F">
                            <w:pPr>
                              <w:pStyle w:val="ListParagraph"/>
                              <w:numPr>
                                <w:ilvl w:val="0"/>
                                <w:numId w:val="25"/>
                              </w:numPr>
                              <w:spacing w:line="240" w:lineRule="auto"/>
                              <w:rPr>
                                <w:szCs w:val="22"/>
                              </w:rPr>
                            </w:pPr>
                            <w:r w:rsidRPr="00A049BA">
                              <w:rPr>
                                <w:szCs w:val="22"/>
                              </w:rPr>
                              <w:t>Psychological management should be provided before, during, and after treatment</w:t>
                            </w:r>
                            <w:r>
                              <w:rPr>
                                <w:szCs w:val="22"/>
                              </w:rPr>
                              <w:t>.</w:t>
                            </w:r>
                          </w:p>
                          <w:p w14:paraId="6FF8A4E6" w14:textId="77777777" w:rsidR="00E306AC" w:rsidRPr="00A049BA" w:rsidRDefault="00E306AC" w:rsidP="0013096F">
                            <w:pPr>
                              <w:pStyle w:val="ListParagraph"/>
                              <w:numPr>
                                <w:ilvl w:val="0"/>
                                <w:numId w:val="25"/>
                              </w:numPr>
                              <w:rPr>
                                <w:szCs w:val="22"/>
                              </w:rPr>
                            </w:pPr>
                            <w:r w:rsidRPr="00A049BA">
                              <w:rPr>
                                <w:szCs w:val="22"/>
                              </w:rPr>
                              <w:t>It is recommended that all staff coming into contact with patients have a basic understanding of the psychosocial aspects</w:t>
                            </w:r>
                            <w:r>
                              <w:rPr>
                                <w:szCs w:val="2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79B1617" id="Text Box 63"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" fillcolor="#e2efd9 [665]" strokecolor="#f2f2f2 [3052]" strokeweight=".5pt">
                <v:textbox style="mso-fit-shape-to-text:t">
                  <w:txbxContent>
                    <w:p w:rsidR="00E306AC" w:rsidRPr="00A049BA" w:rsidRDefault="00E306AC" w:rsidP="006248D8">
                      <w:pPr>
                        <w:spacing w:line="240" w:lineRule="auto"/>
                        <w:contextualSpacing/>
                        <w:rPr>
                          <w:b/>
                          <w:szCs w:val="22"/>
                        </w:rPr>
                      </w:pPr>
                      <w:r w:rsidRPr="00A049BA">
                        <w:rPr>
                          <w:b/>
                          <w:szCs w:val="22"/>
                        </w:rPr>
                        <w:t>Key Areas:</w:t>
                      </w:r>
                    </w:p>
                    <w:p w:rsidR="00E306AC" w:rsidRPr="00A049BA" w:rsidRDefault="00E306AC" w:rsidP="0013096F">
                      <w:pPr>
                        <w:pStyle w:val="ListParagraph"/>
                        <w:numPr>
                          <w:ilvl w:val="0"/>
                          <w:numId w:val="25"/>
                        </w:numPr>
                        <w:spacing w:line="240" w:lineRule="auto"/>
                        <w:rPr>
                          <w:szCs w:val="22"/>
                        </w:rPr>
                      </w:pPr>
                      <w:r w:rsidRPr="00A049BA">
                        <w:rPr>
                          <w:szCs w:val="22"/>
                        </w:rPr>
                        <w:t>Psychological care enables couples, their families, and their healthcare providers to optimize fertility care and manage the psychological and social implications of infertility and its treatment</w:t>
                      </w:r>
                      <w:r>
                        <w:rPr>
                          <w:szCs w:val="22"/>
                        </w:rPr>
                        <w:t>.</w:t>
                      </w:r>
                    </w:p>
                    <w:p w:rsidR="00E306AC" w:rsidRPr="00A049BA" w:rsidRDefault="00E306AC" w:rsidP="0013096F">
                      <w:pPr>
                        <w:pStyle w:val="ListParagraph"/>
                        <w:numPr>
                          <w:ilvl w:val="0"/>
                          <w:numId w:val="25"/>
                        </w:numPr>
                        <w:spacing w:line="240" w:lineRule="auto"/>
                        <w:rPr>
                          <w:szCs w:val="22"/>
                        </w:rPr>
                      </w:pPr>
                      <w:r w:rsidRPr="00A049BA">
                        <w:rPr>
                          <w:szCs w:val="22"/>
                        </w:rPr>
                        <w:t>Infertility counselling should be undertaken by qualified and registered counsellor and/or psychologist</w:t>
                      </w:r>
                      <w:r>
                        <w:rPr>
                          <w:szCs w:val="22"/>
                        </w:rPr>
                        <w:t>.</w:t>
                      </w:r>
                      <w:r w:rsidRPr="00A049BA">
                        <w:rPr>
                          <w:szCs w:val="22"/>
                        </w:rPr>
                        <w:t xml:space="preserve"> </w:t>
                      </w:r>
                    </w:p>
                    <w:p w:rsidR="00E306AC" w:rsidRPr="00A049BA" w:rsidRDefault="00E306AC" w:rsidP="0013096F">
                      <w:pPr>
                        <w:pStyle w:val="ListParagraph"/>
                        <w:numPr>
                          <w:ilvl w:val="0"/>
                          <w:numId w:val="25"/>
                        </w:numPr>
                        <w:spacing w:line="240" w:lineRule="auto"/>
                        <w:rPr>
                          <w:szCs w:val="22"/>
                        </w:rPr>
                      </w:pPr>
                      <w:r w:rsidRPr="00A049BA">
                        <w:rPr>
                          <w:szCs w:val="22"/>
                        </w:rPr>
                        <w:t>Patient-centred care is important as it focuses on the patient’s experience of illness and health care</w:t>
                      </w:r>
                      <w:r>
                        <w:rPr>
                          <w:szCs w:val="22"/>
                        </w:rPr>
                        <w:t>.</w:t>
                      </w:r>
                    </w:p>
                    <w:p w:rsidR="00E306AC" w:rsidRPr="00A049BA" w:rsidRDefault="00E306AC" w:rsidP="0013096F">
                      <w:pPr>
                        <w:pStyle w:val="ListParagraph"/>
                        <w:numPr>
                          <w:ilvl w:val="0"/>
                          <w:numId w:val="25"/>
                        </w:numPr>
                        <w:spacing w:line="240" w:lineRule="auto"/>
                        <w:rPr>
                          <w:szCs w:val="22"/>
                        </w:rPr>
                      </w:pPr>
                      <w:r w:rsidRPr="00A049BA">
                        <w:rPr>
                          <w:szCs w:val="22"/>
                        </w:rPr>
                        <w:t>Psychological management should be provided before, during, and after treatment</w:t>
                      </w:r>
                      <w:r>
                        <w:rPr>
                          <w:szCs w:val="22"/>
                        </w:rPr>
                        <w:t>.</w:t>
                      </w:r>
                    </w:p>
                    <w:p w:rsidR="00E306AC" w:rsidRPr="00A049BA" w:rsidRDefault="00E306AC" w:rsidP="0013096F">
                      <w:pPr>
                        <w:pStyle w:val="ListParagraph"/>
                        <w:numPr>
                          <w:ilvl w:val="0"/>
                          <w:numId w:val="25"/>
                        </w:numPr>
                        <w:rPr>
                          <w:szCs w:val="22"/>
                        </w:rPr>
                      </w:pPr>
                      <w:r w:rsidRPr="00A049BA">
                        <w:rPr>
                          <w:szCs w:val="22"/>
                        </w:rPr>
                        <w:t>It is recommended that all staff coming into contact with patients have a basic understanding of the psychosocial aspects</w:t>
                      </w:r>
                      <w:r>
                        <w:rPr>
                          <w:szCs w:val="22"/>
                        </w:rPr>
                        <w:t>.</w:t>
                      </w:r>
                    </w:p>
                  </w:txbxContent>
                </v:textbox>
                <w10:anchorlock/>
              </v:shape>
            </w:pict>
          </mc:Fallback>
        </mc:AlternateContent>
      </w:r>
    </w:p>
    <w:p w14:paraId="14A03967" w14:textId="77777777" w:rsidR="00961C8A" w:rsidRPr="00F97773" w:rsidRDefault="00961C8A">
      <w:pPr>
        <w:spacing w:line="240" w:lineRule="auto"/>
        <w:rPr>
          <w:szCs w:val="22"/>
        </w:rPr>
      </w:pPr>
    </w:p>
    <w:p w14:paraId="61C6E5E7" w14:textId="77777777" w:rsidR="006C51CD" w:rsidRPr="00F97773" w:rsidRDefault="006C51CD">
      <w:pPr>
        <w:spacing w:line="240" w:lineRule="auto"/>
        <w:rPr>
          <w:szCs w:val="22"/>
        </w:rPr>
      </w:pPr>
      <w:r w:rsidRPr="00F97773">
        <w:rPr>
          <w:szCs w:val="22"/>
        </w:rPr>
        <w:br w:type="page"/>
      </w:r>
    </w:p>
    <w:p w14:paraId="266EC5AE" w14:textId="77777777" w:rsidR="006C51CD" w:rsidRPr="00F97773" w:rsidRDefault="006C51CD" w:rsidP="006C51CD">
      <w:pPr>
        <w:pStyle w:val="Heading1"/>
      </w:pPr>
      <w:bookmarkStart w:id="77" w:name="_Toc12031779"/>
      <w:r w:rsidRPr="00F97773">
        <w:lastRenderedPageBreak/>
        <w:t>Causes of infertility and treatment options</w:t>
      </w:r>
      <w:bookmarkEnd w:id="77"/>
    </w:p>
    <w:p w14:paraId="02A27A3C" w14:textId="77777777" w:rsidR="006C51CD" w:rsidRPr="00F97773" w:rsidRDefault="006C51CD" w:rsidP="006C51CD">
      <w:pPr>
        <w:rPr>
          <w:szCs w:val="22"/>
        </w:rPr>
      </w:pPr>
    </w:p>
    <w:p w14:paraId="2E37F0FE" w14:textId="77777777" w:rsidR="006C51CD" w:rsidRPr="00F97773" w:rsidRDefault="006C51CD" w:rsidP="006C51CD">
      <w:pPr>
        <w:rPr>
          <w:szCs w:val="22"/>
        </w:rPr>
      </w:pPr>
      <w:r w:rsidRPr="00F97773">
        <w:rPr>
          <w:szCs w:val="22"/>
        </w:rPr>
        <w:t xml:space="preserve">The causes of infertility and their percentage contribution are depicted in </w:t>
      </w:r>
      <w:r w:rsidRPr="00F97773">
        <w:rPr>
          <w:szCs w:val="22"/>
        </w:rPr>
        <w:fldChar w:fldCharType="begin"/>
      </w:r>
      <w:r w:rsidRPr="00F97773">
        <w:rPr>
          <w:szCs w:val="22"/>
        </w:rPr>
        <w:instrText xml:space="preserve"> REF _Ref4590618 \h </w:instrText>
      </w:r>
      <w:r w:rsidRPr="00F97773">
        <w:rPr>
          <w:szCs w:val="22"/>
        </w:rPr>
      </w:r>
      <w:r w:rsidRPr="00F97773">
        <w:rPr>
          <w:szCs w:val="22"/>
        </w:rPr>
        <w:fldChar w:fldCharType="separate"/>
      </w:r>
      <w:r w:rsidR="006B4658" w:rsidRPr="00F97773">
        <w:t xml:space="preserve">Figure </w:t>
      </w:r>
      <w:r w:rsidR="006B4658">
        <w:rPr>
          <w:noProof/>
        </w:rPr>
        <w:t>5</w:t>
      </w:r>
      <w:r w:rsidRPr="00F97773">
        <w:rPr>
          <w:szCs w:val="22"/>
        </w:rPr>
        <w:fldChar w:fldCharType="end"/>
      </w:r>
      <w:r w:rsidRPr="00F97773">
        <w:rPr>
          <w:szCs w:val="22"/>
        </w:rPr>
        <w:t xml:space="preserve"> below.</w:t>
      </w:r>
    </w:p>
    <w:p w14:paraId="332505A9" w14:textId="77777777" w:rsidR="006C51CD" w:rsidRPr="00F97773" w:rsidRDefault="006C51CD" w:rsidP="006C51CD">
      <w:pPr>
        <w:rPr>
          <w:szCs w:val="22"/>
        </w:rPr>
      </w:pPr>
    </w:p>
    <w:p w14:paraId="2E56F684" w14:textId="77777777" w:rsidR="006C51CD" w:rsidRPr="00F97773" w:rsidRDefault="006C51CD" w:rsidP="006C51CD">
      <w:pPr>
        <w:keepNext/>
      </w:pPr>
      <w:r w:rsidRPr="00F97773">
        <w:rPr>
          <w:szCs w:val="22"/>
        </w:rPr>
        <w:tab/>
      </w:r>
      <w:r w:rsidRPr="00F97773">
        <w:rPr>
          <w:noProof/>
          <w:szCs w:val="22"/>
          <w:lang w:val="en-ZA" w:eastAsia="en-ZA"/>
        </w:rPr>
        <w:drawing>
          <wp:inline distT="0" distB="0" distL="0" distR="0" wp14:anchorId="7C06C41C" wp14:editId="2A9E6CBF">
            <wp:extent cx="2767263" cy="1740568"/>
            <wp:effectExtent l="12700" t="12700" r="14605" b="120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7965" cy="1741010"/>
                    </a:xfrm>
                    <a:prstGeom prst="rect">
                      <a:avLst/>
                    </a:prstGeom>
                    <a:noFill/>
                    <a:ln>
                      <a:solidFill>
                        <a:schemeClr val="bg1">
                          <a:lumMod val="95000"/>
                        </a:schemeClr>
                      </a:solidFill>
                    </a:ln>
                  </pic:spPr>
                </pic:pic>
              </a:graphicData>
            </a:graphic>
          </wp:inline>
        </w:drawing>
      </w:r>
    </w:p>
    <w:p w14:paraId="593C02CA" w14:textId="77777777" w:rsidR="006C51CD" w:rsidRPr="00F97773" w:rsidRDefault="006C51CD" w:rsidP="006C51CD">
      <w:pPr>
        <w:pStyle w:val="Caption"/>
        <w:rPr>
          <w:sz w:val="22"/>
          <w:szCs w:val="22"/>
        </w:rPr>
      </w:pPr>
      <w:bookmarkStart w:id="78" w:name="_Ref4590618"/>
      <w:bookmarkStart w:id="79" w:name="_Toc12031801"/>
      <w:r w:rsidRPr="00F97773">
        <w:t xml:space="preserve">Figure </w:t>
      </w:r>
      <w:r w:rsidRPr="00F97773">
        <w:fldChar w:fldCharType="begin"/>
      </w:r>
      <w:r w:rsidRPr="00F97773">
        <w:instrText xml:space="preserve"> SEQ Figure \* ARABIC </w:instrText>
      </w:r>
      <w:r w:rsidRPr="00F97773">
        <w:fldChar w:fldCharType="separate"/>
      </w:r>
      <w:r w:rsidR="006B4658">
        <w:rPr>
          <w:noProof/>
        </w:rPr>
        <w:t>5</w:t>
      </w:r>
      <w:r w:rsidRPr="00F97773">
        <w:fldChar w:fldCharType="end"/>
      </w:r>
      <w:bookmarkEnd w:id="78"/>
      <w:r w:rsidRPr="00F97773">
        <w:t>. Causes of infertility</w:t>
      </w:r>
      <w:bookmarkEnd w:id="79"/>
    </w:p>
    <w:p w14:paraId="6E43DB3E" w14:textId="77777777" w:rsidR="006C51CD" w:rsidRPr="00F97773" w:rsidRDefault="006C51CD" w:rsidP="006C51CD">
      <w:pPr>
        <w:rPr>
          <w:szCs w:val="22"/>
        </w:rPr>
      </w:pPr>
    </w:p>
    <w:p w14:paraId="3C3ECDE3" w14:textId="77777777" w:rsidR="006C51CD" w:rsidRPr="00F97773" w:rsidRDefault="006C51CD" w:rsidP="006C51CD">
      <w:pPr>
        <w:pStyle w:val="Heading2"/>
      </w:pPr>
      <w:bookmarkStart w:id="80" w:name="_Toc12031780"/>
      <w:r w:rsidRPr="00F97773">
        <w:t>Female factor infertility</w:t>
      </w:r>
      <w:bookmarkEnd w:id="80"/>
    </w:p>
    <w:p w14:paraId="506D5AC0" w14:textId="77777777" w:rsidR="006C51CD" w:rsidRPr="00F97773" w:rsidRDefault="006C51CD" w:rsidP="006C51CD">
      <w:pPr>
        <w:rPr>
          <w:szCs w:val="22"/>
        </w:rPr>
      </w:pPr>
    </w:p>
    <w:p w14:paraId="0E3F5710" w14:textId="77777777" w:rsidR="006C51CD" w:rsidRPr="00F97773" w:rsidRDefault="006C51CD" w:rsidP="006C51CD">
      <w:pPr>
        <w:rPr>
          <w:b/>
          <w:szCs w:val="22"/>
        </w:rPr>
      </w:pPr>
      <w:r w:rsidRPr="00F97773">
        <w:rPr>
          <w:b/>
          <w:szCs w:val="22"/>
        </w:rPr>
        <w:t>Introduction</w:t>
      </w:r>
    </w:p>
    <w:p w14:paraId="2EFBB616" w14:textId="77777777" w:rsidR="006C51CD" w:rsidRPr="00F97773" w:rsidRDefault="006C51CD" w:rsidP="006C51CD">
      <w:pPr>
        <w:rPr>
          <w:szCs w:val="22"/>
        </w:rPr>
      </w:pPr>
      <w:r w:rsidRPr="00F97773">
        <w:rPr>
          <w:szCs w:val="22"/>
        </w:rPr>
        <w:t>One third of all causes of infertility are solely due to female factors.</w:t>
      </w:r>
      <w:r w:rsidRPr="00F97773">
        <w:rPr>
          <w:szCs w:val="22"/>
        </w:rPr>
        <w:fldChar w:fldCharType="begin"/>
      </w:r>
      <w:r w:rsidRPr="00F97773">
        <w:rPr>
          <w:szCs w:val="22"/>
        </w:rPr>
        <w:instrText xml:space="preserve"> ADDIN EN.CITE &lt;EndNote&gt;&lt;Cite&gt;&lt;Author&gt;World Health Organization&lt;/Author&gt;&lt;RecNum&gt;269&lt;/RecNum&gt;&lt;DisplayText&gt;&lt;style face="superscript"&gt;14&lt;/style&gt;&lt;/DisplayText&gt;&lt;record&gt;&lt;rec-number&gt;269&lt;/rec-number&gt;&lt;foreign-keys&gt;&lt;key app="EN" db-id="eare2taxlax2sqezt0kv0afm2vr2vt95dwsz" timestamp="1553673474"&gt;269&lt;/key&gt;&lt;/foreign-keys&gt;&lt;ref-type name="Report"&gt;27&lt;/ref-type&gt;&lt;contributors&gt;&lt;authors&gt;&lt;author&gt;World Health Organization,&lt;/author&gt;&lt;/authors&gt;&lt;/contributors&gt;&lt;titles&gt;&lt;title&gt;WHO laboratory manual for the examination and processing of human semen, Fifth edition&lt;/title&gt;&lt;/titles&gt;&lt;dates&gt;&lt;/dates&gt;&lt;urls&gt;&lt;/urls&gt;&lt;/record&gt;&lt;/Cite&gt;&lt;/EndNote&gt;</w:instrText>
      </w:r>
      <w:r w:rsidRPr="00F97773">
        <w:rPr>
          <w:szCs w:val="22"/>
        </w:rPr>
        <w:fldChar w:fldCharType="separate"/>
      </w:r>
      <w:r w:rsidRPr="00F97773">
        <w:rPr>
          <w:noProof/>
          <w:szCs w:val="22"/>
          <w:vertAlign w:val="superscript"/>
        </w:rPr>
        <w:t>14</w:t>
      </w:r>
      <w:r w:rsidRPr="00F97773">
        <w:rPr>
          <w:szCs w:val="22"/>
        </w:rPr>
        <w:fldChar w:fldCharType="end"/>
      </w:r>
      <w:r w:rsidRPr="00F97773">
        <w:rPr>
          <w:szCs w:val="22"/>
          <w:vertAlign w:val="superscript"/>
        </w:rPr>
        <w:t xml:space="preserve"> </w:t>
      </w:r>
      <w:r w:rsidRPr="00F97773">
        <w:rPr>
          <w:szCs w:val="22"/>
        </w:rPr>
        <w:t>For adequate management, the contributing factors have to be identified before a treatment plan is instituted. For normal reproduction function to occur, the following factors are needed:</w:t>
      </w:r>
    </w:p>
    <w:p w14:paraId="09854974" w14:textId="77777777" w:rsidR="006C51CD" w:rsidRPr="00F97773" w:rsidRDefault="006C51CD" w:rsidP="0013096F">
      <w:pPr>
        <w:pStyle w:val="ListParagraph"/>
        <w:numPr>
          <w:ilvl w:val="0"/>
          <w:numId w:val="26"/>
        </w:numPr>
        <w:rPr>
          <w:szCs w:val="22"/>
        </w:rPr>
      </w:pPr>
      <w:r w:rsidRPr="00F97773">
        <w:rPr>
          <w:szCs w:val="22"/>
        </w:rPr>
        <w:t>Normal ovarian reserve</w:t>
      </w:r>
    </w:p>
    <w:p w14:paraId="595FAA5A" w14:textId="77777777" w:rsidR="006C51CD" w:rsidRPr="00F97773" w:rsidRDefault="006C51CD" w:rsidP="0013096F">
      <w:pPr>
        <w:pStyle w:val="ListParagraph"/>
        <w:numPr>
          <w:ilvl w:val="0"/>
          <w:numId w:val="26"/>
        </w:numPr>
        <w:rPr>
          <w:szCs w:val="22"/>
        </w:rPr>
      </w:pPr>
      <w:r w:rsidRPr="00F97773">
        <w:rPr>
          <w:szCs w:val="22"/>
        </w:rPr>
        <w:t>Regular ovulatory cycles</w:t>
      </w:r>
    </w:p>
    <w:p w14:paraId="461715E9" w14:textId="77777777" w:rsidR="006C51CD" w:rsidRPr="00F97773" w:rsidRDefault="006C51CD" w:rsidP="0013096F">
      <w:pPr>
        <w:pStyle w:val="ListParagraph"/>
        <w:numPr>
          <w:ilvl w:val="0"/>
          <w:numId w:val="26"/>
        </w:numPr>
        <w:rPr>
          <w:szCs w:val="22"/>
        </w:rPr>
      </w:pPr>
      <w:r w:rsidRPr="00F97773">
        <w:rPr>
          <w:szCs w:val="22"/>
        </w:rPr>
        <w:t>Patent fallopian tubes with normal mucosal lining (at least one fallopian tube)</w:t>
      </w:r>
    </w:p>
    <w:p w14:paraId="7EB075F7" w14:textId="77777777" w:rsidR="006C51CD" w:rsidRPr="00F97773" w:rsidRDefault="006C51CD" w:rsidP="0013096F">
      <w:pPr>
        <w:pStyle w:val="ListParagraph"/>
        <w:numPr>
          <w:ilvl w:val="0"/>
          <w:numId w:val="26"/>
        </w:numPr>
        <w:rPr>
          <w:szCs w:val="22"/>
        </w:rPr>
      </w:pPr>
      <w:r w:rsidRPr="00F97773">
        <w:rPr>
          <w:szCs w:val="22"/>
        </w:rPr>
        <w:t>Normal uterus and endometrial function</w:t>
      </w:r>
    </w:p>
    <w:p w14:paraId="52AA7B44" w14:textId="77777777" w:rsidR="006C51CD" w:rsidRPr="00F97773" w:rsidRDefault="006C51CD" w:rsidP="0013096F">
      <w:pPr>
        <w:pStyle w:val="ListParagraph"/>
        <w:numPr>
          <w:ilvl w:val="0"/>
          <w:numId w:val="26"/>
        </w:numPr>
        <w:rPr>
          <w:szCs w:val="22"/>
        </w:rPr>
      </w:pPr>
      <w:r w:rsidRPr="00F97773">
        <w:rPr>
          <w:szCs w:val="22"/>
        </w:rPr>
        <w:t>Patent outflow tract (uterus, cervix and vagina)</w:t>
      </w:r>
    </w:p>
    <w:p w14:paraId="7147C754" w14:textId="77777777" w:rsidR="006C51CD" w:rsidRPr="00F97773" w:rsidRDefault="006C51CD" w:rsidP="0013096F">
      <w:pPr>
        <w:pStyle w:val="ListParagraph"/>
        <w:numPr>
          <w:ilvl w:val="0"/>
          <w:numId w:val="26"/>
        </w:numPr>
        <w:rPr>
          <w:szCs w:val="22"/>
        </w:rPr>
      </w:pPr>
      <w:r w:rsidRPr="00F97773">
        <w:rPr>
          <w:szCs w:val="22"/>
        </w:rPr>
        <w:t>Normal thyroid, pituitary gland and cerebrum function</w:t>
      </w:r>
    </w:p>
    <w:p w14:paraId="69B6C35F" w14:textId="77777777" w:rsidR="00930313" w:rsidRPr="00F97773" w:rsidRDefault="006C51CD" w:rsidP="0013096F">
      <w:pPr>
        <w:pStyle w:val="ListParagraph"/>
        <w:numPr>
          <w:ilvl w:val="0"/>
          <w:numId w:val="26"/>
        </w:numPr>
        <w:rPr>
          <w:szCs w:val="22"/>
        </w:rPr>
      </w:pPr>
      <w:r w:rsidRPr="00F97773">
        <w:rPr>
          <w:szCs w:val="22"/>
        </w:rPr>
        <w:t>Other factors that have a direct impact on human reproduction include the presence of endometriosis, chronic medical conditions</w:t>
      </w:r>
      <w:r w:rsidR="00C4286F">
        <w:rPr>
          <w:szCs w:val="22"/>
        </w:rPr>
        <w:t>,</w:t>
      </w:r>
      <w:r w:rsidRPr="00F97773">
        <w:rPr>
          <w:szCs w:val="22"/>
        </w:rPr>
        <w:t xml:space="preserve"> and adrenal gland dysfunction</w:t>
      </w:r>
    </w:p>
    <w:p w14:paraId="2371F60B" w14:textId="77777777" w:rsidR="006C51CD" w:rsidRPr="00F97773" w:rsidRDefault="006C51CD" w:rsidP="006C51CD">
      <w:pPr>
        <w:rPr>
          <w:szCs w:val="22"/>
        </w:rPr>
      </w:pPr>
    </w:p>
    <w:p w14:paraId="65F8D85D" w14:textId="77777777" w:rsidR="007B567F" w:rsidRPr="00F97773" w:rsidRDefault="007B567F" w:rsidP="00153C92">
      <w:pPr>
        <w:keepNext/>
        <w:spacing w:line="240" w:lineRule="auto"/>
        <w:rPr>
          <w:b/>
        </w:rPr>
      </w:pPr>
      <w:r w:rsidRPr="00F97773">
        <w:rPr>
          <w:b/>
        </w:rPr>
        <w:lastRenderedPageBreak/>
        <w:t>Causes of female factor infertility</w:t>
      </w:r>
    </w:p>
    <w:p w14:paraId="169155DC" w14:textId="77777777" w:rsidR="007B567F" w:rsidRPr="00F97773" w:rsidRDefault="007B567F" w:rsidP="00153C92">
      <w:pPr>
        <w:keepNext/>
        <w:spacing w:line="240" w:lineRule="auto"/>
      </w:pPr>
    </w:p>
    <w:p w14:paraId="609785E1" w14:textId="77777777" w:rsidR="007B567F" w:rsidRPr="00F97773" w:rsidRDefault="007B567F" w:rsidP="00153C92">
      <w:pPr>
        <w:keepNext/>
        <w:spacing w:line="240" w:lineRule="auto"/>
        <w:jc w:val="both"/>
      </w:pPr>
      <w:r w:rsidRPr="00F97773">
        <w:rPr>
          <w:b/>
          <w:noProof/>
          <w:sz w:val="28"/>
          <w:szCs w:val="28"/>
          <w:lang w:val="en-ZA" w:eastAsia="en-ZA"/>
        </w:rPr>
        <w:drawing>
          <wp:inline distT="0" distB="0" distL="0" distR="0" wp14:anchorId="1ABE978F" wp14:editId="1CC8F6F5">
            <wp:extent cx="5486400" cy="2667000"/>
            <wp:effectExtent l="0" t="0" r="0" b="19050"/>
            <wp:docPr id="7"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FF7E1FB" w14:textId="77777777" w:rsidR="007B567F" w:rsidRPr="00F97773" w:rsidRDefault="007B567F" w:rsidP="00153C92">
      <w:pPr>
        <w:pStyle w:val="Caption"/>
        <w:keepNext/>
        <w:jc w:val="both"/>
        <w:rPr>
          <w:b/>
          <w:sz w:val="28"/>
          <w:szCs w:val="28"/>
        </w:rPr>
      </w:pPr>
      <w:bookmarkStart w:id="81" w:name="_Toc12031802"/>
      <w:r w:rsidRPr="00F97773">
        <w:t xml:space="preserve">Figure </w:t>
      </w:r>
      <w:r w:rsidRPr="00F97773">
        <w:fldChar w:fldCharType="begin"/>
      </w:r>
      <w:r w:rsidRPr="00F97773">
        <w:instrText xml:space="preserve"> SEQ Figure \* ARABIC </w:instrText>
      </w:r>
      <w:r w:rsidRPr="00F97773">
        <w:fldChar w:fldCharType="separate"/>
      </w:r>
      <w:r w:rsidR="006B4658">
        <w:rPr>
          <w:noProof/>
        </w:rPr>
        <w:t>6</w:t>
      </w:r>
      <w:r w:rsidRPr="00F97773">
        <w:fldChar w:fldCharType="end"/>
      </w:r>
      <w:r w:rsidRPr="00F97773">
        <w:t>.</w:t>
      </w:r>
      <w:r w:rsidR="0087025D">
        <w:t xml:space="preserve"> </w:t>
      </w:r>
      <w:r w:rsidRPr="00F97773">
        <w:t>Schematic representation of causes of female factor infertility</w:t>
      </w:r>
      <w:bookmarkEnd w:id="81"/>
    </w:p>
    <w:p w14:paraId="53A51A79" w14:textId="77777777" w:rsidR="007B567F" w:rsidRPr="00F97773" w:rsidRDefault="007B567F" w:rsidP="007B567F">
      <w:pPr>
        <w:pStyle w:val="Heading3"/>
      </w:pPr>
      <w:bookmarkStart w:id="82" w:name="_Toc525277203"/>
    </w:p>
    <w:p w14:paraId="7FF567F3" w14:textId="77777777" w:rsidR="007B567F" w:rsidRPr="00F97773" w:rsidRDefault="007B567F" w:rsidP="009823FC">
      <w:pPr>
        <w:rPr>
          <w:b/>
          <w:color w:val="009051"/>
        </w:rPr>
      </w:pPr>
      <w:r w:rsidRPr="00F97773">
        <w:rPr>
          <w:b/>
          <w:color w:val="009051"/>
        </w:rPr>
        <w:t>Ovarian factors</w:t>
      </w:r>
      <w:bookmarkEnd w:id="82"/>
    </w:p>
    <w:p w14:paraId="04A1C6DF" w14:textId="77777777" w:rsidR="007B567F" w:rsidRPr="00F97773" w:rsidRDefault="007B567F" w:rsidP="0013096F">
      <w:pPr>
        <w:pStyle w:val="ListParagraph"/>
        <w:numPr>
          <w:ilvl w:val="0"/>
          <w:numId w:val="27"/>
        </w:numPr>
        <w:rPr>
          <w:szCs w:val="22"/>
        </w:rPr>
      </w:pPr>
      <w:r w:rsidRPr="00F97773">
        <w:rPr>
          <w:b/>
          <w:szCs w:val="22"/>
        </w:rPr>
        <w:t>Ovarian reserve:</w:t>
      </w:r>
      <w:r w:rsidRPr="00F97773">
        <w:rPr>
          <w:szCs w:val="22"/>
        </w:rPr>
        <w:t xml:space="preserve"> The quality and quantity of oocytes decline with ag</w:t>
      </w:r>
      <w:r w:rsidR="00BC35C5" w:rsidRPr="00F97773">
        <w:rPr>
          <w:szCs w:val="22"/>
        </w:rPr>
        <w:t>e,</w:t>
      </w:r>
      <w:r w:rsidRPr="00F97773">
        <w:rPr>
          <w:szCs w:val="22"/>
        </w:rPr>
        <w:t xml:space="preserve"> resulting in a progressive decline in fertility and an increase in miscarriage rate. The ideal age to conceive is between the ages of 28 to 32 years.</w:t>
      </w:r>
      <w:r w:rsidR="00BC35C5" w:rsidRPr="00F97773">
        <w:rPr>
          <w:szCs w:val="22"/>
        </w:rPr>
        <w:fldChar w:fldCharType="begin">
          <w:fldData xml:space="preserve">PEVuZE5vdGU+PENpdGU+PEF1dGhvcj5Xb3JsZCBIZWFsdGggT3JnYW5pemF0aW9uPC9BdXRob3I+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yMjE1LTIx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</w:fldData>
        </w:fldChar>
      </w:r>
      <w:r w:rsidR="00BC35C5" w:rsidRPr="00F97773">
        <w:rPr>
          <w:szCs w:val="22"/>
        </w:rPr>
        <w:instrText xml:space="preserve"> ADDIN EN.CITE </w:instrText>
      </w:r>
      <w:r w:rsidR="00BC35C5" w:rsidRPr="00F97773">
        <w:rPr>
          <w:szCs w:val="22"/>
        </w:rPr>
        <w:fldChar w:fldCharType="begin">
          <w:fldData xml:space="preserve">PEVuZE5vdGU+PENpdGU+PEF1dGhvcj5Xb3JsZCBIZWFsdGggT3JnYW5pemF0aW9uPC9BdXRob3I+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</w:fldData>
        </w:fldChar>
      </w:r>
      <w:r w:rsidR="00BC35C5" w:rsidRPr="00F97773">
        <w:rPr>
          <w:szCs w:val="22"/>
        </w:rPr>
        <w:instrText xml:space="preserve"> ADDIN EN.CITE.DATA </w:instrText>
      </w:r>
      <w:r w:rsidR="00BC35C5" w:rsidRPr="00F97773">
        <w:rPr>
          <w:szCs w:val="22"/>
        </w:rPr>
      </w:r>
      <w:r w:rsidR="00BC35C5" w:rsidRPr="00F97773">
        <w:rPr>
          <w:szCs w:val="22"/>
        </w:rPr>
        <w:fldChar w:fldCharType="end"/>
      </w:r>
      <w:r w:rsidR="00BC35C5" w:rsidRPr="00F97773">
        <w:rPr>
          <w:szCs w:val="22"/>
        </w:rPr>
      </w:r>
      <w:r w:rsidR="00BC35C5" w:rsidRPr="00F97773">
        <w:rPr>
          <w:szCs w:val="22"/>
        </w:rPr>
        <w:fldChar w:fldCharType="separate"/>
      </w:r>
      <w:r w:rsidR="00BC35C5" w:rsidRPr="00F97773">
        <w:rPr>
          <w:noProof/>
          <w:szCs w:val="22"/>
          <w:vertAlign w:val="superscript"/>
        </w:rPr>
        <w:t>19, 20</w:t>
      </w:r>
      <w:r w:rsidR="00BC35C5" w:rsidRPr="00F97773">
        <w:rPr>
          <w:szCs w:val="22"/>
        </w:rPr>
        <w:fldChar w:fldCharType="end"/>
      </w:r>
      <w:r w:rsidRPr="00F97773">
        <w:rPr>
          <w:szCs w:val="22"/>
          <w:vertAlign w:val="superscript"/>
        </w:rPr>
        <w:t xml:space="preserve"> </w:t>
      </w:r>
      <w:r w:rsidRPr="00F97773">
        <w:rPr>
          <w:szCs w:val="22"/>
        </w:rPr>
        <w:t>The antral follicle count should be used to measure the ovarian reserve in all patients. The anti-</w:t>
      </w:r>
      <w:proofErr w:type="spellStart"/>
      <w:r w:rsidRPr="00F97773">
        <w:rPr>
          <w:szCs w:val="22"/>
        </w:rPr>
        <w:t>mullerian</w:t>
      </w:r>
      <w:proofErr w:type="spellEnd"/>
      <w:r w:rsidRPr="00F97773">
        <w:rPr>
          <w:szCs w:val="22"/>
        </w:rPr>
        <w:t xml:space="preserve"> hormone (AMH) should be measured in patients with endometriosis, chronic medical conditions, conditions known to affect the ovarian reserve (like Turner’s syndrome) and those above the age of 35 years.</w:t>
      </w:r>
    </w:p>
    <w:p w14:paraId="4D571A93" w14:textId="77777777" w:rsidR="007B567F" w:rsidRPr="00F97773" w:rsidRDefault="007B567F" w:rsidP="007B567F">
      <w:pPr>
        <w:pStyle w:val="ListParagraph"/>
        <w:ind w:left="1080"/>
        <w:jc w:val="both"/>
        <w:rPr>
          <w:sz w:val="20"/>
          <w:szCs w:val="20"/>
        </w:rPr>
      </w:pPr>
    </w:p>
    <w:p w14:paraId="21A350C5" w14:textId="77777777" w:rsidR="007B567F" w:rsidRPr="00F97773" w:rsidRDefault="007B567F" w:rsidP="007B567F">
      <w:pPr>
        <w:pStyle w:val="ListParagraph"/>
        <w:keepNext/>
        <w:ind w:left="1080"/>
        <w:jc w:val="both"/>
      </w:pPr>
      <w:r w:rsidRPr="00F97773">
        <w:rPr>
          <w:noProof/>
          <w:lang w:val="en-ZA" w:eastAsia="en-ZA"/>
        </w:rPr>
        <w:drawing>
          <wp:inline distT="0" distB="0" distL="0" distR="0" wp14:anchorId="64B6DCB5" wp14:editId="563E0570">
            <wp:extent cx="3752850" cy="2257425"/>
            <wp:effectExtent l="19050" t="19050" r="19050" b="28575"/>
            <wp:docPr id="16391" name="Picture 7"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7" descr="Cove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78" t="-3994" r="-2781" b="-6827"/>
                    <a:stretch/>
                  </pic:blipFill>
                  <pic:spPr bwMode="auto">
                    <a:xfrm>
                      <a:off x="0" y="0"/>
                      <a:ext cx="3788648" cy="227895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15E6777" w14:textId="77777777" w:rsidR="007B567F" w:rsidRPr="00F97773" w:rsidRDefault="007B567F" w:rsidP="007B567F">
      <w:pPr>
        <w:pStyle w:val="Caption"/>
        <w:jc w:val="both"/>
        <w:rPr>
          <w:sz w:val="24"/>
          <w:szCs w:val="24"/>
        </w:rPr>
      </w:pPr>
      <w:bookmarkStart w:id="83" w:name="_Toc12031803"/>
      <w:r w:rsidRPr="00F97773">
        <w:t xml:space="preserve">Figure </w:t>
      </w:r>
      <w:r w:rsidRPr="00F97773">
        <w:fldChar w:fldCharType="begin"/>
      </w:r>
      <w:r w:rsidRPr="00F97773">
        <w:instrText xml:space="preserve"> SEQ Figure \* ARABIC </w:instrText>
      </w:r>
      <w:r w:rsidRPr="00F97773">
        <w:fldChar w:fldCharType="separate"/>
      </w:r>
      <w:r w:rsidR="006B4658">
        <w:rPr>
          <w:noProof/>
        </w:rPr>
        <w:t>7</w:t>
      </w:r>
      <w:r w:rsidRPr="00F97773">
        <w:fldChar w:fldCharType="end"/>
      </w:r>
      <w:r w:rsidRPr="00F97773">
        <w:t>. Schematic representation of the number of primordial follicles present in the ovaries and the chromosomal quality of oocytes in relation to female age and corresponding reproductive events</w:t>
      </w:r>
      <w:r w:rsidRPr="00F97773">
        <w:fldChar w:fldCharType="begin"/>
      </w:r>
      <w:r w:rsidR="00BC35C5" w:rsidRPr="00F97773">
        <w:instrText xml:space="preserve"> ADDIN EN.CITE &lt;EndNote&gt;&lt;Cite&gt;&lt;Author&gt;Broekmans&lt;/Author&gt;&lt;Year&gt;2009&lt;/Year&gt;&lt;RecNum&gt;275&lt;/RecNum&gt;&lt;DisplayText&gt;&lt;style face="superscript"&gt;21&lt;/style&gt;&lt;/DisplayText&gt;&lt;record&gt;&lt;rec-number&gt;275&lt;/rec-number&gt;&lt;foreign-keys&gt;&lt;key app="EN" db-id="eare2taxlax2sqezt0kv0afm2vr2vt95dwsz" timestamp="1553675258"&gt;275&lt;/key&gt;&lt;/foreign-keys&gt;&lt;ref-type name="Journal Article"&gt;17&lt;/ref-type&gt;&lt;contributors&gt;&lt;authors&gt;&lt;author&gt;Broekmans, F. J.&lt;/author&gt;&lt;author&gt;Soules, M. R.&lt;/author&gt;&lt;author&gt;Fauser, B. C.&lt;/author&gt;&lt;/authors&gt;&lt;/contributors&gt;&lt;auth-address&gt;Department of Reproductive Medicine and Gynecology, University Medical Center, Utrecht, The Netherlands. f.broekmans@umcutrecht.nl&lt;/auth-address&gt;&lt;titles&gt;&lt;title&gt;Ovarian aging: mechanisms and clinical consequence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465-93&lt;/pages&gt;&lt;volume&gt;30&lt;/volume&gt;&lt;number&gt;5&lt;/number&gt;&lt;edition&gt;2009/07/11&lt;/edition&gt;&lt;keywords&gt;&lt;keyword&gt;Aging/*physiology&lt;/keyword&gt;&lt;keyword&gt;Biomarkers&lt;/keyword&gt;&lt;keyword&gt;Endocrine Glands/physiology&lt;/keyword&gt;&lt;keyword&gt;Female&lt;/keyword&gt;&lt;keyword&gt;Fertility/physiology&lt;/keyword&gt;&lt;keyword&gt;Humans&lt;/keyword&gt;&lt;keyword&gt;Menstrual Cycle/genetics/physiology&lt;/keyword&gt;&lt;keyword&gt;Oocytes/physiology&lt;/keyword&gt;&lt;keyword&gt;Ovary/*physiology&lt;/keyword&gt;&lt;keyword&gt;Pregnancy&lt;/keyword&gt;&lt;/keywords&gt;&lt;dates&gt;&lt;year&gt;2009&lt;/year&gt;&lt;pub-dates&gt;&lt;date&gt;Aug&lt;/date&gt;&lt;/pub-dates&gt;&lt;/dates&gt;&lt;isbn&gt;0163-769x&lt;/isbn&gt;&lt;accession-num&gt;19589949&lt;/accession-num&gt;&lt;urls&gt;&lt;/urls&gt;&lt;electronic-resource-num&gt;10.1210/er.2009-0006&lt;/electronic-resource-num&gt;&lt;remote-database-provider&gt;NLM&lt;/remote-database-provider&gt;&lt;language&gt;eng&lt;/language&gt;&lt;/record&gt;&lt;/Cite&gt;&lt;/EndNote&gt;</w:instrText>
      </w:r>
      <w:r w:rsidRPr="00F97773">
        <w:fldChar w:fldCharType="separate"/>
      </w:r>
      <w:r w:rsidR="00BC35C5" w:rsidRPr="00F97773">
        <w:rPr>
          <w:noProof/>
          <w:vertAlign w:val="superscript"/>
        </w:rPr>
        <w:t>21</w:t>
      </w:r>
      <w:bookmarkEnd w:id="83"/>
      <w:r w:rsidRPr="00F97773">
        <w:fldChar w:fldCharType="end"/>
      </w:r>
    </w:p>
    <w:p w14:paraId="6DB40829" w14:textId="77777777" w:rsidR="00BF6D25" w:rsidRPr="00F97773" w:rsidRDefault="00BF6D25" w:rsidP="00E96D66">
      <w:pPr>
        <w:keepNext/>
      </w:pPr>
      <w:r w:rsidRPr="00F97773">
        <w:lastRenderedPageBreak/>
        <w:t>Patients, whose ovarian reserve is reduced or very high, should be referred to and managed by reproductive medicine specialist.</w:t>
      </w:r>
    </w:p>
    <w:p w14:paraId="2EA9F51F" w14:textId="77777777" w:rsidR="00BF6D25" w:rsidRPr="00F97773" w:rsidRDefault="00BF6D25" w:rsidP="00E96D66">
      <w:pPr>
        <w:keepNext/>
      </w:pPr>
    </w:p>
    <w:p w14:paraId="492D7336" w14:textId="77777777" w:rsidR="00BF6D25" w:rsidRPr="00F97773" w:rsidRDefault="00BF6D25" w:rsidP="00E96D66">
      <w:pPr>
        <w:pStyle w:val="ListParagraph"/>
        <w:keepNext/>
        <w:numPr>
          <w:ilvl w:val="0"/>
          <w:numId w:val="27"/>
        </w:numPr>
      </w:pPr>
      <w:r w:rsidRPr="00F97773">
        <w:rPr>
          <w:b/>
        </w:rPr>
        <w:t>Ovulatory dysfunction:</w:t>
      </w:r>
      <w:r w:rsidRPr="00F97773">
        <w:t xml:space="preserve"> Ovulatory dysfunction is a major cause of infertility affecting up to 33% of patients.</w:t>
      </w:r>
      <w:r w:rsidRPr="00F97773">
        <w:fldChar w:fldCharType="begin"/>
      </w:r>
      <w:r w:rsidRPr="00F97773">
        <w:instrText xml:space="preserve"> ADDIN EN.CITE &lt;EndNote&gt;&lt;Cite&gt;&lt;Author&gt;Wolman&lt;/Author&gt;&lt;Year&gt;2014&lt;/Year&gt;&lt;RecNum&gt;278&lt;/RecNum&gt;&lt;DisplayText&gt;&lt;style face="superscript"&gt;22&lt;/style&gt;&lt;/DisplayText&gt;&lt;record&gt;&lt;rec-number&gt;278&lt;/rec-number&gt;&lt;foreign-keys&gt;&lt;key app="EN" db-id="eare2taxlax2sqezt0kv0afm2vr2vt95dwsz" timestamp="1553675553"&gt;278&lt;/key&gt;&lt;/foreign-keys&gt;&lt;ref-type name="Journal Article"&gt;17&lt;/ref-type&gt;&lt;contributors&gt;&lt;authors&gt;&lt;author&gt;Wolman, Igal&lt;/author&gt;&lt;/authors&gt;&lt;/contributors&gt;&lt;titles&gt;&lt;title&gt;Berek and Novak’s Gynecology 15th Edition: Lippincott Williams and Wilkins, 2012, 1560 pp, Hardcover, Rs. 2659 on www.flipkart.com, ISBN-139788184736106, ISBN-10818473610X&lt;/title&gt;&lt;secondary-title&gt;Journal of Obstetrics and Gynaecology of India&lt;/secondary-title&gt;&lt;/titles&gt;&lt;periodical&gt;&lt;full-title&gt;Journal of Obstetrics and Gynaecology of India&lt;/full-title&gt;&lt;/periodical&gt;&lt;pages&gt;150-151&lt;/pages&gt;&lt;volume&gt;64&lt;/volume&gt;&lt;number&gt;2&lt;/number&gt;&lt;edition&gt;2014/03/23&lt;/edition&gt;&lt;dates&gt;&lt;year&gt;2014&lt;/year&gt;&lt;/dates&gt;&lt;publisher&gt;Springer India&lt;/publisher&gt;&lt;isbn&gt;0971-9202&amp;#xD;0975-6434&lt;/isbn&gt;&lt;accession-num&gt;PMC3984644&lt;/accession-num&gt;&lt;urls&gt;&lt;related-urls&gt;&lt;url&gt;https://www.ncbi.nlm.nih.gov/pmc/articles/PMC3984644/&lt;/url&gt;&lt;url&gt;https://www.ncbi.nlm.nih.gov/pmc/PMC3984644/&lt;/url&gt;&lt;/related-urls&gt;&lt;/urls&gt;&lt;electronic-resource-num&gt;10.1007/s13224-014-0538-z&lt;/electronic-resource-num&gt;&lt;remote-database-name&gt;PMC&lt;/remote-database-name&gt;&lt;/record&gt;&lt;/Cite&gt;&lt;/EndNote&gt;</w:instrText>
      </w:r>
      <w:r w:rsidRPr="00F97773">
        <w:fldChar w:fldCharType="separate"/>
      </w:r>
      <w:r w:rsidRPr="00F97773">
        <w:rPr>
          <w:noProof/>
          <w:vertAlign w:val="superscript"/>
        </w:rPr>
        <w:t>22</w:t>
      </w:r>
      <w:r w:rsidRPr="00F97773">
        <w:fldChar w:fldCharType="end"/>
      </w:r>
      <w:r w:rsidRPr="00F97773">
        <w:rPr>
          <w:vertAlign w:val="superscript"/>
        </w:rPr>
        <w:t xml:space="preserve"> </w:t>
      </w:r>
      <w:r w:rsidRPr="00F97773">
        <w:t>When a woman does not ovulate spontaneously, she will not conceive without medical intervention. The WHO classifies anovulatory disorders into 3 groups:</w:t>
      </w:r>
      <w:r w:rsidRPr="00F97773">
        <w:rPr>
          <w:vertAlign w:val="superscript"/>
        </w:rPr>
        <w:t xml:space="preserve"> </w:t>
      </w:r>
      <w:r w:rsidRPr="00F97773">
        <w:rPr>
          <w:vertAlign w:val="superscript"/>
        </w:rPr>
        <w:fldChar w:fldCharType="begin">
          <w:fldData xml:space="preserve">PEVuZE5vdGU+PENpdGU+PEF1dGhvcj5Xb2xtYW48L0F1dGhvcj48WWVhcj4yMDE0PC9ZZWFyPjxS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</w:fldData>
        </w:fldChar>
      </w:r>
      <w:r w:rsidRPr="00F97773">
        <w:rPr>
          <w:vertAlign w:val="superscript"/>
        </w:rPr>
        <w:instrText xml:space="preserve"> ADDIN EN.CITE </w:instrText>
      </w:r>
      <w:r w:rsidRPr="00F97773">
        <w:rPr>
          <w:vertAlign w:val="superscript"/>
        </w:rPr>
        <w:fldChar w:fldCharType="begin">
          <w:fldData xml:space="preserve">PEVuZE5vdGU+PENpdGU+PEF1dGhvcj5Xb2xtYW48L0F1dGhvcj48WWVhcj4yMDE0PC9ZZWFyPjxS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</w:fldData>
        </w:fldChar>
      </w:r>
      <w:r w:rsidRPr="00F97773">
        <w:rPr>
          <w:vertAlign w:val="superscript"/>
        </w:rPr>
        <w:instrText xml:space="preserve"> ADDIN EN.CITE.DATA </w:instrText>
      </w:r>
      <w:r w:rsidRPr="00F97773">
        <w:rPr>
          <w:vertAlign w:val="superscript"/>
        </w:rPr>
      </w:r>
      <w:r w:rsidRPr="00F97773">
        <w:rPr>
          <w:vertAlign w:val="superscript"/>
        </w:rPr>
        <w:fldChar w:fldCharType="end"/>
      </w:r>
      <w:r w:rsidRPr="00F97773">
        <w:rPr>
          <w:vertAlign w:val="superscript"/>
        </w:rPr>
      </w:r>
      <w:r w:rsidRPr="00F97773">
        <w:rPr>
          <w:vertAlign w:val="superscript"/>
        </w:rPr>
        <w:fldChar w:fldCharType="separate"/>
      </w:r>
      <w:r w:rsidRPr="00F97773">
        <w:rPr>
          <w:noProof/>
          <w:vertAlign w:val="superscript"/>
        </w:rPr>
        <w:t>22, 23</w:t>
      </w:r>
      <w:r w:rsidRPr="00F97773">
        <w:rPr>
          <w:vertAlign w:val="superscript"/>
        </w:rPr>
        <w:fldChar w:fldCharType="end"/>
      </w:r>
    </w:p>
    <w:p w14:paraId="6FA9CD5C" w14:textId="77777777" w:rsidR="00BF6D25" w:rsidRPr="00F97773" w:rsidRDefault="00BF6D25" w:rsidP="0013096F">
      <w:pPr>
        <w:pStyle w:val="ListParagraph"/>
        <w:numPr>
          <w:ilvl w:val="0"/>
          <w:numId w:val="28"/>
        </w:numPr>
      </w:pPr>
      <w:r w:rsidRPr="00F97773">
        <w:t>Group 1: Hypothalamic amenorrhea</w:t>
      </w:r>
    </w:p>
    <w:p w14:paraId="60382E18" w14:textId="77777777" w:rsidR="00BF6D25" w:rsidRPr="00F97773" w:rsidRDefault="00BF6D25" w:rsidP="0013096F">
      <w:pPr>
        <w:pStyle w:val="ListParagraph"/>
        <w:numPr>
          <w:ilvl w:val="1"/>
          <w:numId w:val="28"/>
        </w:numPr>
      </w:pPr>
      <w:proofErr w:type="spellStart"/>
      <w:r w:rsidRPr="00F97773">
        <w:t>Hypothalamo</w:t>
      </w:r>
      <w:proofErr w:type="spellEnd"/>
      <w:r w:rsidRPr="00F97773">
        <w:t>-hypophyseal dysfunction</w:t>
      </w:r>
    </w:p>
    <w:p w14:paraId="664D294E" w14:textId="77777777" w:rsidR="00BF6D25" w:rsidRPr="00F97773" w:rsidRDefault="00BF6D25" w:rsidP="0013096F">
      <w:pPr>
        <w:pStyle w:val="ListParagraph"/>
        <w:numPr>
          <w:ilvl w:val="1"/>
          <w:numId w:val="28"/>
        </w:numPr>
      </w:pPr>
      <w:r w:rsidRPr="00F97773">
        <w:t>Anorexia Nervosa</w:t>
      </w:r>
    </w:p>
    <w:p w14:paraId="39368654" w14:textId="77777777" w:rsidR="00BF6D25" w:rsidRPr="00F97773" w:rsidRDefault="00BF6D25" w:rsidP="0013096F">
      <w:pPr>
        <w:pStyle w:val="ListParagraph"/>
        <w:numPr>
          <w:ilvl w:val="1"/>
          <w:numId w:val="28"/>
        </w:numPr>
      </w:pPr>
      <w:r w:rsidRPr="00F97773">
        <w:t>Excessive exercise (top athletes)</w:t>
      </w:r>
    </w:p>
    <w:p w14:paraId="7BCC1B0E" w14:textId="77777777" w:rsidR="00BF6D25" w:rsidRPr="00F97773" w:rsidRDefault="00BF6D25" w:rsidP="0013096F">
      <w:pPr>
        <w:pStyle w:val="ListParagraph"/>
        <w:numPr>
          <w:ilvl w:val="0"/>
          <w:numId w:val="28"/>
        </w:numPr>
      </w:pPr>
      <w:r w:rsidRPr="00F97773">
        <w:t>Group 2: Hypothalamic – pituitary – ovarian dysfunction</w:t>
      </w:r>
    </w:p>
    <w:p w14:paraId="6036E06B" w14:textId="77777777" w:rsidR="00BF6D25" w:rsidRPr="00F97773" w:rsidRDefault="00BF6D25" w:rsidP="0013096F">
      <w:pPr>
        <w:pStyle w:val="ListParagraph"/>
        <w:numPr>
          <w:ilvl w:val="1"/>
          <w:numId w:val="28"/>
        </w:numPr>
      </w:pPr>
      <w:r w:rsidRPr="00F97773">
        <w:t>Polycystic ovary syndrome (PCOS)</w:t>
      </w:r>
    </w:p>
    <w:p w14:paraId="344C5E49" w14:textId="77777777" w:rsidR="00BF6D25" w:rsidRPr="00F97773" w:rsidRDefault="00BF6D25" w:rsidP="0013096F">
      <w:pPr>
        <w:pStyle w:val="ListParagraph"/>
        <w:numPr>
          <w:ilvl w:val="0"/>
          <w:numId w:val="28"/>
        </w:numPr>
      </w:pPr>
      <w:r w:rsidRPr="00F97773">
        <w:t>Group 3: Ovarian dysfunction</w:t>
      </w:r>
    </w:p>
    <w:p w14:paraId="70C9E232" w14:textId="77777777" w:rsidR="00BF6D25" w:rsidRPr="00F97773" w:rsidRDefault="00BF6D25" w:rsidP="0013096F">
      <w:pPr>
        <w:pStyle w:val="ListParagraph"/>
        <w:numPr>
          <w:ilvl w:val="1"/>
          <w:numId w:val="28"/>
        </w:numPr>
      </w:pPr>
      <w:r w:rsidRPr="00F97773">
        <w:t>Turner’s syndrome</w:t>
      </w:r>
    </w:p>
    <w:p w14:paraId="0BF7838A" w14:textId="77777777" w:rsidR="00BF6D25" w:rsidRPr="00F97773" w:rsidRDefault="00BF6D25" w:rsidP="0013096F">
      <w:pPr>
        <w:pStyle w:val="ListParagraph"/>
        <w:numPr>
          <w:ilvl w:val="1"/>
          <w:numId w:val="28"/>
        </w:numPr>
      </w:pPr>
      <w:r w:rsidRPr="00F97773">
        <w:t>Primary ovarian insufficiency</w:t>
      </w:r>
    </w:p>
    <w:p w14:paraId="317E03D9" w14:textId="77777777" w:rsidR="008F5DDA" w:rsidRPr="00F97773" w:rsidRDefault="008F5DDA" w:rsidP="00BF6D25">
      <w:pPr>
        <w:rPr>
          <w:sz w:val="20"/>
          <w:szCs w:val="20"/>
        </w:rPr>
      </w:pPr>
    </w:p>
    <w:p w14:paraId="4A6676F2" w14:textId="77777777" w:rsidR="008F5DDA" w:rsidRPr="00F97773" w:rsidRDefault="008F5DDA" w:rsidP="008F5DDA">
      <w:pPr>
        <w:pStyle w:val="Caption"/>
        <w:keepNext/>
      </w:pPr>
      <w:bookmarkStart w:id="84" w:name="_Toc12031818"/>
      <w:r w:rsidRPr="00F97773">
        <w:t xml:space="preserve">Table </w:t>
      </w:r>
      <w:r w:rsidRPr="00F97773">
        <w:fldChar w:fldCharType="begin"/>
      </w:r>
      <w:r w:rsidRPr="00F97773">
        <w:instrText xml:space="preserve"> SEQ Table \* ARABIC </w:instrText>
      </w:r>
      <w:r w:rsidRPr="00F97773">
        <w:fldChar w:fldCharType="separate"/>
      </w:r>
      <w:r w:rsidR="006B4658">
        <w:rPr>
          <w:noProof/>
        </w:rPr>
        <w:t>6</w:t>
      </w:r>
      <w:r w:rsidRPr="00F97773">
        <w:fldChar w:fldCharType="end"/>
      </w:r>
      <w:r w:rsidRPr="00F97773">
        <w:t>. WHO classification of ovulatory disorder and management</w:t>
      </w:r>
      <w:bookmarkEnd w:id="84"/>
    </w:p>
    <w:tbl>
      <w:tblPr>
        <w:tblStyle w:val="GridTable4-Accent3"/>
        <w:tblW w:w="9265" w:type="dxa"/>
        <w:tblLook w:val="04A0" w:firstRow="1" w:lastRow="0" w:firstColumn="1" w:lastColumn="0" w:noHBand="0" w:noVBand="1"/>
      </w:tblPr>
      <w:tblGrid>
        <w:gridCol w:w="3088"/>
        <w:gridCol w:w="3088"/>
        <w:gridCol w:w="3089"/>
      </w:tblGrid>
      <w:tr w:rsidR="00BF6D25" w:rsidRPr="00F97773" w14:paraId="70B2645B" w14:textId="77777777" w:rsidTr="00BA2FDB">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3088" w:type="dxa"/>
          </w:tcPr>
          <w:p w14:paraId="57EDF6F5" w14:textId="77777777" w:rsidR="00BF6D25" w:rsidRPr="00F97773" w:rsidRDefault="00BF6D25" w:rsidP="00BA2FDB">
            <w:pPr>
              <w:jc w:val="center"/>
              <w:rPr>
                <w:sz w:val="20"/>
                <w:szCs w:val="20"/>
              </w:rPr>
            </w:pPr>
            <w:r w:rsidRPr="00F97773">
              <w:rPr>
                <w:sz w:val="20"/>
                <w:szCs w:val="20"/>
              </w:rPr>
              <w:t xml:space="preserve">WHO group </w:t>
            </w:r>
            <w:proofErr w:type="gramStart"/>
            <w:r w:rsidRPr="00F97773">
              <w:rPr>
                <w:sz w:val="20"/>
                <w:szCs w:val="20"/>
              </w:rPr>
              <w:t>1</w:t>
            </w:r>
            <w:proofErr w:type="gramEnd"/>
          </w:p>
          <w:p w14:paraId="5F27F50F" w14:textId="77777777" w:rsidR="00BF6D25" w:rsidRPr="00F97773" w:rsidRDefault="00BF6D25" w:rsidP="00BA2FDB">
            <w:pPr>
              <w:jc w:val="center"/>
              <w:rPr>
                <w:sz w:val="20"/>
                <w:szCs w:val="20"/>
              </w:rPr>
            </w:pPr>
            <w:r w:rsidRPr="00F97773">
              <w:rPr>
                <w:sz w:val="20"/>
                <w:szCs w:val="20"/>
              </w:rPr>
              <w:t>(Hypothalamic Amenorrhoea)</w:t>
            </w:r>
          </w:p>
        </w:tc>
        <w:tc>
          <w:tcPr>
            <w:tcW w:w="3088" w:type="dxa"/>
          </w:tcPr>
          <w:p w14:paraId="1AF13B69" w14:textId="77777777" w:rsidR="00BF6D25" w:rsidRPr="00F97773" w:rsidRDefault="00BF6D25" w:rsidP="00BA2FDB">
            <w:pPr>
              <w:jc w:val="center"/>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 xml:space="preserve">WHO group </w:t>
            </w:r>
            <w:proofErr w:type="gramStart"/>
            <w:r w:rsidRPr="00F97773">
              <w:rPr>
                <w:sz w:val="20"/>
                <w:szCs w:val="20"/>
              </w:rPr>
              <w:t>2</w:t>
            </w:r>
            <w:proofErr w:type="gramEnd"/>
          </w:p>
          <w:p w14:paraId="3380E165" w14:textId="77777777" w:rsidR="00BF6D25" w:rsidRPr="00F97773" w:rsidRDefault="00BF6D25" w:rsidP="00BA2FDB">
            <w:pPr>
              <w:jc w:val="center"/>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PCOS)</w:t>
            </w:r>
          </w:p>
        </w:tc>
        <w:tc>
          <w:tcPr>
            <w:tcW w:w="3089" w:type="dxa"/>
          </w:tcPr>
          <w:p w14:paraId="7253A6A5" w14:textId="77777777" w:rsidR="00BF6D25" w:rsidRPr="00F97773" w:rsidRDefault="00BF6D25" w:rsidP="00BA2FDB">
            <w:pPr>
              <w:jc w:val="center"/>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 xml:space="preserve">WHO group </w:t>
            </w:r>
            <w:proofErr w:type="gramStart"/>
            <w:r w:rsidRPr="00F97773">
              <w:rPr>
                <w:sz w:val="20"/>
                <w:szCs w:val="20"/>
              </w:rPr>
              <w:t>3</w:t>
            </w:r>
            <w:proofErr w:type="gramEnd"/>
          </w:p>
          <w:p w14:paraId="0E2D08AC" w14:textId="77777777" w:rsidR="00BF6D25" w:rsidRPr="00F97773" w:rsidRDefault="00BF6D25" w:rsidP="00BA2FDB">
            <w:pPr>
              <w:jc w:val="center"/>
              <w:cnfStyle w:val="100000000000" w:firstRow="1" w:lastRow="0" w:firstColumn="0" w:lastColumn="0" w:oddVBand="0" w:evenVBand="0" w:oddHBand="0" w:evenHBand="0" w:firstRowFirstColumn="0" w:firstRowLastColumn="0" w:lastRowFirstColumn="0" w:lastRowLastColumn="0"/>
              <w:rPr>
                <w:sz w:val="20"/>
                <w:szCs w:val="20"/>
              </w:rPr>
            </w:pPr>
            <w:r w:rsidRPr="00F97773">
              <w:rPr>
                <w:sz w:val="20"/>
                <w:szCs w:val="20"/>
              </w:rPr>
              <w:t>(Ovarian dysfunction)</w:t>
            </w:r>
          </w:p>
        </w:tc>
      </w:tr>
      <w:tr w:rsidR="00BF6D25" w:rsidRPr="00F97773" w14:paraId="608E9A2D" w14:textId="77777777" w:rsidTr="00BA2FDB">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3088" w:type="dxa"/>
          </w:tcPr>
          <w:p w14:paraId="06C0E7E8" w14:textId="77777777" w:rsidR="00BF6D25" w:rsidRPr="00F97773" w:rsidRDefault="00BF6D25" w:rsidP="006248D8">
            <w:pPr>
              <w:rPr>
                <w:sz w:val="20"/>
                <w:szCs w:val="20"/>
              </w:rPr>
            </w:pPr>
            <w:r w:rsidRPr="00F97773">
              <w:rPr>
                <w:sz w:val="20"/>
                <w:szCs w:val="20"/>
              </w:rPr>
              <w:t>FSH – low</w:t>
            </w:r>
          </w:p>
          <w:p w14:paraId="318D51AD" w14:textId="77777777" w:rsidR="00BF6D25" w:rsidRPr="00F97773" w:rsidRDefault="00BF6D25" w:rsidP="006248D8">
            <w:pPr>
              <w:rPr>
                <w:sz w:val="20"/>
                <w:szCs w:val="20"/>
              </w:rPr>
            </w:pPr>
            <w:r w:rsidRPr="00F97773">
              <w:rPr>
                <w:sz w:val="20"/>
                <w:szCs w:val="20"/>
              </w:rPr>
              <w:t>LH</w:t>
            </w:r>
            <w:r w:rsidR="00BA2FDB" w:rsidRPr="00F97773">
              <w:rPr>
                <w:sz w:val="20"/>
                <w:szCs w:val="20"/>
              </w:rPr>
              <w:t xml:space="preserve"> - </w:t>
            </w:r>
            <w:r w:rsidRPr="00F97773">
              <w:rPr>
                <w:sz w:val="20"/>
                <w:szCs w:val="20"/>
              </w:rPr>
              <w:t>low</w:t>
            </w:r>
          </w:p>
          <w:p w14:paraId="15831BA3" w14:textId="77777777" w:rsidR="00BF6D25" w:rsidRPr="00F97773" w:rsidRDefault="00BF6D25" w:rsidP="006248D8">
            <w:pPr>
              <w:rPr>
                <w:sz w:val="20"/>
                <w:szCs w:val="20"/>
              </w:rPr>
            </w:pPr>
            <w:proofErr w:type="spellStart"/>
            <w:r w:rsidRPr="00F97773">
              <w:rPr>
                <w:sz w:val="20"/>
                <w:szCs w:val="20"/>
              </w:rPr>
              <w:t>Estradiol</w:t>
            </w:r>
            <w:proofErr w:type="spellEnd"/>
            <w:r w:rsidRPr="00F97773">
              <w:rPr>
                <w:sz w:val="20"/>
                <w:szCs w:val="20"/>
              </w:rPr>
              <w:t xml:space="preserve"> - low</w:t>
            </w:r>
          </w:p>
        </w:tc>
        <w:tc>
          <w:tcPr>
            <w:tcW w:w="3088" w:type="dxa"/>
          </w:tcPr>
          <w:p w14:paraId="61C8021F" w14:textId="77777777" w:rsidR="00BF6D25" w:rsidRPr="00F97773" w:rsidRDefault="00BF6D25" w:rsidP="006248D8">
            <w:pPr>
              <w:cnfStyle w:val="000000100000" w:firstRow="0" w:lastRow="0" w:firstColumn="0" w:lastColumn="0" w:oddVBand="0" w:evenVBand="0" w:oddHBand="1" w:evenHBand="0" w:firstRowFirstColumn="0" w:firstRowLastColumn="0" w:lastRowFirstColumn="0" w:lastRowLastColumn="0"/>
              <w:rPr>
                <w:b/>
                <w:sz w:val="20"/>
                <w:szCs w:val="20"/>
              </w:rPr>
            </w:pPr>
            <w:r w:rsidRPr="00F97773">
              <w:rPr>
                <w:b/>
                <w:sz w:val="20"/>
                <w:szCs w:val="20"/>
              </w:rPr>
              <w:t>FSH – normal</w:t>
            </w:r>
          </w:p>
          <w:p w14:paraId="51064B28" w14:textId="77777777" w:rsidR="00BF6D25" w:rsidRPr="00F97773" w:rsidRDefault="00BF6D25" w:rsidP="006248D8">
            <w:pPr>
              <w:cnfStyle w:val="000000100000" w:firstRow="0" w:lastRow="0" w:firstColumn="0" w:lastColumn="0" w:oddVBand="0" w:evenVBand="0" w:oddHBand="1" w:evenHBand="0" w:firstRowFirstColumn="0" w:firstRowLastColumn="0" w:lastRowFirstColumn="0" w:lastRowLastColumn="0"/>
              <w:rPr>
                <w:b/>
                <w:sz w:val="20"/>
                <w:szCs w:val="20"/>
              </w:rPr>
            </w:pPr>
            <w:r w:rsidRPr="00F97773">
              <w:rPr>
                <w:b/>
                <w:sz w:val="20"/>
                <w:szCs w:val="20"/>
              </w:rPr>
              <w:t>LH – normal</w:t>
            </w:r>
          </w:p>
          <w:p w14:paraId="797E2CF2" w14:textId="77777777" w:rsidR="00BF6D25" w:rsidRPr="00F97773" w:rsidRDefault="00BF6D25" w:rsidP="006248D8">
            <w:pP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F97773">
              <w:rPr>
                <w:b/>
                <w:sz w:val="20"/>
                <w:szCs w:val="20"/>
              </w:rPr>
              <w:t>Estradiol</w:t>
            </w:r>
            <w:proofErr w:type="spellEnd"/>
            <w:r w:rsidRPr="00F97773">
              <w:rPr>
                <w:b/>
                <w:sz w:val="20"/>
                <w:szCs w:val="20"/>
              </w:rPr>
              <w:t xml:space="preserve"> - normal</w:t>
            </w:r>
          </w:p>
        </w:tc>
        <w:tc>
          <w:tcPr>
            <w:tcW w:w="3089" w:type="dxa"/>
          </w:tcPr>
          <w:p w14:paraId="788F43EF" w14:textId="77777777" w:rsidR="00BF6D25" w:rsidRPr="00F97773" w:rsidRDefault="00762A1A" w:rsidP="006248D8">
            <w:pPr>
              <w:cnfStyle w:val="000000100000" w:firstRow="0" w:lastRow="0" w:firstColumn="0" w:lastColumn="0" w:oddVBand="0" w:evenVBand="0" w:oddHBand="1" w:evenHBand="0" w:firstRowFirstColumn="0" w:firstRowLastColumn="0" w:lastRowFirstColumn="0" w:lastRowLastColumn="0"/>
              <w:rPr>
                <w:b/>
                <w:sz w:val="20"/>
                <w:szCs w:val="20"/>
              </w:rPr>
            </w:pPr>
            <w:r w:rsidRPr="00F97773">
              <w:rPr>
                <w:b/>
                <w:sz w:val="20"/>
                <w:szCs w:val="20"/>
              </w:rPr>
              <w:t>FSH -</w:t>
            </w:r>
            <w:r w:rsidR="00BF6D25" w:rsidRPr="00F97773">
              <w:rPr>
                <w:b/>
                <w:sz w:val="20"/>
                <w:szCs w:val="20"/>
              </w:rPr>
              <w:t xml:space="preserve"> High</w:t>
            </w:r>
          </w:p>
          <w:p w14:paraId="2B2E2A20" w14:textId="77777777" w:rsidR="00BF6D25" w:rsidRPr="00F97773" w:rsidRDefault="00BF6D25" w:rsidP="006248D8">
            <w:pPr>
              <w:cnfStyle w:val="000000100000" w:firstRow="0" w:lastRow="0" w:firstColumn="0" w:lastColumn="0" w:oddVBand="0" w:evenVBand="0" w:oddHBand="1" w:evenHBand="0" w:firstRowFirstColumn="0" w:firstRowLastColumn="0" w:lastRowFirstColumn="0" w:lastRowLastColumn="0"/>
              <w:rPr>
                <w:b/>
                <w:sz w:val="20"/>
                <w:szCs w:val="20"/>
              </w:rPr>
            </w:pPr>
            <w:r w:rsidRPr="00F97773">
              <w:rPr>
                <w:b/>
                <w:sz w:val="20"/>
                <w:szCs w:val="20"/>
              </w:rPr>
              <w:t>LH – High</w:t>
            </w:r>
          </w:p>
          <w:p w14:paraId="2512E2AC" w14:textId="77777777" w:rsidR="00BF6D25" w:rsidRPr="00F97773" w:rsidRDefault="00BF6D25" w:rsidP="006248D8">
            <w:pP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F97773">
              <w:rPr>
                <w:b/>
                <w:sz w:val="20"/>
                <w:szCs w:val="20"/>
              </w:rPr>
              <w:t>Estradiol</w:t>
            </w:r>
            <w:proofErr w:type="spellEnd"/>
            <w:r w:rsidRPr="00F97773">
              <w:rPr>
                <w:b/>
                <w:sz w:val="20"/>
                <w:szCs w:val="20"/>
              </w:rPr>
              <w:t xml:space="preserve"> - low</w:t>
            </w:r>
          </w:p>
        </w:tc>
      </w:tr>
      <w:tr w:rsidR="00BF6D25" w:rsidRPr="00F97773" w14:paraId="7C606247" w14:textId="77777777" w:rsidTr="00BA2FDB">
        <w:trPr>
          <w:trHeight w:val="874"/>
        </w:trPr>
        <w:tc>
          <w:tcPr>
            <w:cnfStyle w:val="001000000000" w:firstRow="0" w:lastRow="0" w:firstColumn="1" w:lastColumn="0" w:oddVBand="0" w:evenVBand="0" w:oddHBand="0" w:evenHBand="0" w:firstRowFirstColumn="0" w:firstRowLastColumn="0" w:lastRowFirstColumn="0" w:lastRowLastColumn="0"/>
            <w:tcW w:w="3088" w:type="dxa"/>
            <w:shd w:val="clear" w:color="auto" w:fill="auto"/>
          </w:tcPr>
          <w:p w14:paraId="59BDAB4E" w14:textId="77777777" w:rsidR="00BF6D25" w:rsidRPr="00F97773" w:rsidRDefault="00BF6D25" w:rsidP="0013096F">
            <w:pPr>
              <w:pStyle w:val="ListParagraph"/>
              <w:numPr>
                <w:ilvl w:val="0"/>
                <w:numId w:val="29"/>
              </w:numPr>
              <w:rPr>
                <w:b w:val="0"/>
                <w:sz w:val="20"/>
                <w:szCs w:val="20"/>
              </w:rPr>
            </w:pPr>
            <w:r w:rsidRPr="00F97773">
              <w:rPr>
                <w:sz w:val="20"/>
                <w:szCs w:val="20"/>
              </w:rPr>
              <w:t>Life</w:t>
            </w:r>
            <w:r w:rsidR="00BA2FDB" w:rsidRPr="00F97773">
              <w:rPr>
                <w:sz w:val="20"/>
                <w:szCs w:val="20"/>
              </w:rPr>
              <w:t xml:space="preserve">style </w:t>
            </w:r>
            <w:r w:rsidRPr="00F97773">
              <w:rPr>
                <w:sz w:val="20"/>
                <w:szCs w:val="20"/>
              </w:rPr>
              <w:t>managemen</w:t>
            </w:r>
            <w:r w:rsidR="00BA2FDB" w:rsidRPr="00F97773">
              <w:rPr>
                <w:sz w:val="20"/>
                <w:szCs w:val="20"/>
              </w:rPr>
              <w:t>t</w:t>
            </w:r>
          </w:p>
          <w:p w14:paraId="5C61ABF2" w14:textId="77777777" w:rsidR="00BF6D25" w:rsidRPr="00F97773" w:rsidRDefault="00BF6D25" w:rsidP="0013096F">
            <w:pPr>
              <w:pStyle w:val="ListParagraph"/>
              <w:numPr>
                <w:ilvl w:val="0"/>
                <w:numId w:val="29"/>
              </w:numPr>
              <w:rPr>
                <w:b w:val="0"/>
                <w:sz w:val="20"/>
                <w:szCs w:val="20"/>
              </w:rPr>
            </w:pPr>
            <w:r w:rsidRPr="00F97773">
              <w:rPr>
                <w:sz w:val="20"/>
                <w:szCs w:val="20"/>
              </w:rPr>
              <w:t>Increase BMI &gt;18</w:t>
            </w:r>
          </w:p>
          <w:p w14:paraId="2A0E503C" w14:textId="77777777" w:rsidR="00BF6D25" w:rsidRPr="00F97773" w:rsidRDefault="00BF6D25" w:rsidP="0013096F">
            <w:pPr>
              <w:pStyle w:val="ListParagraph"/>
              <w:numPr>
                <w:ilvl w:val="0"/>
                <w:numId w:val="29"/>
              </w:numPr>
              <w:rPr>
                <w:b w:val="0"/>
                <w:sz w:val="20"/>
                <w:szCs w:val="20"/>
              </w:rPr>
            </w:pPr>
            <w:r w:rsidRPr="00F97773">
              <w:rPr>
                <w:sz w:val="20"/>
                <w:szCs w:val="20"/>
              </w:rPr>
              <w:t>Reduce excessive exercise</w:t>
            </w:r>
          </w:p>
        </w:tc>
        <w:tc>
          <w:tcPr>
            <w:tcW w:w="3088" w:type="dxa"/>
            <w:shd w:val="clear" w:color="auto" w:fill="auto"/>
          </w:tcPr>
          <w:p w14:paraId="0228E82A"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Lifestyle management</w:t>
            </w:r>
          </w:p>
          <w:p w14:paraId="765F48FA"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Weight reduction of at least 5 %</w:t>
            </w:r>
          </w:p>
        </w:tc>
        <w:tc>
          <w:tcPr>
            <w:tcW w:w="3089" w:type="dxa"/>
            <w:shd w:val="clear" w:color="auto" w:fill="auto"/>
          </w:tcPr>
          <w:p w14:paraId="407FA817"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IVF using donor eggs</w:t>
            </w:r>
          </w:p>
        </w:tc>
      </w:tr>
      <w:tr w:rsidR="00BF6D25" w:rsidRPr="00F97773" w14:paraId="1C1CACE8" w14:textId="77777777" w:rsidTr="00BA2FDB">
        <w:trPr>
          <w:cnfStyle w:val="000000100000" w:firstRow="0" w:lastRow="0" w:firstColumn="0" w:lastColumn="0" w:oddVBand="0" w:evenVBand="0" w:oddHBand="1" w:evenHBand="0" w:firstRowFirstColumn="0" w:firstRowLastColumn="0" w:lastRowFirstColumn="0" w:lastRowLastColumn="0"/>
          <w:trHeight w:val="776"/>
        </w:trPr>
        <w:tc>
          <w:tcPr>
            <w:cnfStyle w:val="001000000000" w:firstRow="0" w:lastRow="0" w:firstColumn="1" w:lastColumn="0" w:oddVBand="0" w:evenVBand="0" w:oddHBand="0" w:evenHBand="0" w:firstRowFirstColumn="0" w:firstRowLastColumn="0" w:lastRowFirstColumn="0" w:lastRowLastColumn="0"/>
            <w:tcW w:w="3088" w:type="dxa"/>
            <w:shd w:val="clear" w:color="auto" w:fill="auto"/>
          </w:tcPr>
          <w:p w14:paraId="18A73B86" w14:textId="77777777" w:rsidR="00BF6D25" w:rsidRPr="00F97773" w:rsidRDefault="00BF6D25" w:rsidP="0013096F">
            <w:pPr>
              <w:pStyle w:val="ListParagraph"/>
              <w:numPr>
                <w:ilvl w:val="0"/>
                <w:numId w:val="29"/>
              </w:numPr>
              <w:rPr>
                <w:b w:val="0"/>
                <w:sz w:val="20"/>
                <w:szCs w:val="20"/>
              </w:rPr>
            </w:pPr>
            <w:r w:rsidRPr="00F97773">
              <w:rPr>
                <w:sz w:val="20"/>
                <w:szCs w:val="20"/>
              </w:rPr>
              <w:t>Psychotherapy</w:t>
            </w:r>
          </w:p>
        </w:tc>
        <w:tc>
          <w:tcPr>
            <w:tcW w:w="3088" w:type="dxa"/>
            <w:shd w:val="clear" w:color="auto" w:fill="auto"/>
          </w:tcPr>
          <w:p w14:paraId="62A355B9"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 xml:space="preserve">1st line: </w:t>
            </w:r>
          </w:p>
          <w:p w14:paraId="2F1C9671"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Clomiphene citrate 25 to 150 mg daily for 5 days starting on day 3-6 of cycles</w:t>
            </w:r>
          </w:p>
          <w:p w14:paraId="76C426AB"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F97773">
              <w:rPr>
                <w:sz w:val="20"/>
                <w:szCs w:val="20"/>
              </w:rPr>
              <w:t>Alternatively</w:t>
            </w:r>
            <w:proofErr w:type="gramEnd"/>
            <w:r w:rsidRPr="00F97773">
              <w:rPr>
                <w:sz w:val="20"/>
                <w:szCs w:val="20"/>
              </w:rPr>
              <w:t xml:space="preserve"> Letrozole 2,5 – 7,5 mg daily</w:t>
            </w:r>
          </w:p>
        </w:tc>
        <w:tc>
          <w:tcPr>
            <w:tcW w:w="3089" w:type="dxa"/>
            <w:shd w:val="clear" w:color="auto" w:fill="auto"/>
          </w:tcPr>
          <w:p w14:paraId="5E0C621C"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Clomiphene citrate and Letrozole contraindicated</w:t>
            </w:r>
          </w:p>
        </w:tc>
      </w:tr>
      <w:tr w:rsidR="00BF6D25" w:rsidRPr="00F97773" w14:paraId="0B95E541" w14:textId="77777777" w:rsidTr="00BA2FDB">
        <w:trPr>
          <w:trHeight w:val="787"/>
        </w:trPr>
        <w:tc>
          <w:tcPr>
            <w:cnfStyle w:val="001000000000" w:firstRow="0" w:lastRow="0" w:firstColumn="1" w:lastColumn="0" w:oddVBand="0" w:evenVBand="0" w:oddHBand="0" w:evenHBand="0" w:firstRowFirstColumn="0" w:firstRowLastColumn="0" w:lastRowFirstColumn="0" w:lastRowLastColumn="0"/>
            <w:tcW w:w="3088" w:type="dxa"/>
            <w:shd w:val="clear" w:color="auto" w:fill="auto"/>
          </w:tcPr>
          <w:p w14:paraId="132206DE" w14:textId="77777777" w:rsidR="00BF6D25" w:rsidRPr="00F97773" w:rsidRDefault="00BF6D25" w:rsidP="0013096F">
            <w:pPr>
              <w:pStyle w:val="ListParagraph"/>
              <w:numPr>
                <w:ilvl w:val="0"/>
                <w:numId w:val="29"/>
              </w:numPr>
              <w:rPr>
                <w:b w:val="0"/>
                <w:sz w:val="20"/>
                <w:szCs w:val="20"/>
              </w:rPr>
            </w:pPr>
            <w:r w:rsidRPr="00F97773">
              <w:rPr>
                <w:sz w:val="20"/>
                <w:szCs w:val="20"/>
              </w:rPr>
              <w:t>Gonadotropins including FSH and LH</w:t>
            </w:r>
          </w:p>
        </w:tc>
        <w:tc>
          <w:tcPr>
            <w:tcW w:w="3088" w:type="dxa"/>
            <w:shd w:val="clear" w:color="auto" w:fill="auto"/>
          </w:tcPr>
          <w:p w14:paraId="1B6E2A2C"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2nd line:</w:t>
            </w:r>
          </w:p>
          <w:p w14:paraId="6C54A450"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Gonadotropins or laparoscopic ovarian drilling if a person has clomiphene failure or resistance.</w:t>
            </w:r>
          </w:p>
        </w:tc>
        <w:tc>
          <w:tcPr>
            <w:tcW w:w="3089" w:type="dxa"/>
            <w:shd w:val="clear" w:color="auto" w:fill="auto"/>
          </w:tcPr>
          <w:p w14:paraId="06307219" w14:textId="77777777" w:rsidR="00BF6D25" w:rsidRPr="00F97773" w:rsidRDefault="00BF6D25" w:rsidP="0013096F">
            <w:pPr>
              <w:pStyle w:val="ListParagraph"/>
              <w:numPr>
                <w:ilvl w:val="0"/>
                <w:numId w:val="29"/>
              </w:numPr>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Psychological counselling recommended</w:t>
            </w:r>
          </w:p>
        </w:tc>
      </w:tr>
      <w:tr w:rsidR="00BF6D25" w:rsidRPr="00F97773" w14:paraId="2B9A7A8A" w14:textId="77777777" w:rsidTr="00BA2FDB">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3088" w:type="dxa"/>
            <w:shd w:val="clear" w:color="auto" w:fill="auto"/>
          </w:tcPr>
          <w:p w14:paraId="10889C9F" w14:textId="77777777" w:rsidR="00BF6D25" w:rsidRPr="00F97773" w:rsidRDefault="00BF6D25" w:rsidP="0013096F">
            <w:pPr>
              <w:pStyle w:val="ListParagraph"/>
              <w:numPr>
                <w:ilvl w:val="0"/>
                <w:numId w:val="29"/>
              </w:numPr>
              <w:rPr>
                <w:b w:val="0"/>
                <w:sz w:val="20"/>
                <w:szCs w:val="20"/>
              </w:rPr>
            </w:pPr>
            <w:r w:rsidRPr="00F97773">
              <w:rPr>
                <w:sz w:val="20"/>
                <w:szCs w:val="20"/>
              </w:rPr>
              <w:t>Clomiphene citrate contraindicated</w:t>
            </w:r>
          </w:p>
        </w:tc>
        <w:tc>
          <w:tcPr>
            <w:tcW w:w="3088" w:type="dxa"/>
            <w:shd w:val="clear" w:color="auto" w:fill="auto"/>
          </w:tcPr>
          <w:p w14:paraId="63ED4777"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 xml:space="preserve">3rd line: </w:t>
            </w:r>
          </w:p>
          <w:p w14:paraId="20DB99EB"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IVF when all other options were unsuccessful</w:t>
            </w:r>
          </w:p>
        </w:tc>
        <w:tc>
          <w:tcPr>
            <w:tcW w:w="3089" w:type="dxa"/>
            <w:shd w:val="clear" w:color="auto" w:fill="auto"/>
          </w:tcPr>
          <w:p w14:paraId="23AC7F40" w14:textId="77777777" w:rsidR="00BF6D25" w:rsidRPr="00F97773" w:rsidRDefault="00BF6D25" w:rsidP="0013096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0"/>
                <w:szCs w:val="20"/>
              </w:rPr>
            </w:pPr>
          </w:p>
        </w:tc>
      </w:tr>
    </w:tbl>
    <w:p w14:paraId="605BD420" w14:textId="77777777" w:rsidR="00BF6D25" w:rsidRPr="00F97773" w:rsidRDefault="00BF6D25" w:rsidP="00BF6D25">
      <w:pPr>
        <w:rPr>
          <w:sz w:val="20"/>
          <w:szCs w:val="20"/>
        </w:rPr>
      </w:pPr>
    </w:p>
    <w:p w14:paraId="3DE5C137" w14:textId="77777777" w:rsidR="00BF6D25" w:rsidRPr="00F97773" w:rsidRDefault="00BF6D25" w:rsidP="0013096F">
      <w:pPr>
        <w:pStyle w:val="ListParagraph"/>
        <w:numPr>
          <w:ilvl w:val="0"/>
          <w:numId w:val="29"/>
        </w:numPr>
      </w:pPr>
      <w:bookmarkStart w:id="85" w:name="_Toc525277204"/>
      <w:r w:rsidRPr="00F97773">
        <w:rPr>
          <w:b/>
        </w:rPr>
        <w:t>Tubal factor infertility</w:t>
      </w:r>
      <w:bookmarkEnd w:id="85"/>
      <w:r w:rsidR="00CC532B" w:rsidRPr="00F97773">
        <w:rPr>
          <w:b/>
        </w:rPr>
        <w:t>:</w:t>
      </w:r>
      <w:r w:rsidR="00CC532B" w:rsidRPr="00F97773">
        <w:t xml:space="preserve"> </w:t>
      </w:r>
      <w:r w:rsidRPr="00F97773">
        <w:rPr>
          <w:szCs w:val="22"/>
        </w:rPr>
        <w:t>Blocked fallopian tubes are the most common cause of female factor infertility in South Africa.</w:t>
      </w:r>
      <w:r w:rsidR="006237D3" w:rsidRPr="00F97773">
        <w:rPr>
          <w:szCs w:val="22"/>
        </w:rPr>
        <w:fldChar w:fldCharType="begin">
          <w:fldData xml:space="preserve">PEVuZE5vdGU+PENpdGU+PEF1dGhvcj5TaGFybWE8L0F1dGhvcj48WWVhcj4yMDA5PC9ZZWFyPjxS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</w:fldData>
        </w:fldChar>
      </w:r>
      <w:r w:rsidR="006237D3" w:rsidRPr="00F97773">
        <w:rPr>
          <w:szCs w:val="22"/>
        </w:rPr>
        <w:instrText xml:space="preserve"> ADDIN EN.CITE </w:instrText>
      </w:r>
      <w:r w:rsidR="006237D3" w:rsidRPr="00F97773">
        <w:rPr>
          <w:szCs w:val="22"/>
        </w:rPr>
        <w:fldChar w:fldCharType="begin">
          <w:fldData xml:space="preserve">PEVuZE5vdGU+PENpdGU+PEF1dGhvcj5TaGFybWE8L0F1dGhvcj48WWVhcj4yMDA5PC9ZZWFyPjxS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</w:fldData>
        </w:fldChar>
      </w:r>
      <w:r w:rsidR="006237D3" w:rsidRPr="00F97773">
        <w:rPr>
          <w:szCs w:val="22"/>
        </w:rPr>
        <w:instrText xml:space="preserve"> ADDIN EN.CITE.DATA </w:instrText>
      </w:r>
      <w:r w:rsidR="006237D3" w:rsidRPr="00F97773">
        <w:rPr>
          <w:szCs w:val="22"/>
        </w:rPr>
      </w:r>
      <w:r w:rsidR="006237D3" w:rsidRPr="00F97773">
        <w:rPr>
          <w:szCs w:val="22"/>
        </w:rPr>
        <w:fldChar w:fldCharType="end"/>
      </w:r>
      <w:r w:rsidR="006237D3" w:rsidRPr="00F97773">
        <w:rPr>
          <w:szCs w:val="22"/>
        </w:rPr>
      </w:r>
      <w:r w:rsidR="006237D3" w:rsidRPr="00F97773">
        <w:rPr>
          <w:szCs w:val="22"/>
        </w:rPr>
        <w:fldChar w:fldCharType="separate"/>
      </w:r>
      <w:r w:rsidR="006237D3" w:rsidRPr="00F97773">
        <w:rPr>
          <w:noProof/>
          <w:szCs w:val="22"/>
          <w:vertAlign w:val="superscript"/>
        </w:rPr>
        <w:t>24-27</w:t>
      </w:r>
      <w:r w:rsidR="006237D3" w:rsidRPr="00F97773">
        <w:rPr>
          <w:szCs w:val="22"/>
        </w:rPr>
        <w:fldChar w:fldCharType="end"/>
      </w:r>
      <w:r w:rsidRPr="00F97773">
        <w:rPr>
          <w:szCs w:val="22"/>
        </w:rPr>
        <w:t xml:space="preserve"> It is most frequently caused by previous </w:t>
      </w:r>
      <w:r w:rsidR="009A7763">
        <w:rPr>
          <w:szCs w:val="22"/>
        </w:rPr>
        <w:t>pelvic inflammatory disease (</w:t>
      </w:r>
      <w:r w:rsidRPr="00F97773">
        <w:rPr>
          <w:szCs w:val="22"/>
        </w:rPr>
        <w:t>PID</w:t>
      </w:r>
      <w:r w:rsidR="009A7763">
        <w:rPr>
          <w:szCs w:val="22"/>
        </w:rPr>
        <w:t>)</w:t>
      </w:r>
      <w:r w:rsidRPr="00F97773">
        <w:rPr>
          <w:szCs w:val="22"/>
        </w:rPr>
        <w:t>, endometriosis, previous pelvic surgery</w:t>
      </w:r>
      <w:r w:rsidR="00D74D16" w:rsidRPr="00F97773">
        <w:rPr>
          <w:szCs w:val="22"/>
        </w:rPr>
        <w:t>,</w:t>
      </w:r>
      <w:r w:rsidRPr="00F97773">
        <w:rPr>
          <w:szCs w:val="22"/>
        </w:rPr>
        <w:t xml:space="preserve"> </w:t>
      </w:r>
      <w:r w:rsidR="00D74D16" w:rsidRPr="00F97773">
        <w:rPr>
          <w:szCs w:val="22"/>
        </w:rPr>
        <w:t>or</w:t>
      </w:r>
      <w:r w:rsidRPr="00F97773">
        <w:rPr>
          <w:szCs w:val="22"/>
        </w:rPr>
        <w:t xml:space="preserve"> previous tubal ligation.  </w:t>
      </w:r>
    </w:p>
    <w:p w14:paraId="323242E8" w14:textId="77777777" w:rsidR="00BF6D25" w:rsidRPr="00F97773" w:rsidRDefault="00BF6D25" w:rsidP="00BF6D25">
      <w:pPr>
        <w:rPr>
          <w:szCs w:val="22"/>
        </w:rPr>
      </w:pPr>
      <w:r w:rsidRPr="00F97773">
        <w:rPr>
          <w:szCs w:val="22"/>
        </w:rPr>
        <w:lastRenderedPageBreak/>
        <w:t>Treatment options include assisted reproduction or tuboplasties</w:t>
      </w:r>
      <w:r w:rsidR="001F3CCF" w:rsidRPr="00F97773">
        <w:rPr>
          <w:szCs w:val="22"/>
        </w:rPr>
        <w:t>,</w:t>
      </w:r>
      <w:r w:rsidRPr="00F97773">
        <w:rPr>
          <w:szCs w:val="22"/>
        </w:rPr>
        <w:t xml:space="preserve"> which are only available at certain public sector hospitals. Unfortunately, many patients cannot afford ART and tubal surgery may be the only available option for them. Tuboplasty should be offered to patients with previous tubal ligation and those with good prognosis </w:t>
      </w:r>
      <w:proofErr w:type="spellStart"/>
      <w:r w:rsidRPr="00F97773">
        <w:rPr>
          <w:szCs w:val="22"/>
        </w:rPr>
        <w:t>hydrosalpinges</w:t>
      </w:r>
      <w:proofErr w:type="spellEnd"/>
      <w:r w:rsidRPr="00F97773">
        <w:rPr>
          <w:szCs w:val="22"/>
        </w:rPr>
        <w:t xml:space="preserve">. The tubal reconstruction surgery should be done by an experienced gynaecological surgeon. Patients with poor prognosis </w:t>
      </w:r>
      <w:proofErr w:type="spellStart"/>
      <w:r w:rsidRPr="00F97773">
        <w:rPr>
          <w:szCs w:val="22"/>
        </w:rPr>
        <w:t>hydrosalpinges</w:t>
      </w:r>
      <w:proofErr w:type="spellEnd"/>
      <w:r w:rsidRPr="00F97773">
        <w:rPr>
          <w:szCs w:val="22"/>
        </w:rPr>
        <w:t xml:space="preserve"> should also be offered tubal surgery to remove the damaged fallopian tubes as the fluid from the </w:t>
      </w:r>
      <w:proofErr w:type="spellStart"/>
      <w:r w:rsidRPr="00F97773">
        <w:rPr>
          <w:szCs w:val="22"/>
        </w:rPr>
        <w:t>hydrosalpinges</w:t>
      </w:r>
      <w:proofErr w:type="spellEnd"/>
      <w:r w:rsidRPr="00F97773">
        <w:rPr>
          <w:szCs w:val="22"/>
        </w:rPr>
        <w:t xml:space="preserve"> has been associated with poor pregnancy outcome in ART cycle.</w:t>
      </w:r>
    </w:p>
    <w:p w14:paraId="4D3D95A6" w14:textId="77777777" w:rsidR="007B567F" w:rsidRPr="00F97773" w:rsidRDefault="007B567F" w:rsidP="007B567F">
      <w:pPr>
        <w:rPr>
          <w:szCs w:val="22"/>
        </w:rPr>
      </w:pPr>
    </w:p>
    <w:p w14:paraId="4EA2D333" w14:textId="77777777" w:rsidR="001F3CCF" w:rsidRPr="00F97773" w:rsidRDefault="001F3CCF" w:rsidP="001F3CCF">
      <w:pPr>
        <w:keepNext/>
      </w:pPr>
      <w:r w:rsidRPr="00F97773">
        <w:rPr>
          <w:noProof/>
          <w:szCs w:val="22"/>
          <w:lang w:val="en-ZA" w:eastAsia="en-ZA"/>
        </w:rPr>
        <w:drawing>
          <wp:inline distT="0" distB="0" distL="0" distR="0" wp14:anchorId="246372EE" wp14:editId="163CD4C1">
            <wp:extent cx="4669891" cy="3740339"/>
            <wp:effectExtent l="12700" t="12700" r="16510" b="19050"/>
            <wp:docPr id="16384" name="Picture 1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76759" cy="3745840"/>
                    </a:xfrm>
                    <a:prstGeom prst="rect">
                      <a:avLst/>
                    </a:prstGeom>
                    <a:ln>
                      <a:solidFill>
                        <a:schemeClr val="bg1">
                          <a:lumMod val="95000"/>
                        </a:schemeClr>
                      </a:solidFill>
                    </a:ln>
                  </pic:spPr>
                </pic:pic>
              </a:graphicData>
            </a:graphic>
          </wp:inline>
        </w:drawing>
      </w:r>
    </w:p>
    <w:p w14:paraId="578D39D2" w14:textId="77777777" w:rsidR="007B567F" w:rsidRPr="00F97773" w:rsidRDefault="001F3CCF" w:rsidP="001F3CCF">
      <w:pPr>
        <w:pStyle w:val="Caption"/>
        <w:rPr>
          <w:sz w:val="22"/>
          <w:szCs w:val="22"/>
        </w:rPr>
      </w:pPr>
      <w:bookmarkStart w:id="86" w:name="_Toc12031804"/>
      <w:r w:rsidRPr="00F97773">
        <w:t xml:space="preserve">Figure </w:t>
      </w:r>
      <w:r w:rsidRPr="00F97773">
        <w:fldChar w:fldCharType="begin"/>
      </w:r>
      <w:r w:rsidRPr="00F97773">
        <w:instrText xml:space="preserve"> SEQ Figure \* ARABIC </w:instrText>
      </w:r>
      <w:r w:rsidRPr="00F97773">
        <w:fldChar w:fldCharType="separate"/>
      </w:r>
      <w:r w:rsidR="006B4658">
        <w:rPr>
          <w:noProof/>
        </w:rPr>
        <w:t>8</w:t>
      </w:r>
      <w:r w:rsidRPr="00F97773">
        <w:fldChar w:fldCharType="end"/>
      </w:r>
      <w:r w:rsidRPr="00F97773">
        <w:t>.</w:t>
      </w:r>
      <w:r w:rsidR="00D91595" w:rsidRPr="00F97773">
        <w:t xml:space="preserve"> Algorithm for the management of tubal factor infertility</w:t>
      </w:r>
      <w:bookmarkEnd w:id="86"/>
    </w:p>
    <w:p w14:paraId="5FF01583" w14:textId="77777777" w:rsidR="00CF78AF" w:rsidRPr="00F97773" w:rsidRDefault="00CF78AF" w:rsidP="00CF78AF">
      <w:pPr>
        <w:pStyle w:val="Heading3"/>
      </w:pPr>
      <w:bookmarkStart w:id="87" w:name="_Toc525277205"/>
    </w:p>
    <w:p w14:paraId="187635D5" w14:textId="77777777" w:rsidR="00CF78AF" w:rsidRPr="00F97773" w:rsidRDefault="00CF78AF" w:rsidP="009823FC">
      <w:pPr>
        <w:rPr>
          <w:b/>
          <w:color w:val="009051"/>
        </w:rPr>
      </w:pPr>
      <w:r w:rsidRPr="00F97773">
        <w:rPr>
          <w:b/>
          <w:color w:val="009051"/>
        </w:rPr>
        <w:t>Uterine factors</w:t>
      </w:r>
      <w:bookmarkEnd w:id="87"/>
    </w:p>
    <w:p w14:paraId="09FBEDCC" w14:textId="77777777" w:rsidR="00CF78AF" w:rsidRPr="00F97773" w:rsidRDefault="00CF78AF" w:rsidP="00CF78AF">
      <w:pPr>
        <w:rPr>
          <w:szCs w:val="22"/>
        </w:rPr>
      </w:pPr>
      <w:r w:rsidRPr="00F97773">
        <w:rPr>
          <w:szCs w:val="22"/>
        </w:rPr>
        <w:t>The uterus is a major organ that can impact on reproductive outcome. Some uterine abnormalities are amenable to surgery which can improve pregnancy outcomes, some are not.</w:t>
      </w:r>
    </w:p>
    <w:p w14:paraId="20DE4E2E" w14:textId="77777777" w:rsidR="00CF78AF" w:rsidRPr="00F97773" w:rsidRDefault="00CF78AF" w:rsidP="00CF78AF">
      <w:pPr>
        <w:rPr>
          <w:szCs w:val="22"/>
        </w:rPr>
      </w:pPr>
    </w:p>
    <w:p w14:paraId="0B69EE7D" w14:textId="77777777" w:rsidR="007A7CD9" w:rsidRPr="00F97773" w:rsidRDefault="00CF78AF" w:rsidP="0013096F">
      <w:pPr>
        <w:pStyle w:val="ListParagraph"/>
        <w:numPr>
          <w:ilvl w:val="0"/>
          <w:numId w:val="30"/>
        </w:numPr>
        <w:rPr>
          <w:szCs w:val="22"/>
        </w:rPr>
      </w:pPr>
      <w:r w:rsidRPr="00F97773">
        <w:rPr>
          <w:b/>
          <w:szCs w:val="22"/>
        </w:rPr>
        <w:t>Fibroids:</w:t>
      </w:r>
      <w:r w:rsidRPr="00F97773">
        <w:rPr>
          <w:szCs w:val="22"/>
        </w:rPr>
        <w:t xml:space="preserve"> About 1/3 of women will have fibroids. Most fibroids do not have a negative impact on reproductive outcome and thus require no treatment. Submucosal fibroids are mostly symptomatic. They cause heavy menstrual bleeding, prolonged menstrual bleeding, implantation failure, and recurrent pregnancy losses. The Submucosal fibroids, </w:t>
      </w:r>
      <w:r w:rsidRPr="00AA5391">
        <w:rPr>
          <w:szCs w:val="22"/>
        </w:rPr>
        <w:t>ESGE</w:t>
      </w:r>
      <w:r w:rsidRPr="00F97773">
        <w:rPr>
          <w:szCs w:val="22"/>
        </w:rPr>
        <w:t xml:space="preserve"> type 0, 1 and 2, should be removed preferably through hysteroscopy or laparoscopy according to the type.</w:t>
      </w:r>
      <w:r w:rsidR="00850234" w:rsidRPr="00F97773">
        <w:rPr>
          <w:szCs w:val="22"/>
        </w:rPr>
        <w:fldChar w:fldCharType="begin">
          <w:fldData xml:space="preserve">PEVuZE5vdGU+PENpdGU+PEF1dGhvcj5XYW1zdGVrZXI8L0F1dGhvcj48WWVhcj4xOTkzPC9ZZWFy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zM2LTQwPC9wYWdlcz48dm9sdW1lPjgy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IwNzMtNzwvcGFn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</w:fldData>
        </w:fldChar>
      </w:r>
      <w:r w:rsidR="00850234" w:rsidRPr="00F97773">
        <w:rPr>
          <w:szCs w:val="22"/>
        </w:rPr>
        <w:instrText xml:space="preserve"> ADDIN EN.CITE </w:instrText>
      </w:r>
      <w:r w:rsidR="00850234" w:rsidRPr="00F97773">
        <w:rPr>
          <w:szCs w:val="22"/>
        </w:rPr>
        <w:fldChar w:fldCharType="begin">
          <w:fldData xml:space="preserve">PEVuZE5vdGU+PENpdGU+PEF1dGhvcj5XYW1zdGVrZXI8L0F1dGhvcj48WWVhcj4xOTkzPC9ZZWFy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zM2LTQwPC9wYWdlcz48dm9sdW1lPjgy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IwNzMtNzwvcGFn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</w:fldData>
        </w:fldChar>
      </w:r>
      <w:r w:rsidR="00850234" w:rsidRPr="00F97773">
        <w:rPr>
          <w:szCs w:val="22"/>
        </w:rPr>
        <w:instrText xml:space="preserve"> ADDIN EN.CITE.DATA </w:instrText>
      </w:r>
      <w:r w:rsidR="00850234" w:rsidRPr="00F97773">
        <w:rPr>
          <w:szCs w:val="22"/>
        </w:rPr>
      </w:r>
      <w:r w:rsidR="00850234" w:rsidRPr="00F97773">
        <w:rPr>
          <w:szCs w:val="22"/>
        </w:rPr>
        <w:fldChar w:fldCharType="end"/>
      </w:r>
      <w:r w:rsidR="00850234" w:rsidRPr="00F97773">
        <w:rPr>
          <w:szCs w:val="22"/>
        </w:rPr>
      </w:r>
      <w:r w:rsidR="00850234" w:rsidRPr="00F97773">
        <w:rPr>
          <w:szCs w:val="22"/>
        </w:rPr>
        <w:fldChar w:fldCharType="separate"/>
      </w:r>
      <w:r w:rsidR="00850234" w:rsidRPr="00F97773">
        <w:rPr>
          <w:noProof/>
          <w:szCs w:val="22"/>
          <w:vertAlign w:val="superscript"/>
        </w:rPr>
        <w:t>28, 29</w:t>
      </w:r>
      <w:r w:rsidR="00850234" w:rsidRPr="00F97773">
        <w:rPr>
          <w:szCs w:val="22"/>
        </w:rPr>
        <w:fldChar w:fldCharType="end"/>
      </w:r>
      <w:r w:rsidR="00850234" w:rsidRPr="00F97773">
        <w:rPr>
          <w:szCs w:val="22"/>
          <w:vertAlign w:val="superscript"/>
        </w:rPr>
        <w:t xml:space="preserve"> </w:t>
      </w:r>
      <w:r w:rsidRPr="00F97773">
        <w:rPr>
          <w:szCs w:val="22"/>
        </w:rPr>
        <w:t>Large intramural fibroids that are 5cm or more in size should also be removed as they have been associated with poor reproductive outcome. Laparoscopic myomectomy is preferred over laparotomy if the doctor’s skills are adequate.</w:t>
      </w:r>
    </w:p>
    <w:p w14:paraId="79EEF897" w14:textId="77777777" w:rsidR="00CF78AF" w:rsidRPr="00F97773" w:rsidRDefault="00CF78AF" w:rsidP="009823FC">
      <w:pPr>
        <w:pStyle w:val="ListParagraph"/>
        <w:ind w:left="360"/>
        <w:rPr>
          <w:szCs w:val="22"/>
        </w:rPr>
      </w:pPr>
      <w:r w:rsidRPr="00F97773">
        <w:rPr>
          <w:szCs w:val="22"/>
        </w:rPr>
        <w:lastRenderedPageBreak/>
        <w:t xml:space="preserve">Uterine </w:t>
      </w:r>
      <w:r w:rsidR="005B4F8C">
        <w:rPr>
          <w:szCs w:val="22"/>
        </w:rPr>
        <w:t>a</w:t>
      </w:r>
      <w:r w:rsidRPr="00F97773">
        <w:rPr>
          <w:szCs w:val="22"/>
        </w:rPr>
        <w:t xml:space="preserve">rtery </w:t>
      </w:r>
      <w:proofErr w:type="spellStart"/>
      <w:r w:rsidR="005B4F8C">
        <w:rPr>
          <w:szCs w:val="22"/>
        </w:rPr>
        <w:t>e</w:t>
      </w:r>
      <w:r w:rsidRPr="00F97773">
        <w:rPr>
          <w:szCs w:val="22"/>
        </w:rPr>
        <w:t>mbolisation</w:t>
      </w:r>
      <w:proofErr w:type="spellEnd"/>
      <w:r w:rsidRPr="00F97773">
        <w:rPr>
          <w:szCs w:val="22"/>
        </w:rPr>
        <w:t xml:space="preserve"> (UAE) is available and sometimes offered to patients instead of myomectomy. There have been a number of patients who conceived after UAE. However, serious morbidity has been reported.</w:t>
      </w:r>
      <w:r w:rsidR="007A7CD9" w:rsidRPr="00F97773">
        <w:rPr>
          <w:szCs w:val="22"/>
          <w:vertAlign w:val="superscript"/>
        </w:rPr>
        <w:t xml:space="preserve"> </w:t>
      </w:r>
      <w:r w:rsidRPr="00F97773">
        <w:rPr>
          <w:szCs w:val="22"/>
        </w:rPr>
        <w:t>There is a high risk of morbidly adherent placenta, miscarriage, low birth weight, intra-uterine growth restriction, preterm delivery, and post-partum haemorrhage post UAE.</w:t>
      </w:r>
      <w:r w:rsidR="007A7CD9" w:rsidRPr="00F97773">
        <w:rPr>
          <w:szCs w:val="22"/>
        </w:rPr>
        <w:fldChar w:fldCharType="begin">
          <w:fldData xml:space="preserve">PEVuZE5vdGU+PENpdGU+PEF1dGhvcj5Ib2x1YjwvQXV0aG9yPjxZZWFyPjIwMDg8L1llYXI+PFJl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MTg4Ni05MTwvcGFnZXM+PHZvbHVtZT45MDwvdm9sdW1lPjxu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</w:fldData>
        </w:fldChar>
      </w:r>
      <w:r w:rsidR="007A7CD9" w:rsidRPr="00F97773">
        <w:rPr>
          <w:szCs w:val="22"/>
        </w:rPr>
        <w:instrText xml:space="preserve"> ADDIN EN.CITE </w:instrText>
      </w:r>
      <w:r w:rsidR="007A7CD9" w:rsidRPr="00F97773">
        <w:rPr>
          <w:szCs w:val="22"/>
        </w:rPr>
        <w:fldChar w:fldCharType="begin">
          <w:fldData xml:space="preserve">PEVuZE5vdGU+PENpdGU+PEF1dGhvcj5Ib2x1YjwvQXV0aG9yPjxZZWFyPjIwMDg8L1llYXI+PFJl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MTg4Ni05MTwvcGFnZXM+PHZvbHVtZT45MDwvdm9sdW1lPjxu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</w:fldData>
        </w:fldChar>
      </w:r>
      <w:r w:rsidR="007A7CD9" w:rsidRPr="00F97773">
        <w:rPr>
          <w:szCs w:val="22"/>
        </w:rPr>
        <w:instrText xml:space="preserve"> ADDIN EN.CITE.DATA </w:instrText>
      </w:r>
      <w:r w:rsidR="007A7CD9" w:rsidRPr="00F97773">
        <w:rPr>
          <w:szCs w:val="22"/>
        </w:rPr>
      </w:r>
      <w:r w:rsidR="007A7CD9" w:rsidRPr="00F97773">
        <w:rPr>
          <w:szCs w:val="22"/>
        </w:rPr>
        <w:fldChar w:fldCharType="end"/>
      </w:r>
      <w:r w:rsidR="007A7CD9" w:rsidRPr="00F97773">
        <w:rPr>
          <w:szCs w:val="22"/>
        </w:rPr>
      </w:r>
      <w:r w:rsidR="007A7CD9" w:rsidRPr="00F97773">
        <w:rPr>
          <w:szCs w:val="22"/>
        </w:rPr>
        <w:fldChar w:fldCharType="separate"/>
      </w:r>
      <w:r w:rsidR="007A7CD9" w:rsidRPr="00F97773">
        <w:rPr>
          <w:noProof/>
          <w:szCs w:val="22"/>
          <w:vertAlign w:val="superscript"/>
        </w:rPr>
        <w:t>30</w:t>
      </w:r>
      <w:r w:rsidR="007A7CD9" w:rsidRPr="00F97773">
        <w:rPr>
          <w:szCs w:val="22"/>
        </w:rPr>
        <w:fldChar w:fldCharType="end"/>
      </w:r>
      <w:r w:rsidRPr="00F97773">
        <w:rPr>
          <w:szCs w:val="22"/>
          <w:vertAlign w:val="superscript"/>
        </w:rPr>
        <w:t xml:space="preserve"> </w:t>
      </w:r>
      <w:r w:rsidRPr="00F97773">
        <w:rPr>
          <w:szCs w:val="22"/>
        </w:rPr>
        <w:t>Its effect on future pregnancy and fertility remains unclear. All patients who conceived after UAE require close monitoring.</w:t>
      </w:r>
    </w:p>
    <w:p w14:paraId="5FC3A81F" w14:textId="77777777" w:rsidR="00CF78AF" w:rsidRPr="00F97773" w:rsidRDefault="00CF78AF" w:rsidP="00CF78AF">
      <w:pPr>
        <w:rPr>
          <w:szCs w:val="22"/>
        </w:rPr>
      </w:pPr>
    </w:p>
    <w:p w14:paraId="7015A36C" w14:textId="77777777" w:rsidR="00CF78AF" w:rsidRPr="00F97773" w:rsidRDefault="00CF78AF" w:rsidP="00CF78AF">
      <w:pPr>
        <w:rPr>
          <w:b/>
          <w:color w:val="009051"/>
        </w:rPr>
      </w:pPr>
      <w:r w:rsidRPr="00F97773">
        <w:rPr>
          <w:b/>
          <w:color w:val="009051"/>
        </w:rPr>
        <w:t>Uterine anomalies</w:t>
      </w:r>
    </w:p>
    <w:p w14:paraId="092B513C" w14:textId="77777777" w:rsidR="00CF78AF" w:rsidRPr="00F97773" w:rsidRDefault="00CF78AF" w:rsidP="0013096F">
      <w:pPr>
        <w:pStyle w:val="ListParagraph"/>
        <w:numPr>
          <w:ilvl w:val="0"/>
          <w:numId w:val="30"/>
        </w:numPr>
        <w:rPr>
          <w:b/>
          <w:szCs w:val="22"/>
        </w:rPr>
      </w:pPr>
      <w:r w:rsidRPr="00F97773">
        <w:rPr>
          <w:b/>
          <w:szCs w:val="22"/>
        </w:rPr>
        <w:t>Septate Uterus</w:t>
      </w:r>
      <w:r w:rsidR="00D32630" w:rsidRPr="00F97773">
        <w:rPr>
          <w:b/>
          <w:szCs w:val="22"/>
        </w:rPr>
        <w:t xml:space="preserve">: </w:t>
      </w:r>
      <w:r w:rsidRPr="00F97773">
        <w:rPr>
          <w:szCs w:val="22"/>
        </w:rPr>
        <w:t>The septate uterus causes most reproductive failures. Women with a septate uterus should be referred to a reproductive medicine specialist for evaluation and assessment if hysteroscopic removal will improve fertility outcomes.</w:t>
      </w:r>
    </w:p>
    <w:p w14:paraId="5DD82CF5" w14:textId="77777777" w:rsidR="00CF78AF" w:rsidRPr="00F97773" w:rsidRDefault="00CF78AF" w:rsidP="00CF78AF">
      <w:pPr>
        <w:rPr>
          <w:szCs w:val="22"/>
        </w:rPr>
      </w:pPr>
    </w:p>
    <w:p w14:paraId="49419BC1" w14:textId="77777777" w:rsidR="00CF78AF" w:rsidRPr="00F97773" w:rsidRDefault="00CF78AF" w:rsidP="0013096F">
      <w:pPr>
        <w:pStyle w:val="ListParagraph"/>
        <w:numPr>
          <w:ilvl w:val="0"/>
          <w:numId w:val="30"/>
        </w:numPr>
        <w:rPr>
          <w:b/>
          <w:szCs w:val="22"/>
        </w:rPr>
      </w:pPr>
      <w:r w:rsidRPr="00F97773">
        <w:rPr>
          <w:b/>
          <w:szCs w:val="22"/>
        </w:rPr>
        <w:t xml:space="preserve">Uterus </w:t>
      </w:r>
      <w:proofErr w:type="spellStart"/>
      <w:r w:rsidRPr="00F97773">
        <w:rPr>
          <w:b/>
          <w:szCs w:val="22"/>
        </w:rPr>
        <w:t>Didelphus</w:t>
      </w:r>
      <w:proofErr w:type="spellEnd"/>
      <w:r w:rsidRPr="00F97773">
        <w:rPr>
          <w:b/>
          <w:szCs w:val="22"/>
        </w:rPr>
        <w:t xml:space="preserve"> and </w:t>
      </w:r>
      <w:proofErr w:type="spellStart"/>
      <w:r w:rsidRPr="00F97773">
        <w:rPr>
          <w:b/>
          <w:szCs w:val="22"/>
        </w:rPr>
        <w:t>unicornuate</w:t>
      </w:r>
      <w:proofErr w:type="spellEnd"/>
      <w:r w:rsidRPr="00F97773">
        <w:rPr>
          <w:b/>
          <w:szCs w:val="22"/>
        </w:rPr>
        <w:t xml:space="preserve"> uterus</w:t>
      </w:r>
      <w:r w:rsidR="009823FC" w:rsidRPr="00F97773">
        <w:rPr>
          <w:b/>
          <w:szCs w:val="22"/>
        </w:rPr>
        <w:t xml:space="preserve">: </w:t>
      </w:r>
      <w:r w:rsidRPr="00F97773">
        <w:rPr>
          <w:szCs w:val="22"/>
        </w:rPr>
        <w:t>Patients with a double uterus (</w:t>
      </w:r>
      <w:proofErr w:type="spellStart"/>
      <w:r w:rsidRPr="00F97773">
        <w:rPr>
          <w:szCs w:val="22"/>
        </w:rPr>
        <w:t>Didelphus</w:t>
      </w:r>
      <w:proofErr w:type="spellEnd"/>
      <w:r w:rsidRPr="00F97773">
        <w:rPr>
          <w:szCs w:val="22"/>
        </w:rPr>
        <w:t xml:space="preserve">) and those with a </w:t>
      </w:r>
      <w:proofErr w:type="spellStart"/>
      <w:r w:rsidRPr="00F97773">
        <w:rPr>
          <w:szCs w:val="22"/>
        </w:rPr>
        <w:t>unicornuate</w:t>
      </w:r>
      <w:proofErr w:type="spellEnd"/>
      <w:r w:rsidRPr="00F97773">
        <w:rPr>
          <w:szCs w:val="22"/>
        </w:rPr>
        <w:t xml:space="preserve"> should not be offered any surgery except if there is a non-communicating horn of the </w:t>
      </w:r>
      <w:proofErr w:type="spellStart"/>
      <w:r w:rsidRPr="00F97773">
        <w:rPr>
          <w:szCs w:val="22"/>
        </w:rPr>
        <w:t>unicornuate</w:t>
      </w:r>
      <w:proofErr w:type="spellEnd"/>
      <w:r w:rsidRPr="00F97773">
        <w:rPr>
          <w:szCs w:val="22"/>
        </w:rPr>
        <w:t xml:space="preserve"> uterus or functional horn that creates chronic pelvic pain.</w:t>
      </w:r>
    </w:p>
    <w:p w14:paraId="75011267" w14:textId="77777777" w:rsidR="00CF78AF" w:rsidRPr="00F97773" w:rsidRDefault="00CF78AF" w:rsidP="00CF78AF">
      <w:pPr>
        <w:rPr>
          <w:szCs w:val="22"/>
        </w:rPr>
      </w:pPr>
    </w:p>
    <w:p w14:paraId="452BEAB6" w14:textId="77777777" w:rsidR="00CF78AF" w:rsidRPr="00F97773" w:rsidRDefault="00CF78AF" w:rsidP="0013096F">
      <w:pPr>
        <w:pStyle w:val="ListParagraph"/>
        <w:numPr>
          <w:ilvl w:val="0"/>
          <w:numId w:val="30"/>
        </w:numPr>
        <w:rPr>
          <w:b/>
          <w:szCs w:val="22"/>
        </w:rPr>
      </w:pPr>
      <w:r w:rsidRPr="00F97773">
        <w:rPr>
          <w:b/>
          <w:szCs w:val="22"/>
        </w:rPr>
        <w:t>Bicornuate Uterus</w:t>
      </w:r>
      <w:r w:rsidR="00620908" w:rsidRPr="00F97773">
        <w:rPr>
          <w:b/>
          <w:szCs w:val="22"/>
        </w:rPr>
        <w:t xml:space="preserve">: </w:t>
      </w:r>
      <w:r w:rsidRPr="00F97773">
        <w:rPr>
          <w:szCs w:val="22"/>
        </w:rPr>
        <w:t xml:space="preserve">The efficacy of doing metroplasty in patients with a bicornuate uterus is still not fully understood. It should not be done as a routine procedure but must be considered in patients with previous reproductive failure. It can be performed via laparoscopy or laparotomy. </w:t>
      </w:r>
    </w:p>
    <w:p w14:paraId="40D8142B" w14:textId="77777777" w:rsidR="00CF78AF" w:rsidRPr="00F97773" w:rsidRDefault="00CF78AF" w:rsidP="00CF78AF">
      <w:pPr>
        <w:rPr>
          <w:szCs w:val="22"/>
        </w:rPr>
      </w:pPr>
    </w:p>
    <w:p w14:paraId="3C8A9D79" w14:textId="77777777" w:rsidR="009B3E22" w:rsidRPr="00F97773" w:rsidRDefault="00CF78AF" w:rsidP="009B3E22">
      <w:pPr>
        <w:rPr>
          <w:b/>
          <w:color w:val="009051"/>
        </w:rPr>
      </w:pPr>
      <w:proofErr w:type="spellStart"/>
      <w:r w:rsidRPr="00F97773">
        <w:rPr>
          <w:b/>
          <w:color w:val="009051"/>
        </w:rPr>
        <w:t>Asherman’s</w:t>
      </w:r>
      <w:proofErr w:type="spellEnd"/>
      <w:r w:rsidRPr="00F97773">
        <w:rPr>
          <w:b/>
          <w:color w:val="009051"/>
        </w:rPr>
        <w:t xml:space="preserve"> syndrome</w:t>
      </w:r>
    </w:p>
    <w:p w14:paraId="2CC7FB5B" w14:textId="77777777" w:rsidR="00CF78AF" w:rsidRPr="00F97773" w:rsidRDefault="00CF78AF" w:rsidP="009B3E22">
      <w:pPr>
        <w:rPr>
          <w:b/>
          <w:szCs w:val="22"/>
        </w:rPr>
      </w:pPr>
      <w:proofErr w:type="spellStart"/>
      <w:r w:rsidRPr="00F97773">
        <w:rPr>
          <w:szCs w:val="22"/>
        </w:rPr>
        <w:t>Asherman’s</w:t>
      </w:r>
      <w:proofErr w:type="spellEnd"/>
      <w:r w:rsidRPr="00F97773">
        <w:rPr>
          <w:szCs w:val="22"/>
        </w:rPr>
        <w:t xml:space="preserve"> syndrome presents as secondary amenorrhea or hypomenorrhea. The major cause of these intrauterine adhesions is intrauterine curettage postpartum or post- abortion. Treatment of severe </w:t>
      </w:r>
      <w:proofErr w:type="spellStart"/>
      <w:r w:rsidRPr="00F97773">
        <w:rPr>
          <w:szCs w:val="22"/>
        </w:rPr>
        <w:t>Asherman’s</w:t>
      </w:r>
      <w:proofErr w:type="spellEnd"/>
      <w:r w:rsidRPr="00F97773">
        <w:rPr>
          <w:szCs w:val="22"/>
        </w:rPr>
        <w:t xml:space="preserve"> syndrome is extremely difficult. These patients should be referred to an endoscopic surgeon for hysteroscopic resection of the synechiae. In very severe cases, the patient may require the services of a surrogate.  In our setting, Genital </w:t>
      </w:r>
      <w:r w:rsidR="00A11A56">
        <w:rPr>
          <w:szCs w:val="22"/>
        </w:rPr>
        <w:t>tuberculosis (</w:t>
      </w:r>
      <w:r w:rsidRPr="00F97773">
        <w:rPr>
          <w:szCs w:val="22"/>
        </w:rPr>
        <w:t>TB</w:t>
      </w:r>
      <w:r w:rsidR="00A11A56">
        <w:rPr>
          <w:szCs w:val="22"/>
        </w:rPr>
        <w:t>)</w:t>
      </w:r>
      <w:r w:rsidRPr="00F97773">
        <w:rPr>
          <w:szCs w:val="22"/>
        </w:rPr>
        <w:t xml:space="preserve"> as a cause of severe </w:t>
      </w:r>
      <w:proofErr w:type="spellStart"/>
      <w:r w:rsidRPr="00F97773">
        <w:rPr>
          <w:szCs w:val="22"/>
        </w:rPr>
        <w:t>Asherman’s</w:t>
      </w:r>
      <w:proofErr w:type="spellEnd"/>
      <w:r w:rsidRPr="00F97773">
        <w:rPr>
          <w:szCs w:val="22"/>
        </w:rPr>
        <w:t xml:space="preserve"> syndrome should be investigated.</w:t>
      </w:r>
    </w:p>
    <w:p w14:paraId="0F02A814" w14:textId="77777777" w:rsidR="00CF78AF" w:rsidRPr="00F97773" w:rsidRDefault="00CF78AF" w:rsidP="00CF78AF">
      <w:pPr>
        <w:rPr>
          <w:b/>
          <w:szCs w:val="22"/>
        </w:rPr>
      </w:pPr>
    </w:p>
    <w:p w14:paraId="73F6CED2" w14:textId="77777777" w:rsidR="00BE7ADA" w:rsidRPr="00F97773" w:rsidRDefault="00631259" w:rsidP="00BE7ADA">
      <w:pPr>
        <w:rPr>
          <w:szCs w:val="22"/>
        </w:rPr>
      </w:pPr>
      <w:r w:rsidRPr="00F97773">
        <w:rPr>
          <w:noProof/>
          <w:lang w:val="en-ZA" w:eastAsia="en-ZA"/>
        </w:rPr>
        <mc:AlternateContent>
          <mc:Choice Requires="wps">
            <w:drawing>
              <wp:inline distT="0" distB="0" distL="0" distR="0" wp14:anchorId="36BA9DBF" wp14:editId="3042739E">
                <wp:extent cx="1828800" cy="1828800"/>
                <wp:effectExtent l="0" t="0" r="6350" b="1270"/>
                <wp:docPr id="16386" name="Text Box 16386"/>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5D3C905C" w14:textId="77777777" w:rsidR="00E306AC" w:rsidRPr="002F4EDA" w:rsidRDefault="00E306AC" w:rsidP="002F4EDA">
                            <w:pPr>
                              <w:rPr>
                                <w:b/>
                              </w:rPr>
                            </w:pPr>
                            <w:r w:rsidRPr="002F4EDA">
                              <w:rPr>
                                <w:b/>
                              </w:rPr>
                              <w:t>The role of dilatation and curettage (D&amp;C) in reproduction</w:t>
                            </w:r>
                          </w:p>
                          <w:p w14:paraId="777AFAFA" w14:textId="77777777" w:rsidR="00E306AC" w:rsidRDefault="00E306AC" w:rsidP="00BE7ADA">
                            <w:pPr>
                              <w:rPr>
                                <w:szCs w:val="22"/>
                              </w:rPr>
                            </w:pPr>
                          </w:p>
                          <w:p w14:paraId="43FB35B1" w14:textId="77777777" w:rsidR="00E306AC" w:rsidRPr="00112D73" w:rsidRDefault="00E306AC" w:rsidP="006248D8">
                            <w:pPr>
                              <w:rPr>
                                <w:szCs w:val="22"/>
                              </w:rPr>
                            </w:pPr>
                            <w:r w:rsidRPr="00CF78AF">
                              <w:rPr>
                                <w:szCs w:val="22"/>
                              </w:rPr>
                              <w:t xml:space="preserve">D&amp;C should </w:t>
                            </w:r>
                            <w:r w:rsidRPr="00CF78AF">
                              <w:rPr>
                                <w:b/>
                                <w:szCs w:val="22"/>
                              </w:rPr>
                              <w:t>NEVER</w:t>
                            </w:r>
                            <w:r w:rsidRPr="00CF78AF">
                              <w:rPr>
                                <w:szCs w:val="22"/>
                              </w:rPr>
                              <w:t xml:space="preserve"> be used to improve the reproductive outcome of patients. It should </w:t>
                            </w:r>
                            <w:r w:rsidRPr="00CF78AF">
                              <w:rPr>
                                <w:b/>
                                <w:szCs w:val="22"/>
                              </w:rPr>
                              <w:t>NOT</w:t>
                            </w:r>
                            <w:r w:rsidRPr="00CF78AF">
                              <w:rPr>
                                <w:szCs w:val="22"/>
                              </w:rPr>
                              <w:t xml:space="preserve"> be offered to patients with heavy menstrual bleeding. Rather offer hysteroscopy for diagnostic and treatment purpose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D394CE8" id="Text Box 16386" o:spid="_x0000_s103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" fillcolor="#e2efd9 [665]" stroked="f" strokeweight=".5pt">
                <v:textbox style="mso-fit-shape-to-text:t">
                  <w:txbxContent>
                    <w:p w:rsidR="00E306AC" w:rsidRPr="002F4EDA" w:rsidRDefault="00E306AC" w:rsidP="002F4EDA">
                      <w:pPr>
                        <w:rPr>
                          <w:b/>
                        </w:rPr>
                      </w:pPr>
                      <w:r w:rsidRPr="002F4EDA">
                        <w:rPr>
                          <w:b/>
                        </w:rPr>
                        <w:t>The role of dilatation and curettage (D&amp;C) in reproduction</w:t>
                      </w:r>
                    </w:p>
                    <w:p w:rsidR="00E306AC" w:rsidRDefault="00E306AC" w:rsidP="00BE7ADA">
                      <w:pPr>
                        <w:rPr>
                          <w:szCs w:val="22"/>
                        </w:rPr>
                      </w:pPr>
                    </w:p>
                    <w:p w:rsidR="00E306AC" w:rsidRPr="00112D73" w:rsidRDefault="00E306AC" w:rsidP="006248D8">
                      <w:pPr>
                        <w:rPr>
                          <w:szCs w:val="22"/>
                        </w:rPr>
                      </w:pPr>
                      <w:r w:rsidRPr="00CF78AF">
                        <w:rPr>
                          <w:szCs w:val="22"/>
                        </w:rPr>
                        <w:t xml:space="preserve">D&amp;C should </w:t>
                      </w:r>
                      <w:r w:rsidRPr="00CF78AF">
                        <w:rPr>
                          <w:b/>
                          <w:szCs w:val="22"/>
                        </w:rPr>
                        <w:t>NEVER</w:t>
                      </w:r>
                      <w:r w:rsidRPr="00CF78AF">
                        <w:rPr>
                          <w:szCs w:val="22"/>
                        </w:rPr>
                        <w:t xml:space="preserve"> be used to improve the reproductive outcome of patients. It should </w:t>
                      </w:r>
                      <w:r w:rsidRPr="00CF78AF">
                        <w:rPr>
                          <w:b/>
                          <w:szCs w:val="22"/>
                        </w:rPr>
                        <w:t>NOT</w:t>
                      </w:r>
                      <w:r w:rsidRPr="00CF78AF">
                        <w:rPr>
                          <w:szCs w:val="22"/>
                        </w:rPr>
                        <w:t xml:space="preserve"> be offered to patients with heavy menstrual bleeding. Rather offer hysteroscopy for diagnostic and treatment purposes. </w:t>
                      </w:r>
                    </w:p>
                  </w:txbxContent>
                </v:textbox>
                <w10:anchorlock/>
              </v:shape>
            </w:pict>
          </mc:Fallback>
        </mc:AlternateContent>
      </w:r>
    </w:p>
    <w:p w14:paraId="5E693A09" w14:textId="77777777" w:rsidR="00631259" w:rsidRPr="00F97773" w:rsidRDefault="00631259" w:rsidP="00BE7ADA">
      <w:pPr>
        <w:rPr>
          <w:szCs w:val="22"/>
        </w:rPr>
      </w:pPr>
    </w:p>
    <w:p w14:paraId="05E44CE8" w14:textId="77777777" w:rsidR="00BE7ADA" w:rsidRPr="00F97773" w:rsidRDefault="00BE7ADA" w:rsidP="00BE7ADA">
      <w:pPr>
        <w:pStyle w:val="Caption"/>
        <w:keepNext/>
      </w:pPr>
      <w:bookmarkStart w:id="88" w:name="_Toc12031819"/>
      <w:r w:rsidRPr="00F97773">
        <w:t xml:space="preserve">Table </w:t>
      </w:r>
      <w:r w:rsidRPr="00F97773">
        <w:fldChar w:fldCharType="begin"/>
      </w:r>
      <w:r w:rsidRPr="00F97773">
        <w:instrText xml:space="preserve"> SEQ Table \* ARABIC </w:instrText>
      </w:r>
      <w:r w:rsidRPr="00F97773">
        <w:fldChar w:fldCharType="separate"/>
      </w:r>
      <w:r w:rsidR="006B4658">
        <w:rPr>
          <w:noProof/>
        </w:rPr>
        <w:t>7</w:t>
      </w:r>
      <w:r w:rsidRPr="00F97773">
        <w:fldChar w:fldCharType="end"/>
      </w:r>
      <w:r w:rsidRPr="00F97773">
        <w:t>. Surgery to improve female fertility and levels of care</w:t>
      </w:r>
      <w:bookmarkEnd w:id="88"/>
    </w:p>
    <w:tbl>
      <w:tblPr>
        <w:tblStyle w:val="GridTable4-Accent3"/>
        <w:tblW w:w="0" w:type="auto"/>
        <w:tblLook w:val="0480" w:firstRow="0" w:lastRow="0" w:firstColumn="1" w:lastColumn="0" w:noHBand="0" w:noVBand="1"/>
      </w:tblPr>
      <w:tblGrid>
        <w:gridCol w:w="2093"/>
        <w:gridCol w:w="6379"/>
      </w:tblGrid>
      <w:tr w:rsidR="00BE7ADA" w:rsidRPr="00F97773" w14:paraId="20650E8E" w14:textId="77777777" w:rsidTr="00BE7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2670765" w14:textId="77777777" w:rsidR="00BE7ADA" w:rsidRPr="00F97773" w:rsidRDefault="00BE7ADA" w:rsidP="006248D8">
            <w:pPr>
              <w:jc w:val="both"/>
              <w:rPr>
                <w:sz w:val="20"/>
                <w:szCs w:val="20"/>
              </w:rPr>
            </w:pPr>
            <w:r w:rsidRPr="00F97773">
              <w:rPr>
                <w:sz w:val="20"/>
                <w:szCs w:val="20"/>
              </w:rPr>
              <w:t>Minor surgery</w:t>
            </w:r>
          </w:p>
          <w:p w14:paraId="6593807C" w14:textId="77777777" w:rsidR="00BE7ADA" w:rsidRPr="00F97773" w:rsidRDefault="00BE7ADA" w:rsidP="006248D8">
            <w:pPr>
              <w:jc w:val="both"/>
              <w:rPr>
                <w:sz w:val="20"/>
                <w:szCs w:val="20"/>
              </w:rPr>
            </w:pPr>
            <w:r w:rsidRPr="00F97773">
              <w:rPr>
                <w:sz w:val="20"/>
                <w:szCs w:val="20"/>
              </w:rPr>
              <w:t>Level 2/3/4</w:t>
            </w:r>
          </w:p>
          <w:p w14:paraId="66B50A3C" w14:textId="77777777" w:rsidR="00BE7ADA" w:rsidRPr="00F97773" w:rsidRDefault="00BE7ADA" w:rsidP="006248D8">
            <w:pPr>
              <w:jc w:val="both"/>
              <w:rPr>
                <w:sz w:val="20"/>
                <w:szCs w:val="20"/>
              </w:rPr>
            </w:pPr>
          </w:p>
          <w:p w14:paraId="4A567CEF" w14:textId="77777777" w:rsidR="00BE7ADA" w:rsidRPr="00F97773" w:rsidRDefault="00BE7ADA" w:rsidP="006248D8">
            <w:pPr>
              <w:jc w:val="both"/>
              <w:rPr>
                <w:sz w:val="20"/>
                <w:szCs w:val="20"/>
              </w:rPr>
            </w:pPr>
          </w:p>
        </w:tc>
        <w:tc>
          <w:tcPr>
            <w:tcW w:w="6379" w:type="dxa"/>
          </w:tcPr>
          <w:p w14:paraId="7303AE32" w14:textId="77777777" w:rsidR="00BE7ADA" w:rsidRPr="00F97773" w:rsidRDefault="00BE7ADA" w:rsidP="0013096F">
            <w:pPr>
              <w:numPr>
                <w:ilvl w:val="0"/>
                <w:numId w:val="31"/>
              </w:numPr>
              <w:jc w:val="both"/>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 xml:space="preserve">Diagnostic Laparoscopy and </w:t>
            </w:r>
            <w:proofErr w:type="spellStart"/>
            <w:r w:rsidRPr="00F97773">
              <w:rPr>
                <w:sz w:val="20"/>
                <w:szCs w:val="20"/>
              </w:rPr>
              <w:t>chromopertubation</w:t>
            </w:r>
            <w:proofErr w:type="spellEnd"/>
          </w:p>
          <w:p w14:paraId="6F3E980A" w14:textId="77777777" w:rsidR="00BE7ADA" w:rsidRPr="00F97773" w:rsidRDefault="00BE7ADA" w:rsidP="0013096F">
            <w:pPr>
              <w:numPr>
                <w:ilvl w:val="0"/>
                <w:numId w:val="31"/>
              </w:numPr>
              <w:jc w:val="both"/>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Salpingectomy</w:t>
            </w:r>
          </w:p>
          <w:p w14:paraId="4F5BBCC8" w14:textId="77777777" w:rsidR="00BE7ADA" w:rsidRPr="00F97773" w:rsidRDefault="00BE7ADA" w:rsidP="0013096F">
            <w:pPr>
              <w:numPr>
                <w:ilvl w:val="0"/>
                <w:numId w:val="31"/>
              </w:numPr>
              <w:jc w:val="both"/>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Hysteroscopic polypectomy</w:t>
            </w:r>
          </w:p>
          <w:p w14:paraId="0D6615F5" w14:textId="77777777" w:rsidR="00BE7ADA" w:rsidRPr="00F97773" w:rsidRDefault="00BE7ADA" w:rsidP="0013096F">
            <w:pPr>
              <w:numPr>
                <w:ilvl w:val="0"/>
                <w:numId w:val="31"/>
              </w:numPr>
              <w:jc w:val="both"/>
              <w:cnfStyle w:val="000000100000" w:firstRow="0" w:lastRow="0" w:firstColumn="0" w:lastColumn="0" w:oddVBand="0" w:evenVBand="0" w:oddHBand="1" w:evenHBand="0" w:firstRowFirstColumn="0" w:firstRowLastColumn="0" w:lastRowFirstColumn="0" w:lastRowLastColumn="0"/>
              <w:rPr>
                <w:sz w:val="20"/>
                <w:szCs w:val="20"/>
              </w:rPr>
            </w:pPr>
            <w:r w:rsidRPr="00F97773">
              <w:rPr>
                <w:sz w:val="20"/>
                <w:szCs w:val="20"/>
              </w:rPr>
              <w:t>Cervical cerclage</w:t>
            </w:r>
          </w:p>
        </w:tc>
      </w:tr>
      <w:tr w:rsidR="00BE7ADA" w:rsidRPr="00F97773" w14:paraId="5171EC41" w14:textId="77777777" w:rsidTr="00BE7ADA">
        <w:tc>
          <w:tcPr>
            <w:cnfStyle w:val="001000000000" w:firstRow="0" w:lastRow="0" w:firstColumn="1" w:lastColumn="0" w:oddVBand="0" w:evenVBand="0" w:oddHBand="0" w:evenHBand="0" w:firstRowFirstColumn="0" w:firstRowLastColumn="0" w:lastRowFirstColumn="0" w:lastRowLastColumn="0"/>
            <w:tcW w:w="2093" w:type="dxa"/>
          </w:tcPr>
          <w:p w14:paraId="5FEC1A0D" w14:textId="77777777" w:rsidR="00BE7ADA" w:rsidRPr="00F97773" w:rsidRDefault="00BE7ADA" w:rsidP="006248D8">
            <w:pPr>
              <w:jc w:val="both"/>
              <w:rPr>
                <w:sz w:val="20"/>
                <w:szCs w:val="20"/>
              </w:rPr>
            </w:pPr>
            <w:r w:rsidRPr="00F97773">
              <w:rPr>
                <w:sz w:val="20"/>
                <w:szCs w:val="20"/>
              </w:rPr>
              <w:t>Major surgery</w:t>
            </w:r>
          </w:p>
          <w:p w14:paraId="7FB054F6" w14:textId="77777777" w:rsidR="00BE7ADA" w:rsidRPr="00F97773" w:rsidRDefault="00BE7ADA" w:rsidP="006248D8">
            <w:pPr>
              <w:jc w:val="both"/>
              <w:rPr>
                <w:sz w:val="20"/>
                <w:szCs w:val="20"/>
              </w:rPr>
            </w:pPr>
            <w:r w:rsidRPr="00F97773">
              <w:rPr>
                <w:sz w:val="20"/>
                <w:szCs w:val="20"/>
              </w:rPr>
              <w:t>Level 3/4</w:t>
            </w:r>
          </w:p>
          <w:p w14:paraId="2AB86551" w14:textId="77777777" w:rsidR="00BE7ADA" w:rsidRPr="00F97773" w:rsidRDefault="00BE7ADA" w:rsidP="006248D8">
            <w:pPr>
              <w:jc w:val="both"/>
              <w:rPr>
                <w:sz w:val="20"/>
                <w:szCs w:val="20"/>
              </w:rPr>
            </w:pPr>
          </w:p>
          <w:p w14:paraId="7F13A951" w14:textId="77777777" w:rsidR="00BE7ADA" w:rsidRPr="00F97773" w:rsidRDefault="00BE7ADA" w:rsidP="006248D8">
            <w:pPr>
              <w:jc w:val="both"/>
              <w:rPr>
                <w:sz w:val="20"/>
                <w:szCs w:val="20"/>
              </w:rPr>
            </w:pPr>
          </w:p>
          <w:p w14:paraId="305380E9" w14:textId="77777777" w:rsidR="00BE7ADA" w:rsidRPr="00F97773" w:rsidRDefault="00BE7ADA" w:rsidP="006248D8">
            <w:pPr>
              <w:jc w:val="both"/>
              <w:rPr>
                <w:sz w:val="20"/>
                <w:szCs w:val="20"/>
              </w:rPr>
            </w:pPr>
          </w:p>
          <w:p w14:paraId="0E85477C" w14:textId="77777777" w:rsidR="00BE7ADA" w:rsidRPr="00F97773" w:rsidRDefault="00BE7ADA" w:rsidP="006248D8">
            <w:pPr>
              <w:jc w:val="both"/>
              <w:rPr>
                <w:sz w:val="20"/>
                <w:szCs w:val="20"/>
              </w:rPr>
            </w:pPr>
          </w:p>
          <w:p w14:paraId="2A14158C" w14:textId="77777777" w:rsidR="00BE7ADA" w:rsidRPr="00F97773" w:rsidRDefault="00BE7ADA" w:rsidP="006248D8">
            <w:pPr>
              <w:jc w:val="both"/>
              <w:rPr>
                <w:sz w:val="20"/>
                <w:szCs w:val="20"/>
              </w:rPr>
            </w:pPr>
          </w:p>
        </w:tc>
        <w:tc>
          <w:tcPr>
            <w:tcW w:w="6379" w:type="dxa"/>
          </w:tcPr>
          <w:p w14:paraId="5F8B69DC" w14:textId="77777777" w:rsidR="00BE7ADA" w:rsidRPr="00F97773" w:rsidRDefault="00BE7ADA" w:rsidP="006248D8">
            <w:p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lastRenderedPageBreak/>
              <w:t>Ovaries</w:t>
            </w:r>
          </w:p>
          <w:p w14:paraId="0268FA23" w14:textId="77777777" w:rsidR="00BE7ADA" w:rsidRPr="00F97773" w:rsidRDefault="00BE7ADA" w:rsidP="0013096F">
            <w:pPr>
              <w:numPr>
                <w:ilvl w:val="0"/>
                <w:numId w:val="32"/>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Cystectomy</w:t>
            </w:r>
          </w:p>
          <w:p w14:paraId="1050C2B2" w14:textId="77777777" w:rsidR="00BE7ADA" w:rsidRPr="00F97773" w:rsidRDefault="00BE7ADA" w:rsidP="0013096F">
            <w:pPr>
              <w:numPr>
                <w:ilvl w:val="0"/>
                <w:numId w:val="32"/>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lastRenderedPageBreak/>
              <w:t>Drilling</w:t>
            </w:r>
          </w:p>
          <w:p w14:paraId="0549E011" w14:textId="77777777" w:rsidR="00BE7ADA" w:rsidRPr="00F97773" w:rsidRDefault="00BE7ADA" w:rsidP="006248D8">
            <w:p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Fallopian Tubes</w:t>
            </w:r>
          </w:p>
          <w:p w14:paraId="7E259588" w14:textId="77777777" w:rsidR="00BE7ADA" w:rsidRPr="00F97773" w:rsidRDefault="00BE7ADA" w:rsidP="0013096F">
            <w:pPr>
              <w:numPr>
                <w:ilvl w:val="0"/>
                <w:numId w:val="33"/>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Reversal of sterilisation</w:t>
            </w:r>
          </w:p>
          <w:p w14:paraId="02E68CCE" w14:textId="77777777" w:rsidR="00BE7ADA" w:rsidRPr="00F97773" w:rsidRDefault="00BE7ADA" w:rsidP="0013096F">
            <w:pPr>
              <w:numPr>
                <w:ilvl w:val="0"/>
                <w:numId w:val="33"/>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Tuboplasty</w:t>
            </w:r>
          </w:p>
          <w:p w14:paraId="61B45AD4" w14:textId="77777777" w:rsidR="00BE7ADA" w:rsidRPr="00F97773" w:rsidRDefault="00BE7ADA" w:rsidP="006248D8">
            <w:p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Uterus</w:t>
            </w:r>
          </w:p>
          <w:p w14:paraId="5F0D665C" w14:textId="77777777" w:rsidR="00BE7ADA" w:rsidRPr="00F97773" w:rsidRDefault="00BE7ADA" w:rsidP="0013096F">
            <w:pPr>
              <w:numPr>
                <w:ilvl w:val="0"/>
                <w:numId w:val="34"/>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Myomectomy (laparoscopy, hysteroscopy, laparotomy)</w:t>
            </w:r>
          </w:p>
          <w:p w14:paraId="201CC51F" w14:textId="77777777" w:rsidR="00BE7ADA" w:rsidRPr="00F97773" w:rsidRDefault="00BE7ADA" w:rsidP="0013096F">
            <w:pPr>
              <w:numPr>
                <w:ilvl w:val="0"/>
                <w:numId w:val="34"/>
              </w:numPr>
              <w:jc w:val="both"/>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F97773">
              <w:rPr>
                <w:sz w:val="20"/>
                <w:szCs w:val="20"/>
              </w:rPr>
              <w:t>Asherman’s</w:t>
            </w:r>
            <w:proofErr w:type="spellEnd"/>
            <w:r w:rsidRPr="00F97773">
              <w:rPr>
                <w:sz w:val="20"/>
                <w:szCs w:val="20"/>
              </w:rPr>
              <w:t xml:space="preserve"> Syndrome</w:t>
            </w:r>
          </w:p>
          <w:p w14:paraId="0AC2E6BE" w14:textId="77777777" w:rsidR="00BE7ADA" w:rsidRPr="00F97773" w:rsidRDefault="00BE7ADA" w:rsidP="0013096F">
            <w:pPr>
              <w:numPr>
                <w:ilvl w:val="0"/>
                <w:numId w:val="34"/>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Septum resection</w:t>
            </w:r>
          </w:p>
          <w:p w14:paraId="721ACE81" w14:textId="77777777" w:rsidR="00BE7ADA" w:rsidRPr="00F97773" w:rsidRDefault="00BE7ADA" w:rsidP="0013096F">
            <w:pPr>
              <w:numPr>
                <w:ilvl w:val="0"/>
                <w:numId w:val="34"/>
              </w:num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Metroplasty</w:t>
            </w:r>
          </w:p>
          <w:p w14:paraId="09710FA5" w14:textId="77777777" w:rsidR="00BE7ADA" w:rsidRPr="00F97773" w:rsidRDefault="00BE7ADA" w:rsidP="006248D8">
            <w:pPr>
              <w:jc w:val="both"/>
              <w:cnfStyle w:val="000000000000" w:firstRow="0" w:lastRow="0" w:firstColumn="0" w:lastColumn="0" w:oddVBand="0" w:evenVBand="0" w:oddHBand="0" w:evenHBand="0" w:firstRowFirstColumn="0" w:firstRowLastColumn="0" w:lastRowFirstColumn="0" w:lastRowLastColumn="0"/>
              <w:rPr>
                <w:sz w:val="20"/>
                <w:szCs w:val="20"/>
              </w:rPr>
            </w:pPr>
            <w:r w:rsidRPr="00F97773">
              <w:rPr>
                <w:sz w:val="20"/>
                <w:szCs w:val="20"/>
              </w:rPr>
              <w:t>Endometriosis</w:t>
            </w:r>
          </w:p>
        </w:tc>
      </w:tr>
    </w:tbl>
    <w:p w14:paraId="1A81661D" w14:textId="77777777" w:rsidR="0029371C" w:rsidRPr="00F97773" w:rsidRDefault="0029371C" w:rsidP="00CF78AF">
      <w:pPr>
        <w:rPr>
          <w:szCs w:val="22"/>
        </w:rPr>
      </w:pPr>
    </w:p>
    <w:p w14:paraId="71371A9C" w14:textId="77777777" w:rsidR="00930313" w:rsidRPr="00F97773" w:rsidRDefault="00C46D7E">
      <w:pPr>
        <w:spacing w:line="240" w:lineRule="auto"/>
        <w:rPr>
          <w:szCs w:val="22"/>
        </w:rPr>
      </w:pPr>
      <w:r w:rsidRPr="00F97773">
        <w:rPr>
          <w:noProof/>
          <w:lang w:val="en-ZA" w:eastAsia="en-ZA"/>
        </w:rPr>
        <mc:AlternateContent>
          <mc:Choice Requires="wps">
            <w:drawing>
              <wp:inline distT="0" distB="0" distL="0" distR="0" wp14:anchorId="005A35F7" wp14:editId="1FD4F5BC">
                <wp:extent cx="1828800" cy="1828800"/>
                <wp:effectExtent l="0" t="0" r="6350" b="4445"/>
                <wp:docPr id="16385" name="Text Box 1638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319078AA" w14:textId="77777777" w:rsidR="00E306AC" w:rsidRPr="00666CBF" w:rsidRDefault="00E306AC" w:rsidP="00C46D7E">
                            <w:pPr>
                              <w:jc w:val="both"/>
                              <w:rPr>
                                <w:b/>
                                <w:szCs w:val="20"/>
                              </w:rPr>
                            </w:pPr>
                            <w:r w:rsidRPr="00666CBF">
                              <w:rPr>
                                <w:b/>
                                <w:szCs w:val="20"/>
                              </w:rPr>
                              <w:t>Key Areas:</w:t>
                            </w:r>
                          </w:p>
                          <w:p w14:paraId="0E71EE4C" w14:textId="77777777" w:rsidR="00E306AC" w:rsidRPr="00666CBF" w:rsidRDefault="00E306AC" w:rsidP="0013096F">
                            <w:pPr>
                              <w:pStyle w:val="ListParagraph"/>
                              <w:numPr>
                                <w:ilvl w:val="0"/>
                                <w:numId w:val="35"/>
                              </w:numPr>
                              <w:jc w:val="both"/>
                              <w:rPr>
                                <w:szCs w:val="20"/>
                              </w:rPr>
                            </w:pPr>
                            <w:r w:rsidRPr="00666CBF">
                              <w:rPr>
                                <w:szCs w:val="20"/>
                              </w:rPr>
                              <w:t>Counselling is an important part of fertility treatment</w:t>
                            </w:r>
                          </w:p>
                          <w:p w14:paraId="43CF9999" w14:textId="77777777" w:rsidR="00E306AC" w:rsidRPr="00666CBF" w:rsidRDefault="00E306AC" w:rsidP="0013096F">
                            <w:pPr>
                              <w:pStyle w:val="ListParagraph"/>
                              <w:numPr>
                                <w:ilvl w:val="0"/>
                                <w:numId w:val="35"/>
                              </w:numPr>
                              <w:jc w:val="both"/>
                              <w:rPr>
                                <w:szCs w:val="20"/>
                              </w:rPr>
                            </w:pPr>
                            <w:r w:rsidRPr="00666CBF">
                              <w:rPr>
                                <w:szCs w:val="20"/>
                              </w:rPr>
                              <w:t>Persons seeking fertility treatment should be advised that lifestyle modification may improve fertility</w:t>
                            </w:r>
                          </w:p>
                          <w:p w14:paraId="0E446112" w14:textId="77777777" w:rsidR="00E306AC" w:rsidRPr="00666CBF" w:rsidRDefault="00E306AC" w:rsidP="0013096F">
                            <w:pPr>
                              <w:pStyle w:val="ListParagraph"/>
                              <w:numPr>
                                <w:ilvl w:val="0"/>
                                <w:numId w:val="35"/>
                              </w:numPr>
                              <w:jc w:val="both"/>
                              <w:rPr>
                                <w:szCs w:val="20"/>
                              </w:rPr>
                            </w:pPr>
                            <w:r w:rsidRPr="00666CBF">
                              <w:rPr>
                                <w:szCs w:val="20"/>
                              </w:rPr>
                              <w:t>Indications for surgery must be aimed at improving fertility</w:t>
                            </w:r>
                          </w:p>
                          <w:p w14:paraId="704CA4E3" w14:textId="77777777" w:rsidR="00E306AC" w:rsidRPr="00666CBF" w:rsidRDefault="00E306AC" w:rsidP="0013096F">
                            <w:pPr>
                              <w:pStyle w:val="ListParagraph"/>
                              <w:numPr>
                                <w:ilvl w:val="0"/>
                                <w:numId w:val="35"/>
                              </w:numPr>
                              <w:jc w:val="both"/>
                              <w:rPr>
                                <w:szCs w:val="20"/>
                              </w:rPr>
                            </w:pPr>
                            <w:r w:rsidRPr="00666CBF">
                              <w:rPr>
                                <w:szCs w:val="20"/>
                              </w:rPr>
                              <w:t>The male partner must have a semen analysis before surgery is performed on the female partner to exclude the male factor</w:t>
                            </w:r>
                          </w:p>
                          <w:p w14:paraId="475E7EE4" w14:textId="77777777" w:rsidR="00E306AC" w:rsidRPr="00666CBF" w:rsidRDefault="00E306AC" w:rsidP="0013096F">
                            <w:pPr>
                              <w:pStyle w:val="ListParagraph"/>
                              <w:numPr>
                                <w:ilvl w:val="0"/>
                                <w:numId w:val="35"/>
                              </w:numPr>
                              <w:rPr>
                                <w:szCs w:val="20"/>
                              </w:rPr>
                            </w:pPr>
                            <w:r w:rsidRPr="00666CBF">
                              <w:rPr>
                                <w:szCs w:val="20"/>
                              </w:rPr>
                              <w:t>There must be access to assisted reproduction technologi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B984D32" id="Text Box 16385"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" fillcolor="#e2efd9 [665]" stroked="f" strokeweight=".5pt">
                <v:textbox style="mso-fit-shape-to-text:t">
                  <w:txbxContent>
                    <w:p w:rsidR="00E306AC" w:rsidRPr="00666CBF" w:rsidRDefault="00E306AC" w:rsidP="00C46D7E">
                      <w:pPr>
                        <w:jc w:val="both"/>
                        <w:rPr>
                          <w:b/>
                          <w:szCs w:val="20"/>
                        </w:rPr>
                      </w:pPr>
                      <w:r w:rsidRPr="00666CBF">
                        <w:rPr>
                          <w:b/>
                          <w:szCs w:val="20"/>
                        </w:rPr>
                        <w:t>Key Areas:</w:t>
                      </w:r>
                    </w:p>
                    <w:p w:rsidR="00E306AC" w:rsidRPr="00666CBF" w:rsidRDefault="00E306AC" w:rsidP="0013096F">
                      <w:pPr>
                        <w:pStyle w:val="ListParagraph"/>
                        <w:numPr>
                          <w:ilvl w:val="0"/>
                          <w:numId w:val="35"/>
                        </w:numPr>
                        <w:jc w:val="both"/>
                        <w:rPr>
                          <w:szCs w:val="20"/>
                        </w:rPr>
                      </w:pPr>
                      <w:r w:rsidRPr="00666CBF">
                        <w:rPr>
                          <w:szCs w:val="20"/>
                        </w:rPr>
                        <w:t>Counselling is an important part of fertility treatment</w:t>
                      </w:r>
                    </w:p>
                    <w:p w:rsidR="00E306AC" w:rsidRPr="00666CBF" w:rsidRDefault="00E306AC" w:rsidP="0013096F">
                      <w:pPr>
                        <w:pStyle w:val="ListParagraph"/>
                        <w:numPr>
                          <w:ilvl w:val="0"/>
                          <w:numId w:val="35"/>
                        </w:numPr>
                        <w:jc w:val="both"/>
                        <w:rPr>
                          <w:szCs w:val="20"/>
                        </w:rPr>
                      </w:pPr>
                      <w:r w:rsidRPr="00666CBF">
                        <w:rPr>
                          <w:szCs w:val="20"/>
                        </w:rPr>
                        <w:t>Persons seeking fertility treatment should be advised that lifestyle modification may improve fertility</w:t>
                      </w:r>
                    </w:p>
                    <w:p w:rsidR="00E306AC" w:rsidRPr="00666CBF" w:rsidRDefault="00E306AC" w:rsidP="0013096F">
                      <w:pPr>
                        <w:pStyle w:val="ListParagraph"/>
                        <w:numPr>
                          <w:ilvl w:val="0"/>
                          <w:numId w:val="35"/>
                        </w:numPr>
                        <w:jc w:val="both"/>
                        <w:rPr>
                          <w:szCs w:val="20"/>
                        </w:rPr>
                      </w:pPr>
                      <w:r w:rsidRPr="00666CBF">
                        <w:rPr>
                          <w:szCs w:val="20"/>
                        </w:rPr>
                        <w:t>Indications for surgery must be aimed at improving fertility</w:t>
                      </w:r>
                    </w:p>
                    <w:p w:rsidR="00E306AC" w:rsidRPr="00666CBF" w:rsidRDefault="00E306AC" w:rsidP="0013096F">
                      <w:pPr>
                        <w:pStyle w:val="ListParagraph"/>
                        <w:numPr>
                          <w:ilvl w:val="0"/>
                          <w:numId w:val="35"/>
                        </w:numPr>
                        <w:jc w:val="both"/>
                        <w:rPr>
                          <w:szCs w:val="20"/>
                        </w:rPr>
                      </w:pPr>
                      <w:r w:rsidRPr="00666CBF">
                        <w:rPr>
                          <w:szCs w:val="20"/>
                        </w:rPr>
                        <w:t>The male partner must have a semen analysis before surgery is performed on the female partner to exclude the male factor</w:t>
                      </w:r>
                    </w:p>
                    <w:p w:rsidR="00E306AC" w:rsidRPr="00666CBF" w:rsidRDefault="00E306AC" w:rsidP="0013096F">
                      <w:pPr>
                        <w:pStyle w:val="ListParagraph"/>
                        <w:numPr>
                          <w:ilvl w:val="0"/>
                          <w:numId w:val="35"/>
                        </w:numPr>
                        <w:rPr>
                          <w:szCs w:val="20"/>
                        </w:rPr>
                      </w:pPr>
                      <w:r w:rsidRPr="00666CBF">
                        <w:rPr>
                          <w:szCs w:val="20"/>
                        </w:rPr>
                        <w:t>There must be access to assisted reproduction technologies</w:t>
                      </w:r>
                    </w:p>
                  </w:txbxContent>
                </v:textbox>
                <w10:anchorlock/>
              </v:shape>
            </w:pict>
          </mc:Fallback>
        </mc:AlternateContent>
      </w:r>
    </w:p>
    <w:p w14:paraId="6A04B5BA" w14:textId="77777777" w:rsidR="00930313" w:rsidRPr="00F97773" w:rsidRDefault="00930313">
      <w:pPr>
        <w:spacing w:line="240" w:lineRule="auto"/>
        <w:rPr>
          <w:szCs w:val="22"/>
        </w:rPr>
      </w:pPr>
    </w:p>
    <w:p w14:paraId="51BC7F81" w14:textId="77777777" w:rsidR="002F4EDA" w:rsidRPr="00F97773" w:rsidRDefault="002F4EDA" w:rsidP="002F4EDA">
      <w:pPr>
        <w:pStyle w:val="Heading2"/>
      </w:pPr>
      <w:bookmarkStart w:id="89" w:name="_Toc12031781"/>
      <w:r w:rsidRPr="00F97773">
        <w:t>Male factor infertility</w:t>
      </w:r>
      <w:bookmarkEnd w:id="89"/>
    </w:p>
    <w:p w14:paraId="47745706" w14:textId="77777777" w:rsidR="002F4EDA" w:rsidRPr="00F97773" w:rsidRDefault="002F4EDA" w:rsidP="002F4EDA">
      <w:pPr>
        <w:rPr>
          <w:szCs w:val="22"/>
        </w:rPr>
      </w:pPr>
    </w:p>
    <w:p w14:paraId="553B4EE1" w14:textId="77777777" w:rsidR="002F4EDA" w:rsidRPr="00F97773" w:rsidRDefault="002F4EDA" w:rsidP="002F4EDA">
      <w:pPr>
        <w:rPr>
          <w:szCs w:val="22"/>
        </w:rPr>
      </w:pPr>
      <w:r w:rsidRPr="00F97773">
        <w:rPr>
          <w:szCs w:val="22"/>
        </w:rPr>
        <w:t>Twenty percent of cases of infertility are solely due to male factor infertility</w:t>
      </w:r>
      <w:r w:rsidR="0048563E">
        <w:rPr>
          <w:szCs w:val="22"/>
        </w:rPr>
        <w:t>,</w:t>
      </w:r>
      <w:r w:rsidRPr="00F97773">
        <w:rPr>
          <w:szCs w:val="22"/>
        </w:rPr>
        <w:t xml:space="preserve"> and </w:t>
      </w:r>
      <w:r w:rsidR="0048563E">
        <w:rPr>
          <w:szCs w:val="22"/>
        </w:rPr>
        <w:t xml:space="preserve">male factory infertility </w:t>
      </w:r>
      <w:r w:rsidRPr="00F97773">
        <w:rPr>
          <w:szCs w:val="22"/>
        </w:rPr>
        <w:t>contributes in 30%</w:t>
      </w:r>
      <w:r w:rsidR="00EC6B71" w:rsidRPr="00F97773">
        <w:rPr>
          <w:szCs w:val="22"/>
        </w:rPr>
        <w:t>-</w:t>
      </w:r>
      <w:r w:rsidRPr="00F97773">
        <w:rPr>
          <w:szCs w:val="22"/>
        </w:rPr>
        <w:t>40% of couples overall.</w:t>
      </w:r>
      <w:r w:rsidR="00EC6B71" w:rsidRPr="00F97773">
        <w:rPr>
          <w:szCs w:val="22"/>
        </w:rPr>
        <w:fldChar w:fldCharType="begin"/>
      </w:r>
      <w:r w:rsidR="00EC6B71" w:rsidRPr="00F97773">
        <w:rPr>
          <w:szCs w:val="22"/>
        </w:rPr>
        <w:instrText xml:space="preserve"> ADDIN EN.CITE &lt;EndNote&gt;&lt;Cite&gt;&lt;Author&gt;Jarow&lt;/Author&gt;&lt;Year&gt;2002&lt;/Year&gt;&lt;RecNum&gt;270&lt;/RecNum&gt;&lt;DisplayText&gt;&lt;style face="superscript"&gt;15&lt;/style&gt;&lt;/DisplayText&gt;&lt;record&gt;&lt;rec-number&gt;270&lt;/rec-number&gt;&lt;foreign-keys&gt;&lt;key app="EN" db-id="eare2taxlax2sqezt0kv0afm2vr2vt95dwsz" timestamp="1553673619"&gt;270&lt;/key&gt;&lt;/foreign-keys&gt;&lt;ref-type name="Journal Article"&gt;17&lt;/ref-type&gt;&lt;contributors&gt;&lt;authors&gt;&lt;author&gt;Jarow, J. P.&lt;/author&gt;&lt;author&gt;Sharlip, I. D.&lt;/author&gt;&lt;author&gt;Belker, A. M.&lt;/author&gt;&lt;author&gt;Lipshultz, L. I.&lt;/author&gt;&lt;author&gt;Sigman, M.&lt;/author&gt;&lt;author&gt;Thomas, A. J.&lt;/author&gt;&lt;author&gt;Schlegel, P. N.&lt;/author&gt;&lt;author&gt;Howards, S. S.&lt;/author&gt;&lt;author&gt;Nehra, A.&lt;/author&gt;&lt;author&gt;Damewood, M. D.&lt;/author&gt;&lt;author&gt;Overstreet, J. W.&lt;/author&gt;&lt;author&gt;Sadovsky, R.&lt;/author&gt;&lt;/authors&gt;&lt;/contributors&gt;&lt;titles&gt;&lt;title&gt;Best practice policies for male infertilit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138-44&lt;/pages&gt;&lt;volume&gt;167&lt;/volume&gt;&lt;number&gt;5&lt;/number&gt;&lt;edition&gt;2002/04/17&lt;/edition&gt;&lt;keywords&gt;&lt;keyword&gt;*Benchmarking&lt;/keyword&gt;&lt;keyword&gt;*Critical Pathways&lt;/keyword&gt;&lt;keyword&gt;*Health Policy&lt;/keyword&gt;&lt;keyword&gt;Humans&lt;/keyword&gt;&lt;keyword&gt;Infertility, Male/*diagnosis/etiology/therapy&lt;/keyword&gt;&lt;keyword&gt;Male&lt;/keyword&gt;&lt;keyword&gt;Oligospermia/diagnosis/etiology/therapy&lt;/keyword&gt;&lt;keyword&gt;Prognosis&lt;/keyword&gt;&lt;keyword&gt;Reproductive Techniques&lt;/keyword&gt;&lt;/keywords&gt;&lt;dates&gt;&lt;year&gt;2002&lt;/year&gt;&lt;pub-dates&gt;&lt;date&gt;May&lt;/date&gt;&lt;/pub-dates&gt;&lt;/dates&gt;&lt;isbn&gt;0022-5347 (Print)&amp;#xD;0022-5347&lt;/isbn&gt;&lt;accession-num&gt;11956464&lt;/accession-num&gt;&lt;urls&gt;&lt;/urls&gt;&lt;remote-database-provider&gt;NLM&lt;/remote-database-provider&gt;&lt;language&gt;eng&lt;/language&gt;&lt;/record&gt;&lt;/Cite&gt;&lt;/EndNote&gt;</w:instrText>
      </w:r>
      <w:r w:rsidR="00EC6B71" w:rsidRPr="00F97773">
        <w:rPr>
          <w:szCs w:val="22"/>
        </w:rPr>
        <w:fldChar w:fldCharType="separate"/>
      </w:r>
      <w:r w:rsidR="00EC6B71" w:rsidRPr="00F97773">
        <w:rPr>
          <w:noProof/>
          <w:szCs w:val="22"/>
          <w:vertAlign w:val="superscript"/>
        </w:rPr>
        <w:t>15</w:t>
      </w:r>
      <w:r w:rsidR="00EC6B71" w:rsidRPr="00F97773">
        <w:rPr>
          <w:szCs w:val="22"/>
        </w:rPr>
        <w:fldChar w:fldCharType="end"/>
      </w:r>
      <w:r w:rsidR="00EC6B71" w:rsidRPr="00F97773">
        <w:rPr>
          <w:szCs w:val="22"/>
          <w:vertAlign w:val="superscript"/>
        </w:rPr>
        <w:t xml:space="preserve"> </w:t>
      </w:r>
      <w:r w:rsidRPr="00F97773">
        <w:rPr>
          <w:szCs w:val="22"/>
        </w:rPr>
        <w:t>It is imperative that infertility not be seen as either a female or male problem but that the problem is addressed as a couple. Education of the population about male infertility is needed to eliminate the stigma around the condition and to address the reluctance of some men to be tested.  The evaluation of the male must always be in parallel to the evaluation of the female. No invasive procedures like laparoscopy or myomectomy should be performed without a semen analysis on the male partner. The fact that a man has children in a previous relationship should never be a reason not to test the man.</w:t>
      </w:r>
    </w:p>
    <w:p w14:paraId="5F4DF570" w14:textId="77777777" w:rsidR="00A26D5D" w:rsidRPr="00F97773" w:rsidRDefault="00A26D5D" w:rsidP="002F4EDA">
      <w:pPr>
        <w:rPr>
          <w:szCs w:val="22"/>
        </w:rPr>
      </w:pPr>
      <w:bookmarkStart w:id="90" w:name="_Toc525277209"/>
    </w:p>
    <w:p w14:paraId="4CCDB283" w14:textId="77777777" w:rsidR="002F4EDA" w:rsidRPr="00F97773" w:rsidRDefault="002F4EDA" w:rsidP="002F4EDA">
      <w:pPr>
        <w:rPr>
          <w:b/>
          <w:szCs w:val="22"/>
        </w:rPr>
      </w:pPr>
      <w:r w:rsidRPr="00F97773">
        <w:rPr>
          <w:b/>
          <w:szCs w:val="22"/>
        </w:rPr>
        <w:t>Reproductive History</w:t>
      </w:r>
      <w:bookmarkEnd w:id="90"/>
    </w:p>
    <w:p w14:paraId="0A4629DA" w14:textId="77777777" w:rsidR="002F4EDA" w:rsidRPr="00F97773" w:rsidRDefault="002F4EDA" w:rsidP="002F4EDA">
      <w:pPr>
        <w:rPr>
          <w:szCs w:val="22"/>
        </w:rPr>
      </w:pPr>
      <w:r w:rsidRPr="00F97773">
        <w:rPr>
          <w:szCs w:val="22"/>
        </w:rPr>
        <w:t>A detailed history should include:</w:t>
      </w:r>
    </w:p>
    <w:p w14:paraId="40C05701" w14:textId="77777777" w:rsidR="002F4EDA" w:rsidRPr="00F97773" w:rsidRDefault="002F4EDA" w:rsidP="0013096F">
      <w:pPr>
        <w:pStyle w:val="ListParagraph"/>
        <w:numPr>
          <w:ilvl w:val="0"/>
          <w:numId w:val="36"/>
        </w:numPr>
        <w:rPr>
          <w:szCs w:val="22"/>
        </w:rPr>
      </w:pPr>
      <w:r w:rsidRPr="00F97773">
        <w:rPr>
          <w:szCs w:val="22"/>
        </w:rPr>
        <w:t>Duration of infertility, coital frequency</w:t>
      </w:r>
      <w:r w:rsidR="00A26D5D" w:rsidRPr="00F97773">
        <w:rPr>
          <w:szCs w:val="22"/>
        </w:rPr>
        <w:t>,</w:t>
      </w:r>
      <w:r w:rsidRPr="00F97773">
        <w:rPr>
          <w:szCs w:val="22"/>
        </w:rPr>
        <w:t xml:space="preserve"> and timing</w:t>
      </w:r>
      <w:r w:rsidR="00A26D5D" w:rsidRPr="00F97773">
        <w:rPr>
          <w:szCs w:val="22"/>
        </w:rPr>
        <w:t>,</w:t>
      </w:r>
      <w:r w:rsidRPr="00F97773">
        <w:rPr>
          <w:szCs w:val="22"/>
        </w:rPr>
        <w:t xml:space="preserve"> as well as erectile dysfunction</w:t>
      </w:r>
    </w:p>
    <w:p w14:paraId="2DD68DCB" w14:textId="77777777" w:rsidR="002F4EDA" w:rsidRPr="00F97773" w:rsidRDefault="002F4EDA" w:rsidP="0013096F">
      <w:pPr>
        <w:pStyle w:val="ListParagraph"/>
        <w:numPr>
          <w:ilvl w:val="0"/>
          <w:numId w:val="36"/>
        </w:numPr>
        <w:rPr>
          <w:szCs w:val="22"/>
        </w:rPr>
      </w:pPr>
      <w:r w:rsidRPr="00F97773">
        <w:rPr>
          <w:szCs w:val="22"/>
        </w:rPr>
        <w:t>Pubertal development and childhood illnesses specifically enquiring about undescended testis</w:t>
      </w:r>
    </w:p>
    <w:p w14:paraId="1B0A62B7" w14:textId="77777777" w:rsidR="002F4EDA" w:rsidRPr="00F97773" w:rsidRDefault="002F4EDA" w:rsidP="0013096F">
      <w:pPr>
        <w:pStyle w:val="ListParagraph"/>
        <w:numPr>
          <w:ilvl w:val="0"/>
          <w:numId w:val="36"/>
        </w:numPr>
        <w:rPr>
          <w:szCs w:val="22"/>
        </w:rPr>
      </w:pPr>
      <w:r w:rsidRPr="00F97773">
        <w:rPr>
          <w:szCs w:val="22"/>
        </w:rPr>
        <w:t xml:space="preserve">Previous surgery (inguinal hernia repair)  </w:t>
      </w:r>
    </w:p>
    <w:p w14:paraId="7879C245" w14:textId="77777777" w:rsidR="002F4EDA" w:rsidRPr="00F97773" w:rsidRDefault="002F4EDA" w:rsidP="0013096F">
      <w:pPr>
        <w:pStyle w:val="ListParagraph"/>
        <w:numPr>
          <w:ilvl w:val="0"/>
          <w:numId w:val="36"/>
        </w:numPr>
        <w:rPr>
          <w:szCs w:val="22"/>
        </w:rPr>
      </w:pPr>
      <w:r w:rsidRPr="00F97773">
        <w:rPr>
          <w:szCs w:val="22"/>
        </w:rPr>
        <w:t>Medical history such as diabetes mellitus and upper respiratory disease</w:t>
      </w:r>
    </w:p>
    <w:p w14:paraId="721ECF51" w14:textId="77777777" w:rsidR="002F4EDA" w:rsidRPr="00F97773" w:rsidRDefault="002F4EDA" w:rsidP="0013096F">
      <w:pPr>
        <w:pStyle w:val="ListParagraph"/>
        <w:numPr>
          <w:ilvl w:val="0"/>
          <w:numId w:val="36"/>
        </w:numPr>
        <w:rPr>
          <w:szCs w:val="22"/>
        </w:rPr>
      </w:pPr>
      <w:r w:rsidRPr="00F97773">
        <w:rPr>
          <w:szCs w:val="22"/>
        </w:rPr>
        <w:t xml:space="preserve">Chronic medication   </w:t>
      </w:r>
    </w:p>
    <w:p w14:paraId="2304592E" w14:textId="77777777" w:rsidR="002F4EDA" w:rsidRPr="00F97773" w:rsidRDefault="002F4EDA" w:rsidP="0013096F">
      <w:pPr>
        <w:pStyle w:val="ListParagraph"/>
        <w:numPr>
          <w:ilvl w:val="0"/>
          <w:numId w:val="36"/>
        </w:numPr>
        <w:rPr>
          <w:szCs w:val="22"/>
        </w:rPr>
      </w:pPr>
      <w:r w:rsidRPr="00F97773">
        <w:rPr>
          <w:szCs w:val="22"/>
        </w:rPr>
        <w:t xml:space="preserve">History of sexually transmitted infections </w:t>
      </w:r>
    </w:p>
    <w:p w14:paraId="78DDEBD6" w14:textId="77777777" w:rsidR="002F4EDA" w:rsidRPr="00F97773" w:rsidRDefault="002F4EDA" w:rsidP="0013096F">
      <w:pPr>
        <w:pStyle w:val="ListParagraph"/>
        <w:numPr>
          <w:ilvl w:val="0"/>
          <w:numId w:val="36"/>
        </w:numPr>
        <w:rPr>
          <w:szCs w:val="22"/>
        </w:rPr>
      </w:pPr>
      <w:r w:rsidRPr="00F97773">
        <w:rPr>
          <w:szCs w:val="22"/>
        </w:rPr>
        <w:t>Smoking, alcohol,</w:t>
      </w:r>
      <w:r w:rsidR="0048563E">
        <w:rPr>
          <w:szCs w:val="22"/>
        </w:rPr>
        <w:t xml:space="preserve"> </w:t>
      </w:r>
      <w:r w:rsidRPr="00F97773">
        <w:rPr>
          <w:szCs w:val="22"/>
        </w:rPr>
        <w:t>recreational drugs use</w:t>
      </w:r>
      <w:r w:rsidR="0048563E">
        <w:rPr>
          <w:szCs w:val="22"/>
        </w:rPr>
        <w:t>,</w:t>
      </w:r>
      <w:r w:rsidRPr="00F97773">
        <w:rPr>
          <w:szCs w:val="22"/>
        </w:rPr>
        <w:t xml:space="preserve"> and anabolic steroid use  </w:t>
      </w:r>
    </w:p>
    <w:p w14:paraId="74AD5E6F" w14:textId="77777777" w:rsidR="002F4EDA" w:rsidRPr="00F97773" w:rsidRDefault="002F4EDA" w:rsidP="0013096F">
      <w:pPr>
        <w:pStyle w:val="ListParagraph"/>
        <w:numPr>
          <w:ilvl w:val="0"/>
          <w:numId w:val="36"/>
        </w:numPr>
        <w:rPr>
          <w:szCs w:val="22"/>
        </w:rPr>
      </w:pPr>
      <w:r w:rsidRPr="00F97773">
        <w:rPr>
          <w:szCs w:val="22"/>
        </w:rPr>
        <w:t xml:space="preserve">Exposure to </w:t>
      </w:r>
      <w:proofErr w:type="spellStart"/>
      <w:r w:rsidRPr="00F97773">
        <w:rPr>
          <w:szCs w:val="22"/>
        </w:rPr>
        <w:t>gonadotoxins</w:t>
      </w:r>
      <w:proofErr w:type="spellEnd"/>
      <w:r w:rsidRPr="00F97773">
        <w:rPr>
          <w:szCs w:val="22"/>
        </w:rPr>
        <w:t xml:space="preserve"> (e.g. chemotherapy and radiation therapy)</w:t>
      </w:r>
    </w:p>
    <w:p w14:paraId="3A0CC588" w14:textId="77777777" w:rsidR="002F4EDA" w:rsidRPr="00F97773" w:rsidRDefault="002F4EDA" w:rsidP="002F4EDA">
      <w:pPr>
        <w:rPr>
          <w:szCs w:val="22"/>
        </w:rPr>
      </w:pPr>
    </w:p>
    <w:p w14:paraId="1702B9F7" w14:textId="77777777" w:rsidR="002F4EDA" w:rsidRPr="00F97773" w:rsidRDefault="002F4EDA" w:rsidP="002F4EDA">
      <w:pPr>
        <w:rPr>
          <w:b/>
          <w:szCs w:val="22"/>
        </w:rPr>
      </w:pPr>
      <w:bookmarkStart w:id="91" w:name="_Toc525277211"/>
      <w:bookmarkStart w:id="92" w:name="_Toc525277210"/>
      <w:r w:rsidRPr="00F97773">
        <w:rPr>
          <w:b/>
          <w:szCs w:val="22"/>
        </w:rPr>
        <w:t>Physical Examination</w:t>
      </w:r>
      <w:bookmarkEnd w:id="91"/>
    </w:p>
    <w:p w14:paraId="5EA4FE1D" w14:textId="77777777" w:rsidR="002F4EDA" w:rsidRPr="00F97773" w:rsidRDefault="002F4EDA" w:rsidP="002F4EDA">
      <w:pPr>
        <w:rPr>
          <w:szCs w:val="22"/>
        </w:rPr>
      </w:pPr>
      <w:r w:rsidRPr="00F97773">
        <w:rPr>
          <w:szCs w:val="22"/>
        </w:rPr>
        <w:t xml:space="preserve">General physical examination and examination of the genitalia must be performed. Secondary sex characteristics, including body habitus, hair distribution, and breast development should be documented. Attention should be given to penile abnormalities, the testis volume and the presence of a </w:t>
      </w:r>
      <w:r w:rsidR="007C63AC" w:rsidRPr="00F97773">
        <w:rPr>
          <w:szCs w:val="22"/>
        </w:rPr>
        <w:t>varicocele</w:t>
      </w:r>
      <w:r w:rsidRPr="00F97773">
        <w:rPr>
          <w:szCs w:val="22"/>
        </w:rPr>
        <w:t>. In cases of azoospermia, palpation for the presence of the vas deference must be performed.</w:t>
      </w:r>
      <w:r w:rsidR="0094210F" w:rsidRPr="00F97773">
        <w:rPr>
          <w:szCs w:val="22"/>
        </w:rPr>
        <w:t xml:space="preserve"> </w:t>
      </w:r>
    </w:p>
    <w:p w14:paraId="7AB58003" w14:textId="77777777" w:rsidR="00A26D5D" w:rsidRPr="00F97773" w:rsidRDefault="00A26D5D" w:rsidP="002F4EDA">
      <w:pPr>
        <w:rPr>
          <w:szCs w:val="22"/>
        </w:rPr>
      </w:pPr>
    </w:p>
    <w:p w14:paraId="1FFCFF5C" w14:textId="77777777" w:rsidR="002F4EDA" w:rsidRPr="00F97773" w:rsidRDefault="002F4EDA" w:rsidP="002F4EDA">
      <w:pPr>
        <w:rPr>
          <w:b/>
          <w:szCs w:val="22"/>
        </w:rPr>
      </w:pPr>
      <w:r w:rsidRPr="00F97773">
        <w:rPr>
          <w:b/>
          <w:szCs w:val="22"/>
        </w:rPr>
        <w:t>Semen Analysis</w:t>
      </w:r>
      <w:bookmarkEnd w:id="92"/>
    </w:p>
    <w:p w14:paraId="47DD2119" w14:textId="77777777" w:rsidR="00F97773" w:rsidRPr="00F97773" w:rsidRDefault="002F4EDA" w:rsidP="00F97773">
      <w:pPr>
        <w:rPr>
          <w:szCs w:val="22"/>
          <w:vertAlign w:val="superscript"/>
        </w:rPr>
      </w:pPr>
      <w:r w:rsidRPr="00F97773">
        <w:rPr>
          <w:szCs w:val="22"/>
        </w:rPr>
        <w:t>Semen analysis is the most important test for the evaluation of male subfertility. A standardized instruction for semen collection is 2</w:t>
      </w:r>
      <w:r w:rsidR="00B01CF7" w:rsidRPr="00F97773">
        <w:rPr>
          <w:szCs w:val="22"/>
        </w:rPr>
        <w:t>-</w:t>
      </w:r>
      <w:r w:rsidRPr="00F97773">
        <w:rPr>
          <w:szCs w:val="22"/>
        </w:rPr>
        <w:t>3 days abstinence.</w:t>
      </w:r>
      <w:r w:rsidR="00707070" w:rsidRPr="00F97773">
        <w:rPr>
          <w:szCs w:val="22"/>
        </w:rPr>
        <w:fldChar w:fldCharType="begin"/>
      </w:r>
      <w:r w:rsidR="00707070" w:rsidRPr="00F97773">
        <w:rPr>
          <w:szCs w:val="22"/>
        </w:rPr>
        <w:instrText xml:space="preserve"> ADDIN EN.CITE &lt;EndNote&gt;&lt;Cite&gt;&lt;Author&gt;Huyser&lt;/Author&gt;&lt;Year&gt;2017&lt;/Year&gt;&lt;RecNum&gt;288&lt;/RecNum&gt;&lt;DisplayText&gt;&lt;style face="superscript"&gt;31&lt;/style&gt;&lt;/DisplayText&gt;&lt;record&gt;&lt;rec-number&gt;288&lt;/rec-number&gt;&lt;foreign-keys&gt;&lt;key app="EN" db-id="eare2taxlax2sqezt0kv0afm2vr2vt95dwsz" timestamp="1553677925"&gt;288&lt;/key&gt;&lt;/foreign-keys&gt;&lt;ref-type name="Report"&gt;27&lt;/ref-type&gt;&lt;contributors&gt;&lt;authors&gt;&lt;author&gt;Huyser, C&lt;/author&gt;&lt;/authors&gt;&lt;/contributors&gt;&lt;titles&gt;&lt;title&gt;Semen collection and sample reception. In: Rizk, B., Montag, S. eds. Standard Operational Procedures in Reproductive Medicine: Laboratory and Clinical Practice. Oxfordshire, UK: CRC Press. p 14-16.&lt;/title&gt;&lt;/titles&gt;&lt;dates&gt;&lt;year&gt;2017&lt;/year&gt;&lt;/dates&gt;&lt;urls&gt;&lt;/urls&gt;&lt;/record&gt;&lt;/Cite&gt;&lt;/EndNote&gt;</w:instrText>
      </w:r>
      <w:r w:rsidR="00707070" w:rsidRPr="00F97773">
        <w:rPr>
          <w:szCs w:val="22"/>
        </w:rPr>
        <w:fldChar w:fldCharType="separate"/>
      </w:r>
      <w:r w:rsidR="00707070" w:rsidRPr="00F97773">
        <w:rPr>
          <w:noProof/>
          <w:szCs w:val="22"/>
          <w:vertAlign w:val="superscript"/>
        </w:rPr>
        <w:t>31</w:t>
      </w:r>
      <w:r w:rsidR="00707070" w:rsidRPr="00F97773">
        <w:rPr>
          <w:szCs w:val="22"/>
        </w:rPr>
        <w:fldChar w:fldCharType="end"/>
      </w:r>
      <w:r w:rsidRPr="00F97773">
        <w:rPr>
          <w:szCs w:val="22"/>
        </w:rPr>
        <w:t xml:space="preserve"> Semen can be collected by means of masturbation into a specimen cup or by intercourse with the use of special semen collection condoms that is not toxic to sperm. The specimen must ideally be collected at the laboratory but if collected at home it must be transported at room temperature within an hour to the laboratory.</w:t>
      </w:r>
      <w:r w:rsidR="00707070" w:rsidRPr="00F97773">
        <w:rPr>
          <w:szCs w:val="22"/>
        </w:rPr>
        <w:fldChar w:fldCharType="begin"/>
      </w:r>
      <w:r w:rsidR="00707070" w:rsidRPr="00F97773">
        <w:rPr>
          <w:szCs w:val="22"/>
        </w:rPr>
        <w:instrText xml:space="preserve"> ADDIN EN.CITE &lt;EndNote&gt;&lt;Cite&gt;&lt;Author&gt;World Health Organization&lt;/Author&gt;&lt;RecNum&gt;269&lt;/RecNum&gt;&lt;DisplayText&gt;&lt;style face="superscript"&gt;14&lt;/style&gt;&lt;/DisplayText&gt;&lt;record&gt;&lt;rec-number&gt;269&lt;/rec-number&gt;&lt;foreign-keys&gt;&lt;key app="EN" db-id="eare2taxlax2sqezt0kv0afm2vr2vt95dwsz" timestamp="1553673474"&gt;269&lt;/key&gt;&lt;/foreign-keys&gt;&lt;ref-type name="Report"&gt;27&lt;/ref-type&gt;&lt;contributors&gt;&lt;authors&gt;&lt;author&gt;World Health Organization,&lt;/author&gt;&lt;/authors&gt;&lt;/contributors&gt;&lt;titles&gt;&lt;title&gt;WHO laboratory manual for the examination and processing of human semen, Fifth edition&lt;/title&gt;&lt;/titles&gt;&lt;dates&gt;&lt;/dates&gt;&lt;urls&gt;&lt;/urls&gt;&lt;/record&gt;&lt;/Cite&gt;&lt;/EndNote&gt;</w:instrText>
      </w:r>
      <w:r w:rsidR="00707070" w:rsidRPr="00F97773">
        <w:rPr>
          <w:szCs w:val="22"/>
        </w:rPr>
        <w:fldChar w:fldCharType="separate"/>
      </w:r>
      <w:r w:rsidR="00707070" w:rsidRPr="00F97773">
        <w:rPr>
          <w:noProof/>
          <w:szCs w:val="22"/>
          <w:vertAlign w:val="superscript"/>
        </w:rPr>
        <w:t>14</w:t>
      </w:r>
      <w:r w:rsidR="00707070" w:rsidRPr="00F97773">
        <w:rPr>
          <w:szCs w:val="22"/>
        </w:rPr>
        <w:fldChar w:fldCharType="end"/>
      </w:r>
      <w:r w:rsidR="00F97773" w:rsidRPr="00F97773">
        <w:rPr>
          <w:szCs w:val="22"/>
          <w:vertAlign w:val="superscript"/>
        </w:rPr>
        <w:t xml:space="preserve"> </w:t>
      </w:r>
    </w:p>
    <w:p w14:paraId="094B8A29" w14:textId="77777777" w:rsidR="00F97773" w:rsidRPr="00F97773" w:rsidRDefault="00F97773" w:rsidP="00F97773"/>
    <w:p w14:paraId="320004B6" w14:textId="77777777" w:rsidR="002F4EDA" w:rsidRPr="00F97773" w:rsidRDefault="002F4EDA" w:rsidP="00F97773">
      <w:r w:rsidRPr="00F97773">
        <w:t>The results of semen analysis conducted as part of an initial assessment should be compared with the World Health Organization reference values 2010.</w:t>
      </w:r>
    </w:p>
    <w:p w14:paraId="45C18E56" w14:textId="77777777" w:rsidR="00F97773" w:rsidRPr="00F97773" w:rsidRDefault="00F97773" w:rsidP="00F97773">
      <w:pPr>
        <w:rPr>
          <w:szCs w:val="22"/>
          <w:vertAlign w:val="superscript"/>
        </w:rPr>
      </w:pPr>
    </w:p>
    <w:p w14:paraId="2D7E5960" w14:textId="77777777" w:rsidR="002F4EDA" w:rsidRPr="00F97773" w:rsidRDefault="002F4EDA" w:rsidP="002F4EDA">
      <w:pPr>
        <w:rPr>
          <w:szCs w:val="22"/>
        </w:rPr>
      </w:pPr>
      <w:r w:rsidRPr="00F97773">
        <w:rPr>
          <w:szCs w:val="22"/>
        </w:rPr>
        <w:t xml:space="preserve">When the initial semen analysis is normal, no further investigation is necessary. When the semen analysis is abnormal, a second semen analysis is recommended after 6 weeks. Should the reproductive history be abnormal or the semen parameters remain abnormal evaluation by </w:t>
      </w:r>
      <w:proofErr w:type="gramStart"/>
      <w:r w:rsidRPr="00F97773">
        <w:rPr>
          <w:szCs w:val="22"/>
        </w:rPr>
        <w:t>an</w:t>
      </w:r>
      <w:proofErr w:type="gramEnd"/>
      <w:r w:rsidRPr="00F97773">
        <w:rPr>
          <w:szCs w:val="22"/>
        </w:rPr>
        <w:t xml:space="preserve"> urologist or reproductive medicine specialist is indicated.</w:t>
      </w:r>
    </w:p>
    <w:p w14:paraId="63379370" w14:textId="77777777" w:rsidR="00F97773" w:rsidRPr="00F97773" w:rsidRDefault="00F97773" w:rsidP="002F4EDA">
      <w:pPr>
        <w:rPr>
          <w:szCs w:val="22"/>
        </w:rPr>
      </w:pPr>
    </w:p>
    <w:p w14:paraId="6620082D" w14:textId="77777777" w:rsidR="002F4EDA" w:rsidRPr="00F97773" w:rsidRDefault="00F97773" w:rsidP="002F4EDA">
      <w:pPr>
        <w:rPr>
          <w:b/>
          <w:szCs w:val="22"/>
        </w:rPr>
      </w:pPr>
      <w:bookmarkStart w:id="93" w:name="_Toc525277219"/>
      <w:r w:rsidRPr="00F97773">
        <w:rPr>
          <w:b/>
          <w:szCs w:val="22"/>
        </w:rPr>
        <w:t>General m</w:t>
      </w:r>
      <w:r w:rsidR="002F4EDA" w:rsidRPr="00F97773">
        <w:rPr>
          <w:b/>
          <w:szCs w:val="22"/>
        </w:rPr>
        <w:t>anagement</w:t>
      </w:r>
      <w:bookmarkEnd w:id="93"/>
    </w:p>
    <w:p w14:paraId="75E6940A" w14:textId="77777777" w:rsidR="002F4EDA" w:rsidRPr="00F97773" w:rsidRDefault="002F4EDA" w:rsidP="0013096F">
      <w:pPr>
        <w:pStyle w:val="ListParagraph"/>
        <w:numPr>
          <w:ilvl w:val="0"/>
          <w:numId w:val="38"/>
        </w:numPr>
      </w:pPr>
      <w:r w:rsidRPr="00F97773">
        <w:t>Counselling should be offered before, during</w:t>
      </w:r>
      <w:r w:rsidR="00F97773" w:rsidRPr="00F97773">
        <w:t>,</w:t>
      </w:r>
      <w:r w:rsidRPr="00F97773">
        <w:t xml:space="preserve"> and after investigation and treatment, because fertility problems can cause psychological stress and put pressure on relationships.</w:t>
      </w:r>
    </w:p>
    <w:p w14:paraId="29CA40D7" w14:textId="77777777" w:rsidR="002F4EDA" w:rsidRPr="00F97773" w:rsidRDefault="002F4EDA" w:rsidP="0013096F">
      <w:pPr>
        <w:pStyle w:val="ListParagraph"/>
        <w:numPr>
          <w:ilvl w:val="0"/>
          <w:numId w:val="37"/>
        </w:numPr>
      </w:pPr>
      <w:r w:rsidRPr="00F97773">
        <w:t>Excessive alcohol consumption may impair semen quality.</w:t>
      </w:r>
    </w:p>
    <w:p w14:paraId="4F263FA9" w14:textId="77777777" w:rsidR="002F4EDA" w:rsidRPr="00F97773" w:rsidRDefault="002F4EDA" w:rsidP="0013096F">
      <w:pPr>
        <w:pStyle w:val="ListParagraph"/>
        <w:numPr>
          <w:ilvl w:val="0"/>
          <w:numId w:val="37"/>
        </w:numPr>
      </w:pPr>
      <w:r w:rsidRPr="00F97773">
        <w:t>Smoking affects semen quality and may influence the chance of conception and men and women should be advised to stop smoking</w:t>
      </w:r>
      <w:r w:rsidR="00526C91">
        <w:t>.</w:t>
      </w:r>
    </w:p>
    <w:p w14:paraId="09652225" w14:textId="77777777" w:rsidR="002F4EDA" w:rsidRPr="00F97773" w:rsidRDefault="002F4EDA" w:rsidP="0013096F">
      <w:pPr>
        <w:pStyle w:val="ListParagraph"/>
        <w:numPr>
          <w:ilvl w:val="0"/>
          <w:numId w:val="37"/>
        </w:numPr>
      </w:pPr>
      <w:r w:rsidRPr="00F97773">
        <w:t>Men who have a high BMI are at increased risk of infertility</w:t>
      </w:r>
      <w:r w:rsidR="00526C91">
        <w:t>.</w:t>
      </w:r>
      <w:r w:rsidR="00D31FB0">
        <w:fldChar w:fldCharType="begin"/>
      </w:r>
      <w:r w:rsidR="00D31FB0">
        <w:instrText xml:space="preserve"> ADDIN EN.CITE &lt;EndNote&gt;&lt;Cite&gt;&lt;Author&gt;Nguyen&lt;/Author&gt;&lt;Year&gt;2007&lt;/Year&gt;&lt;RecNum&gt;289&lt;/RecNum&gt;&lt;DisplayText&gt;&lt;style face="superscript"&gt;32&lt;/style&gt;&lt;/DisplayText&gt;&lt;record&gt;&lt;rec-number&gt;289&lt;/rec-number&gt;&lt;foreign-keys&gt;&lt;key app="EN" db-id="eare2taxlax2sqezt0kv0afm2vr2vt95dwsz" timestamp="1553678281"&gt;289&lt;/key&gt;&lt;/foreign-keys&gt;&lt;ref-type name="Journal Article"&gt;17&lt;/ref-type&gt;&lt;contributors&gt;&lt;authors&gt;&lt;author&gt;Nguyen, R. H.&lt;/author&gt;&lt;author&gt;Wilcox, A. J.&lt;/author&gt;&lt;author&gt;Skjaerven, R.&lt;/author&gt;&lt;author&gt;Baird, D. D.&lt;/author&gt;&lt;/authors&gt;&lt;/contributors&gt;&lt;auth-address&gt;National Institute of Environmental Health Sciences (NIEHS), National Institutes of Health (NIH, DHHS), Research Triangle Park, NC, USA. nguyen5@niehs.nih.gov&lt;/auth-address&gt;&lt;titles&gt;&lt;title&gt;Men&amp;apos;s body mass index and infertility&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2488-93&lt;/pages&gt;&lt;volume&gt;22&lt;/volume&gt;&lt;number&gt;9&lt;/number&gt;&lt;edition&gt;2007/07/20&lt;/edition&gt;&lt;keywords&gt;&lt;keyword&gt;Adult&lt;/keyword&gt;&lt;keyword&gt;*Body Mass Index&lt;/keyword&gt;&lt;keyword&gt;Body Weight&lt;/keyword&gt;&lt;keyword&gt;Cohort Studies&lt;/keyword&gt;&lt;keyword&gt;Female&lt;/keyword&gt;&lt;keyword&gt;Humans&lt;/keyword&gt;&lt;keyword&gt;Infertility, Male/*epidemiology&lt;/keyword&gt;&lt;keyword&gt;Male&lt;/keyword&gt;&lt;keyword&gt;Norway/epidemiology&lt;/keyword&gt;&lt;keyword&gt;*Overweight&lt;/keyword&gt;&lt;/keywords&gt;&lt;dates&gt;&lt;year&gt;2007&lt;/year&gt;&lt;pub-dates&gt;&lt;date&gt;Sep&lt;/date&gt;&lt;/pub-dates&gt;&lt;/dates&gt;&lt;isbn&gt;0268-1161 (Print)&amp;#xD;0268-1161&lt;/isbn&gt;&lt;accession-num&gt;17636282&lt;/accession-num&gt;&lt;urls&gt;&lt;/urls&gt;&lt;electronic-resource-num&gt;10.1093/humrep/dem139&lt;/electronic-resource-num&gt;&lt;remote-database-provider&gt;NLM&lt;/remote-database-provider&gt;&lt;language&gt;eng&lt;/language&gt;&lt;/record&gt;&lt;/Cite&gt;&lt;/EndNote&gt;</w:instrText>
      </w:r>
      <w:r w:rsidR="00D31FB0">
        <w:fldChar w:fldCharType="separate"/>
      </w:r>
      <w:r w:rsidR="00D31FB0" w:rsidRPr="00D31FB0">
        <w:rPr>
          <w:noProof/>
          <w:vertAlign w:val="superscript"/>
        </w:rPr>
        <w:t>32</w:t>
      </w:r>
      <w:r w:rsidR="00D31FB0">
        <w:fldChar w:fldCharType="end"/>
      </w:r>
      <w:r w:rsidRPr="00F97773">
        <w:t xml:space="preserve">  </w:t>
      </w:r>
    </w:p>
    <w:p w14:paraId="07DBA090" w14:textId="77777777" w:rsidR="002F4EDA" w:rsidRPr="00F97773" w:rsidRDefault="002F4EDA" w:rsidP="0013096F">
      <w:pPr>
        <w:pStyle w:val="ListParagraph"/>
        <w:numPr>
          <w:ilvl w:val="0"/>
          <w:numId w:val="37"/>
        </w:numPr>
      </w:pPr>
      <w:r w:rsidRPr="00F97773">
        <w:t>Recreational drugs interfere with male and female fertility and use of anabolic steroids suppresses spermatogenesis</w:t>
      </w:r>
      <w:r w:rsidR="00526C91">
        <w:t>.</w:t>
      </w:r>
    </w:p>
    <w:p w14:paraId="0FAB73DB" w14:textId="77777777" w:rsidR="00F97773" w:rsidRPr="00F97773" w:rsidRDefault="00F97773" w:rsidP="00F97773"/>
    <w:p w14:paraId="3F884D3C" w14:textId="77777777" w:rsidR="002F4EDA" w:rsidRPr="00F97773" w:rsidRDefault="002F4EDA" w:rsidP="00F97773">
      <w:pPr>
        <w:rPr>
          <w:b/>
        </w:rPr>
      </w:pPr>
      <w:bookmarkStart w:id="94" w:name="_Toc525277221"/>
      <w:r w:rsidRPr="00F97773">
        <w:rPr>
          <w:b/>
        </w:rPr>
        <w:t>Medical management</w:t>
      </w:r>
      <w:bookmarkEnd w:id="94"/>
    </w:p>
    <w:p w14:paraId="6B07C4DF" w14:textId="77777777" w:rsidR="002F4EDA" w:rsidRPr="00F97773" w:rsidRDefault="002F4EDA" w:rsidP="0013096F">
      <w:pPr>
        <w:pStyle w:val="ListParagraph"/>
        <w:numPr>
          <w:ilvl w:val="0"/>
          <w:numId w:val="39"/>
        </w:numPr>
      </w:pPr>
      <w:r w:rsidRPr="00F97773">
        <w:t>The use of anti-oestrogens, gonadotrophins (</w:t>
      </w:r>
      <w:r w:rsidR="00F97773" w:rsidRPr="00F97773">
        <w:t>HCG</w:t>
      </w:r>
      <w:r w:rsidRPr="00F97773">
        <w:t xml:space="preserve"> and </w:t>
      </w:r>
      <w:r w:rsidR="00F97773" w:rsidRPr="00F97773">
        <w:t>FSH</w:t>
      </w:r>
      <w:r w:rsidRPr="00F97773">
        <w:t>), androgens, bromocriptine</w:t>
      </w:r>
      <w:r w:rsidR="00F97773" w:rsidRPr="00F97773">
        <w:t>,</w:t>
      </w:r>
      <w:r w:rsidRPr="00F97773">
        <w:t xml:space="preserve"> or kinin-enhancing drugs for semen abnormalities is not recommended because there is no evidence of efficacy. Corticosteroids should not be used for </w:t>
      </w:r>
      <w:proofErr w:type="spellStart"/>
      <w:r w:rsidRPr="00F97773">
        <w:t>antisperm</w:t>
      </w:r>
      <w:proofErr w:type="spellEnd"/>
      <w:r w:rsidRPr="00F97773">
        <w:t xml:space="preserve"> antibodies</w:t>
      </w:r>
      <w:r w:rsidR="00F97773" w:rsidRPr="00F97773">
        <w:t>.</w:t>
      </w:r>
    </w:p>
    <w:p w14:paraId="24188331" w14:textId="77777777" w:rsidR="002F4EDA" w:rsidRPr="00F97773" w:rsidRDefault="002F4EDA" w:rsidP="0013096F">
      <w:pPr>
        <w:pStyle w:val="ListParagraph"/>
        <w:numPr>
          <w:ilvl w:val="0"/>
          <w:numId w:val="39"/>
        </w:numPr>
      </w:pPr>
      <w:r w:rsidRPr="00F97773">
        <w:t>Men with hypogonadotropic hypogonadism should be treated with gonadotrophins.</w:t>
      </w:r>
    </w:p>
    <w:p w14:paraId="5B6DC318" w14:textId="77777777" w:rsidR="002F4EDA" w:rsidRPr="00F97773" w:rsidRDefault="002F4EDA" w:rsidP="0013096F">
      <w:pPr>
        <w:pStyle w:val="ListParagraph"/>
        <w:numPr>
          <w:ilvl w:val="0"/>
          <w:numId w:val="39"/>
        </w:numPr>
      </w:pPr>
      <w:r w:rsidRPr="00F97773">
        <w:t xml:space="preserve">The use of anti-oxidant therapy may be beneficial in idiopathic semen abnormalities. </w:t>
      </w:r>
    </w:p>
    <w:p w14:paraId="1CE256D3" w14:textId="77777777" w:rsidR="00F97773" w:rsidRPr="00F97773" w:rsidRDefault="00F97773" w:rsidP="002F4EDA">
      <w:pPr>
        <w:rPr>
          <w:rFonts w:cs="Helvetica"/>
          <w:color w:val="0E0E0E"/>
          <w:szCs w:val="22"/>
          <w:shd w:val="clear" w:color="auto" w:fill="FAFAFB"/>
        </w:rPr>
      </w:pPr>
    </w:p>
    <w:p w14:paraId="32298DBB" w14:textId="77777777" w:rsidR="002F4EDA" w:rsidRPr="00F97773" w:rsidRDefault="002F4EDA" w:rsidP="002F4EDA">
      <w:pPr>
        <w:rPr>
          <w:b/>
          <w:szCs w:val="22"/>
        </w:rPr>
      </w:pPr>
      <w:bookmarkStart w:id="95" w:name="_Toc525277222"/>
      <w:r w:rsidRPr="00F97773">
        <w:rPr>
          <w:b/>
          <w:szCs w:val="22"/>
        </w:rPr>
        <w:t>Surgical management</w:t>
      </w:r>
      <w:bookmarkEnd w:id="95"/>
    </w:p>
    <w:p w14:paraId="7F2F17CC" w14:textId="77777777" w:rsidR="002F4EDA" w:rsidRPr="00F97773" w:rsidRDefault="002F4EDA" w:rsidP="0013096F">
      <w:pPr>
        <w:pStyle w:val="ListParagraph"/>
        <w:numPr>
          <w:ilvl w:val="0"/>
          <w:numId w:val="40"/>
        </w:numPr>
      </w:pPr>
      <w:r w:rsidRPr="00F97773">
        <w:lastRenderedPageBreak/>
        <w:t xml:space="preserve">Surgery for </w:t>
      </w:r>
      <w:r w:rsidR="00F97773" w:rsidRPr="00F97773">
        <w:t>varicoceles</w:t>
      </w:r>
      <w:r w:rsidRPr="00F97773">
        <w:t xml:space="preserve"> may be considered when there is a clinically palpable </w:t>
      </w:r>
      <w:r w:rsidR="00F97773" w:rsidRPr="00F97773">
        <w:t>varicocele</w:t>
      </w:r>
      <w:r w:rsidRPr="00F97773">
        <w:t>, with abnormal semen parameters and no female factor for infertility is present.</w:t>
      </w:r>
      <w:r w:rsidR="00526C91">
        <w:fldChar w:fldCharType="begin"/>
      </w:r>
      <w:r w:rsidR="00526C91">
        <w:instrText xml:space="preserve"> ADDIN EN.CITE &lt;EndNote&gt;&lt;Cite&gt;&lt;Year&gt;2014&lt;/Year&gt;&lt;RecNum&gt;290&lt;/RecNum&gt;&lt;DisplayText&gt;&lt;style face="superscript"&gt;33&lt;/style&gt;&lt;/DisplayText&gt;&lt;record&gt;&lt;rec-number&gt;290&lt;/rec-number&gt;&lt;foreign-keys&gt;&lt;key app="EN" db-id="eare2taxlax2sqezt0kv0afm2vr2vt95dwsz" timestamp="1553678356"&gt;290&lt;/key&gt;&lt;/foreign-keys&gt;&lt;ref-type name="Journal Article"&gt;17&lt;/ref-type&gt;&lt;contributors&gt;&lt;/contributors&gt;&lt;titles&gt;&lt;title&gt;Report on varicocele and infertility: a committee opin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556-60&lt;/pages&gt;&lt;volume&gt;102&lt;/volume&gt;&lt;number&gt;6&lt;/number&gt;&lt;edition&gt;2014/12/03&lt;/edition&gt;&lt;keywords&gt;&lt;keyword&gt;Adult&lt;/keyword&gt;&lt;keyword&gt;Embolization, Therapeutic&lt;/keyword&gt;&lt;keyword&gt;Humans&lt;/keyword&gt;&lt;keyword&gt;Infertility, Male/*therapy&lt;/keyword&gt;&lt;keyword&gt;Male&lt;/keyword&gt;&lt;keyword&gt;Reproductive Techniques, Assisted&lt;/keyword&gt;&lt;keyword&gt;*Varicocele/diagnosis/surgery/therapy&lt;/keyword&gt;&lt;/keywords&gt;&lt;dates&gt;&lt;year&gt;2014&lt;/year&gt;&lt;pub-dates&gt;&lt;date&gt;Dec&lt;/date&gt;&lt;/pub-dates&gt;&lt;/dates&gt;&lt;isbn&gt;0015-0282&lt;/isbn&gt;&lt;accession-num&gt;25458620&lt;/accession-num&gt;&lt;urls&gt;&lt;/urls&gt;&lt;electronic-resource-num&gt;10.1016/j.fertnstert.2014.10.007&lt;/electronic-resource-num&gt;&lt;remote-database-provider&gt;NLM&lt;/remote-database-provider&gt;&lt;language&gt;eng&lt;/language&gt;&lt;/record&gt;&lt;/Cite&gt;&lt;/EndNote&gt;</w:instrText>
      </w:r>
      <w:r w:rsidR="00526C91">
        <w:fldChar w:fldCharType="separate"/>
      </w:r>
      <w:r w:rsidR="00526C91" w:rsidRPr="00526C91">
        <w:rPr>
          <w:noProof/>
          <w:vertAlign w:val="superscript"/>
        </w:rPr>
        <w:t>33</w:t>
      </w:r>
      <w:r w:rsidR="00526C91">
        <w:fldChar w:fldCharType="end"/>
      </w:r>
      <w:r w:rsidRPr="00F97773">
        <w:t xml:space="preserve"> In cases where IVF needs to be performed for female factors, surgery for </w:t>
      </w:r>
      <w:r w:rsidR="00F97773" w:rsidRPr="00F97773">
        <w:t>varicoceles</w:t>
      </w:r>
      <w:r w:rsidRPr="00F97773">
        <w:t xml:space="preserve"> is not indicated.</w:t>
      </w:r>
    </w:p>
    <w:p w14:paraId="4CB0D748" w14:textId="77777777" w:rsidR="002F4EDA" w:rsidRPr="00F97773" w:rsidRDefault="002F4EDA" w:rsidP="0013096F">
      <w:pPr>
        <w:pStyle w:val="ListParagraph"/>
        <w:numPr>
          <w:ilvl w:val="0"/>
          <w:numId w:val="40"/>
        </w:numPr>
      </w:pPr>
      <w:r w:rsidRPr="00F97773">
        <w:t>Vasectomy reversal should be considered in men with fertility wish after vasectomy. Female factors must first be excluded. Alternative treatment is testicular sperm extraction and IVF or ICSI. The surgery should be performed by an experienced surgeon using microsurgical technique</w:t>
      </w:r>
      <w:r w:rsidR="0048563E">
        <w:t>.</w:t>
      </w:r>
    </w:p>
    <w:p w14:paraId="373FCDD5" w14:textId="77777777" w:rsidR="00F97773" w:rsidRDefault="00F97773" w:rsidP="002F4EDA">
      <w:pPr>
        <w:rPr>
          <w:szCs w:val="22"/>
        </w:rPr>
      </w:pPr>
      <w:bookmarkStart w:id="96" w:name="_Toc525277223"/>
    </w:p>
    <w:p w14:paraId="25C834B4" w14:textId="77777777" w:rsidR="002F4EDA" w:rsidRPr="00F97773" w:rsidRDefault="002F4EDA" w:rsidP="00F97773">
      <w:pPr>
        <w:rPr>
          <w:b/>
        </w:rPr>
      </w:pPr>
      <w:r w:rsidRPr="00F97773">
        <w:rPr>
          <w:b/>
        </w:rPr>
        <w:t>Assisted reproduction</w:t>
      </w:r>
      <w:bookmarkEnd w:id="96"/>
    </w:p>
    <w:p w14:paraId="0C9AAC72" w14:textId="77777777" w:rsidR="002F4EDA" w:rsidRPr="00F97773" w:rsidRDefault="002F4EDA" w:rsidP="0013096F">
      <w:pPr>
        <w:pStyle w:val="ListParagraph"/>
        <w:numPr>
          <w:ilvl w:val="0"/>
          <w:numId w:val="41"/>
        </w:numPr>
      </w:pPr>
      <w:r w:rsidRPr="00F97773">
        <w:t>Intra uterine insemination (IUI) should be considered in cases of mild male factor. Maximum of 3</w:t>
      </w:r>
      <w:r w:rsidR="00F25B89">
        <w:t>-</w:t>
      </w:r>
      <w:r w:rsidRPr="00F97773">
        <w:t>6 cycles should be done.</w:t>
      </w:r>
    </w:p>
    <w:p w14:paraId="24D636BB" w14:textId="77777777" w:rsidR="002F4EDA" w:rsidRPr="00F97773" w:rsidRDefault="002F4EDA" w:rsidP="0013096F">
      <w:pPr>
        <w:pStyle w:val="ListParagraph"/>
        <w:numPr>
          <w:ilvl w:val="0"/>
          <w:numId w:val="41"/>
        </w:numPr>
      </w:pPr>
      <w:r w:rsidRPr="00F97773">
        <w:t>Intra cytoplasmic sperm injection (ICSI) is the recommended treatment of choice for infertility due to male factor where appropriate.</w:t>
      </w:r>
    </w:p>
    <w:p w14:paraId="48FE68F1" w14:textId="77777777" w:rsidR="002F4EDA" w:rsidRPr="00F97773" w:rsidRDefault="002F4EDA" w:rsidP="0013096F">
      <w:pPr>
        <w:pStyle w:val="ListParagraph"/>
        <w:numPr>
          <w:ilvl w:val="0"/>
          <w:numId w:val="41"/>
        </w:numPr>
      </w:pPr>
      <w:r w:rsidRPr="00F97773">
        <w:t>In cases of azoospermia surgical retrieval of sperm with ICSI should be offered</w:t>
      </w:r>
      <w:r w:rsidR="007312D9">
        <w:t>.</w:t>
      </w:r>
    </w:p>
    <w:p w14:paraId="630CCA8D" w14:textId="77777777" w:rsidR="002F4EDA" w:rsidRPr="00F97773" w:rsidRDefault="002F4EDA" w:rsidP="0013096F">
      <w:pPr>
        <w:pStyle w:val="ListParagraph"/>
        <w:numPr>
          <w:ilvl w:val="0"/>
          <w:numId w:val="41"/>
        </w:numPr>
      </w:pPr>
      <w:r w:rsidRPr="00F97773">
        <w:t>Donor sperm is used in cases where ICSI cannot be performed.</w:t>
      </w:r>
    </w:p>
    <w:p w14:paraId="7CC37DBA" w14:textId="77777777" w:rsidR="00930313" w:rsidRPr="00F97773" w:rsidRDefault="00930313">
      <w:pPr>
        <w:spacing w:line="240" w:lineRule="auto"/>
        <w:rPr>
          <w:szCs w:val="22"/>
        </w:rPr>
      </w:pPr>
    </w:p>
    <w:p w14:paraId="72BB4818" w14:textId="77777777" w:rsidR="0072032F" w:rsidRDefault="0072032F" w:rsidP="0072032F">
      <w:pPr>
        <w:keepNext/>
        <w:spacing w:line="240" w:lineRule="auto"/>
      </w:pPr>
      <w:r w:rsidRPr="0072032F">
        <w:rPr>
          <w:noProof/>
          <w:szCs w:val="22"/>
          <w:lang w:val="en-ZA" w:eastAsia="en-ZA"/>
        </w:rPr>
        <w:drawing>
          <wp:inline distT="0" distB="0" distL="0" distR="0" wp14:anchorId="47E3FF32" wp14:editId="10C1F77C">
            <wp:extent cx="3520831" cy="4078586"/>
            <wp:effectExtent l="0" t="0" r="0" b="0"/>
            <wp:docPr id="16405" name="Picture 16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30646" cy="4089956"/>
                    </a:xfrm>
                    <a:prstGeom prst="rect">
                      <a:avLst/>
                    </a:prstGeom>
                    <a:ln>
                      <a:noFill/>
                    </a:ln>
                  </pic:spPr>
                </pic:pic>
              </a:graphicData>
            </a:graphic>
          </wp:inline>
        </w:drawing>
      </w:r>
    </w:p>
    <w:p w14:paraId="15C9C6EB" w14:textId="77777777" w:rsidR="00930313" w:rsidRDefault="0072032F" w:rsidP="0072032F">
      <w:pPr>
        <w:pStyle w:val="Caption"/>
      </w:pPr>
      <w:bookmarkStart w:id="97" w:name="_Toc12031805"/>
      <w:r>
        <w:t xml:space="preserve">Figure </w:t>
      </w:r>
      <w:r>
        <w:fldChar w:fldCharType="begin"/>
      </w:r>
      <w:r>
        <w:instrText xml:space="preserve"> SEQ Figure \* ARABIC </w:instrText>
      </w:r>
      <w:r>
        <w:fldChar w:fldCharType="separate"/>
      </w:r>
      <w:r w:rsidR="006B4658">
        <w:rPr>
          <w:noProof/>
        </w:rPr>
        <w:t>9</w:t>
      </w:r>
      <w:r>
        <w:fldChar w:fldCharType="end"/>
      </w:r>
      <w:r>
        <w:t>. Algorithm for the approach to male factor infertility</w:t>
      </w:r>
      <w:bookmarkEnd w:id="97"/>
    </w:p>
    <w:p w14:paraId="78E0E522" w14:textId="77777777" w:rsidR="00930313" w:rsidRPr="00F97773" w:rsidRDefault="00792BDD">
      <w:pPr>
        <w:spacing w:line="240" w:lineRule="auto"/>
        <w:rPr>
          <w:szCs w:val="22"/>
        </w:rPr>
      </w:pPr>
      <w:r>
        <w:rPr>
          <w:noProof/>
          <w:lang w:val="en-ZA" w:eastAsia="en-ZA"/>
        </w:rPr>
        <w:lastRenderedPageBreak/>
        <mc:AlternateContent>
          <mc:Choice Requires="wps">
            <w:drawing>
              <wp:inline distT="0" distB="0" distL="0" distR="0" wp14:anchorId="7C400D1C" wp14:editId="4043ECCC">
                <wp:extent cx="1828800" cy="1828800"/>
                <wp:effectExtent l="0" t="0" r="1905" b="5080"/>
                <wp:docPr id="16406" name="Text Box 16406"/>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5CA3F9E" w14:textId="77777777" w:rsidR="00E306AC" w:rsidRPr="007C63AC" w:rsidRDefault="00E306AC" w:rsidP="00792BDD">
                            <w:pPr>
                              <w:pStyle w:val="ListParagraph"/>
                              <w:ind w:left="0"/>
                              <w:jc w:val="both"/>
                              <w:rPr>
                                <w:b/>
                                <w:szCs w:val="20"/>
                              </w:rPr>
                            </w:pPr>
                            <w:r w:rsidRPr="007C63AC">
                              <w:rPr>
                                <w:b/>
                                <w:szCs w:val="20"/>
                              </w:rPr>
                              <w:t>Key Areas:</w:t>
                            </w:r>
                          </w:p>
                          <w:p w14:paraId="7AF77313" w14:textId="77777777" w:rsidR="00E306AC" w:rsidRPr="007C63AC" w:rsidRDefault="00E306AC" w:rsidP="0013096F">
                            <w:pPr>
                              <w:pStyle w:val="ListParagraph"/>
                              <w:numPr>
                                <w:ilvl w:val="0"/>
                                <w:numId w:val="42"/>
                              </w:numPr>
                              <w:jc w:val="both"/>
                              <w:rPr>
                                <w:szCs w:val="20"/>
                              </w:rPr>
                            </w:pPr>
                            <w:r w:rsidRPr="007C63AC">
                              <w:rPr>
                                <w:szCs w:val="20"/>
                              </w:rPr>
                              <w:t>Counselling should be offered before, during, and after investigations and treatment</w:t>
                            </w:r>
                          </w:p>
                          <w:p w14:paraId="0206A893" w14:textId="77777777" w:rsidR="00E306AC" w:rsidRPr="007C63AC" w:rsidRDefault="00E306AC" w:rsidP="0013096F">
                            <w:pPr>
                              <w:pStyle w:val="ListParagraph"/>
                              <w:numPr>
                                <w:ilvl w:val="0"/>
                                <w:numId w:val="42"/>
                              </w:numPr>
                              <w:jc w:val="both"/>
                              <w:rPr>
                                <w:szCs w:val="20"/>
                              </w:rPr>
                            </w:pPr>
                            <w:r w:rsidRPr="007C63AC">
                              <w:rPr>
                                <w:szCs w:val="20"/>
                              </w:rPr>
                              <w:t>Lifestyle modification can improve fertility in some cases</w:t>
                            </w:r>
                          </w:p>
                          <w:p w14:paraId="547DCEDE" w14:textId="77777777" w:rsidR="00E306AC" w:rsidRPr="007C63AC" w:rsidRDefault="00E306AC" w:rsidP="0013096F">
                            <w:pPr>
                              <w:pStyle w:val="ListParagraph"/>
                              <w:numPr>
                                <w:ilvl w:val="0"/>
                                <w:numId w:val="42"/>
                              </w:numPr>
                              <w:jc w:val="both"/>
                              <w:rPr>
                                <w:szCs w:val="20"/>
                              </w:rPr>
                            </w:pPr>
                            <w:r w:rsidRPr="007C63AC">
                              <w:rPr>
                                <w:szCs w:val="20"/>
                              </w:rPr>
                              <w:t>Semen analysis is the most important test for the evaluation of male subfertility</w:t>
                            </w:r>
                          </w:p>
                          <w:p w14:paraId="7975EEB8" w14:textId="77777777" w:rsidR="00E306AC" w:rsidRPr="007C63AC" w:rsidRDefault="00E306AC" w:rsidP="0013096F">
                            <w:pPr>
                              <w:pStyle w:val="ListParagraph"/>
                              <w:numPr>
                                <w:ilvl w:val="0"/>
                                <w:numId w:val="42"/>
                              </w:numPr>
                              <w:jc w:val="both"/>
                              <w:rPr>
                                <w:szCs w:val="20"/>
                              </w:rPr>
                            </w:pPr>
                            <w:r w:rsidRPr="007C63AC">
                              <w:rPr>
                                <w:szCs w:val="20"/>
                              </w:rPr>
                              <w:t>Andrologic testing and other investigations should be done when a second semen analysis is abnormal</w:t>
                            </w:r>
                          </w:p>
                          <w:p w14:paraId="3C53F20B" w14:textId="77777777" w:rsidR="00E306AC" w:rsidRPr="007C63AC" w:rsidRDefault="00E306AC" w:rsidP="0013096F">
                            <w:pPr>
                              <w:pStyle w:val="ListParagraph"/>
                              <w:numPr>
                                <w:ilvl w:val="0"/>
                                <w:numId w:val="42"/>
                              </w:numPr>
                              <w:rPr>
                                <w:szCs w:val="20"/>
                              </w:rPr>
                            </w:pPr>
                            <w:r w:rsidRPr="007C63AC">
                              <w:rPr>
                                <w:szCs w:val="20"/>
                              </w:rPr>
                              <w:t>There should be access to assisted reproductive technologi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B836C84" id="Text Box 16406" o:spid="_x0000_s103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" fillcolor="#e2efd9 [665]" stroked="f" strokeweight=".5pt">
                <v:textbox style="mso-fit-shape-to-text:t">
                  <w:txbxContent>
                    <w:p w:rsidR="00E306AC" w:rsidRPr="007C63AC" w:rsidRDefault="00E306AC" w:rsidP="00792BDD">
                      <w:pPr>
                        <w:pStyle w:val="ListParagraph"/>
                        <w:ind w:left="0"/>
                        <w:jc w:val="both"/>
                        <w:rPr>
                          <w:b/>
                          <w:szCs w:val="20"/>
                        </w:rPr>
                      </w:pPr>
                      <w:r w:rsidRPr="007C63AC">
                        <w:rPr>
                          <w:b/>
                          <w:szCs w:val="20"/>
                        </w:rPr>
                        <w:t>Key Areas:</w:t>
                      </w:r>
                    </w:p>
                    <w:p w:rsidR="00E306AC" w:rsidRPr="007C63AC" w:rsidRDefault="00E306AC" w:rsidP="0013096F">
                      <w:pPr>
                        <w:pStyle w:val="ListParagraph"/>
                        <w:numPr>
                          <w:ilvl w:val="0"/>
                          <w:numId w:val="42"/>
                        </w:numPr>
                        <w:jc w:val="both"/>
                        <w:rPr>
                          <w:szCs w:val="20"/>
                        </w:rPr>
                      </w:pPr>
                      <w:r w:rsidRPr="007C63AC">
                        <w:rPr>
                          <w:szCs w:val="20"/>
                        </w:rPr>
                        <w:t>Counselling should be offered before, during, and after investigations and treatment</w:t>
                      </w:r>
                    </w:p>
                    <w:p w:rsidR="00E306AC" w:rsidRPr="007C63AC" w:rsidRDefault="00E306AC" w:rsidP="0013096F">
                      <w:pPr>
                        <w:pStyle w:val="ListParagraph"/>
                        <w:numPr>
                          <w:ilvl w:val="0"/>
                          <w:numId w:val="42"/>
                        </w:numPr>
                        <w:jc w:val="both"/>
                        <w:rPr>
                          <w:szCs w:val="20"/>
                        </w:rPr>
                      </w:pPr>
                      <w:r w:rsidRPr="007C63AC">
                        <w:rPr>
                          <w:szCs w:val="20"/>
                        </w:rPr>
                        <w:t>Lifestyle modification can improve fertility in some cases</w:t>
                      </w:r>
                    </w:p>
                    <w:p w:rsidR="00E306AC" w:rsidRPr="007C63AC" w:rsidRDefault="00E306AC" w:rsidP="0013096F">
                      <w:pPr>
                        <w:pStyle w:val="ListParagraph"/>
                        <w:numPr>
                          <w:ilvl w:val="0"/>
                          <w:numId w:val="42"/>
                        </w:numPr>
                        <w:jc w:val="both"/>
                        <w:rPr>
                          <w:szCs w:val="20"/>
                        </w:rPr>
                      </w:pPr>
                      <w:r w:rsidRPr="007C63AC">
                        <w:rPr>
                          <w:szCs w:val="20"/>
                        </w:rPr>
                        <w:t>Semen analysis is the most important test for the evaluation of male subfertility</w:t>
                      </w:r>
                    </w:p>
                    <w:p w:rsidR="00E306AC" w:rsidRPr="007C63AC" w:rsidRDefault="00E306AC" w:rsidP="0013096F">
                      <w:pPr>
                        <w:pStyle w:val="ListParagraph"/>
                        <w:numPr>
                          <w:ilvl w:val="0"/>
                          <w:numId w:val="42"/>
                        </w:numPr>
                        <w:jc w:val="both"/>
                        <w:rPr>
                          <w:szCs w:val="20"/>
                        </w:rPr>
                      </w:pPr>
                      <w:r w:rsidRPr="007C63AC">
                        <w:rPr>
                          <w:szCs w:val="20"/>
                        </w:rPr>
                        <w:t>Andrologic testing and other investigations should be done when a second semen analysis is abnormal</w:t>
                      </w:r>
                    </w:p>
                    <w:p w:rsidR="00E306AC" w:rsidRPr="007C63AC" w:rsidRDefault="00E306AC" w:rsidP="0013096F">
                      <w:pPr>
                        <w:pStyle w:val="ListParagraph"/>
                        <w:numPr>
                          <w:ilvl w:val="0"/>
                          <w:numId w:val="42"/>
                        </w:numPr>
                        <w:rPr>
                          <w:szCs w:val="20"/>
                        </w:rPr>
                      </w:pPr>
                      <w:r w:rsidRPr="007C63AC">
                        <w:rPr>
                          <w:szCs w:val="20"/>
                        </w:rPr>
                        <w:t>There should be access to assisted reproductive technologies</w:t>
                      </w:r>
                    </w:p>
                  </w:txbxContent>
                </v:textbox>
                <w10:anchorlock/>
              </v:shape>
            </w:pict>
          </mc:Fallback>
        </mc:AlternateContent>
      </w:r>
    </w:p>
    <w:p w14:paraId="66C3394B" w14:textId="77777777" w:rsidR="00930313" w:rsidRPr="00F97773" w:rsidRDefault="00930313">
      <w:pPr>
        <w:spacing w:line="240" w:lineRule="auto"/>
        <w:rPr>
          <w:szCs w:val="22"/>
        </w:rPr>
      </w:pPr>
    </w:p>
    <w:p w14:paraId="6A79DA78" w14:textId="77777777" w:rsidR="009145F9" w:rsidRDefault="009145F9" w:rsidP="009145F9">
      <w:pPr>
        <w:pStyle w:val="Heading2"/>
      </w:pPr>
      <w:bookmarkStart w:id="98" w:name="_Toc12031782"/>
      <w:bookmarkStart w:id="99" w:name="_Toc525277225"/>
      <w:r>
        <w:t>Unexplained infertility</w:t>
      </w:r>
      <w:bookmarkEnd w:id="98"/>
    </w:p>
    <w:p w14:paraId="5FBF20D5" w14:textId="77777777" w:rsidR="009145F9" w:rsidRPr="009145F9" w:rsidRDefault="009145F9" w:rsidP="009145F9">
      <w:pPr>
        <w:rPr>
          <w:szCs w:val="22"/>
        </w:rPr>
      </w:pPr>
    </w:p>
    <w:p w14:paraId="425B7328" w14:textId="77777777" w:rsidR="009145F9" w:rsidRDefault="009145F9" w:rsidP="009145F9">
      <w:pPr>
        <w:rPr>
          <w:szCs w:val="22"/>
        </w:rPr>
      </w:pPr>
      <w:r w:rsidRPr="009145F9">
        <w:rPr>
          <w:szCs w:val="22"/>
        </w:rPr>
        <w:t>This is defined as infertility where the cause remains unknown after extensive and comprehensive investigations. The management of unexplained infertility should be individualised. Lifestyle modification and advice on adequate sexual intercourse and best timing of intercourse should be discussed. Other treatment modalities can then be offered according to efficacy, cost, ease of use and safety.</w:t>
      </w:r>
    </w:p>
    <w:p w14:paraId="495D8EF6" w14:textId="77777777" w:rsidR="009145F9" w:rsidRPr="009145F9" w:rsidRDefault="009145F9" w:rsidP="009145F9">
      <w:pPr>
        <w:rPr>
          <w:szCs w:val="22"/>
        </w:rPr>
      </w:pPr>
    </w:p>
    <w:p w14:paraId="25424D82" w14:textId="77777777" w:rsidR="009145F9" w:rsidRPr="009145F9" w:rsidRDefault="009145F9" w:rsidP="009145F9">
      <w:pPr>
        <w:rPr>
          <w:szCs w:val="22"/>
        </w:rPr>
      </w:pPr>
      <w:r w:rsidRPr="009145F9">
        <w:rPr>
          <w:szCs w:val="22"/>
        </w:rPr>
        <w:t>Treatment options may include expectant management; oral ovulation induction agents</w:t>
      </w:r>
      <w:r>
        <w:rPr>
          <w:szCs w:val="22"/>
        </w:rPr>
        <w:t>,</w:t>
      </w:r>
      <w:r w:rsidRPr="009145F9">
        <w:rPr>
          <w:szCs w:val="22"/>
        </w:rPr>
        <w:t xml:space="preserve"> such as </w:t>
      </w:r>
      <w:proofErr w:type="spellStart"/>
      <w:r w:rsidRPr="009145F9">
        <w:rPr>
          <w:szCs w:val="22"/>
        </w:rPr>
        <w:t>clomifene</w:t>
      </w:r>
      <w:proofErr w:type="spellEnd"/>
      <w:r w:rsidRPr="009145F9">
        <w:rPr>
          <w:szCs w:val="22"/>
        </w:rPr>
        <w:t xml:space="preserve"> citrate or letrozole, with intrauterine insemination (IUI)</w:t>
      </w:r>
      <w:r>
        <w:rPr>
          <w:szCs w:val="22"/>
        </w:rPr>
        <w:t>;</w:t>
      </w:r>
      <w:r w:rsidRPr="009145F9">
        <w:rPr>
          <w:szCs w:val="22"/>
        </w:rPr>
        <w:t xml:space="preserve"> or in vitro fertilization (IVF).</w:t>
      </w:r>
      <w:r>
        <w:rPr>
          <w:szCs w:val="22"/>
        </w:rPr>
        <w:t xml:space="preserve"> </w:t>
      </w:r>
      <w:r w:rsidRPr="009145F9">
        <w:rPr>
          <w:szCs w:val="22"/>
        </w:rPr>
        <w:t xml:space="preserve">IUI still remains a reasonable treatment option for unexplained infertility in the South African setting because of the lower costs and safety. It is a less invasive and less cumbersome treatment. A </w:t>
      </w:r>
      <w:r>
        <w:rPr>
          <w:szCs w:val="22"/>
        </w:rPr>
        <w:t>m</w:t>
      </w:r>
      <w:r w:rsidRPr="009145F9">
        <w:rPr>
          <w:szCs w:val="22"/>
        </w:rPr>
        <w:t>aximum of 3</w:t>
      </w:r>
      <w:r>
        <w:rPr>
          <w:szCs w:val="22"/>
        </w:rPr>
        <w:t>-</w:t>
      </w:r>
      <w:r w:rsidRPr="009145F9">
        <w:rPr>
          <w:szCs w:val="22"/>
        </w:rPr>
        <w:t>6 cycles should be done. If there is no successful pregnancy after 3-6 cycles, the high-resource intensive treatment option of IVF should be considered. Patient selection is important and patient’s wishes should also be taken into consideration.</w:t>
      </w:r>
    </w:p>
    <w:p w14:paraId="7BA43B68" w14:textId="77777777" w:rsidR="009145F9" w:rsidRPr="009145F9" w:rsidRDefault="009145F9" w:rsidP="009145F9">
      <w:pPr>
        <w:rPr>
          <w:szCs w:val="22"/>
        </w:rPr>
      </w:pPr>
    </w:p>
    <w:p w14:paraId="6687F40C" w14:textId="77777777" w:rsidR="002A54F8" w:rsidRDefault="002A54F8" w:rsidP="002A54F8">
      <w:pPr>
        <w:pStyle w:val="Heading2"/>
      </w:pPr>
      <w:bookmarkStart w:id="100" w:name="_Toc12031783"/>
      <w:r>
        <w:t>Safe conception for people living with HIV</w:t>
      </w:r>
      <w:bookmarkEnd w:id="100"/>
    </w:p>
    <w:p w14:paraId="08AA6686" w14:textId="77777777" w:rsidR="009145F9" w:rsidRPr="009145F9" w:rsidRDefault="009145F9" w:rsidP="009145F9">
      <w:pPr>
        <w:rPr>
          <w:szCs w:val="22"/>
        </w:rPr>
      </w:pPr>
      <w:bookmarkStart w:id="101" w:name="_Toc525277226"/>
      <w:bookmarkEnd w:id="99"/>
    </w:p>
    <w:p w14:paraId="0C2BE751" w14:textId="77777777" w:rsidR="009145F9" w:rsidRPr="002A54F8" w:rsidRDefault="009145F9" w:rsidP="009145F9">
      <w:pPr>
        <w:rPr>
          <w:b/>
          <w:szCs w:val="22"/>
        </w:rPr>
      </w:pPr>
      <w:r w:rsidRPr="002A54F8">
        <w:rPr>
          <w:b/>
          <w:szCs w:val="22"/>
        </w:rPr>
        <w:t>Introduction</w:t>
      </w:r>
      <w:bookmarkEnd w:id="101"/>
    </w:p>
    <w:p w14:paraId="0B55D097" w14:textId="77777777" w:rsidR="007059D4" w:rsidRDefault="009145F9" w:rsidP="009145F9">
      <w:pPr>
        <w:rPr>
          <w:rFonts w:cstheme="minorHAnsi"/>
          <w:szCs w:val="22"/>
        </w:rPr>
      </w:pPr>
      <w:r w:rsidRPr="009145F9">
        <w:rPr>
          <w:rFonts w:cstheme="minorHAnsi"/>
          <w:szCs w:val="22"/>
        </w:rPr>
        <w:t>Human immunodeficiency virus (HIV) infection affects people in their reproductive years. Up to 40% of those infected are 25-29 years old.</w:t>
      </w:r>
      <w:r w:rsidR="00F57692">
        <w:rPr>
          <w:rFonts w:cstheme="minorHAnsi"/>
          <w:szCs w:val="22"/>
        </w:rPr>
        <w:fldChar w:fldCharType="begin"/>
      </w:r>
      <w:r w:rsidR="00F57692">
        <w:rPr>
          <w:rFonts w:cstheme="minorHAnsi"/>
          <w:szCs w:val="22"/>
        </w:rPr>
        <w:instrText xml:space="preserve"> ADDIN EN.CITE &lt;EndNote&gt;&lt;Cite&gt;&lt;Author&gt;Pennings G&lt;/Author&gt;&lt;RecNum&gt;291&lt;/RecNum&gt;&lt;DisplayText&gt;&lt;style face="superscript"&gt;34&lt;/style&gt;&lt;/DisplayText&gt;&lt;record&gt;&lt;rec-number&gt;291&lt;/rec-number&gt;&lt;foreign-keys&gt;&lt;key app="EN" db-id="eare2taxlax2sqezt0kv0afm2vr2vt95dwsz" timestamp="1553679504"&gt;291&lt;/key&gt;&lt;/foreign-keys&gt;&lt;ref-type name="Journal Article"&gt;17&lt;/ref-type&gt;&lt;contributors&gt;&lt;authors&gt;&lt;author&gt;Pennings G,&lt;/author&gt;&lt;/authors&gt;&lt;/contributors&gt;&lt;titles&gt;&lt;title&gt;The physician as an accessory in the parental project of HIV positive people&lt;/title&gt;&lt;secondary-title&gt;Med Ethics&lt;/secondary-title&gt;&lt;/titles&gt;&lt;periodical&gt;&lt;full-title&gt;Med Ethics&lt;/full-title&gt;&lt;/periodical&gt;&lt;volume&gt;2003&lt;/volume&gt;&lt;number&gt;321-324&lt;/number&gt;&lt;dates&gt;&lt;/dates&gt;&lt;urls&gt;&lt;/urls&gt;&lt;/record&gt;&lt;/Cite&gt;&lt;/EndNote&gt;</w:instrText>
      </w:r>
      <w:r w:rsidR="00F57692">
        <w:rPr>
          <w:rFonts w:cstheme="minorHAnsi"/>
          <w:szCs w:val="22"/>
        </w:rPr>
        <w:fldChar w:fldCharType="separate"/>
      </w:r>
      <w:r w:rsidR="00F57692" w:rsidRPr="00F57692">
        <w:rPr>
          <w:rFonts w:cstheme="minorHAnsi"/>
          <w:noProof/>
          <w:szCs w:val="22"/>
          <w:vertAlign w:val="superscript"/>
        </w:rPr>
        <w:t>34</w:t>
      </w:r>
      <w:r w:rsidR="00F57692">
        <w:rPr>
          <w:rFonts w:cstheme="minorHAnsi"/>
          <w:szCs w:val="22"/>
        </w:rPr>
        <w:fldChar w:fldCharType="end"/>
      </w:r>
      <w:r w:rsidR="007059D4">
        <w:rPr>
          <w:rFonts w:cstheme="minorHAnsi"/>
          <w:szCs w:val="22"/>
          <w:vertAlign w:val="superscript"/>
        </w:rPr>
        <w:t xml:space="preserve"> </w:t>
      </w:r>
      <w:r w:rsidRPr="009145F9">
        <w:rPr>
          <w:rFonts w:cstheme="minorHAnsi"/>
          <w:szCs w:val="22"/>
        </w:rPr>
        <w:t xml:space="preserve">Often they have not yet started their families. As they establish long term relationships, the desire to start a family becomes the logical evolution in the relationship. </w:t>
      </w:r>
    </w:p>
    <w:p w14:paraId="762FF33D" w14:textId="77777777" w:rsidR="007059D4" w:rsidRDefault="007059D4" w:rsidP="009145F9">
      <w:pPr>
        <w:rPr>
          <w:rFonts w:cstheme="minorHAnsi"/>
          <w:szCs w:val="22"/>
        </w:rPr>
      </w:pPr>
    </w:p>
    <w:p w14:paraId="289368D1" w14:textId="77777777" w:rsidR="009145F9" w:rsidRDefault="009145F9" w:rsidP="009145F9">
      <w:pPr>
        <w:rPr>
          <w:szCs w:val="22"/>
        </w:rPr>
      </w:pPr>
      <w:r w:rsidRPr="009145F9">
        <w:rPr>
          <w:rFonts w:cstheme="minorHAnsi"/>
          <w:szCs w:val="22"/>
        </w:rPr>
        <w:t>HIV affected couples should have the same access to investigations and treatment of infertility as the unaffected couples</w:t>
      </w:r>
      <w:r w:rsidRPr="009145F9">
        <w:rPr>
          <w:szCs w:val="22"/>
        </w:rPr>
        <w:t xml:space="preserve">. For HIV affected couples who have presumed normal fertility, providers have a responsibility to support the couple to conceive safely, with minimal HIV risks to ensure optimal maternal and perinatal outcomes. </w:t>
      </w:r>
      <w:r w:rsidRPr="009145F9">
        <w:rPr>
          <w:rFonts w:cstheme="minorHAnsi"/>
          <w:szCs w:val="22"/>
        </w:rPr>
        <w:t xml:space="preserve">When couples are </w:t>
      </w:r>
      <w:proofErr w:type="spellStart"/>
      <w:r w:rsidRPr="009145F9">
        <w:rPr>
          <w:rFonts w:cstheme="minorHAnsi"/>
          <w:szCs w:val="22"/>
        </w:rPr>
        <w:t>seroconcordant</w:t>
      </w:r>
      <w:proofErr w:type="spellEnd"/>
      <w:r w:rsidRPr="009145F9">
        <w:rPr>
          <w:rFonts w:cstheme="minorHAnsi"/>
          <w:szCs w:val="22"/>
        </w:rPr>
        <w:t>, the aim is to assist with conception without risk of superinfection</w:t>
      </w:r>
      <w:bookmarkStart w:id="102" w:name="_Hlk532493253"/>
      <w:r w:rsidRPr="009145F9">
        <w:rPr>
          <w:rFonts w:cstheme="minorHAnsi"/>
          <w:szCs w:val="22"/>
        </w:rPr>
        <w:t xml:space="preserve"> and aim for unaffected offspring</w:t>
      </w:r>
      <w:bookmarkEnd w:id="102"/>
      <w:r w:rsidRPr="009145F9">
        <w:rPr>
          <w:rFonts w:cstheme="minorHAnsi"/>
          <w:szCs w:val="22"/>
        </w:rPr>
        <w:t xml:space="preserve">. When the couple is </w:t>
      </w:r>
      <w:proofErr w:type="spellStart"/>
      <w:r w:rsidRPr="009145F9">
        <w:rPr>
          <w:rFonts w:cstheme="minorHAnsi"/>
          <w:szCs w:val="22"/>
        </w:rPr>
        <w:t>serodifferent</w:t>
      </w:r>
      <w:proofErr w:type="spellEnd"/>
      <w:r w:rsidRPr="009145F9">
        <w:rPr>
          <w:rFonts w:cstheme="minorHAnsi"/>
          <w:szCs w:val="22"/>
        </w:rPr>
        <w:t xml:space="preserve"> (</w:t>
      </w:r>
      <w:proofErr w:type="spellStart"/>
      <w:r w:rsidRPr="009145F9">
        <w:rPr>
          <w:rFonts w:cstheme="minorHAnsi"/>
          <w:szCs w:val="22"/>
        </w:rPr>
        <w:t>serodiscordant</w:t>
      </w:r>
      <w:proofErr w:type="spellEnd"/>
      <w:r w:rsidRPr="009145F9">
        <w:rPr>
          <w:rFonts w:cstheme="minorHAnsi"/>
          <w:szCs w:val="22"/>
        </w:rPr>
        <w:t xml:space="preserve">), the priority is to prevent infection of the uninfected partner while assisting with safe conception and to also aim for unaffected offspring. </w:t>
      </w:r>
      <w:r w:rsidRPr="009145F9">
        <w:rPr>
          <w:szCs w:val="22"/>
        </w:rPr>
        <w:t>Deferring fertility treatments until the risks of HIV transmission have been minimised may be recommended in some situations.</w:t>
      </w:r>
    </w:p>
    <w:p w14:paraId="3A28E4EE" w14:textId="77777777" w:rsidR="007059D4" w:rsidRPr="009145F9" w:rsidRDefault="007059D4" w:rsidP="009145F9">
      <w:pPr>
        <w:rPr>
          <w:rFonts w:cstheme="minorHAnsi"/>
          <w:szCs w:val="22"/>
        </w:rPr>
      </w:pPr>
    </w:p>
    <w:p w14:paraId="4DE3517B" w14:textId="77777777" w:rsidR="009145F9" w:rsidRPr="007059D4" w:rsidRDefault="009145F9" w:rsidP="007059D4">
      <w:pPr>
        <w:keepNext/>
        <w:rPr>
          <w:b/>
          <w:szCs w:val="22"/>
        </w:rPr>
      </w:pPr>
      <w:r w:rsidRPr="007059D4">
        <w:rPr>
          <w:b/>
          <w:szCs w:val="22"/>
        </w:rPr>
        <w:lastRenderedPageBreak/>
        <w:t>Ethical issues</w:t>
      </w:r>
    </w:p>
    <w:p w14:paraId="24B9BF6A" w14:textId="77777777" w:rsidR="007059D4" w:rsidRPr="009145F9" w:rsidRDefault="009145F9" w:rsidP="007059D4">
      <w:pPr>
        <w:keepNext/>
        <w:rPr>
          <w:rFonts w:cstheme="minorHAnsi"/>
          <w:szCs w:val="22"/>
        </w:rPr>
      </w:pPr>
      <w:r w:rsidRPr="009145F9">
        <w:rPr>
          <w:rFonts w:cstheme="minorHAnsi"/>
          <w:szCs w:val="22"/>
        </w:rPr>
        <w:t>It is unethical to deny couples affected by HIV their right to reproductive freedom.</w:t>
      </w:r>
      <w:r w:rsidR="007059D4">
        <w:rPr>
          <w:rFonts w:cstheme="minorHAnsi"/>
          <w:szCs w:val="22"/>
        </w:rPr>
        <w:t xml:space="preserve"> </w:t>
      </w:r>
      <w:r w:rsidRPr="009145F9">
        <w:rPr>
          <w:rFonts w:cstheme="minorHAnsi"/>
          <w:szCs w:val="22"/>
        </w:rPr>
        <w:t xml:space="preserve">This has been significantly revolutionized with the introduction of highly active antiretroviral therapy (HAART), with the life expectancy of people affected by HIV reaching that of non-infected people. There are ethical and psychological considerations that the treating healthcare provider must take into account when providing fertility counselling and treatment for people living with HIV.  </w:t>
      </w:r>
    </w:p>
    <w:p w14:paraId="04F11649" w14:textId="77777777" w:rsidR="009145F9" w:rsidRPr="00C3721D" w:rsidRDefault="009145F9" w:rsidP="0013096F">
      <w:pPr>
        <w:pStyle w:val="ListParagraph"/>
        <w:numPr>
          <w:ilvl w:val="0"/>
          <w:numId w:val="44"/>
        </w:numPr>
        <w:rPr>
          <w:szCs w:val="22"/>
        </w:rPr>
      </w:pPr>
      <w:r w:rsidRPr="00C3721D">
        <w:rPr>
          <w:szCs w:val="22"/>
        </w:rPr>
        <w:t xml:space="preserve">There must be a multidisciplinary approach to HIV management.  </w:t>
      </w:r>
    </w:p>
    <w:p w14:paraId="2FF09AA7" w14:textId="77777777" w:rsidR="009145F9" w:rsidRPr="00C3721D" w:rsidRDefault="009145F9" w:rsidP="0013096F">
      <w:pPr>
        <w:pStyle w:val="ListParagraph"/>
        <w:numPr>
          <w:ilvl w:val="0"/>
          <w:numId w:val="44"/>
        </w:numPr>
        <w:rPr>
          <w:szCs w:val="22"/>
        </w:rPr>
      </w:pPr>
      <w:r w:rsidRPr="00C3721D">
        <w:rPr>
          <w:szCs w:val="22"/>
        </w:rPr>
        <w:t>There should be adequate counselling regarding safer sex practices and risk reduction measures</w:t>
      </w:r>
      <w:r w:rsidR="00CE0A18">
        <w:rPr>
          <w:szCs w:val="22"/>
        </w:rPr>
        <w:t>.</w:t>
      </w:r>
    </w:p>
    <w:p w14:paraId="3C69D1FC" w14:textId="77777777" w:rsidR="009145F9" w:rsidRPr="00C3721D" w:rsidRDefault="009145F9" w:rsidP="0013096F">
      <w:pPr>
        <w:pStyle w:val="ListParagraph"/>
        <w:numPr>
          <w:ilvl w:val="0"/>
          <w:numId w:val="44"/>
        </w:numPr>
        <w:rPr>
          <w:szCs w:val="22"/>
        </w:rPr>
      </w:pPr>
      <w:r w:rsidRPr="007059D4">
        <w:rPr>
          <w:szCs w:val="22"/>
        </w:rPr>
        <w:t>The fertility status of both partners and their concerns about transmission risk govern the options discussed for safer conception</w:t>
      </w:r>
      <w:r w:rsidR="00CE0A18">
        <w:rPr>
          <w:szCs w:val="22"/>
        </w:rPr>
        <w:t>.</w:t>
      </w:r>
    </w:p>
    <w:p w14:paraId="42A977CE" w14:textId="77777777" w:rsidR="009145F9" w:rsidRPr="00C3721D" w:rsidRDefault="009145F9" w:rsidP="0013096F">
      <w:pPr>
        <w:pStyle w:val="ListParagraph"/>
        <w:numPr>
          <w:ilvl w:val="0"/>
          <w:numId w:val="44"/>
        </w:numPr>
        <w:rPr>
          <w:szCs w:val="22"/>
        </w:rPr>
      </w:pPr>
      <w:r w:rsidRPr="00C3721D">
        <w:rPr>
          <w:szCs w:val="22"/>
        </w:rPr>
        <w:t>The fertile period should be adequately explained and safer conception options explored if infertility is not an issue</w:t>
      </w:r>
      <w:r w:rsidR="00CE0A18">
        <w:rPr>
          <w:szCs w:val="22"/>
        </w:rPr>
        <w:t>.</w:t>
      </w:r>
    </w:p>
    <w:p w14:paraId="7A65E9B5" w14:textId="77777777" w:rsidR="00B10ED4" w:rsidRDefault="009145F9" w:rsidP="0013096F">
      <w:pPr>
        <w:pStyle w:val="ListParagraph"/>
        <w:numPr>
          <w:ilvl w:val="0"/>
          <w:numId w:val="44"/>
        </w:numPr>
        <w:rPr>
          <w:szCs w:val="22"/>
        </w:rPr>
      </w:pPr>
      <w:r w:rsidRPr="007059D4">
        <w:rPr>
          <w:szCs w:val="22"/>
        </w:rPr>
        <w:t xml:space="preserve">Couples should be counselled about the available risk reduction strategies, including antiretroviral therapy and </w:t>
      </w:r>
      <w:proofErr w:type="spellStart"/>
      <w:r w:rsidRPr="007059D4">
        <w:rPr>
          <w:szCs w:val="22"/>
        </w:rPr>
        <w:t>PrEP.</w:t>
      </w:r>
      <w:proofErr w:type="spellEnd"/>
      <w:r w:rsidRPr="007059D4">
        <w:rPr>
          <w:szCs w:val="22"/>
        </w:rPr>
        <w:t xml:space="preserve"> Should they continue to have concerns about HIV risk then referral to a reproductive medicine specialist unit for further management may be considered.</w:t>
      </w:r>
    </w:p>
    <w:p w14:paraId="32C3B6B9" w14:textId="77777777" w:rsidR="00B10ED4" w:rsidRPr="00B10ED4" w:rsidRDefault="009145F9" w:rsidP="0013096F">
      <w:pPr>
        <w:pStyle w:val="ListParagraph"/>
        <w:numPr>
          <w:ilvl w:val="0"/>
          <w:numId w:val="44"/>
        </w:numPr>
        <w:rPr>
          <w:szCs w:val="22"/>
        </w:rPr>
      </w:pPr>
      <w:r w:rsidRPr="00B10ED4">
        <w:rPr>
          <w:szCs w:val="22"/>
        </w:rPr>
        <w:t>Healthcare providers at the relevant ARV clinics and day hospitals should receive adequate training</w:t>
      </w:r>
      <w:r w:rsidRPr="00B10ED4">
        <w:rPr>
          <w:rFonts w:cstheme="minorHAnsi"/>
          <w:szCs w:val="22"/>
        </w:rPr>
        <w:t>.</w:t>
      </w:r>
    </w:p>
    <w:p w14:paraId="19459553" w14:textId="77777777" w:rsidR="009145F9" w:rsidRPr="00B10ED4" w:rsidRDefault="009145F9" w:rsidP="0013096F">
      <w:pPr>
        <w:pStyle w:val="ListParagraph"/>
        <w:numPr>
          <w:ilvl w:val="0"/>
          <w:numId w:val="44"/>
        </w:numPr>
        <w:rPr>
          <w:szCs w:val="22"/>
        </w:rPr>
      </w:pPr>
      <w:r w:rsidRPr="00B10ED4">
        <w:rPr>
          <w:rFonts w:cstheme="minorHAnsi"/>
          <w:szCs w:val="22"/>
        </w:rPr>
        <w:t>There is still the unintended bias toward discouraging individuals who are infected from having children.</w:t>
      </w:r>
      <w:r w:rsidR="00B10ED4" w:rsidRPr="00B10ED4">
        <w:rPr>
          <w:rFonts w:cstheme="minorHAnsi"/>
          <w:szCs w:val="22"/>
        </w:rPr>
        <w:fldChar w:fldCharType="begin"/>
      </w:r>
      <w:r w:rsidR="00B10ED4" w:rsidRPr="00B10ED4">
        <w:rPr>
          <w:rFonts w:cstheme="minorHAnsi"/>
          <w:szCs w:val="22"/>
        </w:rPr>
        <w:instrText xml:space="preserve"> ADDIN EN.CITE &lt;EndNote&gt;&lt;Cite&gt;&lt;Year&gt;2010&lt;/Year&gt;&lt;RecNum&gt;292&lt;/RecNum&gt;&lt;DisplayText&gt;&lt;style face="superscript"&gt;35&lt;/style&gt;&lt;/DisplayText&gt;&lt;record&gt;&lt;rec-number&gt;292&lt;/rec-number&gt;&lt;foreign-keys&gt;&lt;key app="EN" db-id="eare2taxlax2sqezt0kv0afm2vr2vt95dwsz" timestamp="1553679561"&gt;292&lt;/key&gt;&lt;/foreign-keys&gt;&lt;ref-type name="Journal Article"&gt;17&lt;/ref-type&gt;&lt;contributors&gt;&lt;/contributors&gt;&lt;titles&gt;&lt;title&gt;Human immunodeficiency virus and infertility treatment&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1-5&lt;/pages&gt;&lt;volume&gt;94&lt;/volume&gt;&lt;number&gt;1&lt;/number&gt;&lt;edition&gt;2010/03/20&lt;/edition&gt;&lt;keywords&gt;&lt;keyword&gt;Ethics Committees, Clinical/*ethics&lt;/keyword&gt;&lt;keyword&gt;Female&lt;/keyword&gt;&lt;keyword&gt;*hiv&lt;/keyword&gt;&lt;keyword&gt;HIV Infections/complications/*therapy/transmission&lt;/keyword&gt;&lt;keyword&gt;Humans&lt;/keyword&gt;&lt;keyword&gt;Infectious Disease Transmission, Vertical/ethics/prevention &amp;amp; control&lt;/keyword&gt;&lt;keyword&gt;Infertility/etiology/*therapy/virology&lt;/keyword&gt;&lt;keyword&gt;Male&lt;/keyword&gt;&lt;keyword&gt;Pregnancy&lt;/keyword&gt;&lt;keyword&gt;Pregnancy Complications, Infectious/etiology/therapy/virology&lt;/keyword&gt;&lt;keyword&gt;Risk Factors&lt;/keyword&gt;&lt;keyword&gt;Societies, Medical/*ethics&lt;/keyword&gt;&lt;/keywords&gt;&lt;dates&gt;&lt;year&gt;2010&lt;/year&gt;&lt;pub-dates&gt;&lt;date&gt;Jun&lt;/date&gt;&lt;/pub-dates&gt;&lt;/dates&gt;&lt;isbn&gt;0015-0282&lt;/isbn&gt;&lt;accession-num&gt;20236636&lt;/accession-num&gt;&lt;urls&gt;&lt;/urls&gt;&lt;electronic-resource-num&gt;10.1016/j.fertnstert.2010.01.077&lt;/electronic-resource-num&gt;&lt;remote-database-provider&gt;NLM&lt;/remote-database-provider&gt;&lt;language&gt;eng&lt;/language&gt;&lt;/record&gt;&lt;/Cite&gt;&lt;/EndNote&gt;</w:instrText>
      </w:r>
      <w:r w:rsidR="00B10ED4" w:rsidRPr="00B10ED4">
        <w:rPr>
          <w:rFonts w:cstheme="minorHAnsi"/>
          <w:szCs w:val="22"/>
        </w:rPr>
        <w:fldChar w:fldCharType="separate"/>
      </w:r>
      <w:r w:rsidR="00B10ED4" w:rsidRPr="00B10ED4">
        <w:rPr>
          <w:rFonts w:cstheme="minorHAnsi"/>
          <w:noProof/>
          <w:szCs w:val="22"/>
          <w:vertAlign w:val="superscript"/>
        </w:rPr>
        <w:t>35</w:t>
      </w:r>
      <w:r w:rsidR="00B10ED4" w:rsidRPr="00B10ED4">
        <w:rPr>
          <w:rFonts w:cstheme="minorHAnsi"/>
          <w:szCs w:val="22"/>
        </w:rPr>
        <w:fldChar w:fldCharType="end"/>
      </w:r>
    </w:p>
    <w:p w14:paraId="1D7E5AE2" w14:textId="77777777" w:rsidR="007059D4" w:rsidRDefault="007059D4" w:rsidP="009145F9">
      <w:pPr>
        <w:rPr>
          <w:szCs w:val="22"/>
        </w:rPr>
      </w:pPr>
      <w:bookmarkStart w:id="103" w:name="_Toc525277227"/>
    </w:p>
    <w:p w14:paraId="13715FC1" w14:textId="77777777" w:rsidR="009145F9" w:rsidRPr="00C3721D" w:rsidRDefault="009145F9" w:rsidP="009145F9">
      <w:pPr>
        <w:rPr>
          <w:b/>
          <w:szCs w:val="22"/>
        </w:rPr>
      </w:pPr>
      <w:r w:rsidRPr="00C3721D">
        <w:rPr>
          <w:b/>
          <w:szCs w:val="22"/>
        </w:rPr>
        <w:t>Why fertility is compromised in people living with HIV</w:t>
      </w:r>
      <w:bookmarkEnd w:id="103"/>
    </w:p>
    <w:p w14:paraId="7F7325CF" w14:textId="77777777" w:rsidR="009145F9" w:rsidRPr="00C3721D" w:rsidRDefault="009145F9" w:rsidP="0013096F">
      <w:pPr>
        <w:pStyle w:val="ListParagraph"/>
        <w:numPr>
          <w:ilvl w:val="0"/>
          <w:numId w:val="44"/>
        </w:numPr>
        <w:rPr>
          <w:szCs w:val="22"/>
        </w:rPr>
      </w:pPr>
      <w:r w:rsidRPr="00C3721D">
        <w:rPr>
          <w:szCs w:val="22"/>
        </w:rPr>
        <w:t>People who are living with HIV often face the following issues that may compromise fertility</w:t>
      </w:r>
      <w:r w:rsidR="00CE0A18">
        <w:rPr>
          <w:szCs w:val="22"/>
        </w:rPr>
        <w:t>.</w:t>
      </w:r>
    </w:p>
    <w:p w14:paraId="7F7E66F6" w14:textId="77777777" w:rsidR="009145F9" w:rsidRPr="00C3721D" w:rsidRDefault="009145F9" w:rsidP="0013096F">
      <w:pPr>
        <w:pStyle w:val="ListParagraph"/>
        <w:numPr>
          <w:ilvl w:val="0"/>
          <w:numId w:val="44"/>
        </w:numPr>
        <w:rPr>
          <w:szCs w:val="22"/>
        </w:rPr>
      </w:pPr>
      <w:r w:rsidRPr="00C3721D">
        <w:rPr>
          <w:szCs w:val="22"/>
        </w:rPr>
        <w:t xml:space="preserve">The consistent use of condoms in itself, while recommended, prevents pregnancy.  </w:t>
      </w:r>
    </w:p>
    <w:p w14:paraId="2F40F9CF" w14:textId="77777777" w:rsidR="009145F9" w:rsidRPr="00C3721D" w:rsidRDefault="00CE0A18" w:rsidP="0013096F">
      <w:pPr>
        <w:pStyle w:val="ListParagraph"/>
        <w:numPr>
          <w:ilvl w:val="0"/>
          <w:numId w:val="44"/>
        </w:numPr>
        <w:rPr>
          <w:szCs w:val="22"/>
        </w:rPr>
      </w:pPr>
      <w:r>
        <w:rPr>
          <w:szCs w:val="22"/>
        </w:rPr>
        <w:t>T</w:t>
      </w:r>
      <w:r w:rsidR="009145F9" w:rsidRPr="00C3721D">
        <w:rPr>
          <w:szCs w:val="22"/>
        </w:rPr>
        <w:t>he psychological impact of HIV can have an impact on sexuality and libido</w:t>
      </w:r>
      <w:r>
        <w:rPr>
          <w:szCs w:val="22"/>
        </w:rPr>
        <w:t>.</w:t>
      </w:r>
    </w:p>
    <w:p w14:paraId="6ABC3936" w14:textId="77777777" w:rsidR="009145F9" w:rsidRPr="00C3721D" w:rsidRDefault="009145F9" w:rsidP="0013096F">
      <w:pPr>
        <w:pStyle w:val="ListParagraph"/>
        <w:numPr>
          <w:ilvl w:val="0"/>
          <w:numId w:val="44"/>
        </w:numPr>
        <w:rPr>
          <w:szCs w:val="22"/>
        </w:rPr>
      </w:pPr>
      <w:r w:rsidRPr="00C3721D">
        <w:rPr>
          <w:szCs w:val="22"/>
        </w:rPr>
        <w:t>In women, there is an increase rate of tubal factor infertility due to high rates of STI’s and PID.</w:t>
      </w:r>
    </w:p>
    <w:p w14:paraId="51EBC39A" w14:textId="77777777" w:rsidR="009145F9" w:rsidRPr="00C3721D" w:rsidRDefault="009145F9" w:rsidP="0013096F">
      <w:pPr>
        <w:pStyle w:val="ListParagraph"/>
        <w:numPr>
          <w:ilvl w:val="1"/>
          <w:numId w:val="44"/>
        </w:numPr>
        <w:rPr>
          <w:szCs w:val="22"/>
        </w:rPr>
      </w:pPr>
      <w:r w:rsidRPr="00C3721D">
        <w:rPr>
          <w:szCs w:val="22"/>
        </w:rPr>
        <w:t xml:space="preserve">Higher incidence of menstrual irregularities with </w:t>
      </w:r>
      <w:r w:rsidRPr="00C3721D">
        <w:rPr>
          <w:color w:val="333333"/>
          <w:szCs w:val="22"/>
          <w:shd w:val="clear" w:color="auto" w:fill="FFFFFF"/>
        </w:rPr>
        <w:t xml:space="preserve">protracted anovulation and amenorrhea </w:t>
      </w:r>
      <w:r w:rsidRPr="00C3721D">
        <w:rPr>
          <w:szCs w:val="22"/>
        </w:rPr>
        <w:t>and an effect on oogenesis</w:t>
      </w:r>
      <w:r w:rsidRPr="00C3721D">
        <w:rPr>
          <w:rFonts w:cs="Calibri"/>
          <w:szCs w:val="22"/>
        </w:rPr>
        <w:t>.</w:t>
      </w:r>
      <w:r w:rsidR="00CE0A18">
        <w:rPr>
          <w:rFonts w:cs="Calibri"/>
          <w:szCs w:val="22"/>
        </w:rPr>
        <w:fldChar w:fldCharType="begin">
          <w:fldData xml:space="preserve">PEVuZE5vdGU+PENpdGU+PEF1dGhvcj5DaGlyZ3dpbjwvQXV0aG9yPjxZZWFyPjE5OTY8L1llYXI+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</w:fldData>
        </w:fldChar>
      </w:r>
      <w:r w:rsidR="00CE0A18">
        <w:rPr>
          <w:rFonts w:cs="Calibri"/>
          <w:szCs w:val="22"/>
        </w:rPr>
        <w:instrText xml:space="preserve"> ADDIN EN.CITE </w:instrText>
      </w:r>
      <w:r w:rsidR="00CE0A18">
        <w:rPr>
          <w:rFonts w:cs="Calibri"/>
          <w:szCs w:val="22"/>
        </w:rPr>
        <w:fldChar w:fldCharType="begin">
          <w:fldData xml:space="preserve">PEVuZE5vdGU+PENpdGU+PEF1dGhvcj5DaGlyZ3dpbjwvQXV0aG9yPjxZZWFyPjE5OTY8L1llYXI+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</w:fldData>
        </w:fldChar>
      </w:r>
      <w:r w:rsidR="00CE0A18">
        <w:rPr>
          <w:rFonts w:cs="Calibri"/>
          <w:szCs w:val="22"/>
        </w:rPr>
        <w:instrText xml:space="preserve"> ADDIN EN.CITE.DATA </w:instrText>
      </w:r>
      <w:r w:rsidR="00CE0A18">
        <w:rPr>
          <w:rFonts w:cs="Calibri"/>
          <w:szCs w:val="22"/>
        </w:rPr>
      </w:r>
      <w:r w:rsidR="00CE0A18">
        <w:rPr>
          <w:rFonts w:cs="Calibri"/>
          <w:szCs w:val="22"/>
        </w:rPr>
        <w:fldChar w:fldCharType="end"/>
      </w:r>
      <w:r w:rsidR="00CE0A18">
        <w:rPr>
          <w:rFonts w:cs="Calibri"/>
          <w:szCs w:val="22"/>
        </w:rPr>
      </w:r>
      <w:r w:rsidR="00CE0A18">
        <w:rPr>
          <w:rFonts w:cs="Calibri"/>
          <w:szCs w:val="22"/>
        </w:rPr>
        <w:fldChar w:fldCharType="separate"/>
      </w:r>
      <w:r w:rsidR="00CE0A18" w:rsidRPr="00CE0A18">
        <w:rPr>
          <w:rFonts w:cs="Calibri"/>
          <w:noProof/>
          <w:szCs w:val="22"/>
          <w:vertAlign w:val="superscript"/>
        </w:rPr>
        <w:t>36</w:t>
      </w:r>
      <w:r w:rsidR="00CE0A18">
        <w:rPr>
          <w:rFonts w:cs="Calibri"/>
          <w:szCs w:val="22"/>
        </w:rPr>
        <w:fldChar w:fldCharType="end"/>
      </w:r>
    </w:p>
    <w:p w14:paraId="5CBBD5DE" w14:textId="77777777" w:rsidR="009145F9" w:rsidRPr="00C3721D" w:rsidRDefault="009145F9" w:rsidP="0013096F">
      <w:pPr>
        <w:pStyle w:val="ListParagraph"/>
        <w:numPr>
          <w:ilvl w:val="1"/>
          <w:numId w:val="44"/>
        </w:numPr>
        <w:rPr>
          <w:szCs w:val="22"/>
        </w:rPr>
      </w:pPr>
      <w:r w:rsidRPr="00C3721D">
        <w:rPr>
          <w:rFonts w:cs="Calibri"/>
          <w:szCs w:val="22"/>
        </w:rPr>
        <w:t>HIV-infected women may also have reduced ovarian reserve.</w:t>
      </w:r>
      <w:r w:rsidR="00CE0A18">
        <w:rPr>
          <w:rFonts w:cs="Calibri"/>
          <w:szCs w:val="22"/>
        </w:rPr>
        <w:fldChar w:fldCharType="begin">
          <w:fldData xml:space="preserve">PEVuZE5vdGU+PENpdGU+PEF1dGhvcj5Db2xsPC9BdXRob3I+PFllYXI+MjAwMjwvWWVhcj48UmVj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</w:fldData>
        </w:fldChar>
      </w:r>
      <w:r w:rsidR="00CE0A18">
        <w:rPr>
          <w:rFonts w:cs="Calibri"/>
          <w:szCs w:val="22"/>
        </w:rPr>
        <w:instrText xml:space="preserve"> ADDIN EN.CITE </w:instrText>
      </w:r>
      <w:r w:rsidR="00CE0A18">
        <w:rPr>
          <w:rFonts w:cs="Calibri"/>
          <w:szCs w:val="22"/>
        </w:rPr>
        <w:fldChar w:fldCharType="begin">
          <w:fldData xml:space="preserve">PEVuZE5vdGU+PENpdGU+PEF1dGhvcj5Db2xsPC9BdXRob3I+PFllYXI+MjAwMjwvWWVhcj48UmVj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</w:fldData>
        </w:fldChar>
      </w:r>
      <w:r w:rsidR="00CE0A18">
        <w:rPr>
          <w:rFonts w:cs="Calibri"/>
          <w:szCs w:val="22"/>
        </w:rPr>
        <w:instrText xml:space="preserve"> ADDIN EN.CITE.DATA </w:instrText>
      </w:r>
      <w:r w:rsidR="00CE0A18">
        <w:rPr>
          <w:rFonts w:cs="Calibri"/>
          <w:szCs w:val="22"/>
        </w:rPr>
      </w:r>
      <w:r w:rsidR="00CE0A18">
        <w:rPr>
          <w:rFonts w:cs="Calibri"/>
          <w:szCs w:val="22"/>
        </w:rPr>
        <w:fldChar w:fldCharType="end"/>
      </w:r>
      <w:r w:rsidR="00CE0A18">
        <w:rPr>
          <w:rFonts w:cs="Calibri"/>
          <w:szCs w:val="22"/>
        </w:rPr>
      </w:r>
      <w:r w:rsidR="00CE0A18">
        <w:rPr>
          <w:rFonts w:cs="Calibri"/>
          <w:szCs w:val="22"/>
        </w:rPr>
        <w:fldChar w:fldCharType="separate"/>
      </w:r>
      <w:r w:rsidR="00CE0A18" w:rsidRPr="00CE0A18">
        <w:rPr>
          <w:rFonts w:cs="Calibri"/>
          <w:noProof/>
          <w:szCs w:val="22"/>
          <w:vertAlign w:val="superscript"/>
        </w:rPr>
        <w:t>37</w:t>
      </w:r>
      <w:r w:rsidR="00CE0A18">
        <w:rPr>
          <w:rFonts w:cs="Calibri"/>
          <w:szCs w:val="22"/>
        </w:rPr>
        <w:fldChar w:fldCharType="end"/>
      </w:r>
    </w:p>
    <w:p w14:paraId="2D088735" w14:textId="77777777" w:rsidR="009145F9" w:rsidRPr="00C3721D" w:rsidRDefault="009145F9" w:rsidP="0013096F">
      <w:pPr>
        <w:pStyle w:val="ListParagraph"/>
        <w:numPr>
          <w:ilvl w:val="1"/>
          <w:numId w:val="44"/>
        </w:numPr>
        <w:rPr>
          <w:szCs w:val="22"/>
        </w:rPr>
      </w:pPr>
      <w:r w:rsidRPr="00C3721D">
        <w:rPr>
          <w:szCs w:val="22"/>
        </w:rPr>
        <w:t>Reduced coital frequency because of increased morbidity and poor nutrition may result in low spermatogenesis in men. There may be progressive damage to sperm morphology, motility, quality</w:t>
      </w:r>
      <w:r w:rsidR="00E13A17">
        <w:rPr>
          <w:szCs w:val="22"/>
        </w:rPr>
        <w:t>,</w:t>
      </w:r>
      <w:r w:rsidRPr="00C3721D">
        <w:rPr>
          <w:szCs w:val="22"/>
        </w:rPr>
        <w:t xml:space="preserve"> and function as the disease progresses.</w:t>
      </w:r>
      <w:r w:rsidR="0065173E">
        <w:rPr>
          <w:szCs w:val="22"/>
        </w:rPr>
        <w:fldChar w:fldCharType="begin">
          <w:fldData xml:space="preserve">PEVuZE5vdGU+PENpdGU+PEF1dGhvcj5OaWNvcG91bGxvczwvQXV0aG9yPjxZZWFyPjIwMDQ8L1ll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I4OS05NzwvcGFnZXM+PHZvbHVt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</w:fldData>
        </w:fldChar>
      </w:r>
      <w:r w:rsidR="0065173E">
        <w:rPr>
          <w:szCs w:val="22"/>
        </w:rPr>
        <w:instrText xml:space="preserve"> ADDIN EN.CITE </w:instrText>
      </w:r>
      <w:r w:rsidR="0065173E">
        <w:rPr>
          <w:szCs w:val="22"/>
        </w:rPr>
        <w:fldChar w:fldCharType="begin">
          <w:fldData xml:space="preserve">PEVuZE5vdGU+PENpdGU+PEF1dGhvcj5OaWNvcG91bGxvczwvQXV0aG9yPjxZZWFyPjIwMDQ8L1ll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jI4OS05NzwvcGFnZXM+PHZvbHVt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</w:fldData>
        </w:fldChar>
      </w:r>
      <w:r w:rsidR="0065173E">
        <w:rPr>
          <w:szCs w:val="22"/>
        </w:rPr>
        <w:instrText xml:space="preserve"> ADDIN EN.CITE.DATA </w:instrText>
      </w:r>
      <w:r w:rsidR="0065173E">
        <w:rPr>
          <w:szCs w:val="22"/>
        </w:rPr>
      </w:r>
      <w:r w:rsidR="0065173E">
        <w:rPr>
          <w:szCs w:val="22"/>
        </w:rPr>
        <w:fldChar w:fldCharType="end"/>
      </w:r>
      <w:r w:rsidR="0065173E">
        <w:rPr>
          <w:szCs w:val="22"/>
        </w:rPr>
      </w:r>
      <w:r w:rsidR="0065173E">
        <w:rPr>
          <w:szCs w:val="22"/>
        </w:rPr>
        <w:fldChar w:fldCharType="separate"/>
      </w:r>
      <w:r w:rsidR="0065173E" w:rsidRPr="0065173E">
        <w:rPr>
          <w:noProof/>
          <w:szCs w:val="22"/>
          <w:vertAlign w:val="superscript"/>
        </w:rPr>
        <w:t>38</w:t>
      </w:r>
      <w:r w:rsidR="0065173E">
        <w:rPr>
          <w:szCs w:val="22"/>
        </w:rPr>
        <w:fldChar w:fldCharType="end"/>
      </w:r>
    </w:p>
    <w:p w14:paraId="3B37C2C3" w14:textId="77777777" w:rsidR="009145F9" w:rsidRPr="00C3721D" w:rsidRDefault="009145F9" w:rsidP="0013096F">
      <w:pPr>
        <w:pStyle w:val="ListParagraph"/>
        <w:numPr>
          <w:ilvl w:val="1"/>
          <w:numId w:val="44"/>
        </w:numPr>
        <w:rPr>
          <w:szCs w:val="22"/>
        </w:rPr>
      </w:pPr>
      <w:r w:rsidRPr="00C3721D">
        <w:rPr>
          <w:szCs w:val="22"/>
        </w:rPr>
        <w:t>Antiretroviral treatment may cause alteration in sperm characteristics such as a decrease in ejaculate volume and percentage of motile spermatozoa.</w:t>
      </w:r>
      <w:r w:rsidR="00CC7080">
        <w:rPr>
          <w:szCs w:val="22"/>
        </w:rPr>
        <w:fldChar w:fldCharType="begin"/>
      </w:r>
      <w:r w:rsidR="00CC7080">
        <w:rPr>
          <w:szCs w:val="22"/>
        </w:rPr>
        <w:instrText xml:space="preserve"> ADDIN EN.CITE &lt;EndNote&gt;&lt;Cite&gt;&lt;Author&gt;Baeten&lt;/Author&gt;&lt;Year&gt;2016&lt;/Year&gt;&lt;RecNum&gt;296&lt;/RecNum&gt;&lt;DisplayText&gt;&lt;style face="superscript"&gt;39&lt;/style&gt;&lt;/DisplayText&gt;&lt;record&gt;&lt;rec-number&gt;296&lt;/rec-number&gt;&lt;foreign-keys&gt;&lt;key app="EN" db-id="eare2taxlax2sqezt0kv0afm2vr2vt95dwsz" timestamp="1553679800"&gt;296&lt;/key&gt;&lt;/foreign-keys&gt;&lt;ref-type name="Journal Article"&gt;17&lt;/ref-type&gt;&lt;contributors&gt;&lt;authors&gt;&lt;author&gt;Baeten, Jared M.&lt;/author&gt;&lt;author&gt;Heffron, Renee&lt;/author&gt;&lt;author&gt;Kidoguchi, Lara&lt;/author&gt;&lt;author&gt;Mugo, Nelly R.&lt;/author&gt;&lt;author&gt;Katabira, Elly&lt;/author&gt;&lt;author&gt;Bukusi, Elizabeth A.&lt;/author&gt;&lt;author&gt;Asiimwe, Stephen&lt;/author&gt;&lt;author&gt;Haberer, Jessica E.&lt;/author&gt;&lt;author&gt;Morton, Jennifer&lt;/author&gt;&lt;author&gt;Ngure, Kenneth&lt;/author&gt;&lt;author&gt;Bulya, Nulu&lt;/author&gt;&lt;author&gt;Odoyo, Josephine&lt;/author&gt;&lt;author&gt;Tindimwebwa, Edna&lt;/author&gt;&lt;author&gt;Hendrix, Craig&lt;/author&gt;&lt;author&gt;Marzinke, Mark A.&lt;/author&gt;&lt;author&gt;Ware, Norma C.&lt;/author&gt;&lt;author&gt;Wyatt, Monique A.&lt;/author&gt;&lt;author&gt;Morrison, Susan&lt;/author&gt;&lt;author&gt;Haugen, Harald&lt;/author&gt;&lt;author&gt;Mujugira, Andrew&lt;/author&gt;&lt;author&gt;Donnell, Deborah&lt;/author&gt;&lt;author&gt;Celum, Connie&lt;/author&gt;&lt;author&gt;Partners Demonstration Project, Team&lt;/author&gt;&lt;/authors&gt;&lt;/contributors&gt;&lt;titles&gt;&lt;title&gt;Integrated Delivery of Antiretroviral Treatment and Pre-exposure Prophylaxis to HIV-1–Serodiscordant Couples: A Prospective Implementation Study in Kenya and Uganda&lt;/title&gt;&lt;secondary-title&gt;PLOS Medicine&lt;/secondary-title&gt;&lt;/titles&gt;&lt;periodical&gt;&lt;full-title&gt;PLoS Med&lt;/full-title&gt;&lt;abbr-1&gt;PLoS medicine&lt;/abbr-1&gt;&lt;/periodical&gt;&lt;pages&gt;e1002099&lt;/pages&gt;&lt;volume&gt;13&lt;/volume&gt;&lt;number&gt;8&lt;/number&gt;&lt;dates&gt;&lt;year&gt;2016&lt;/year&gt;&lt;/dates&gt;&lt;publisher&gt;Public Library of Science&lt;/publisher&gt;&lt;urls&gt;&lt;related-urls&gt;&lt;url&gt;https://doi.org/10.1371/journal.pmed.1002099&lt;/url&gt;&lt;/related-urls&gt;&lt;/urls&gt;&lt;electronic-resource-num&gt;10.1371/journal.pmed.1002099&lt;/electronic-resource-num&gt;&lt;/record&gt;&lt;/Cite&gt;&lt;/EndNote&gt;</w:instrText>
      </w:r>
      <w:r w:rsidR="00CC7080">
        <w:rPr>
          <w:szCs w:val="22"/>
        </w:rPr>
        <w:fldChar w:fldCharType="separate"/>
      </w:r>
      <w:r w:rsidR="00CC7080" w:rsidRPr="00CC7080">
        <w:rPr>
          <w:noProof/>
          <w:szCs w:val="22"/>
          <w:vertAlign w:val="superscript"/>
        </w:rPr>
        <w:t>39</w:t>
      </w:r>
      <w:r w:rsidR="00CC7080">
        <w:rPr>
          <w:szCs w:val="22"/>
        </w:rPr>
        <w:fldChar w:fldCharType="end"/>
      </w:r>
    </w:p>
    <w:p w14:paraId="653789C1" w14:textId="77777777" w:rsidR="009145F9" w:rsidRPr="00C3721D" w:rsidRDefault="009145F9" w:rsidP="0013096F">
      <w:pPr>
        <w:pStyle w:val="ListParagraph"/>
        <w:numPr>
          <w:ilvl w:val="1"/>
          <w:numId w:val="44"/>
        </w:numPr>
        <w:rPr>
          <w:szCs w:val="22"/>
        </w:rPr>
      </w:pPr>
      <w:r w:rsidRPr="00C3721D">
        <w:rPr>
          <w:szCs w:val="22"/>
        </w:rPr>
        <w:t xml:space="preserve">The </w:t>
      </w:r>
      <w:proofErr w:type="spellStart"/>
      <w:r w:rsidRPr="00C3721D">
        <w:rPr>
          <w:szCs w:val="22"/>
        </w:rPr>
        <w:t>mtDNA</w:t>
      </w:r>
      <w:proofErr w:type="spellEnd"/>
      <w:r w:rsidRPr="00C3721D">
        <w:rPr>
          <w:szCs w:val="22"/>
        </w:rPr>
        <w:t xml:space="preserve"> content is depleted in oocytes of infertile HIV-infected women under HAART treatment. This mitochondrial defect in oocytes could eventually lead to cell dysfunction and infertility.</w:t>
      </w:r>
      <w:r w:rsidR="006248D8">
        <w:rPr>
          <w:szCs w:val="22"/>
        </w:rPr>
        <w:fldChar w:fldCharType="begin">
          <w:fldData xml:space="preserve">PEVuZE5vdGU+PENpdGU+PEF1dGhvcj5GcmFwc2F1Y2U8L0F1dGhvcj48WWVhcj4yMDE1PC9ZZWFy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</w:fldData>
        </w:fldChar>
      </w:r>
      <w:r w:rsidR="006248D8">
        <w:rPr>
          <w:szCs w:val="22"/>
        </w:rPr>
        <w:instrText xml:space="preserve"> ADDIN EN.CITE </w:instrText>
      </w:r>
      <w:r w:rsidR="006248D8">
        <w:rPr>
          <w:szCs w:val="22"/>
        </w:rPr>
        <w:fldChar w:fldCharType="begin">
          <w:fldData xml:space="preserve">PEVuZE5vdGU+PENpdGU+PEF1dGhvcj5GcmFwc2F1Y2U8L0F1dGhvcj48WWVhcj4yMDE1PC9ZZWFy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</w:fldData>
        </w:fldChar>
      </w:r>
      <w:r w:rsidR="006248D8">
        <w:rPr>
          <w:szCs w:val="22"/>
        </w:rPr>
        <w:instrText xml:space="preserve"> ADDIN EN.CITE.DATA </w:instrText>
      </w:r>
      <w:r w:rsidR="006248D8">
        <w:rPr>
          <w:szCs w:val="22"/>
        </w:rPr>
      </w:r>
      <w:r w:rsidR="006248D8">
        <w:rPr>
          <w:szCs w:val="22"/>
        </w:rPr>
        <w:fldChar w:fldCharType="end"/>
      </w:r>
      <w:r w:rsidR="006248D8">
        <w:rPr>
          <w:szCs w:val="22"/>
        </w:rPr>
      </w:r>
      <w:r w:rsidR="006248D8">
        <w:rPr>
          <w:szCs w:val="22"/>
        </w:rPr>
        <w:fldChar w:fldCharType="separate"/>
      </w:r>
      <w:r w:rsidR="006248D8" w:rsidRPr="006248D8">
        <w:rPr>
          <w:noProof/>
          <w:szCs w:val="22"/>
          <w:vertAlign w:val="superscript"/>
        </w:rPr>
        <w:t>40</w:t>
      </w:r>
      <w:r w:rsidR="006248D8">
        <w:rPr>
          <w:szCs w:val="22"/>
        </w:rPr>
        <w:fldChar w:fldCharType="end"/>
      </w:r>
    </w:p>
    <w:p w14:paraId="1EACA5EE" w14:textId="77777777" w:rsidR="00C3721D" w:rsidRDefault="00C3721D" w:rsidP="009145F9">
      <w:pPr>
        <w:rPr>
          <w:szCs w:val="22"/>
        </w:rPr>
      </w:pPr>
      <w:bookmarkStart w:id="104" w:name="_Toc525277228"/>
    </w:p>
    <w:p w14:paraId="606655C1" w14:textId="77777777" w:rsidR="009145F9" w:rsidRPr="00C3721D" w:rsidRDefault="009145F9" w:rsidP="009145F9">
      <w:pPr>
        <w:rPr>
          <w:b/>
          <w:szCs w:val="22"/>
        </w:rPr>
      </w:pPr>
      <w:r w:rsidRPr="00C3721D">
        <w:rPr>
          <w:b/>
          <w:szCs w:val="22"/>
        </w:rPr>
        <w:t>Safe conception</w:t>
      </w:r>
      <w:bookmarkEnd w:id="104"/>
    </w:p>
    <w:p w14:paraId="50F4B317" w14:textId="77777777" w:rsidR="009145F9" w:rsidRPr="00C3721D" w:rsidRDefault="009145F9" w:rsidP="0013096F">
      <w:pPr>
        <w:pStyle w:val="ListParagraph"/>
        <w:numPr>
          <w:ilvl w:val="0"/>
          <w:numId w:val="45"/>
        </w:numPr>
        <w:rPr>
          <w:szCs w:val="22"/>
        </w:rPr>
      </w:pPr>
      <w:r w:rsidRPr="00C3721D">
        <w:rPr>
          <w:szCs w:val="22"/>
        </w:rPr>
        <w:t>In HIV</w:t>
      </w:r>
      <w:r w:rsidR="00DE11FD">
        <w:rPr>
          <w:szCs w:val="22"/>
        </w:rPr>
        <w:t>-</w:t>
      </w:r>
      <w:proofErr w:type="spellStart"/>
      <w:r w:rsidRPr="00C3721D">
        <w:rPr>
          <w:szCs w:val="22"/>
        </w:rPr>
        <w:t>serodifferent</w:t>
      </w:r>
      <w:proofErr w:type="spellEnd"/>
      <w:r w:rsidRPr="00C3721D">
        <w:rPr>
          <w:szCs w:val="22"/>
        </w:rPr>
        <w:t xml:space="preserve"> couples, there is a concern of transmission of HIV to </w:t>
      </w:r>
      <w:r w:rsidR="00DE11FD">
        <w:rPr>
          <w:szCs w:val="22"/>
        </w:rPr>
        <w:t xml:space="preserve">the </w:t>
      </w:r>
      <w:r w:rsidRPr="00C3721D">
        <w:rPr>
          <w:szCs w:val="22"/>
        </w:rPr>
        <w:t>uninfected partner, especially if one partner is not suppressed on treatment.</w:t>
      </w:r>
    </w:p>
    <w:p w14:paraId="56875B5C" w14:textId="77777777" w:rsidR="009145F9" w:rsidRPr="00C3721D" w:rsidRDefault="009145F9" w:rsidP="0013096F">
      <w:pPr>
        <w:pStyle w:val="ListParagraph"/>
        <w:numPr>
          <w:ilvl w:val="0"/>
          <w:numId w:val="45"/>
        </w:numPr>
        <w:rPr>
          <w:szCs w:val="22"/>
        </w:rPr>
      </w:pPr>
      <w:r w:rsidRPr="00C3721D">
        <w:rPr>
          <w:szCs w:val="22"/>
        </w:rPr>
        <w:lastRenderedPageBreak/>
        <w:t>In HIV-</w:t>
      </w:r>
      <w:proofErr w:type="spellStart"/>
      <w:r w:rsidRPr="00C3721D">
        <w:rPr>
          <w:szCs w:val="22"/>
        </w:rPr>
        <w:t>seroconcordant</w:t>
      </w:r>
      <w:proofErr w:type="spellEnd"/>
      <w:r w:rsidRPr="00C3721D">
        <w:rPr>
          <w:szCs w:val="22"/>
        </w:rPr>
        <w:t xml:space="preserve"> couples, there is a risk of possible transmission of drug-resistant HIV or superinfection.  </w:t>
      </w:r>
    </w:p>
    <w:p w14:paraId="21C8C8BE" w14:textId="77777777" w:rsidR="009145F9" w:rsidRPr="00C3721D" w:rsidRDefault="009145F9" w:rsidP="0013096F">
      <w:pPr>
        <w:pStyle w:val="ListParagraph"/>
        <w:numPr>
          <w:ilvl w:val="0"/>
          <w:numId w:val="45"/>
        </w:numPr>
        <w:rPr>
          <w:szCs w:val="22"/>
        </w:rPr>
      </w:pPr>
      <w:r w:rsidRPr="00C3721D">
        <w:rPr>
          <w:szCs w:val="22"/>
        </w:rPr>
        <w:t>There is a risk of vertical transmission to the child when an HIV</w:t>
      </w:r>
      <w:r w:rsidR="00DE11FD">
        <w:rPr>
          <w:szCs w:val="22"/>
        </w:rPr>
        <w:t>-</w:t>
      </w:r>
      <w:r w:rsidRPr="00C3721D">
        <w:rPr>
          <w:szCs w:val="22"/>
        </w:rPr>
        <w:t>positive female becomes pregnant</w:t>
      </w:r>
      <w:r w:rsidR="00DE11FD">
        <w:rPr>
          <w:szCs w:val="22"/>
        </w:rPr>
        <w:t>.</w:t>
      </w:r>
    </w:p>
    <w:p w14:paraId="2EC9DF37" w14:textId="77777777" w:rsidR="009145F9" w:rsidRPr="00C3721D" w:rsidRDefault="009145F9" w:rsidP="0013096F">
      <w:pPr>
        <w:pStyle w:val="ListParagraph"/>
        <w:numPr>
          <w:ilvl w:val="0"/>
          <w:numId w:val="45"/>
        </w:numPr>
        <w:rPr>
          <w:szCs w:val="22"/>
        </w:rPr>
      </w:pPr>
      <w:r w:rsidRPr="00C3721D">
        <w:rPr>
          <w:szCs w:val="22"/>
        </w:rPr>
        <w:t>An HIV</w:t>
      </w:r>
      <w:r w:rsidR="00DE11FD">
        <w:rPr>
          <w:szCs w:val="22"/>
        </w:rPr>
        <w:t>-</w:t>
      </w:r>
      <w:r w:rsidRPr="00C3721D">
        <w:rPr>
          <w:szCs w:val="22"/>
        </w:rPr>
        <w:t>negative woman who seroconverts during conception attempts or pregnancy has a high risk of poor outcomes</w:t>
      </w:r>
      <w:r w:rsidR="00DE11FD">
        <w:rPr>
          <w:szCs w:val="22"/>
        </w:rPr>
        <w:t>.</w:t>
      </w:r>
    </w:p>
    <w:p w14:paraId="118511AE" w14:textId="77777777" w:rsidR="009145F9" w:rsidRPr="009145F9" w:rsidRDefault="009145F9" w:rsidP="009145F9">
      <w:pPr>
        <w:rPr>
          <w:b/>
          <w:bCs/>
          <w:szCs w:val="22"/>
        </w:rPr>
      </w:pPr>
    </w:p>
    <w:p w14:paraId="39040BBD" w14:textId="77777777" w:rsidR="009145F9" w:rsidRPr="00C92A47" w:rsidRDefault="009145F9" w:rsidP="009145F9">
      <w:pPr>
        <w:rPr>
          <w:b/>
          <w:szCs w:val="22"/>
        </w:rPr>
      </w:pPr>
      <w:bookmarkStart w:id="105" w:name="_Toc525277230"/>
      <w:r w:rsidRPr="00C92A47">
        <w:rPr>
          <w:b/>
          <w:szCs w:val="22"/>
        </w:rPr>
        <w:t xml:space="preserve">Safe conception in </w:t>
      </w:r>
      <w:proofErr w:type="spellStart"/>
      <w:r w:rsidR="00DE11FD">
        <w:rPr>
          <w:b/>
          <w:szCs w:val="22"/>
        </w:rPr>
        <w:t>s</w:t>
      </w:r>
      <w:r w:rsidRPr="00C92A47">
        <w:rPr>
          <w:b/>
          <w:szCs w:val="22"/>
        </w:rPr>
        <w:t>erodifferent</w:t>
      </w:r>
      <w:proofErr w:type="spellEnd"/>
      <w:r w:rsidRPr="00C92A47">
        <w:rPr>
          <w:b/>
          <w:szCs w:val="22"/>
        </w:rPr>
        <w:t xml:space="preserve"> couples</w:t>
      </w:r>
      <w:bookmarkEnd w:id="105"/>
    </w:p>
    <w:p w14:paraId="6B432F18" w14:textId="77777777" w:rsidR="009145F9" w:rsidRPr="009145F9" w:rsidRDefault="009145F9" w:rsidP="009145F9">
      <w:pPr>
        <w:rPr>
          <w:rFonts w:eastAsia="Times New Roman" w:cs="Arial"/>
          <w:szCs w:val="22"/>
        </w:rPr>
      </w:pPr>
      <w:r w:rsidRPr="009145F9">
        <w:rPr>
          <w:rFonts w:eastAsia="Times New Roman" w:cs="Arial"/>
          <w:szCs w:val="22"/>
        </w:rPr>
        <w:t xml:space="preserve">Partners can conceive through </w:t>
      </w:r>
      <w:proofErr w:type="spellStart"/>
      <w:r w:rsidRPr="009145F9">
        <w:rPr>
          <w:rFonts w:eastAsia="Times New Roman" w:cs="Arial"/>
          <w:szCs w:val="22"/>
        </w:rPr>
        <w:t>condomless</w:t>
      </w:r>
      <w:proofErr w:type="spellEnd"/>
      <w:r w:rsidRPr="009145F9">
        <w:rPr>
          <w:rFonts w:eastAsia="Times New Roman" w:cs="Arial"/>
          <w:szCs w:val="22"/>
        </w:rPr>
        <w:t xml:space="preserve"> sex provided the HIV</w:t>
      </w:r>
      <w:r w:rsidR="00DE11FD">
        <w:rPr>
          <w:rFonts w:eastAsia="Times New Roman" w:cs="Arial"/>
          <w:szCs w:val="22"/>
        </w:rPr>
        <w:t>-</w:t>
      </w:r>
      <w:r w:rsidRPr="009145F9">
        <w:rPr>
          <w:rFonts w:eastAsia="Times New Roman" w:cs="Arial"/>
          <w:szCs w:val="22"/>
        </w:rPr>
        <w:t>positive partner is virally suppressed and remains adherent to antiretroviral therapy.</w:t>
      </w:r>
      <w:r w:rsidR="00DE11FD">
        <w:rPr>
          <w:rFonts w:eastAsia="Times New Roman" w:cs="Arial"/>
          <w:szCs w:val="22"/>
        </w:rPr>
        <w:fldChar w:fldCharType="begin">
          <w:fldData xml:space="preserve">PEVuZE5vdGU+PENpdGU+PEF1dGhvcj5Sb2RnZXI8L0F1dGhvcj48WWVhcj4yMDE2PC9ZZWFyPjxS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3MS04MTwvcGFnZXM+PHZv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</w:fldData>
        </w:fldChar>
      </w:r>
      <w:r w:rsidR="00DE11FD">
        <w:rPr>
          <w:rFonts w:eastAsia="Times New Roman" w:cs="Arial"/>
          <w:szCs w:val="22"/>
        </w:rPr>
        <w:instrText xml:space="preserve"> ADDIN EN.CITE </w:instrText>
      </w:r>
      <w:r w:rsidR="00DE11FD">
        <w:rPr>
          <w:rFonts w:eastAsia="Times New Roman" w:cs="Arial"/>
          <w:szCs w:val="22"/>
        </w:rPr>
        <w:fldChar w:fldCharType="begin">
          <w:fldData xml:space="preserve">PEVuZE5vdGU+PENpdGU+PEF1dGhvcj5Sb2RnZXI8L0F1dGhvcj48WWVhcj4yMDE2PC9ZZWFyPjxS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3MS04MTwvcGFnZXM+PHZv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</w:fldData>
        </w:fldChar>
      </w:r>
      <w:r w:rsidR="00DE11FD">
        <w:rPr>
          <w:rFonts w:eastAsia="Times New Roman" w:cs="Arial"/>
          <w:szCs w:val="22"/>
        </w:rPr>
        <w:instrText xml:space="preserve"> ADDIN EN.CITE.DATA </w:instrText>
      </w:r>
      <w:r w:rsidR="00DE11FD">
        <w:rPr>
          <w:rFonts w:eastAsia="Times New Roman" w:cs="Arial"/>
          <w:szCs w:val="22"/>
        </w:rPr>
      </w:r>
      <w:r w:rsidR="00DE11FD">
        <w:rPr>
          <w:rFonts w:eastAsia="Times New Roman" w:cs="Arial"/>
          <w:szCs w:val="22"/>
        </w:rPr>
        <w:fldChar w:fldCharType="end"/>
      </w:r>
      <w:r w:rsidR="00DE11FD">
        <w:rPr>
          <w:rFonts w:eastAsia="Times New Roman" w:cs="Arial"/>
          <w:szCs w:val="22"/>
        </w:rPr>
      </w:r>
      <w:r w:rsidR="00DE11FD">
        <w:rPr>
          <w:rFonts w:eastAsia="Times New Roman" w:cs="Arial"/>
          <w:szCs w:val="22"/>
        </w:rPr>
        <w:fldChar w:fldCharType="separate"/>
      </w:r>
      <w:r w:rsidR="00DE11FD" w:rsidRPr="00DE11FD">
        <w:rPr>
          <w:rFonts w:eastAsia="Times New Roman" w:cs="Arial"/>
          <w:noProof/>
          <w:szCs w:val="22"/>
          <w:vertAlign w:val="superscript"/>
        </w:rPr>
        <w:t>41</w:t>
      </w:r>
      <w:r w:rsidR="00DE11FD">
        <w:rPr>
          <w:rFonts w:eastAsia="Times New Roman" w:cs="Arial"/>
          <w:szCs w:val="22"/>
        </w:rPr>
        <w:fldChar w:fldCharType="end"/>
      </w:r>
    </w:p>
    <w:p w14:paraId="0B7298F8" w14:textId="77777777" w:rsidR="009145F9" w:rsidRPr="00C92A47" w:rsidRDefault="009145F9" w:rsidP="0013096F">
      <w:pPr>
        <w:pStyle w:val="ListParagraph"/>
        <w:numPr>
          <w:ilvl w:val="0"/>
          <w:numId w:val="46"/>
        </w:numPr>
        <w:rPr>
          <w:rFonts w:eastAsia="Times New Roman" w:cs="Arial"/>
          <w:szCs w:val="22"/>
        </w:rPr>
      </w:pPr>
      <w:r w:rsidRPr="00C92A47">
        <w:rPr>
          <w:szCs w:val="22"/>
        </w:rPr>
        <w:t>Undetectable viral load is defined as an HIV-1 RNA viral load less than 200 copies/mL.</w:t>
      </w:r>
      <w:r w:rsidR="00DE11FD">
        <w:rPr>
          <w:szCs w:val="22"/>
        </w:rPr>
        <w:fldChar w:fldCharType="begin">
          <w:fldData xml:space="preserve">PEVuZE5vdGU+PENpdGU+PEF1dGhvcj5Sb2RnZXI8L0F1dGhvcj48WWVhcj4yMDE2PC9ZZWFyPjxS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3MS04MTwvcGFnZXM+PHZv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</w:fldData>
        </w:fldChar>
      </w:r>
      <w:r w:rsidR="00DE11FD">
        <w:rPr>
          <w:szCs w:val="22"/>
        </w:rPr>
        <w:instrText xml:space="preserve"> ADDIN EN.CITE </w:instrText>
      </w:r>
      <w:r w:rsidR="00DE11FD">
        <w:rPr>
          <w:szCs w:val="22"/>
        </w:rPr>
        <w:fldChar w:fldCharType="begin">
          <w:fldData xml:space="preserve">PEVuZE5vdGU+PENpdGU+PEF1dGhvcj5Sb2RnZXI8L0F1dGhvcj48WWVhcj4yMDE2PC9ZZWFyPjxS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3MS04MTwvcGFnZXM+PHZv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</w:fldData>
        </w:fldChar>
      </w:r>
      <w:r w:rsidR="00DE11FD">
        <w:rPr>
          <w:szCs w:val="22"/>
        </w:rPr>
        <w:instrText xml:space="preserve"> ADDIN EN.CITE.DATA </w:instrText>
      </w:r>
      <w:r w:rsidR="00DE11FD">
        <w:rPr>
          <w:szCs w:val="22"/>
        </w:rPr>
      </w:r>
      <w:r w:rsidR="00DE11FD">
        <w:rPr>
          <w:szCs w:val="22"/>
        </w:rPr>
        <w:fldChar w:fldCharType="end"/>
      </w:r>
      <w:r w:rsidR="00DE11FD">
        <w:rPr>
          <w:szCs w:val="22"/>
        </w:rPr>
      </w:r>
      <w:r w:rsidR="00DE11FD">
        <w:rPr>
          <w:szCs w:val="22"/>
        </w:rPr>
        <w:fldChar w:fldCharType="separate"/>
      </w:r>
      <w:r w:rsidR="00DE11FD" w:rsidRPr="00DE11FD">
        <w:rPr>
          <w:noProof/>
          <w:szCs w:val="22"/>
          <w:vertAlign w:val="superscript"/>
        </w:rPr>
        <w:t>41</w:t>
      </w:r>
      <w:r w:rsidR="00DE11FD">
        <w:rPr>
          <w:szCs w:val="22"/>
        </w:rPr>
        <w:fldChar w:fldCharType="end"/>
      </w:r>
    </w:p>
    <w:p w14:paraId="46630F47" w14:textId="77777777" w:rsidR="009145F9" w:rsidRPr="00C92A47" w:rsidRDefault="009145F9" w:rsidP="0013096F">
      <w:pPr>
        <w:pStyle w:val="ListParagraph"/>
        <w:numPr>
          <w:ilvl w:val="0"/>
          <w:numId w:val="46"/>
        </w:numPr>
        <w:rPr>
          <w:rFonts w:eastAsia="Times New Roman" w:cs="Arial"/>
          <w:szCs w:val="22"/>
        </w:rPr>
      </w:pPr>
      <w:r w:rsidRPr="00C92A47">
        <w:rPr>
          <w:rFonts w:eastAsia="Times New Roman" w:cs="Arial"/>
          <w:szCs w:val="22"/>
        </w:rPr>
        <w:t xml:space="preserve">Sperm washing is also an option for safe reproduction for </w:t>
      </w:r>
      <w:proofErr w:type="spellStart"/>
      <w:r w:rsidRPr="00C92A47">
        <w:rPr>
          <w:rFonts w:eastAsia="Times New Roman" w:cs="Arial"/>
          <w:szCs w:val="22"/>
        </w:rPr>
        <w:t>serodifferent</w:t>
      </w:r>
      <w:proofErr w:type="spellEnd"/>
      <w:r w:rsidRPr="00C92A47">
        <w:rPr>
          <w:rFonts w:eastAsia="Times New Roman" w:cs="Arial"/>
          <w:szCs w:val="22"/>
        </w:rPr>
        <w:t xml:space="preserve"> couples where the male is HIV</w:t>
      </w:r>
      <w:r w:rsidR="00DE11FD">
        <w:rPr>
          <w:rFonts w:eastAsia="Times New Roman" w:cs="Arial"/>
          <w:szCs w:val="22"/>
        </w:rPr>
        <w:t>-</w:t>
      </w:r>
      <w:r w:rsidRPr="00C92A47">
        <w:rPr>
          <w:rFonts w:eastAsia="Times New Roman" w:cs="Arial"/>
          <w:szCs w:val="22"/>
        </w:rPr>
        <w:t>positive.</w:t>
      </w:r>
      <w:r w:rsidR="00DE11FD">
        <w:rPr>
          <w:rFonts w:eastAsia="Times New Roman" w:cs="Arial"/>
          <w:szCs w:val="22"/>
        </w:rPr>
        <w:fldChar w:fldCharType="begin"/>
      </w:r>
      <w:r w:rsidR="00DE11FD">
        <w:rPr>
          <w:rFonts w:eastAsia="Times New Roman" w:cs="Arial"/>
          <w:szCs w:val="22"/>
        </w:rPr>
        <w:instrText xml:space="preserve"> ADDIN EN.CITE &lt;EndNote&gt;&lt;Cite&gt;&lt;Author&gt;Gilling-Smith&lt;/Author&gt;&lt;Year&gt;2010&lt;/Year&gt;&lt;RecNum&gt;299&lt;/RecNum&gt;&lt;DisplayText&gt;&lt;style face="superscript"&gt;42&lt;/style&gt;&lt;/DisplayText&gt;&lt;record&gt;&lt;rec-number&gt;299&lt;/rec-number&gt;&lt;foreign-keys&gt;&lt;key app="EN" db-id="eare2taxlax2sqezt0kv0afm2vr2vt95dwsz" timestamp="1553736469"&gt;299&lt;/key&gt;&lt;/foreign-keys&gt;&lt;ref-type name="Journal Article"&gt;17&lt;/ref-type&gt;&lt;contributors&gt;&lt;authors&gt;&lt;author&gt;Gilling-Smith, Carole&lt;/author&gt;&lt;author&gt;Vourliotis, Maria&lt;/author&gt;&lt;author&gt;Almeida, Paula&lt;/author&gt;&lt;author&gt;Goulding, Rebecca&lt;/author&gt;&lt;author&gt;Nicopoullos, James D. M.&lt;/author&gt;&lt;/authors&gt;&lt;/contributors&gt;&lt;titles&gt;&lt;title&gt;A decade of sperm washing: clinical correlates of successful insemination outcome&lt;/title&gt;&lt;secondary-title&gt;Human Reproduction&lt;/secondary-title&gt;&lt;/titles&gt;&lt;periodical&gt;&lt;full-title&gt;Human Reproduction&lt;/full-title&gt;&lt;/periodical&gt;&lt;pages&gt;1869-1876&lt;/pages&gt;&lt;volume&gt;25&lt;/volume&gt;&lt;number&gt;8&lt;/number&gt;&lt;dates&gt;&lt;year&gt;2010&lt;/year&gt;&lt;/dates&gt;&lt;isbn&gt;0268-1161&lt;/isbn&gt;&lt;urls&gt;&lt;related-urls&gt;&lt;url&gt;https://doi.org/10.1093/humrep/deq134&lt;/url&gt;&lt;/related-urls&gt;&lt;/urls&gt;&lt;electronic-resource-num&gt;10.1093/humrep/deq134&lt;/electronic-resource-num&gt;&lt;access-date&gt;3/28/2019&lt;/access-date&gt;&lt;/record&gt;&lt;/Cite&gt;&lt;/EndNote&gt;</w:instrText>
      </w:r>
      <w:r w:rsidR="00DE11FD">
        <w:rPr>
          <w:rFonts w:eastAsia="Times New Roman" w:cs="Arial"/>
          <w:szCs w:val="22"/>
        </w:rPr>
        <w:fldChar w:fldCharType="separate"/>
      </w:r>
      <w:r w:rsidR="00DE11FD" w:rsidRPr="00DE11FD">
        <w:rPr>
          <w:rFonts w:eastAsia="Times New Roman" w:cs="Arial"/>
          <w:noProof/>
          <w:szCs w:val="22"/>
          <w:vertAlign w:val="superscript"/>
        </w:rPr>
        <w:t>42</w:t>
      </w:r>
      <w:r w:rsidR="00DE11FD">
        <w:rPr>
          <w:rFonts w:eastAsia="Times New Roman" w:cs="Arial"/>
          <w:szCs w:val="22"/>
        </w:rPr>
        <w:fldChar w:fldCharType="end"/>
      </w:r>
    </w:p>
    <w:p w14:paraId="614DDE93" w14:textId="77777777" w:rsidR="009145F9" w:rsidRPr="00C92A47" w:rsidRDefault="009145F9" w:rsidP="0013096F">
      <w:pPr>
        <w:pStyle w:val="ListParagraph"/>
        <w:numPr>
          <w:ilvl w:val="0"/>
          <w:numId w:val="46"/>
        </w:numPr>
        <w:rPr>
          <w:rFonts w:eastAsia="Times New Roman" w:cs="Arial"/>
          <w:szCs w:val="22"/>
        </w:rPr>
      </w:pPr>
      <w:r w:rsidRPr="00C92A47">
        <w:rPr>
          <w:color w:val="000000"/>
          <w:szCs w:val="22"/>
          <w:shd w:val="clear" w:color="auto" w:fill="FFFFFF"/>
        </w:rPr>
        <w:t>The HIV virus is present in semen as free virus in the seminal plasma and as cell associated virus in the non-sperm cells. There is a significant reduction in the risk of viral transmission</w:t>
      </w:r>
      <w:r w:rsidRPr="0048563E">
        <w:rPr>
          <w:color w:val="000000"/>
          <w:szCs w:val="22"/>
          <w:shd w:val="clear" w:color="auto" w:fill="FFFFFF"/>
        </w:rPr>
        <w:t xml:space="preserve"> if </w:t>
      </w:r>
      <w:r w:rsidRPr="00C92A47">
        <w:rPr>
          <w:color w:val="000000"/>
          <w:szCs w:val="22"/>
          <w:shd w:val="clear" w:color="auto" w:fill="FFFFFF"/>
        </w:rPr>
        <w:t>spermatozoa are washed free of seminal plasma and non-sperm cells.</w:t>
      </w:r>
      <w:r w:rsidR="00F1509C">
        <w:rPr>
          <w:color w:val="000000"/>
          <w:szCs w:val="22"/>
          <w:shd w:val="clear" w:color="auto" w:fill="FFFFFF"/>
        </w:rPr>
        <w:fldChar w:fldCharType="begin"/>
      </w:r>
      <w:r w:rsidR="00F1509C">
        <w:rPr>
          <w:color w:val="000000"/>
          <w:szCs w:val="22"/>
          <w:shd w:val="clear" w:color="auto" w:fill="FFFFFF"/>
        </w:rPr>
        <w:instrText xml:space="preserve"> ADDIN EN.CITE &lt;EndNote&gt;&lt;Cite&gt;&lt;Author&gt;Semprini&lt;/Author&gt;&lt;Year&gt;1992&lt;/Year&gt;&lt;RecNum&gt;300&lt;/RecNum&gt;&lt;DisplayText&gt;&lt;style face="superscript"&gt;43&lt;/style&gt;&lt;/DisplayText&gt;&lt;record&gt;&lt;rec-number&gt;300&lt;/rec-number&gt;&lt;foreign-keys&gt;&lt;key app="EN" db-id="eare2taxlax2sqezt0kv0afm2vr2vt95dwsz" timestamp="1553736861"&gt;300&lt;/key&gt;&lt;/foreign-keys&gt;&lt;ref-type name="Journal Article"&gt;17&lt;/ref-type&gt;&lt;contributors&gt;&lt;authors&gt;&lt;author&gt;Semprini, A. E.&lt;/author&gt;&lt;author&gt;Levi-Setti, P.&lt;/author&gt;&lt;author&gt;Bozzo, M.&lt;/author&gt;&lt;author&gt;Ravizza, M.&lt;/author&gt;&lt;author&gt;Taglioretti, A.&lt;/author&gt;&lt;author&gt;Sulpizio, P.&lt;/author&gt;&lt;author&gt;Albani, E.&lt;/author&gt;&lt;author&gt;Oneta, M.&lt;/author&gt;&lt;author&gt;Pardi, G.&lt;/author&gt;&lt;/authors&gt;&lt;/contributors&gt;&lt;auth-address&gt;Department of Obstetrics and Gynecology, San Paolo Biomedical Institute, University of Milan Medical School, Italy.&lt;/auth-address&gt;&lt;titles&gt;&lt;title&gt;Insemination of HIV-negative women with processed semen of HIV-positive partners&lt;/title&gt;&lt;secondary-title&gt;Lancet&lt;/secondary-title&gt;&lt;alt-title&gt;Lancet (London, England)&lt;/alt-title&gt;&lt;/titles&gt;&lt;periodical&gt;&lt;full-title&gt;Lancet&lt;/full-title&gt;&lt;/periodical&gt;&lt;alt-periodical&gt;&lt;full-title&gt;Lancet (London, England)&lt;/full-title&gt;&lt;/alt-periodical&gt;&lt;pages&gt;1317-9&lt;/pages&gt;&lt;volume&gt;340&lt;/volume&gt;&lt;number&gt;8831&lt;/number&gt;&lt;edition&gt;1992/11/28&lt;/edition&gt;&lt;keywords&gt;&lt;keyword&gt;Centrifugation, Density Gradient/methods/standards&lt;/keyword&gt;&lt;keyword&gt;Disinfection/methods/*standards&lt;/keyword&gt;&lt;keyword&gt;Feasibility Studies&lt;/keyword&gt;&lt;keyword&gt;Female&lt;/keyword&gt;&lt;keyword&gt;Follow-Up Studies&lt;/keyword&gt;&lt;keyword&gt;HIV Infections/*prevention &amp;amp; control/transmission&lt;/keyword&gt;&lt;keyword&gt;*hiv-1&lt;/keyword&gt;&lt;keyword&gt;Humans&lt;/keyword&gt;&lt;keyword&gt;Insemination, Artificial, Homologous/methods/*standards&lt;/keyword&gt;&lt;keyword&gt;Italy&lt;/keyword&gt;&lt;keyword&gt;Male&lt;/keyword&gt;&lt;keyword&gt;Pregnancy&lt;/keyword&gt;&lt;keyword&gt;*Pregnancy Outcome&lt;/keyword&gt;&lt;/keywords&gt;&lt;dates&gt;&lt;year&gt;1992&lt;/year&gt;&lt;pub-dates&gt;&lt;date&gt;Nov 28&lt;/date&gt;&lt;/pub-dates&gt;&lt;/dates&gt;&lt;isbn&gt;0140-6736 (Print)&amp;#xD;0140-6736&lt;/isbn&gt;&lt;accession-num&gt;1360037&lt;/accession-num&gt;&lt;urls&gt;&lt;/urls&gt;&lt;remote-database-provider&gt;NLM&lt;/remote-database-provider&gt;&lt;language&gt;eng&lt;/language&gt;&lt;/record&gt;&lt;/Cite&gt;&lt;/EndNote&gt;</w:instrText>
      </w:r>
      <w:r w:rsidR="00F1509C">
        <w:rPr>
          <w:color w:val="000000"/>
          <w:szCs w:val="22"/>
          <w:shd w:val="clear" w:color="auto" w:fill="FFFFFF"/>
        </w:rPr>
        <w:fldChar w:fldCharType="separate"/>
      </w:r>
      <w:r w:rsidR="00F1509C" w:rsidRPr="00F1509C">
        <w:rPr>
          <w:noProof/>
          <w:color w:val="000000"/>
          <w:szCs w:val="22"/>
          <w:shd w:val="clear" w:color="auto" w:fill="FFFFFF"/>
          <w:vertAlign w:val="superscript"/>
        </w:rPr>
        <w:t>43</w:t>
      </w:r>
      <w:r w:rsidR="00F1509C">
        <w:rPr>
          <w:color w:val="000000"/>
          <w:szCs w:val="22"/>
          <w:shd w:val="clear" w:color="auto" w:fill="FFFFFF"/>
        </w:rPr>
        <w:fldChar w:fldCharType="end"/>
      </w:r>
    </w:p>
    <w:p w14:paraId="036087B2" w14:textId="77777777" w:rsidR="009145F9" w:rsidRPr="00C92A47" w:rsidRDefault="009145F9" w:rsidP="0013096F">
      <w:pPr>
        <w:pStyle w:val="ListParagraph"/>
        <w:numPr>
          <w:ilvl w:val="0"/>
          <w:numId w:val="46"/>
        </w:numPr>
        <w:rPr>
          <w:rFonts w:eastAsia="Times New Roman" w:cs="Arial"/>
          <w:szCs w:val="22"/>
        </w:rPr>
      </w:pPr>
      <w:r w:rsidRPr="00C92A47">
        <w:rPr>
          <w:rFonts w:eastAsia="Times New Roman" w:cs="Arial"/>
          <w:szCs w:val="22"/>
        </w:rPr>
        <w:t>This technique however is highly specialised and only available in highly specialised laboratories.  It also has high cost implication and should be reserved for high resource settings.</w:t>
      </w:r>
    </w:p>
    <w:p w14:paraId="2942666C" w14:textId="77777777" w:rsidR="009145F9" w:rsidRPr="009145F9" w:rsidRDefault="009145F9" w:rsidP="009145F9">
      <w:pPr>
        <w:rPr>
          <w:rFonts w:eastAsia="Times New Roman" w:cs="Arial"/>
          <w:szCs w:val="22"/>
        </w:rPr>
      </w:pPr>
    </w:p>
    <w:p w14:paraId="735FFDE5" w14:textId="77777777" w:rsidR="009145F9" w:rsidRPr="00C92A47" w:rsidRDefault="009145F9" w:rsidP="009145F9">
      <w:pPr>
        <w:rPr>
          <w:b/>
          <w:szCs w:val="22"/>
        </w:rPr>
      </w:pPr>
      <w:bookmarkStart w:id="106" w:name="_Toc525277231"/>
      <w:r w:rsidRPr="00C92A47">
        <w:rPr>
          <w:b/>
          <w:szCs w:val="22"/>
        </w:rPr>
        <w:t>Infertility treatment for people living with HIV</w:t>
      </w:r>
      <w:bookmarkEnd w:id="106"/>
    </w:p>
    <w:p w14:paraId="449C3107" w14:textId="77777777" w:rsidR="009145F9" w:rsidRPr="00C92A47" w:rsidRDefault="009145F9" w:rsidP="0013096F">
      <w:pPr>
        <w:pStyle w:val="ListParagraph"/>
        <w:numPr>
          <w:ilvl w:val="0"/>
          <w:numId w:val="47"/>
        </w:numPr>
        <w:rPr>
          <w:szCs w:val="22"/>
        </w:rPr>
      </w:pPr>
      <w:r w:rsidRPr="00C92A47">
        <w:rPr>
          <w:szCs w:val="22"/>
        </w:rPr>
        <w:t>People living with HIV should also have access to full range of investigations</w:t>
      </w:r>
      <w:r w:rsidR="0048563E">
        <w:rPr>
          <w:szCs w:val="22"/>
        </w:rPr>
        <w:t>.</w:t>
      </w:r>
      <w:r w:rsidRPr="00C92A47">
        <w:rPr>
          <w:szCs w:val="22"/>
        </w:rPr>
        <w:t xml:space="preserve"> </w:t>
      </w:r>
    </w:p>
    <w:p w14:paraId="3711B6AE" w14:textId="77777777" w:rsidR="009145F9" w:rsidRPr="00C92A47" w:rsidRDefault="009145F9" w:rsidP="0013096F">
      <w:pPr>
        <w:pStyle w:val="ListParagraph"/>
        <w:numPr>
          <w:ilvl w:val="0"/>
          <w:numId w:val="47"/>
        </w:numPr>
        <w:rPr>
          <w:szCs w:val="22"/>
        </w:rPr>
      </w:pPr>
      <w:r w:rsidRPr="00C92A47">
        <w:rPr>
          <w:szCs w:val="22"/>
        </w:rPr>
        <w:t xml:space="preserve">Antiretroviral </w:t>
      </w:r>
      <w:r w:rsidR="008C4A85">
        <w:rPr>
          <w:szCs w:val="22"/>
        </w:rPr>
        <w:t xml:space="preserve">(ARV) </w:t>
      </w:r>
      <w:r w:rsidRPr="00C92A47">
        <w:rPr>
          <w:szCs w:val="22"/>
        </w:rPr>
        <w:t>therapy</w:t>
      </w:r>
      <w:r w:rsidR="00DB769B">
        <w:rPr>
          <w:szCs w:val="22"/>
        </w:rPr>
        <w:t xml:space="preserve"> </w:t>
      </w:r>
      <w:r w:rsidRPr="00C92A47">
        <w:rPr>
          <w:szCs w:val="22"/>
        </w:rPr>
        <w:t>must be optimised before attempting to conceive</w:t>
      </w:r>
      <w:r w:rsidR="0048563E">
        <w:rPr>
          <w:szCs w:val="22"/>
        </w:rPr>
        <w:t>.</w:t>
      </w:r>
    </w:p>
    <w:p w14:paraId="3D9A0295" w14:textId="77777777" w:rsidR="009145F9" w:rsidRPr="00C92A47" w:rsidRDefault="009145F9" w:rsidP="0013096F">
      <w:pPr>
        <w:pStyle w:val="ListParagraph"/>
        <w:numPr>
          <w:ilvl w:val="0"/>
          <w:numId w:val="47"/>
        </w:numPr>
        <w:rPr>
          <w:szCs w:val="22"/>
        </w:rPr>
      </w:pPr>
      <w:r w:rsidRPr="00C92A47">
        <w:rPr>
          <w:szCs w:val="22"/>
        </w:rPr>
        <w:t xml:space="preserve">Consistent use of </w:t>
      </w:r>
      <w:r w:rsidR="00DB769B">
        <w:rPr>
          <w:szCs w:val="22"/>
        </w:rPr>
        <w:t>AR</w:t>
      </w:r>
      <w:r w:rsidR="008C4A85">
        <w:rPr>
          <w:szCs w:val="22"/>
        </w:rPr>
        <w:t>Vs</w:t>
      </w:r>
      <w:r w:rsidRPr="00C92A47">
        <w:rPr>
          <w:szCs w:val="22"/>
        </w:rPr>
        <w:t xml:space="preserve"> with good adherence to treatment</w:t>
      </w:r>
      <w:r w:rsidR="0048563E">
        <w:rPr>
          <w:szCs w:val="22"/>
        </w:rPr>
        <w:t>.</w:t>
      </w:r>
    </w:p>
    <w:p w14:paraId="5861F202" w14:textId="77777777" w:rsidR="009145F9" w:rsidRPr="00C92A47" w:rsidRDefault="009145F9" w:rsidP="0013096F">
      <w:pPr>
        <w:pStyle w:val="ListParagraph"/>
        <w:numPr>
          <w:ilvl w:val="0"/>
          <w:numId w:val="47"/>
        </w:numPr>
        <w:rPr>
          <w:szCs w:val="22"/>
        </w:rPr>
      </w:pPr>
      <w:r w:rsidRPr="00C92A47">
        <w:rPr>
          <w:szCs w:val="22"/>
        </w:rPr>
        <w:t>Viral load must be undetectable&lt; 200 copies/ml</w:t>
      </w:r>
      <w:r w:rsidR="0048563E">
        <w:rPr>
          <w:szCs w:val="22"/>
        </w:rPr>
        <w:t>.</w:t>
      </w:r>
    </w:p>
    <w:p w14:paraId="408E1570" w14:textId="77777777" w:rsidR="009145F9" w:rsidRPr="00C92A47" w:rsidRDefault="009145F9" w:rsidP="0013096F">
      <w:pPr>
        <w:pStyle w:val="ListParagraph"/>
        <w:numPr>
          <w:ilvl w:val="0"/>
          <w:numId w:val="47"/>
        </w:numPr>
        <w:rPr>
          <w:szCs w:val="22"/>
        </w:rPr>
      </w:pPr>
      <w:r w:rsidRPr="00C92A47">
        <w:rPr>
          <w:szCs w:val="22"/>
        </w:rPr>
        <w:t>Monitoring of viral loads every 3-6 months to ensure sustained viral suppression</w:t>
      </w:r>
      <w:r w:rsidR="0048563E">
        <w:rPr>
          <w:szCs w:val="22"/>
        </w:rPr>
        <w:t>.</w:t>
      </w:r>
    </w:p>
    <w:p w14:paraId="25D933F2" w14:textId="77777777" w:rsidR="009145F9" w:rsidRPr="00C92A47" w:rsidRDefault="009145F9" w:rsidP="0013096F">
      <w:pPr>
        <w:pStyle w:val="ListParagraph"/>
        <w:numPr>
          <w:ilvl w:val="0"/>
          <w:numId w:val="47"/>
        </w:numPr>
        <w:rPr>
          <w:szCs w:val="22"/>
        </w:rPr>
      </w:pPr>
      <w:r w:rsidRPr="00C92A47">
        <w:rPr>
          <w:szCs w:val="22"/>
        </w:rPr>
        <w:t xml:space="preserve">Infertility treatment must </w:t>
      </w:r>
      <w:r w:rsidR="00762A1A">
        <w:rPr>
          <w:szCs w:val="22"/>
        </w:rPr>
        <w:t xml:space="preserve">be </w:t>
      </w:r>
      <w:r w:rsidRPr="00C92A47">
        <w:rPr>
          <w:szCs w:val="22"/>
        </w:rPr>
        <w:t>individualised</w:t>
      </w:r>
      <w:r w:rsidR="0048563E">
        <w:rPr>
          <w:szCs w:val="22"/>
        </w:rPr>
        <w:t>.</w:t>
      </w:r>
    </w:p>
    <w:p w14:paraId="18AA7E9E" w14:textId="77777777" w:rsidR="009145F9" w:rsidRPr="00C92A47" w:rsidRDefault="009145F9" w:rsidP="0013096F">
      <w:pPr>
        <w:pStyle w:val="ListParagraph"/>
        <w:numPr>
          <w:ilvl w:val="0"/>
          <w:numId w:val="47"/>
        </w:numPr>
        <w:rPr>
          <w:szCs w:val="22"/>
        </w:rPr>
      </w:pPr>
      <w:r w:rsidRPr="00C92A47">
        <w:rPr>
          <w:szCs w:val="22"/>
        </w:rPr>
        <w:t xml:space="preserve">Consider </w:t>
      </w:r>
      <w:proofErr w:type="spellStart"/>
      <w:r w:rsidRPr="00C92A47">
        <w:rPr>
          <w:szCs w:val="22"/>
        </w:rPr>
        <w:t>condomless</w:t>
      </w:r>
      <w:proofErr w:type="spellEnd"/>
      <w:r w:rsidRPr="00C92A47">
        <w:rPr>
          <w:szCs w:val="22"/>
        </w:rPr>
        <w:t xml:space="preserve"> sexual intercourse in those with no infertility diagnosis. </w:t>
      </w:r>
      <w:proofErr w:type="spellStart"/>
      <w:r w:rsidRPr="00C92A47">
        <w:rPr>
          <w:szCs w:val="22"/>
        </w:rPr>
        <w:t>Condomless</w:t>
      </w:r>
      <w:proofErr w:type="spellEnd"/>
      <w:r w:rsidRPr="00C92A47">
        <w:rPr>
          <w:szCs w:val="22"/>
        </w:rPr>
        <w:t xml:space="preserve"> sex should only be undertaken once adherence is confirmed and HIV</w:t>
      </w:r>
      <w:r w:rsidR="00DB769B">
        <w:rPr>
          <w:szCs w:val="22"/>
        </w:rPr>
        <w:t>-</w:t>
      </w:r>
      <w:r w:rsidRPr="00C92A47">
        <w:rPr>
          <w:szCs w:val="22"/>
        </w:rPr>
        <w:t>positive client is virally suppressed</w:t>
      </w:r>
      <w:r w:rsidR="00DB769B">
        <w:rPr>
          <w:szCs w:val="22"/>
        </w:rPr>
        <w:t>.</w:t>
      </w:r>
    </w:p>
    <w:p w14:paraId="5FC8339C" w14:textId="77777777" w:rsidR="009145F9" w:rsidRPr="00C92A47" w:rsidRDefault="009145F9" w:rsidP="0013096F">
      <w:pPr>
        <w:pStyle w:val="ListParagraph"/>
        <w:numPr>
          <w:ilvl w:val="0"/>
          <w:numId w:val="47"/>
        </w:numPr>
        <w:rPr>
          <w:szCs w:val="22"/>
        </w:rPr>
      </w:pPr>
      <w:r w:rsidRPr="00C92A47">
        <w:rPr>
          <w:szCs w:val="22"/>
        </w:rPr>
        <w:t>All clients should be screened for active STI and both partners treated</w:t>
      </w:r>
      <w:r w:rsidR="00DB769B">
        <w:rPr>
          <w:szCs w:val="22"/>
        </w:rPr>
        <w:t>,</w:t>
      </w:r>
      <w:r w:rsidRPr="00C92A47">
        <w:rPr>
          <w:szCs w:val="22"/>
        </w:rPr>
        <w:t xml:space="preserve"> should there be evidence of STI in either or both partners</w:t>
      </w:r>
      <w:r w:rsidR="0048563E">
        <w:rPr>
          <w:szCs w:val="22"/>
        </w:rPr>
        <w:t>.</w:t>
      </w:r>
    </w:p>
    <w:p w14:paraId="1E70DB10" w14:textId="77777777" w:rsidR="009145F9" w:rsidRPr="00C92A47" w:rsidRDefault="009145F9" w:rsidP="0013096F">
      <w:pPr>
        <w:pStyle w:val="ListParagraph"/>
        <w:numPr>
          <w:ilvl w:val="0"/>
          <w:numId w:val="47"/>
        </w:numPr>
        <w:rPr>
          <w:szCs w:val="22"/>
        </w:rPr>
      </w:pPr>
      <w:r w:rsidRPr="00C92A47">
        <w:rPr>
          <w:szCs w:val="22"/>
        </w:rPr>
        <w:t xml:space="preserve">Offer </w:t>
      </w:r>
      <w:r w:rsidR="00DB769B">
        <w:rPr>
          <w:szCs w:val="22"/>
        </w:rPr>
        <w:t>a</w:t>
      </w:r>
      <w:r w:rsidRPr="00C92A47">
        <w:rPr>
          <w:szCs w:val="22"/>
        </w:rPr>
        <w:t xml:space="preserve">ssisted </w:t>
      </w:r>
      <w:r w:rsidR="00DB769B">
        <w:rPr>
          <w:szCs w:val="22"/>
        </w:rPr>
        <w:t>r</w:t>
      </w:r>
      <w:r w:rsidRPr="00C92A47">
        <w:rPr>
          <w:szCs w:val="22"/>
        </w:rPr>
        <w:t xml:space="preserve">eproductive </w:t>
      </w:r>
      <w:r w:rsidR="00DB769B">
        <w:rPr>
          <w:szCs w:val="22"/>
        </w:rPr>
        <w:t>t</w:t>
      </w:r>
      <w:r w:rsidRPr="00C92A47">
        <w:rPr>
          <w:szCs w:val="22"/>
        </w:rPr>
        <w:t>echnology when indicated</w:t>
      </w:r>
      <w:r w:rsidR="0048563E">
        <w:rPr>
          <w:szCs w:val="22"/>
        </w:rPr>
        <w:t>.</w:t>
      </w:r>
    </w:p>
    <w:p w14:paraId="6A90C429" w14:textId="77777777" w:rsidR="009145F9" w:rsidRPr="00C92A47" w:rsidRDefault="009145F9" w:rsidP="0013096F">
      <w:pPr>
        <w:pStyle w:val="ListParagraph"/>
        <w:numPr>
          <w:ilvl w:val="0"/>
          <w:numId w:val="47"/>
        </w:numPr>
        <w:rPr>
          <w:szCs w:val="22"/>
        </w:rPr>
      </w:pPr>
      <w:r w:rsidRPr="00C92A47">
        <w:rPr>
          <w:szCs w:val="22"/>
        </w:rPr>
        <w:t xml:space="preserve">These guidelines are aligned with recommendations of the </w:t>
      </w:r>
      <w:r w:rsidR="00EC64DD">
        <w:rPr>
          <w:szCs w:val="22"/>
        </w:rPr>
        <w:t>Southern African HIV Clinicians Society (</w:t>
      </w:r>
      <w:r w:rsidRPr="00C92A47">
        <w:rPr>
          <w:szCs w:val="22"/>
        </w:rPr>
        <w:t>SAHIV</w:t>
      </w:r>
      <w:r w:rsidR="00EC64DD">
        <w:rPr>
          <w:szCs w:val="22"/>
        </w:rPr>
        <w:t>CS)</w:t>
      </w:r>
      <w:r w:rsidRPr="00C92A47">
        <w:rPr>
          <w:szCs w:val="22"/>
        </w:rPr>
        <w:t xml:space="preserve"> guidelines and PMTCT guidelines</w:t>
      </w:r>
      <w:r w:rsidR="00DB769B">
        <w:rPr>
          <w:szCs w:val="22"/>
        </w:rPr>
        <w:t>.</w:t>
      </w:r>
    </w:p>
    <w:p w14:paraId="4EC24072" w14:textId="77777777" w:rsidR="00930313" w:rsidRPr="00F97773" w:rsidRDefault="00930313">
      <w:pPr>
        <w:spacing w:line="240" w:lineRule="auto"/>
        <w:rPr>
          <w:szCs w:val="22"/>
        </w:rPr>
      </w:pPr>
    </w:p>
    <w:p w14:paraId="0D2F304E" w14:textId="77777777" w:rsidR="005533EC" w:rsidRDefault="005533EC" w:rsidP="00D3066F"/>
    <w:p w14:paraId="665CE079" w14:textId="77777777" w:rsidR="005533EC" w:rsidRDefault="005533EC">
      <w:pPr>
        <w:spacing w:line="240" w:lineRule="auto"/>
        <w:rPr>
          <w:i/>
          <w:iCs/>
          <w:color w:val="44546A" w:themeColor="text2"/>
          <w:sz w:val="18"/>
          <w:szCs w:val="18"/>
        </w:rPr>
      </w:pPr>
      <w:r>
        <w:br w:type="page"/>
      </w:r>
    </w:p>
    <w:p w14:paraId="141C6E62" w14:textId="77777777" w:rsidR="005533EC" w:rsidRDefault="005533EC" w:rsidP="005533EC">
      <w:pPr>
        <w:pStyle w:val="Caption"/>
        <w:keepNext/>
      </w:pPr>
      <w:bookmarkStart w:id="107" w:name="_Toc12031820"/>
      <w:r>
        <w:lastRenderedPageBreak/>
        <w:t xml:space="preserve">Table </w:t>
      </w:r>
      <w:r>
        <w:fldChar w:fldCharType="begin"/>
      </w:r>
      <w:r>
        <w:instrText xml:space="preserve"> SEQ Table \* ARABIC </w:instrText>
      </w:r>
      <w:r>
        <w:fldChar w:fldCharType="separate"/>
      </w:r>
      <w:r w:rsidR="006B4658">
        <w:rPr>
          <w:noProof/>
        </w:rPr>
        <w:t>8</w:t>
      </w:r>
      <w:r>
        <w:fldChar w:fldCharType="end"/>
      </w:r>
      <w:r>
        <w:t>. Reproductive options for people living with HIV</w:t>
      </w:r>
      <w:bookmarkEnd w:id="107"/>
    </w:p>
    <w:tbl>
      <w:tblPr>
        <w:tblStyle w:val="GridTable4-Accent3"/>
        <w:tblW w:w="0" w:type="auto"/>
        <w:tblLook w:val="0620" w:firstRow="1" w:lastRow="0" w:firstColumn="0" w:lastColumn="0" w:noHBand="1" w:noVBand="1"/>
      </w:tblPr>
      <w:tblGrid>
        <w:gridCol w:w="3116"/>
        <w:gridCol w:w="3117"/>
        <w:gridCol w:w="3117"/>
      </w:tblGrid>
      <w:tr w:rsidR="00D3066F" w:rsidRPr="005533EC" w14:paraId="5FBAF7C1" w14:textId="77777777" w:rsidTr="005533EC">
        <w:trPr>
          <w:cnfStyle w:val="100000000000" w:firstRow="1" w:lastRow="0" w:firstColumn="0" w:lastColumn="0" w:oddVBand="0" w:evenVBand="0" w:oddHBand="0" w:evenHBand="0" w:firstRowFirstColumn="0" w:firstRowLastColumn="0" w:lastRowFirstColumn="0" w:lastRowLastColumn="0"/>
        </w:trPr>
        <w:tc>
          <w:tcPr>
            <w:tcW w:w="3116" w:type="dxa"/>
          </w:tcPr>
          <w:p w14:paraId="21C352B6" w14:textId="77777777" w:rsidR="00D3066F" w:rsidRPr="005533EC" w:rsidRDefault="00D3066F" w:rsidP="005533EC">
            <w:pPr>
              <w:spacing w:line="240" w:lineRule="auto"/>
              <w:jc w:val="center"/>
              <w:rPr>
                <w:szCs w:val="22"/>
              </w:rPr>
            </w:pPr>
            <w:r w:rsidRPr="005533EC">
              <w:rPr>
                <w:rFonts w:eastAsia="Times New Roman" w:cs="Arial"/>
                <w:szCs w:val="22"/>
              </w:rPr>
              <w:t>HIV+ woman     HIV- man</w:t>
            </w:r>
          </w:p>
        </w:tc>
        <w:tc>
          <w:tcPr>
            <w:tcW w:w="3117" w:type="dxa"/>
          </w:tcPr>
          <w:p w14:paraId="5D48D0EE" w14:textId="77777777" w:rsidR="00D3066F" w:rsidRPr="005533EC" w:rsidRDefault="00D3066F" w:rsidP="005533EC">
            <w:pPr>
              <w:spacing w:line="240" w:lineRule="auto"/>
              <w:jc w:val="center"/>
              <w:rPr>
                <w:szCs w:val="22"/>
              </w:rPr>
            </w:pPr>
            <w:r w:rsidRPr="005533EC">
              <w:rPr>
                <w:rFonts w:eastAsia="Times New Roman" w:cs="Arial"/>
                <w:szCs w:val="22"/>
              </w:rPr>
              <w:t>HIV+ man     HIV- woman</w:t>
            </w:r>
          </w:p>
        </w:tc>
        <w:tc>
          <w:tcPr>
            <w:tcW w:w="3117" w:type="dxa"/>
          </w:tcPr>
          <w:p w14:paraId="4D8418DF" w14:textId="77777777" w:rsidR="00D3066F" w:rsidRPr="005533EC" w:rsidRDefault="00693F06" w:rsidP="005533EC">
            <w:pPr>
              <w:spacing w:line="240" w:lineRule="auto"/>
              <w:jc w:val="center"/>
              <w:rPr>
                <w:szCs w:val="22"/>
              </w:rPr>
            </w:pPr>
            <w:r w:rsidRPr="005533EC">
              <w:rPr>
                <w:szCs w:val="22"/>
              </w:rPr>
              <w:t>Both HIV+</w:t>
            </w:r>
          </w:p>
        </w:tc>
      </w:tr>
      <w:tr w:rsidR="00D3066F" w14:paraId="5C594DA8" w14:textId="77777777" w:rsidTr="005533EC">
        <w:tc>
          <w:tcPr>
            <w:tcW w:w="3116" w:type="dxa"/>
            <w:shd w:val="clear" w:color="auto" w:fill="auto"/>
          </w:tcPr>
          <w:p w14:paraId="22BF91AA" w14:textId="77777777" w:rsidR="00D3066F" w:rsidRPr="00D3066F" w:rsidRDefault="00D3066F" w:rsidP="0013096F">
            <w:pPr>
              <w:pStyle w:val="ListParagraph"/>
              <w:numPr>
                <w:ilvl w:val="0"/>
                <w:numId w:val="48"/>
              </w:numPr>
              <w:spacing w:line="240" w:lineRule="auto"/>
              <w:rPr>
                <w:rFonts w:eastAsia="Times New Roman" w:cs="Arial"/>
                <w:sz w:val="20"/>
                <w:szCs w:val="20"/>
              </w:rPr>
            </w:pPr>
            <w:r w:rsidRPr="00D3066F">
              <w:rPr>
                <w:rFonts w:eastAsia="Times New Roman" w:cs="Arial"/>
                <w:sz w:val="20"/>
                <w:szCs w:val="20"/>
              </w:rPr>
              <w:t>Antiretroviral therapy</w:t>
            </w:r>
          </w:p>
          <w:p w14:paraId="2A43E579" w14:textId="77777777" w:rsidR="00D3066F" w:rsidRPr="00D3066F" w:rsidRDefault="00D3066F" w:rsidP="0013096F">
            <w:pPr>
              <w:pStyle w:val="ListParagraph"/>
              <w:numPr>
                <w:ilvl w:val="0"/>
                <w:numId w:val="48"/>
              </w:numPr>
              <w:spacing w:line="240" w:lineRule="auto"/>
              <w:rPr>
                <w:rFonts w:eastAsia="Times New Roman" w:cs="Arial"/>
                <w:sz w:val="20"/>
                <w:szCs w:val="20"/>
              </w:rPr>
            </w:pPr>
            <w:r w:rsidRPr="00D3066F">
              <w:rPr>
                <w:rFonts w:eastAsia="Times New Roman" w:cs="Arial"/>
                <w:sz w:val="20"/>
                <w:szCs w:val="20"/>
              </w:rPr>
              <w:t>Undetectable viral load</w:t>
            </w:r>
            <w:r>
              <w:rPr>
                <w:rFonts w:eastAsia="Times New Roman" w:cs="Arial"/>
                <w:sz w:val="20"/>
                <w:szCs w:val="20"/>
              </w:rPr>
              <w:t xml:space="preserve"> </w:t>
            </w:r>
            <w:r w:rsidRPr="00D3066F">
              <w:rPr>
                <w:sz w:val="20"/>
                <w:szCs w:val="20"/>
              </w:rPr>
              <w:t>&lt;200 copies/ml</w:t>
            </w:r>
          </w:p>
          <w:p w14:paraId="09C72E13" w14:textId="77777777" w:rsidR="00D3066F" w:rsidRPr="00D3066F" w:rsidRDefault="00D3066F" w:rsidP="005533EC">
            <w:pPr>
              <w:spacing w:line="240" w:lineRule="auto"/>
              <w:ind w:left="360"/>
              <w:rPr>
                <w:rFonts w:eastAsia="Times New Roman" w:cs="Arial"/>
                <w:sz w:val="20"/>
                <w:szCs w:val="20"/>
              </w:rPr>
            </w:pPr>
          </w:p>
          <w:p w14:paraId="393F3D95" w14:textId="77777777" w:rsidR="00D3066F" w:rsidRPr="00D3066F" w:rsidRDefault="00D3066F" w:rsidP="005533EC">
            <w:pPr>
              <w:spacing w:line="240" w:lineRule="auto"/>
              <w:rPr>
                <w:rFonts w:eastAsia="Times New Roman" w:cs="Arial"/>
                <w:sz w:val="20"/>
                <w:szCs w:val="20"/>
              </w:rPr>
            </w:pPr>
            <w:r w:rsidRPr="00D3066F">
              <w:rPr>
                <w:rFonts w:eastAsia="Times New Roman" w:cs="Arial"/>
                <w:sz w:val="20"/>
                <w:szCs w:val="20"/>
              </w:rPr>
              <w:t xml:space="preserve">Fertility not an issue </w:t>
            </w:r>
          </w:p>
          <w:p w14:paraId="4A2A5D30" w14:textId="77777777" w:rsidR="00D3066F" w:rsidRPr="00D3066F" w:rsidRDefault="00D3066F" w:rsidP="0013096F">
            <w:pPr>
              <w:pStyle w:val="ListParagraph"/>
              <w:numPr>
                <w:ilvl w:val="0"/>
                <w:numId w:val="50"/>
              </w:numPr>
              <w:spacing w:line="240" w:lineRule="auto"/>
              <w:rPr>
                <w:rFonts w:eastAsia="Times New Roman" w:cs="Arial"/>
                <w:sz w:val="20"/>
                <w:szCs w:val="20"/>
              </w:rPr>
            </w:pPr>
            <w:proofErr w:type="spellStart"/>
            <w:r w:rsidRPr="00D3066F">
              <w:rPr>
                <w:rFonts w:eastAsia="Times New Roman" w:cs="Arial"/>
                <w:sz w:val="20"/>
                <w:szCs w:val="20"/>
              </w:rPr>
              <w:t>Condomless</w:t>
            </w:r>
            <w:proofErr w:type="spellEnd"/>
            <w:r w:rsidRPr="00D3066F">
              <w:rPr>
                <w:rFonts w:eastAsia="Times New Roman" w:cs="Arial"/>
                <w:sz w:val="20"/>
                <w:szCs w:val="20"/>
              </w:rPr>
              <w:t xml:space="preserve"> sex</w:t>
            </w:r>
          </w:p>
          <w:p w14:paraId="5645CF08"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Timed</w:t>
            </w:r>
            <w:r>
              <w:rPr>
                <w:rFonts w:eastAsia="Times New Roman" w:cs="Arial"/>
                <w:sz w:val="20"/>
                <w:szCs w:val="20"/>
              </w:rPr>
              <w:t xml:space="preserve"> </w:t>
            </w:r>
            <w:proofErr w:type="spellStart"/>
            <w:r>
              <w:rPr>
                <w:rFonts w:eastAsia="Times New Roman" w:cs="Arial"/>
                <w:sz w:val="20"/>
                <w:szCs w:val="20"/>
              </w:rPr>
              <w:t>c</w:t>
            </w:r>
            <w:r w:rsidRPr="00D3066F">
              <w:rPr>
                <w:rFonts w:eastAsia="Times New Roman" w:cs="Arial"/>
                <w:sz w:val="20"/>
                <w:szCs w:val="20"/>
              </w:rPr>
              <w:t>ondomless</w:t>
            </w:r>
            <w:proofErr w:type="spellEnd"/>
            <w:r w:rsidRPr="00D3066F">
              <w:rPr>
                <w:rFonts w:eastAsia="Times New Roman" w:cs="Arial"/>
                <w:sz w:val="20"/>
                <w:szCs w:val="20"/>
              </w:rPr>
              <w:t xml:space="preserve"> sex*/Self-insemination</w:t>
            </w:r>
          </w:p>
          <w:p w14:paraId="4F244284"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 xml:space="preserve">Consider </w:t>
            </w:r>
            <w:proofErr w:type="spellStart"/>
            <w:r w:rsidRPr="00D3066F">
              <w:rPr>
                <w:rFonts w:eastAsia="Times New Roman" w:cs="Arial"/>
                <w:sz w:val="20"/>
                <w:szCs w:val="20"/>
              </w:rPr>
              <w:t>PrEP</w:t>
            </w:r>
            <w:proofErr w:type="spellEnd"/>
            <w:r w:rsidRPr="00D3066F">
              <w:rPr>
                <w:rFonts w:eastAsia="Times New Roman" w:cs="Arial"/>
                <w:sz w:val="20"/>
                <w:szCs w:val="20"/>
              </w:rPr>
              <w:t xml:space="preserve"> if female not on AR</w:t>
            </w:r>
            <w:r w:rsidR="008C4A85">
              <w:rPr>
                <w:rFonts w:eastAsia="Times New Roman" w:cs="Arial"/>
                <w:sz w:val="20"/>
                <w:szCs w:val="20"/>
              </w:rPr>
              <w:t>Vs</w:t>
            </w:r>
            <w:r w:rsidRPr="00D3066F">
              <w:rPr>
                <w:rFonts w:eastAsia="Times New Roman" w:cs="Arial"/>
                <w:sz w:val="20"/>
                <w:szCs w:val="20"/>
              </w:rPr>
              <w:t xml:space="preserve"> &gt; 6 months and viral load</w:t>
            </w:r>
            <w:r w:rsidR="00693F06">
              <w:rPr>
                <w:rFonts w:eastAsia="Times New Roman" w:cs="Arial"/>
                <w:sz w:val="20"/>
                <w:szCs w:val="20"/>
              </w:rPr>
              <w:t xml:space="preserve"> </w:t>
            </w:r>
            <w:r w:rsidRPr="00D3066F">
              <w:rPr>
                <w:rFonts w:eastAsia="Times New Roman" w:cstheme="minorHAnsi"/>
                <w:sz w:val="20"/>
                <w:szCs w:val="20"/>
              </w:rPr>
              <w:t>&gt;200 copies/ml</w:t>
            </w:r>
          </w:p>
          <w:p w14:paraId="3D18AF46" w14:textId="77777777" w:rsidR="00D3066F" w:rsidRPr="00D3066F" w:rsidRDefault="00D3066F" w:rsidP="005533EC">
            <w:pPr>
              <w:spacing w:line="240" w:lineRule="auto"/>
              <w:ind w:left="357"/>
              <w:rPr>
                <w:rFonts w:eastAsia="Times New Roman" w:cs="Arial"/>
                <w:sz w:val="20"/>
                <w:szCs w:val="20"/>
              </w:rPr>
            </w:pPr>
          </w:p>
          <w:p w14:paraId="7708EACA" w14:textId="77777777" w:rsidR="00D3066F" w:rsidRPr="00D3066F" w:rsidRDefault="00D3066F" w:rsidP="005533EC">
            <w:pPr>
              <w:spacing w:line="240" w:lineRule="auto"/>
              <w:rPr>
                <w:rFonts w:eastAsia="Times New Roman" w:cs="Arial"/>
                <w:sz w:val="20"/>
                <w:szCs w:val="20"/>
              </w:rPr>
            </w:pPr>
            <w:r w:rsidRPr="00D3066F">
              <w:rPr>
                <w:rFonts w:eastAsia="Times New Roman" w:cs="Arial"/>
                <w:sz w:val="20"/>
                <w:szCs w:val="20"/>
              </w:rPr>
              <w:t xml:space="preserve">Infertility an issue </w:t>
            </w:r>
          </w:p>
          <w:p w14:paraId="2C2449D6"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IUI/IVF/ICSI</w:t>
            </w:r>
          </w:p>
          <w:p w14:paraId="0731535D" w14:textId="77777777" w:rsidR="00D3066F" w:rsidRDefault="00D3066F" w:rsidP="0013096F">
            <w:pPr>
              <w:pStyle w:val="ListParagraph"/>
              <w:numPr>
                <w:ilvl w:val="0"/>
                <w:numId w:val="50"/>
              </w:numPr>
              <w:spacing w:line="240" w:lineRule="auto"/>
            </w:pPr>
            <w:r w:rsidRPr="00D3066F">
              <w:rPr>
                <w:rFonts w:eastAsia="Times New Roman" w:cs="Arial"/>
                <w:sz w:val="20"/>
                <w:szCs w:val="20"/>
              </w:rPr>
              <w:t>Adoption</w:t>
            </w:r>
          </w:p>
        </w:tc>
        <w:tc>
          <w:tcPr>
            <w:tcW w:w="3117" w:type="dxa"/>
            <w:shd w:val="clear" w:color="auto" w:fill="auto"/>
          </w:tcPr>
          <w:p w14:paraId="0A57C83E"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Antiretroviral therapy</w:t>
            </w:r>
          </w:p>
          <w:p w14:paraId="64A9A180"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Undetectable viral load</w:t>
            </w:r>
            <w:r>
              <w:rPr>
                <w:rFonts w:eastAsia="Times New Roman" w:cs="Arial"/>
                <w:sz w:val="20"/>
                <w:szCs w:val="20"/>
              </w:rPr>
              <w:t xml:space="preserve"> </w:t>
            </w:r>
            <w:r w:rsidRPr="00D3066F">
              <w:rPr>
                <w:sz w:val="20"/>
                <w:szCs w:val="20"/>
              </w:rPr>
              <w:t>&lt;200 copies/ml</w:t>
            </w:r>
          </w:p>
          <w:p w14:paraId="5AA5A76E" w14:textId="77777777" w:rsidR="00D3066F" w:rsidRPr="00D3066F" w:rsidRDefault="00D3066F" w:rsidP="005533EC">
            <w:pPr>
              <w:spacing w:line="240" w:lineRule="auto"/>
              <w:rPr>
                <w:rFonts w:eastAsia="Times New Roman" w:cs="Arial"/>
                <w:sz w:val="20"/>
                <w:szCs w:val="20"/>
              </w:rPr>
            </w:pPr>
          </w:p>
          <w:p w14:paraId="20151170" w14:textId="77777777" w:rsidR="00D3066F" w:rsidRPr="00D3066F" w:rsidRDefault="00D3066F" w:rsidP="005533EC">
            <w:pPr>
              <w:spacing w:line="240" w:lineRule="auto"/>
              <w:rPr>
                <w:rFonts w:eastAsia="Times New Roman" w:cs="Arial"/>
                <w:sz w:val="20"/>
                <w:szCs w:val="20"/>
              </w:rPr>
            </w:pPr>
            <w:r>
              <w:rPr>
                <w:rFonts w:eastAsia="Times New Roman" w:cs="Arial"/>
                <w:sz w:val="20"/>
                <w:szCs w:val="20"/>
              </w:rPr>
              <w:t>F</w:t>
            </w:r>
            <w:r w:rsidRPr="00D3066F">
              <w:rPr>
                <w:rFonts w:eastAsia="Times New Roman" w:cs="Arial"/>
                <w:sz w:val="20"/>
                <w:szCs w:val="20"/>
              </w:rPr>
              <w:t xml:space="preserve">ertility not an issue </w:t>
            </w:r>
          </w:p>
          <w:p w14:paraId="634AAD6F" w14:textId="77777777" w:rsidR="00D3066F" w:rsidRPr="00D3066F" w:rsidRDefault="00D3066F" w:rsidP="0013096F">
            <w:pPr>
              <w:pStyle w:val="ListParagraph"/>
              <w:numPr>
                <w:ilvl w:val="0"/>
                <w:numId w:val="50"/>
              </w:numPr>
              <w:spacing w:line="240" w:lineRule="auto"/>
              <w:rPr>
                <w:rFonts w:eastAsia="Times New Roman" w:cs="Arial"/>
                <w:sz w:val="20"/>
                <w:szCs w:val="20"/>
              </w:rPr>
            </w:pPr>
            <w:proofErr w:type="spellStart"/>
            <w:r w:rsidRPr="00D3066F">
              <w:rPr>
                <w:rFonts w:eastAsia="Times New Roman" w:cs="Arial"/>
                <w:sz w:val="20"/>
                <w:szCs w:val="20"/>
              </w:rPr>
              <w:t>Condomless</w:t>
            </w:r>
            <w:proofErr w:type="spellEnd"/>
            <w:r w:rsidRPr="00D3066F">
              <w:rPr>
                <w:rFonts w:eastAsia="Times New Roman" w:cs="Arial"/>
                <w:sz w:val="20"/>
                <w:szCs w:val="20"/>
              </w:rPr>
              <w:t xml:space="preserve"> sex</w:t>
            </w:r>
          </w:p>
          <w:p w14:paraId="42EC5A8F"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Timed</w:t>
            </w:r>
            <w:r>
              <w:rPr>
                <w:rFonts w:eastAsia="Times New Roman" w:cs="Arial"/>
                <w:sz w:val="20"/>
                <w:szCs w:val="20"/>
              </w:rPr>
              <w:t xml:space="preserve"> </w:t>
            </w:r>
            <w:proofErr w:type="spellStart"/>
            <w:r>
              <w:rPr>
                <w:rFonts w:eastAsia="Times New Roman" w:cs="Arial"/>
                <w:sz w:val="20"/>
                <w:szCs w:val="20"/>
              </w:rPr>
              <w:t>c</w:t>
            </w:r>
            <w:r w:rsidRPr="00D3066F">
              <w:rPr>
                <w:rFonts w:eastAsia="Times New Roman" w:cs="Arial"/>
                <w:sz w:val="20"/>
                <w:szCs w:val="20"/>
              </w:rPr>
              <w:t>ondomless</w:t>
            </w:r>
            <w:proofErr w:type="spellEnd"/>
            <w:r w:rsidRPr="00D3066F">
              <w:rPr>
                <w:rFonts w:eastAsia="Times New Roman" w:cs="Arial"/>
                <w:sz w:val="20"/>
                <w:szCs w:val="20"/>
              </w:rPr>
              <w:t xml:space="preserve"> sex*</w:t>
            </w:r>
          </w:p>
          <w:p w14:paraId="005AF49F"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 xml:space="preserve">Consider </w:t>
            </w:r>
            <w:proofErr w:type="spellStart"/>
            <w:r w:rsidRPr="00D3066F">
              <w:rPr>
                <w:rFonts w:eastAsia="Times New Roman" w:cs="Arial"/>
                <w:sz w:val="20"/>
                <w:szCs w:val="20"/>
              </w:rPr>
              <w:t>PrEP</w:t>
            </w:r>
            <w:proofErr w:type="spellEnd"/>
            <w:r w:rsidRPr="00D3066F">
              <w:rPr>
                <w:rFonts w:eastAsia="Times New Roman" w:cs="Arial"/>
                <w:sz w:val="20"/>
                <w:szCs w:val="20"/>
              </w:rPr>
              <w:t xml:space="preserve"> if female not on AR</w:t>
            </w:r>
            <w:r w:rsidR="008C4A85">
              <w:rPr>
                <w:rFonts w:eastAsia="Times New Roman" w:cs="Arial"/>
                <w:sz w:val="20"/>
                <w:szCs w:val="20"/>
              </w:rPr>
              <w:t>Vs</w:t>
            </w:r>
            <w:r w:rsidRPr="00D3066F">
              <w:rPr>
                <w:rFonts w:eastAsia="Times New Roman" w:cs="Arial"/>
                <w:sz w:val="20"/>
                <w:szCs w:val="20"/>
              </w:rPr>
              <w:t xml:space="preserve"> &gt; 6 months and viral load</w:t>
            </w:r>
            <w:r w:rsidR="00693F06">
              <w:rPr>
                <w:rFonts w:eastAsia="Times New Roman" w:cs="Arial"/>
                <w:sz w:val="20"/>
                <w:szCs w:val="20"/>
              </w:rPr>
              <w:t xml:space="preserve"> </w:t>
            </w:r>
            <w:r w:rsidRPr="00D3066F">
              <w:rPr>
                <w:rFonts w:eastAsia="Times New Roman" w:cstheme="minorHAnsi"/>
                <w:sz w:val="20"/>
                <w:szCs w:val="20"/>
              </w:rPr>
              <w:t>&gt;200 copies/ml</w:t>
            </w:r>
          </w:p>
          <w:p w14:paraId="3C6734FB" w14:textId="77777777" w:rsidR="00D3066F" w:rsidRPr="00D3066F" w:rsidRDefault="00D3066F" w:rsidP="005533EC">
            <w:pPr>
              <w:spacing w:line="240" w:lineRule="auto"/>
              <w:rPr>
                <w:rFonts w:eastAsia="Times New Roman" w:cs="Arial"/>
                <w:sz w:val="20"/>
                <w:szCs w:val="20"/>
              </w:rPr>
            </w:pPr>
          </w:p>
          <w:p w14:paraId="5E684405" w14:textId="77777777" w:rsidR="00D3066F" w:rsidRPr="00D3066F" w:rsidRDefault="00D3066F" w:rsidP="005533EC">
            <w:pPr>
              <w:spacing w:line="240" w:lineRule="auto"/>
              <w:rPr>
                <w:rFonts w:eastAsia="Times New Roman" w:cs="Arial"/>
                <w:sz w:val="20"/>
                <w:szCs w:val="20"/>
              </w:rPr>
            </w:pPr>
            <w:r w:rsidRPr="00D3066F">
              <w:rPr>
                <w:rFonts w:eastAsia="Times New Roman" w:cs="Arial"/>
                <w:sz w:val="20"/>
                <w:szCs w:val="20"/>
              </w:rPr>
              <w:t>Infertility an issue</w:t>
            </w:r>
          </w:p>
          <w:p w14:paraId="61065CF0" w14:textId="77777777" w:rsidR="00D3066F" w:rsidRPr="00D3066F" w:rsidRDefault="00D3066F" w:rsidP="0013096F">
            <w:pPr>
              <w:pStyle w:val="ListParagraph"/>
              <w:numPr>
                <w:ilvl w:val="0"/>
                <w:numId w:val="50"/>
              </w:numPr>
              <w:spacing w:line="240" w:lineRule="auto"/>
              <w:rPr>
                <w:rFonts w:eastAsia="Times New Roman" w:cs="Arial"/>
                <w:sz w:val="20"/>
                <w:szCs w:val="20"/>
              </w:rPr>
            </w:pPr>
            <w:r>
              <w:rPr>
                <w:rFonts w:eastAsia="Times New Roman" w:cs="Arial"/>
                <w:sz w:val="20"/>
                <w:szCs w:val="20"/>
              </w:rPr>
              <w:t>S</w:t>
            </w:r>
            <w:r w:rsidRPr="00D3066F">
              <w:rPr>
                <w:rFonts w:eastAsia="Times New Roman" w:cs="Arial"/>
                <w:sz w:val="20"/>
                <w:szCs w:val="20"/>
              </w:rPr>
              <w:t>perm washing</w:t>
            </w:r>
          </w:p>
          <w:p w14:paraId="4C285D52" w14:textId="77777777" w:rsidR="00D3066F" w:rsidRPr="00D3066F" w:rsidRDefault="00D3066F"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IUI/IVF/ICSI</w:t>
            </w:r>
          </w:p>
          <w:p w14:paraId="4390EF7A" w14:textId="77777777" w:rsidR="00D3066F" w:rsidRPr="00D3066F" w:rsidRDefault="00D3066F" w:rsidP="0013096F">
            <w:pPr>
              <w:pStyle w:val="ListParagraph"/>
              <w:numPr>
                <w:ilvl w:val="0"/>
                <w:numId w:val="50"/>
              </w:numPr>
              <w:spacing w:line="240" w:lineRule="auto"/>
              <w:rPr>
                <w:rFonts w:eastAsia="Times New Roman" w:cs="Arial"/>
                <w:sz w:val="20"/>
                <w:szCs w:val="20"/>
              </w:rPr>
            </w:pPr>
            <w:r>
              <w:rPr>
                <w:rFonts w:eastAsia="Times New Roman" w:cs="Arial"/>
                <w:sz w:val="20"/>
                <w:szCs w:val="20"/>
              </w:rPr>
              <w:t>D</w:t>
            </w:r>
            <w:r w:rsidRPr="00D3066F">
              <w:rPr>
                <w:rFonts w:eastAsia="Times New Roman" w:cs="Arial"/>
                <w:sz w:val="20"/>
                <w:szCs w:val="20"/>
              </w:rPr>
              <w:t>onor sperm</w:t>
            </w:r>
          </w:p>
          <w:p w14:paraId="2A3FE93F" w14:textId="77777777" w:rsidR="00D3066F" w:rsidRDefault="00D3066F" w:rsidP="0013096F">
            <w:pPr>
              <w:pStyle w:val="ListParagraph"/>
              <w:numPr>
                <w:ilvl w:val="0"/>
                <w:numId w:val="50"/>
              </w:numPr>
              <w:spacing w:line="240" w:lineRule="auto"/>
            </w:pPr>
            <w:r w:rsidRPr="00D3066F">
              <w:rPr>
                <w:rFonts w:eastAsia="Times New Roman" w:cs="Arial"/>
                <w:sz w:val="20"/>
                <w:szCs w:val="20"/>
              </w:rPr>
              <w:t>Adoption</w:t>
            </w:r>
          </w:p>
        </w:tc>
        <w:tc>
          <w:tcPr>
            <w:tcW w:w="3117" w:type="dxa"/>
            <w:shd w:val="clear" w:color="auto" w:fill="auto"/>
          </w:tcPr>
          <w:p w14:paraId="70E3EC20" w14:textId="77777777" w:rsidR="00693F06" w:rsidRPr="00D3066F" w:rsidRDefault="00693F06"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Antiretroviral therapy</w:t>
            </w:r>
          </w:p>
          <w:p w14:paraId="72E68A72" w14:textId="77777777" w:rsidR="00693F06" w:rsidRPr="00D3066F" w:rsidRDefault="00693F06"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Undetectable viral load</w:t>
            </w:r>
            <w:r>
              <w:rPr>
                <w:rFonts w:eastAsia="Times New Roman" w:cs="Arial"/>
                <w:sz w:val="20"/>
                <w:szCs w:val="20"/>
              </w:rPr>
              <w:t xml:space="preserve"> </w:t>
            </w:r>
            <w:r w:rsidRPr="00D3066F">
              <w:rPr>
                <w:sz w:val="20"/>
                <w:szCs w:val="20"/>
              </w:rPr>
              <w:t>&lt;200 copies/ml</w:t>
            </w:r>
          </w:p>
          <w:p w14:paraId="115A3D50" w14:textId="77777777" w:rsidR="00693F06" w:rsidRPr="00D3066F" w:rsidRDefault="00693F06" w:rsidP="005533EC">
            <w:pPr>
              <w:spacing w:line="240" w:lineRule="auto"/>
              <w:ind w:left="360"/>
              <w:rPr>
                <w:rFonts w:eastAsia="Times New Roman" w:cs="Arial"/>
                <w:sz w:val="20"/>
                <w:szCs w:val="20"/>
              </w:rPr>
            </w:pPr>
          </w:p>
          <w:p w14:paraId="4DEEF051" w14:textId="77777777" w:rsidR="00693F06" w:rsidRPr="00D3066F" w:rsidRDefault="00693F06" w:rsidP="005533EC">
            <w:pPr>
              <w:spacing w:line="240" w:lineRule="auto"/>
              <w:rPr>
                <w:rFonts w:eastAsia="Times New Roman" w:cs="Arial"/>
                <w:sz w:val="20"/>
                <w:szCs w:val="20"/>
              </w:rPr>
            </w:pPr>
            <w:r>
              <w:rPr>
                <w:rFonts w:eastAsia="Times New Roman" w:cs="Arial"/>
                <w:sz w:val="20"/>
                <w:szCs w:val="20"/>
              </w:rPr>
              <w:t>F</w:t>
            </w:r>
            <w:r w:rsidRPr="00D3066F">
              <w:rPr>
                <w:rFonts w:eastAsia="Times New Roman" w:cs="Arial"/>
                <w:sz w:val="20"/>
                <w:szCs w:val="20"/>
              </w:rPr>
              <w:t xml:space="preserve">ertility not an issue </w:t>
            </w:r>
          </w:p>
          <w:p w14:paraId="62862D7D" w14:textId="77777777" w:rsidR="00693F06" w:rsidRPr="00D3066F" w:rsidRDefault="00693F06" w:rsidP="0013096F">
            <w:pPr>
              <w:pStyle w:val="ListParagraph"/>
              <w:numPr>
                <w:ilvl w:val="0"/>
                <w:numId w:val="50"/>
              </w:numPr>
              <w:spacing w:line="240" w:lineRule="auto"/>
              <w:rPr>
                <w:rFonts w:eastAsia="Times New Roman" w:cs="Arial"/>
                <w:sz w:val="20"/>
                <w:szCs w:val="20"/>
              </w:rPr>
            </w:pPr>
            <w:proofErr w:type="spellStart"/>
            <w:r w:rsidRPr="00D3066F">
              <w:rPr>
                <w:rFonts w:eastAsia="Times New Roman" w:cs="Arial"/>
                <w:sz w:val="20"/>
                <w:szCs w:val="20"/>
              </w:rPr>
              <w:t>Condomless</w:t>
            </w:r>
            <w:proofErr w:type="spellEnd"/>
            <w:r w:rsidRPr="00D3066F">
              <w:rPr>
                <w:rFonts w:eastAsia="Times New Roman" w:cs="Arial"/>
                <w:sz w:val="20"/>
                <w:szCs w:val="20"/>
              </w:rPr>
              <w:t xml:space="preserve"> sex</w:t>
            </w:r>
          </w:p>
          <w:p w14:paraId="508BFAFC" w14:textId="77777777" w:rsidR="00693F06" w:rsidRPr="00D3066F" w:rsidRDefault="00693F06"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Timed</w:t>
            </w:r>
            <w:r>
              <w:rPr>
                <w:rFonts w:eastAsia="Times New Roman" w:cs="Arial"/>
                <w:sz w:val="20"/>
                <w:szCs w:val="20"/>
              </w:rPr>
              <w:t xml:space="preserve"> </w:t>
            </w:r>
            <w:proofErr w:type="spellStart"/>
            <w:r>
              <w:rPr>
                <w:rFonts w:eastAsia="Times New Roman" w:cs="Arial"/>
                <w:sz w:val="20"/>
                <w:szCs w:val="20"/>
              </w:rPr>
              <w:t>c</w:t>
            </w:r>
            <w:r w:rsidRPr="00D3066F">
              <w:rPr>
                <w:rFonts w:eastAsia="Times New Roman" w:cs="Arial"/>
                <w:sz w:val="20"/>
                <w:szCs w:val="20"/>
              </w:rPr>
              <w:t>ondomless</w:t>
            </w:r>
            <w:proofErr w:type="spellEnd"/>
            <w:r w:rsidRPr="00D3066F">
              <w:rPr>
                <w:rFonts w:eastAsia="Times New Roman" w:cs="Arial"/>
                <w:sz w:val="20"/>
                <w:szCs w:val="20"/>
              </w:rPr>
              <w:t xml:space="preserve"> sex*</w:t>
            </w:r>
          </w:p>
          <w:p w14:paraId="252888F0" w14:textId="77777777" w:rsidR="00693F06" w:rsidRPr="00D3066F" w:rsidRDefault="00693F06" w:rsidP="005533EC">
            <w:pPr>
              <w:spacing w:line="240" w:lineRule="auto"/>
              <w:rPr>
                <w:rFonts w:eastAsia="Times New Roman" w:cs="Arial"/>
                <w:sz w:val="20"/>
                <w:szCs w:val="20"/>
              </w:rPr>
            </w:pPr>
          </w:p>
          <w:p w14:paraId="1F1A2E8A" w14:textId="77777777" w:rsidR="00693F06" w:rsidRPr="00D3066F" w:rsidRDefault="00693F06" w:rsidP="005533EC">
            <w:pPr>
              <w:spacing w:line="240" w:lineRule="auto"/>
              <w:rPr>
                <w:rFonts w:eastAsia="Times New Roman" w:cs="Arial"/>
                <w:sz w:val="20"/>
                <w:szCs w:val="20"/>
              </w:rPr>
            </w:pPr>
            <w:r w:rsidRPr="00D3066F">
              <w:rPr>
                <w:rFonts w:eastAsia="Times New Roman" w:cs="Arial"/>
                <w:sz w:val="20"/>
                <w:szCs w:val="20"/>
              </w:rPr>
              <w:t>Infertility an issue</w:t>
            </w:r>
          </w:p>
          <w:p w14:paraId="4A782552" w14:textId="77777777" w:rsidR="00693F06" w:rsidRPr="00D3066F" w:rsidRDefault="00693F06" w:rsidP="0013096F">
            <w:pPr>
              <w:pStyle w:val="ListParagraph"/>
              <w:numPr>
                <w:ilvl w:val="0"/>
                <w:numId w:val="50"/>
              </w:numPr>
              <w:spacing w:line="240" w:lineRule="auto"/>
              <w:rPr>
                <w:rFonts w:eastAsia="Times New Roman" w:cs="Arial"/>
                <w:sz w:val="20"/>
                <w:szCs w:val="20"/>
              </w:rPr>
            </w:pPr>
            <w:r>
              <w:rPr>
                <w:rFonts w:eastAsia="Times New Roman" w:cs="Arial"/>
                <w:sz w:val="20"/>
                <w:szCs w:val="20"/>
              </w:rPr>
              <w:t>S</w:t>
            </w:r>
            <w:r w:rsidRPr="00D3066F">
              <w:rPr>
                <w:rFonts w:eastAsia="Times New Roman" w:cs="Arial"/>
                <w:sz w:val="20"/>
                <w:szCs w:val="20"/>
              </w:rPr>
              <w:t>perm washing</w:t>
            </w:r>
          </w:p>
          <w:p w14:paraId="7E3C95AC" w14:textId="77777777" w:rsidR="00693F06" w:rsidRPr="00D3066F" w:rsidRDefault="00693F06" w:rsidP="0013096F">
            <w:pPr>
              <w:pStyle w:val="ListParagraph"/>
              <w:numPr>
                <w:ilvl w:val="0"/>
                <w:numId w:val="50"/>
              </w:numPr>
              <w:spacing w:line="240" w:lineRule="auto"/>
              <w:rPr>
                <w:rFonts w:eastAsia="Times New Roman" w:cs="Arial"/>
                <w:sz w:val="20"/>
                <w:szCs w:val="20"/>
              </w:rPr>
            </w:pPr>
            <w:r w:rsidRPr="00D3066F">
              <w:rPr>
                <w:rFonts w:eastAsia="Times New Roman" w:cs="Arial"/>
                <w:sz w:val="20"/>
                <w:szCs w:val="20"/>
              </w:rPr>
              <w:t>IUI/IVF/ICSI</w:t>
            </w:r>
          </w:p>
          <w:p w14:paraId="7546F459" w14:textId="77777777" w:rsidR="00693F06" w:rsidRDefault="00693F06" w:rsidP="0013096F">
            <w:pPr>
              <w:pStyle w:val="ListParagraph"/>
              <w:numPr>
                <w:ilvl w:val="0"/>
                <w:numId w:val="50"/>
              </w:numPr>
              <w:spacing w:line="240" w:lineRule="auto"/>
              <w:rPr>
                <w:rFonts w:eastAsia="Times New Roman" w:cs="Arial"/>
                <w:sz w:val="20"/>
                <w:szCs w:val="20"/>
              </w:rPr>
            </w:pPr>
            <w:r>
              <w:rPr>
                <w:rFonts w:eastAsia="Times New Roman" w:cs="Arial"/>
                <w:sz w:val="20"/>
                <w:szCs w:val="20"/>
              </w:rPr>
              <w:t>D</w:t>
            </w:r>
            <w:r w:rsidRPr="00D3066F">
              <w:rPr>
                <w:rFonts w:eastAsia="Times New Roman" w:cs="Arial"/>
                <w:sz w:val="20"/>
                <w:szCs w:val="20"/>
              </w:rPr>
              <w:t>onor sperm</w:t>
            </w:r>
          </w:p>
          <w:p w14:paraId="3E18E6C1" w14:textId="77777777" w:rsidR="00D3066F" w:rsidRPr="00693F06" w:rsidRDefault="00693F06" w:rsidP="0013096F">
            <w:pPr>
              <w:pStyle w:val="ListParagraph"/>
              <w:numPr>
                <w:ilvl w:val="0"/>
                <w:numId w:val="50"/>
              </w:numPr>
              <w:spacing w:line="240" w:lineRule="auto"/>
              <w:rPr>
                <w:rFonts w:eastAsia="Times New Roman" w:cs="Arial"/>
                <w:sz w:val="20"/>
                <w:szCs w:val="20"/>
              </w:rPr>
            </w:pPr>
            <w:r w:rsidRPr="00693F06">
              <w:rPr>
                <w:rFonts w:eastAsia="Times New Roman" w:cs="Arial"/>
                <w:sz w:val="20"/>
                <w:szCs w:val="20"/>
              </w:rPr>
              <w:t>Adoption</w:t>
            </w:r>
          </w:p>
        </w:tc>
      </w:tr>
      <w:tr w:rsidR="00693F06" w:rsidRPr="00693F06" w14:paraId="7329E665" w14:textId="77777777" w:rsidTr="005533EC">
        <w:tc>
          <w:tcPr>
            <w:tcW w:w="9350" w:type="dxa"/>
            <w:gridSpan w:val="3"/>
          </w:tcPr>
          <w:p w14:paraId="6905142C" w14:textId="77777777" w:rsidR="00693F06" w:rsidRPr="00693F06" w:rsidRDefault="00693F06" w:rsidP="00693F06">
            <w:pPr>
              <w:jc w:val="both"/>
              <w:rPr>
                <w:sz w:val="16"/>
                <w:szCs w:val="16"/>
              </w:rPr>
            </w:pPr>
            <w:r w:rsidRPr="00693F06">
              <w:rPr>
                <w:sz w:val="16"/>
                <w:szCs w:val="16"/>
              </w:rPr>
              <w:t xml:space="preserve">* Timed </w:t>
            </w:r>
            <w:proofErr w:type="spellStart"/>
            <w:r w:rsidRPr="00693F06">
              <w:rPr>
                <w:sz w:val="16"/>
                <w:szCs w:val="16"/>
              </w:rPr>
              <w:t>condomless</w:t>
            </w:r>
            <w:proofErr w:type="spellEnd"/>
            <w:r w:rsidRPr="00693F06">
              <w:rPr>
                <w:sz w:val="16"/>
                <w:szCs w:val="16"/>
              </w:rPr>
              <w:t xml:space="preserve"> </w:t>
            </w:r>
            <w:r>
              <w:rPr>
                <w:sz w:val="16"/>
                <w:szCs w:val="16"/>
              </w:rPr>
              <w:t>s</w:t>
            </w:r>
            <w:r w:rsidRPr="00693F06">
              <w:rPr>
                <w:sz w:val="16"/>
                <w:szCs w:val="16"/>
              </w:rPr>
              <w:t>ex is recommended if:</w:t>
            </w:r>
          </w:p>
          <w:p w14:paraId="02E3DCA4" w14:textId="77777777" w:rsidR="00693F06" w:rsidRPr="00693F06" w:rsidRDefault="00693F06" w:rsidP="0013096F">
            <w:pPr>
              <w:pStyle w:val="ListParagraph"/>
              <w:numPr>
                <w:ilvl w:val="0"/>
                <w:numId w:val="49"/>
              </w:numPr>
              <w:ind w:left="714" w:hanging="357"/>
              <w:jc w:val="both"/>
              <w:rPr>
                <w:b/>
                <w:sz w:val="16"/>
                <w:szCs w:val="16"/>
              </w:rPr>
            </w:pPr>
            <w:r w:rsidRPr="00693F06">
              <w:rPr>
                <w:sz w:val="16"/>
                <w:szCs w:val="16"/>
              </w:rPr>
              <w:t>Positive partner(s) not confirmed VL &lt;200 copies/ml</w:t>
            </w:r>
          </w:p>
          <w:p w14:paraId="7A942E55" w14:textId="77777777" w:rsidR="00693F06" w:rsidRPr="00693F06" w:rsidRDefault="00693F06" w:rsidP="0013096F">
            <w:pPr>
              <w:pStyle w:val="ListParagraph"/>
              <w:numPr>
                <w:ilvl w:val="0"/>
                <w:numId w:val="49"/>
              </w:numPr>
              <w:ind w:left="714" w:hanging="357"/>
              <w:jc w:val="both"/>
              <w:rPr>
                <w:b/>
                <w:sz w:val="16"/>
                <w:szCs w:val="16"/>
              </w:rPr>
            </w:pPr>
            <w:r w:rsidRPr="00693F06">
              <w:rPr>
                <w:sz w:val="16"/>
                <w:szCs w:val="16"/>
              </w:rPr>
              <w:t>Viral load monitoring available</w:t>
            </w:r>
          </w:p>
          <w:p w14:paraId="21C259E9" w14:textId="77777777" w:rsidR="00693F06" w:rsidRPr="00693F06" w:rsidRDefault="00693F06" w:rsidP="0013096F">
            <w:pPr>
              <w:pStyle w:val="ListParagraph"/>
              <w:numPr>
                <w:ilvl w:val="0"/>
                <w:numId w:val="49"/>
              </w:numPr>
              <w:ind w:left="714" w:hanging="357"/>
              <w:jc w:val="both"/>
              <w:rPr>
                <w:b/>
                <w:sz w:val="16"/>
                <w:szCs w:val="16"/>
              </w:rPr>
            </w:pPr>
            <w:r w:rsidRPr="00693F06">
              <w:rPr>
                <w:sz w:val="16"/>
                <w:szCs w:val="16"/>
              </w:rPr>
              <w:t>Client preference</w:t>
            </w:r>
          </w:p>
          <w:p w14:paraId="380000C2" w14:textId="77777777" w:rsidR="00693F06" w:rsidRPr="00693F06" w:rsidRDefault="00693F06" w:rsidP="0013096F">
            <w:pPr>
              <w:pStyle w:val="ListParagraph"/>
              <w:numPr>
                <w:ilvl w:val="0"/>
                <w:numId w:val="49"/>
              </w:numPr>
              <w:ind w:left="714" w:hanging="357"/>
              <w:jc w:val="both"/>
              <w:rPr>
                <w:b/>
                <w:sz w:val="16"/>
                <w:szCs w:val="16"/>
              </w:rPr>
            </w:pPr>
            <w:r w:rsidRPr="00693F06">
              <w:rPr>
                <w:sz w:val="16"/>
                <w:szCs w:val="16"/>
              </w:rPr>
              <w:t>No STI’s</w:t>
            </w:r>
          </w:p>
        </w:tc>
      </w:tr>
    </w:tbl>
    <w:p w14:paraId="29789B51" w14:textId="77777777" w:rsidR="00D3066F" w:rsidRDefault="00D3066F" w:rsidP="00D3066F"/>
    <w:p w14:paraId="12EB3830" w14:textId="77777777" w:rsidR="005533EC" w:rsidRDefault="005533EC" w:rsidP="005533EC">
      <w:pPr>
        <w:pStyle w:val="Heading2"/>
      </w:pPr>
      <w:bookmarkStart w:id="108" w:name="_Toc12031784"/>
      <w:r>
        <w:t>Fertility treatment for single person or LGBT</w:t>
      </w:r>
      <w:r w:rsidR="00AA5391">
        <w:t>Q</w:t>
      </w:r>
      <w:r>
        <w:t>I</w:t>
      </w:r>
      <w:bookmarkEnd w:id="108"/>
    </w:p>
    <w:p w14:paraId="64D74108" w14:textId="77777777" w:rsidR="005533EC" w:rsidRDefault="004B7852" w:rsidP="005533EC">
      <w:r w:rsidRPr="005533EC">
        <w:rPr>
          <w:noProof/>
          <w:lang w:val="en-ZA" w:eastAsia="en-ZA"/>
        </w:rPr>
        <w:drawing>
          <wp:anchor distT="0" distB="0" distL="114300" distR="114300" simplePos="0" relativeHeight="251680768" behindDoc="0" locked="0" layoutInCell="1" allowOverlap="1" wp14:anchorId="08E0313E" wp14:editId="1BCDD6EA">
            <wp:simplePos x="0" y="0"/>
            <wp:positionH relativeFrom="column">
              <wp:posOffset>-8617</wp:posOffset>
            </wp:positionH>
            <wp:positionV relativeFrom="paragraph">
              <wp:posOffset>96520</wp:posOffset>
            </wp:positionV>
            <wp:extent cx="2898170" cy="2380172"/>
            <wp:effectExtent l="12700" t="12700" r="10160" b="7620"/>
            <wp:wrapSquare wrapText="bothSides"/>
            <wp:docPr id="16429" name="Picture 16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898170" cy="2380172"/>
                    </a:xfrm>
                    <a:prstGeom prst="rect">
                      <a:avLst/>
                    </a:prstGeom>
                    <a:ln>
                      <a:solidFill>
                        <a:schemeClr val="bg2"/>
                      </a:solidFill>
                    </a:ln>
                  </pic:spPr>
                </pic:pic>
              </a:graphicData>
            </a:graphic>
            <wp14:sizeRelH relativeFrom="page">
              <wp14:pctWidth>0</wp14:pctWidth>
            </wp14:sizeRelH>
            <wp14:sizeRelV relativeFrom="page">
              <wp14:pctHeight>0</wp14:pctHeight>
            </wp14:sizeRelV>
          </wp:anchor>
        </w:drawing>
      </w:r>
    </w:p>
    <w:p w14:paraId="30E6C791" w14:textId="77777777" w:rsidR="005533EC" w:rsidRDefault="005533EC" w:rsidP="005533EC">
      <w:r>
        <w:t xml:space="preserve">Single persons and the LBGTI community should be free to exercise their sexual and reproductive rights and desire to build a family. Service provision should be non-judgemental, supportive, and understanding. When seeking fertility treatment, they should have access to the full range of investigations and treatment. Treatment options should be discussed with the healthcare provider and should be individualised. </w:t>
      </w:r>
      <w:r w:rsidR="00A5215D">
        <w:fldChar w:fldCharType="begin"/>
      </w:r>
      <w:r w:rsidR="00A5215D">
        <w:instrText xml:space="preserve"> REF _Ref4654162 \h </w:instrText>
      </w:r>
      <w:r w:rsidR="00A5215D">
        <w:fldChar w:fldCharType="separate"/>
      </w:r>
      <w:r w:rsidR="006B4658">
        <w:t xml:space="preserve">Figure </w:t>
      </w:r>
      <w:r w:rsidR="006B4658">
        <w:rPr>
          <w:noProof/>
        </w:rPr>
        <w:t>10</w:t>
      </w:r>
      <w:r w:rsidR="00A5215D">
        <w:fldChar w:fldCharType="end"/>
      </w:r>
      <w:r>
        <w:t xml:space="preserve"> depicts the standard of care to be provided</w:t>
      </w:r>
      <w:r w:rsidR="00A5215D">
        <w:t xml:space="preserve">. </w:t>
      </w:r>
    </w:p>
    <w:p w14:paraId="2082E297" w14:textId="77777777" w:rsidR="00A5215D" w:rsidRDefault="00A5215D" w:rsidP="005533EC"/>
    <w:p w14:paraId="583B7752" w14:textId="77777777" w:rsidR="00974131" w:rsidRDefault="00974131">
      <w:pPr>
        <w:spacing w:line="240" w:lineRule="auto"/>
        <w:rPr>
          <w:rFonts w:eastAsiaTheme="majorEastAsia" w:cstheme="minorHAnsi"/>
          <w:b/>
          <w:color w:val="009051"/>
          <w:szCs w:val="22"/>
        </w:rPr>
      </w:pPr>
    </w:p>
    <w:p w14:paraId="7C5D7507" w14:textId="77777777" w:rsidR="00D3066F" w:rsidRPr="00F97773" w:rsidRDefault="00D3066F">
      <w:pPr>
        <w:spacing w:line="240" w:lineRule="auto"/>
        <w:rPr>
          <w:rFonts w:eastAsiaTheme="majorEastAsia" w:cstheme="minorHAnsi"/>
          <w:b/>
          <w:color w:val="009051"/>
          <w:szCs w:val="22"/>
        </w:rPr>
      </w:pPr>
    </w:p>
    <w:p w14:paraId="285F917E" w14:textId="77777777" w:rsidR="004B7852" w:rsidRDefault="00A5215D" w:rsidP="004B7852">
      <w:pPr>
        <w:pStyle w:val="Caption"/>
      </w:pPr>
      <w:bookmarkStart w:id="109" w:name="_Ref4654162"/>
      <w:bookmarkStart w:id="110" w:name="_Toc12031806"/>
      <w:r>
        <w:t xml:space="preserve">Figure </w:t>
      </w:r>
      <w:r>
        <w:fldChar w:fldCharType="begin"/>
      </w:r>
      <w:r>
        <w:instrText xml:space="preserve"> SEQ Figure \* ARABIC </w:instrText>
      </w:r>
      <w:r>
        <w:fldChar w:fldCharType="separate"/>
      </w:r>
      <w:r w:rsidR="006B4658">
        <w:rPr>
          <w:noProof/>
        </w:rPr>
        <w:t>10</w:t>
      </w:r>
      <w:r>
        <w:fldChar w:fldCharType="end"/>
      </w:r>
      <w:bookmarkEnd w:id="109"/>
      <w:r>
        <w:t>. Standard of care for single and LGBT</w:t>
      </w:r>
      <w:r w:rsidR="00EC2083">
        <w:t>Q</w:t>
      </w:r>
      <w:r>
        <w:t>I persons</w:t>
      </w:r>
      <w:bookmarkEnd w:id="110"/>
    </w:p>
    <w:p w14:paraId="755D63AA" w14:textId="77777777" w:rsidR="00A5215D" w:rsidRDefault="00A5215D" w:rsidP="00A5215D">
      <w:pPr>
        <w:pStyle w:val="Heading2"/>
      </w:pPr>
      <w:bookmarkStart w:id="111" w:name="_Toc12031785"/>
      <w:r>
        <w:t>Fertility treatment for the medically complicated persons</w:t>
      </w:r>
      <w:bookmarkEnd w:id="111"/>
    </w:p>
    <w:p w14:paraId="1AC5693F" w14:textId="77777777" w:rsidR="00A5215D" w:rsidRDefault="00A5215D" w:rsidP="00A5215D"/>
    <w:p w14:paraId="22634C5D" w14:textId="77777777" w:rsidR="00A5215D" w:rsidRDefault="00A5215D" w:rsidP="00A5215D">
      <w:r>
        <w:t xml:space="preserve">Persons with medical conditions seeking ART should be managed by a multidisciplinary team comprising of a reproductive medicine specialist, physician, </w:t>
      </w:r>
      <w:proofErr w:type="spellStart"/>
      <w:r>
        <w:t>feto</w:t>
      </w:r>
      <w:proofErr w:type="spellEnd"/>
      <w:r>
        <w:t xml:space="preserve">-maternal specialists, and specialists in the medical condition. Important issues to be taken into consideration are; the effects of pregnancy on the disease, </w:t>
      </w:r>
      <w:r>
        <w:lastRenderedPageBreak/>
        <w:t>the effects of the disease on the pregnancy, effects of the disease on reproduction, and the effects of ART on the disease. All persons with medical diseases should be optimised before initiating ART. The following are a list of disorders that require assessment and optimisation before ART:</w:t>
      </w:r>
    </w:p>
    <w:p w14:paraId="56754148" w14:textId="77777777" w:rsidR="00A5215D" w:rsidRDefault="00A5215D" w:rsidP="0013096F">
      <w:pPr>
        <w:pStyle w:val="ListParagraph"/>
        <w:numPr>
          <w:ilvl w:val="0"/>
          <w:numId w:val="51"/>
        </w:numPr>
      </w:pPr>
      <w:r>
        <w:t>Hypertension</w:t>
      </w:r>
    </w:p>
    <w:p w14:paraId="6B565B84" w14:textId="77777777" w:rsidR="00A5215D" w:rsidRDefault="00A5215D" w:rsidP="0013096F">
      <w:pPr>
        <w:pStyle w:val="ListParagraph"/>
        <w:numPr>
          <w:ilvl w:val="0"/>
          <w:numId w:val="51"/>
        </w:numPr>
      </w:pPr>
      <w:r>
        <w:t>Cardiac Diseases</w:t>
      </w:r>
    </w:p>
    <w:p w14:paraId="6B01DA86" w14:textId="77777777" w:rsidR="00A5215D" w:rsidRPr="009A3958" w:rsidRDefault="00A5215D" w:rsidP="0013096F">
      <w:pPr>
        <w:pStyle w:val="ListParagraph"/>
        <w:numPr>
          <w:ilvl w:val="0"/>
          <w:numId w:val="51"/>
        </w:numPr>
      </w:pPr>
      <w:r>
        <w:t>Renal Failure and renal transplant</w:t>
      </w:r>
    </w:p>
    <w:p w14:paraId="41294562" w14:textId="77777777" w:rsidR="00A5215D" w:rsidRPr="00BD6F48" w:rsidRDefault="00A5215D" w:rsidP="0013096F">
      <w:pPr>
        <w:pStyle w:val="ListParagraph"/>
        <w:numPr>
          <w:ilvl w:val="0"/>
          <w:numId w:val="51"/>
        </w:numPr>
      </w:pPr>
      <w:r>
        <w:t>Endocrinopathies; d</w:t>
      </w:r>
      <w:r w:rsidRPr="00BD6F48">
        <w:t>iabetes Mellitus</w:t>
      </w:r>
      <w:r>
        <w:t>, h</w:t>
      </w:r>
      <w:r w:rsidRPr="00BD6F48">
        <w:t>yperprolactinaemia</w:t>
      </w:r>
      <w:r>
        <w:t xml:space="preserve"> and t</w:t>
      </w:r>
      <w:r w:rsidRPr="00BD6F48">
        <w:t>hyroid diseases</w:t>
      </w:r>
    </w:p>
    <w:p w14:paraId="6757A06F" w14:textId="77777777" w:rsidR="00A5215D" w:rsidRDefault="00A5215D" w:rsidP="0013096F">
      <w:pPr>
        <w:pStyle w:val="ListParagraph"/>
        <w:numPr>
          <w:ilvl w:val="0"/>
          <w:numId w:val="51"/>
        </w:numPr>
      </w:pPr>
      <w:r>
        <w:t>Epilepsy</w:t>
      </w:r>
    </w:p>
    <w:p w14:paraId="27B2A861" w14:textId="77777777" w:rsidR="00A5215D" w:rsidRDefault="00A5215D" w:rsidP="0013096F">
      <w:pPr>
        <w:pStyle w:val="ListParagraph"/>
        <w:numPr>
          <w:ilvl w:val="0"/>
          <w:numId w:val="51"/>
        </w:numPr>
      </w:pPr>
      <w:r>
        <w:t>Autoimmune disorders</w:t>
      </w:r>
    </w:p>
    <w:p w14:paraId="0BF253DA" w14:textId="77777777" w:rsidR="00A5215D" w:rsidRPr="009A3958" w:rsidRDefault="00A5215D" w:rsidP="0013096F">
      <w:pPr>
        <w:pStyle w:val="ListParagraph"/>
        <w:numPr>
          <w:ilvl w:val="0"/>
          <w:numId w:val="51"/>
        </w:numPr>
      </w:pPr>
      <w:r>
        <w:t>Thrombo-embolic disorders</w:t>
      </w:r>
    </w:p>
    <w:p w14:paraId="6A879807" w14:textId="77777777" w:rsidR="00A5215D" w:rsidRDefault="00A5215D" w:rsidP="0013096F">
      <w:pPr>
        <w:pStyle w:val="ListParagraph"/>
        <w:numPr>
          <w:ilvl w:val="0"/>
          <w:numId w:val="51"/>
        </w:numPr>
      </w:pPr>
      <w:r>
        <w:t>Obesity</w:t>
      </w:r>
    </w:p>
    <w:p w14:paraId="6EE02978" w14:textId="77777777" w:rsidR="00A5215D" w:rsidRDefault="00A5215D" w:rsidP="0013096F">
      <w:pPr>
        <w:pStyle w:val="ListParagraph"/>
        <w:numPr>
          <w:ilvl w:val="0"/>
          <w:numId w:val="51"/>
        </w:numPr>
      </w:pPr>
      <w:r>
        <w:t>Cancer</w:t>
      </w:r>
    </w:p>
    <w:p w14:paraId="28A3D423" w14:textId="77777777" w:rsidR="00A5215D" w:rsidRDefault="00A5215D" w:rsidP="00A5215D"/>
    <w:p w14:paraId="300DF9CA" w14:textId="77777777" w:rsidR="00A5215D" w:rsidRPr="00875E0C" w:rsidRDefault="00A5215D" w:rsidP="00A5215D">
      <w:pPr>
        <w:pStyle w:val="ListParagraph"/>
        <w:ind w:left="0"/>
      </w:pPr>
      <w:r>
        <w:rPr>
          <w:noProof/>
          <w:lang w:val="en-ZA" w:eastAsia="en-ZA"/>
        </w:rPr>
        <mc:AlternateContent>
          <mc:Choice Requires="wps">
            <w:drawing>
              <wp:inline distT="0" distB="0" distL="0" distR="0" wp14:anchorId="42BA9C1C" wp14:editId="0C03B47E">
                <wp:extent cx="5870217" cy="1828800"/>
                <wp:effectExtent l="0" t="0" r="0" b="5080"/>
                <wp:docPr id="16430" name="Text Box 16430"/>
                <wp:cNvGraphicFramePr/>
                <a:graphic xmlns:a="http://schemas.openxmlformats.org/drawingml/2006/main">
                  <a:graphicData uri="http://schemas.microsoft.com/office/word/2010/wordprocessingShape">
                    <wps:wsp>
                      <wps:cNvSpPr txBox="1"/>
                      <wps:spPr>
                        <a:xfrm>
                          <a:off x="0" y="0"/>
                          <a:ext cx="5870217" cy="1828800"/>
                        </a:xfrm>
                        <a:prstGeom prst="rect">
                          <a:avLst/>
                        </a:prstGeom>
                        <a:solidFill>
                          <a:schemeClr val="accent6">
                            <a:lumMod val="20000"/>
                            <a:lumOff val="80000"/>
                          </a:schemeClr>
                        </a:solidFill>
                        <a:ln w="6350">
                          <a:noFill/>
                        </a:ln>
                      </wps:spPr>
                      <wps:txbx>
                        <w:txbxContent>
                          <w:p w14:paraId="7C0086DC" w14:textId="77777777" w:rsidR="00E306AC" w:rsidRPr="00CC0D1E" w:rsidRDefault="00E306AC" w:rsidP="00A5215D">
                            <w:pPr>
                              <w:rPr>
                                <w:b/>
                                <w:szCs w:val="20"/>
                              </w:rPr>
                            </w:pPr>
                            <w:r w:rsidRPr="00CC0D1E">
                              <w:rPr>
                                <w:b/>
                                <w:szCs w:val="20"/>
                              </w:rPr>
                              <w:t>Key Areas:</w:t>
                            </w:r>
                          </w:p>
                          <w:p w14:paraId="3B429ABC" w14:textId="77777777" w:rsidR="00E306AC" w:rsidRPr="00CC0D1E" w:rsidRDefault="00E306AC" w:rsidP="0013096F">
                            <w:pPr>
                              <w:pStyle w:val="ListParagraph"/>
                              <w:numPr>
                                <w:ilvl w:val="0"/>
                                <w:numId w:val="52"/>
                              </w:numPr>
                              <w:rPr>
                                <w:szCs w:val="20"/>
                              </w:rPr>
                            </w:pPr>
                            <w:r w:rsidRPr="00CC0D1E">
                              <w:rPr>
                                <w:szCs w:val="20"/>
                              </w:rPr>
                              <w:t>Sexual and reproductive health and rights is a priority</w:t>
                            </w:r>
                          </w:p>
                          <w:p w14:paraId="0536FF09" w14:textId="77777777" w:rsidR="00E306AC" w:rsidRPr="00CC0D1E" w:rsidRDefault="00E306AC" w:rsidP="0013096F">
                            <w:pPr>
                              <w:pStyle w:val="ListParagraph"/>
                              <w:numPr>
                                <w:ilvl w:val="0"/>
                                <w:numId w:val="52"/>
                              </w:numPr>
                              <w:rPr>
                                <w:szCs w:val="20"/>
                              </w:rPr>
                            </w:pPr>
                            <w:r w:rsidRPr="00CC0D1E">
                              <w:rPr>
                                <w:szCs w:val="20"/>
                              </w:rPr>
                              <w:t>All persons regardless of their sexual orientation have a right to build a family</w:t>
                            </w:r>
                          </w:p>
                          <w:p w14:paraId="29E29C7E" w14:textId="77777777" w:rsidR="00E306AC" w:rsidRPr="00CC0D1E" w:rsidRDefault="00E306AC" w:rsidP="0013096F">
                            <w:pPr>
                              <w:pStyle w:val="ListParagraph"/>
                              <w:numPr>
                                <w:ilvl w:val="0"/>
                                <w:numId w:val="52"/>
                              </w:numPr>
                              <w:rPr>
                                <w:szCs w:val="20"/>
                              </w:rPr>
                            </w:pPr>
                            <w:r w:rsidRPr="00CC0D1E">
                              <w:rPr>
                                <w:szCs w:val="20"/>
                              </w:rPr>
                              <w:t>There must be access to individualised treatment</w:t>
                            </w:r>
                          </w:p>
                          <w:p w14:paraId="759A454B" w14:textId="77777777" w:rsidR="00E306AC" w:rsidRPr="00CC0D1E" w:rsidRDefault="00E306AC" w:rsidP="0013096F">
                            <w:pPr>
                              <w:pStyle w:val="ListParagraph"/>
                              <w:numPr>
                                <w:ilvl w:val="0"/>
                                <w:numId w:val="52"/>
                              </w:numPr>
                              <w:rPr>
                                <w:szCs w:val="20"/>
                              </w:rPr>
                            </w:pPr>
                            <w:r w:rsidRPr="00CC0D1E">
                              <w:rPr>
                                <w:szCs w:val="20"/>
                              </w:rPr>
                              <w:t>Preconception care is important to ensure optimisation for pregnancy and good pregnancy outcomes</w:t>
                            </w:r>
                          </w:p>
                          <w:p w14:paraId="3A613EF0" w14:textId="77777777" w:rsidR="00E306AC" w:rsidRPr="00CC0D1E" w:rsidRDefault="00E306AC" w:rsidP="0013096F">
                            <w:pPr>
                              <w:pStyle w:val="ListParagraph"/>
                              <w:numPr>
                                <w:ilvl w:val="0"/>
                                <w:numId w:val="52"/>
                              </w:numPr>
                              <w:rPr>
                                <w:szCs w:val="20"/>
                              </w:rPr>
                            </w:pPr>
                            <w:r w:rsidRPr="00CC0D1E">
                              <w:rPr>
                                <w:szCs w:val="20"/>
                              </w:rPr>
                              <w:t>Fertility services must be provided in a supportive, non-judgemental, and friendly 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F1489A" id="Text Box 16430" o:spid="_x0000_s1033" type="#_x0000_t202" style="width:462.2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" fillcolor="#e2efd9 [665]" stroked="f" strokeweight=".5pt">
                <v:textbox style="mso-fit-shape-to-text:t">
                  <w:txbxContent>
                    <w:p w:rsidR="00E306AC" w:rsidRPr="00CC0D1E" w:rsidRDefault="00E306AC" w:rsidP="00A5215D">
                      <w:pPr>
                        <w:rPr>
                          <w:b/>
                          <w:szCs w:val="20"/>
                        </w:rPr>
                      </w:pPr>
                      <w:r w:rsidRPr="00CC0D1E">
                        <w:rPr>
                          <w:b/>
                          <w:szCs w:val="20"/>
                        </w:rPr>
                        <w:t>Key Areas:</w:t>
                      </w:r>
                    </w:p>
                    <w:p w:rsidR="00E306AC" w:rsidRPr="00CC0D1E" w:rsidRDefault="00E306AC" w:rsidP="0013096F">
                      <w:pPr>
                        <w:pStyle w:val="ListParagraph"/>
                        <w:numPr>
                          <w:ilvl w:val="0"/>
                          <w:numId w:val="52"/>
                        </w:numPr>
                        <w:rPr>
                          <w:szCs w:val="20"/>
                        </w:rPr>
                      </w:pPr>
                      <w:r w:rsidRPr="00CC0D1E">
                        <w:rPr>
                          <w:szCs w:val="20"/>
                        </w:rPr>
                        <w:t>Sexual and reproductive health and rights is a priority</w:t>
                      </w:r>
                    </w:p>
                    <w:p w:rsidR="00E306AC" w:rsidRPr="00CC0D1E" w:rsidRDefault="00E306AC" w:rsidP="0013096F">
                      <w:pPr>
                        <w:pStyle w:val="ListParagraph"/>
                        <w:numPr>
                          <w:ilvl w:val="0"/>
                          <w:numId w:val="52"/>
                        </w:numPr>
                        <w:rPr>
                          <w:szCs w:val="20"/>
                        </w:rPr>
                      </w:pPr>
                      <w:r w:rsidRPr="00CC0D1E">
                        <w:rPr>
                          <w:szCs w:val="20"/>
                        </w:rPr>
                        <w:t>All persons regardless of their sexual orientation have a right to build a family</w:t>
                      </w:r>
                    </w:p>
                    <w:p w:rsidR="00E306AC" w:rsidRPr="00CC0D1E" w:rsidRDefault="00E306AC" w:rsidP="0013096F">
                      <w:pPr>
                        <w:pStyle w:val="ListParagraph"/>
                        <w:numPr>
                          <w:ilvl w:val="0"/>
                          <w:numId w:val="52"/>
                        </w:numPr>
                        <w:rPr>
                          <w:szCs w:val="20"/>
                        </w:rPr>
                      </w:pPr>
                      <w:r w:rsidRPr="00CC0D1E">
                        <w:rPr>
                          <w:szCs w:val="20"/>
                        </w:rPr>
                        <w:t>There must be access to individualised treatment</w:t>
                      </w:r>
                    </w:p>
                    <w:p w:rsidR="00E306AC" w:rsidRPr="00CC0D1E" w:rsidRDefault="00E306AC" w:rsidP="0013096F">
                      <w:pPr>
                        <w:pStyle w:val="ListParagraph"/>
                        <w:numPr>
                          <w:ilvl w:val="0"/>
                          <w:numId w:val="52"/>
                        </w:numPr>
                        <w:rPr>
                          <w:szCs w:val="20"/>
                        </w:rPr>
                      </w:pPr>
                      <w:r w:rsidRPr="00CC0D1E">
                        <w:rPr>
                          <w:szCs w:val="20"/>
                        </w:rPr>
                        <w:t>Preconception care is important to ensure optimisation for pregnancy and good pregnancy outcomes</w:t>
                      </w:r>
                    </w:p>
                    <w:p w:rsidR="00E306AC" w:rsidRPr="00CC0D1E" w:rsidRDefault="00E306AC" w:rsidP="0013096F">
                      <w:pPr>
                        <w:pStyle w:val="ListParagraph"/>
                        <w:numPr>
                          <w:ilvl w:val="0"/>
                          <w:numId w:val="52"/>
                        </w:numPr>
                        <w:rPr>
                          <w:szCs w:val="20"/>
                        </w:rPr>
                      </w:pPr>
                      <w:r w:rsidRPr="00CC0D1E">
                        <w:rPr>
                          <w:szCs w:val="20"/>
                        </w:rPr>
                        <w:t>Fertility services must be provided in a supportive, non-judgemental, and friendly environment</w:t>
                      </w:r>
                    </w:p>
                  </w:txbxContent>
                </v:textbox>
                <w10:anchorlock/>
              </v:shape>
            </w:pict>
          </mc:Fallback>
        </mc:AlternateContent>
      </w:r>
    </w:p>
    <w:p w14:paraId="23348144" w14:textId="77777777" w:rsidR="00A5215D" w:rsidRDefault="00A5215D">
      <w:pPr>
        <w:spacing w:line="240" w:lineRule="auto"/>
      </w:pPr>
      <w:r>
        <w:br w:type="page"/>
      </w:r>
    </w:p>
    <w:p w14:paraId="304FE119" w14:textId="77777777" w:rsidR="00A5215D" w:rsidRDefault="00A5215D" w:rsidP="00A5215D">
      <w:pPr>
        <w:pStyle w:val="Heading1"/>
      </w:pPr>
      <w:bookmarkStart w:id="112" w:name="_Toc12031786"/>
      <w:r>
        <w:lastRenderedPageBreak/>
        <w:t>Assisted reproductive technology (ART)</w:t>
      </w:r>
      <w:bookmarkEnd w:id="112"/>
    </w:p>
    <w:p w14:paraId="037B5C4B" w14:textId="77777777" w:rsidR="00A5215D" w:rsidRDefault="00A5215D" w:rsidP="00A5215D">
      <w:pPr>
        <w:rPr>
          <w:rFonts w:eastAsia="Times New Roman" w:cs="Times New Roman"/>
          <w:color w:val="2A2A2A"/>
          <w:szCs w:val="22"/>
        </w:rPr>
      </w:pPr>
    </w:p>
    <w:p w14:paraId="2E90656A" w14:textId="77777777" w:rsidR="00A5215D" w:rsidRDefault="00A5215D" w:rsidP="00A5215D">
      <w:pPr>
        <w:rPr>
          <w:rFonts w:eastAsia="Times New Roman" w:cs="Times New Roman"/>
          <w:color w:val="2A2A2A"/>
          <w:szCs w:val="22"/>
        </w:rPr>
      </w:pPr>
      <w:r w:rsidRPr="00A5215D">
        <w:rPr>
          <w:rFonts w:eastAsia="Times New Roman" w:cs="Times New Roman"/>
          <w:color w:val="2A2A2A"/>
          <w:szCs w:val="22"/>
        </w:rPr>
        <w:t>ART procedure is any procedure where eggs are surgically removed from the woman’s ovaries and combined with sperm in a laboratory setting and returned to a woman’s uterus. The ICMART definition for assisted reproductive techniques is</w:t>
      </w:r>
      <w:r>
        <w:rPr>
          <w:rFonts w:eastAsia="Times New Roman" w:cs="Times New Roman"/>
          <w:color w:val="2A2A2A"/>
          <w:szCs w:val="22"/>
        </w:rPr>
        <w:t xml:space="preserve">: </w:t>
      </w:r>
      <w:r w:rsidRPr="00A5215D">
        <w:rPr>
          <w:rFonts w:eastAsia="Times New Roman" w:cs="Times New Roman"/>
          <w:color w:val="2A2A2A"/>
          <w:szCs w:val="22"/>
        </w:rPr>
        <w:t>all treatments or procedures that include the </w:t>
      </w:r>
      <w:r w:rsidRPr="00A5215D">
        <w:rPr>
          <w:rFonts w:eastAsia="Times New Roman" w:cs="Times New Roman"/>
          <w:i/>
          <w:iCs/>
          <w:color w:val="2A2A2A"/>
          <w:szCs w:val="22"/>
          <w:bdr w:val="none" w:sz="0" w:space="0" w:color="auto" w:frame="1"/>
        </w:rPr>
        <w:t>in vitro</w:t>
      </w:r>
      <w:r w:rsidRPr="00A5215D">
        <w:rPr>
          <w:rFonts w:eastAsia="Times New Roman" w:cs="Times New Roman"/>
          <w:color w:val="2A2A2A"/>
          <w:szCs w:val="22"/>
        </w:rPr>
        <w:t> handling of both human oocytes and sperm, or embryos, for the purpose of establishing a pregnancy. This includes, but is not limited to, </w:t>
      </w:r>
      <w:r w:rsidRPr="00A5215D">
        <w:rPr>
          <w:rFonts w:eastAsia="Times New Roman" w:cs="Times New Roman"/>
          <w:i/>
          <w:iCs/>
          <w:color w:val="2A2A2A"/>
          <w:szCs w:val="22"/>
          <w:bdr w:val="none" w:sz="0" w:space="0" w:color="auto" w:frame="1"/>
        </w:rPr>
        <w:t>in vitro</w:t>
      </w:r>
      <w:r w:rsidRPr="00A5215D">
        <w:rPr>
          <w:rFonts w:eastAsia="Times New Roman" w:cs="Times New Roman"/>
          <w:color w:val="2A2A2A"/>
          <w:szCs w:val="22"/>
        </w:rPr>
        <w:t> fertilization and embryo transfer, gamete intrafallopian transfer, zygote intrafallopian transfer, tubal embryo transfer, gamete and embryo cryopreservation, oocyte and embryo donation, and gestational surrogacy. ART does not include assisted insemination (artificial insemination) using sperm from either a woman's partner or a sperm donor.</w:t>
      </w:r>
      <w:r>
        <w:rPr>
          <w:rFonts w:eastAsia="Times New Roman" w:cs="Times New Roman"/>
          <w:color w:val="2A2A2A"/>
          <w:szCs w:val="22"/>
        </w:rPr>
        <w:fldChar w:fldCharType="begin">
          <w:fldData xml:space="preserve">PEVuZE5vdGU+PENpdGU+PEF1dGhvcj5aZWdlcnMtSG9jaHNjaGlsZDwvQXV0aG9yPjxZZWFyPjIw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</w:fldData>
        </w:fldChar>
      </w:r>
      <w:r>
        <w:rPr>
          <w:rFonts w:eastAsia="Times New Roman" w:cs="Times New Roman"/>
          <w:color w:val="2A2A2A"/>
          <w:szCs w:val="22"/>
        </w:rPr>
        <w:instrText xml:space="preserve"> ADDIN EN.CITE </w:instrText>
      </w:r>
      <w:r>
        <w:rPr>
          <w:rFonts w:eastAsia="Times New Roman" w:cs="Times New Roman"/>
          <w:color w:val="2A2A2A"/>
          <w:szCs w:val="22"/>
        </w:rPr>
        <w:fldChar w:fldCharType="begin">
          <w:fldData xml:space="preserve">PEVuZE5vdGU+PENpdGU+PEF1dGhvcj5aZWdlcnMtSG9jaHNjaGlsZDwvQXV0aG9yPjxZZWFyPjIw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</w:fldData>
        </w:fldChar>
      </w:r>
      <w:r>
        <w:rPr>
          <w:rFonts w:eastAsia="Times New Roman" w:cs="Times New Roman"/>
          <w:color w:val="2A2A2A"/>
          <w:szCs w:val="22"/>
        </w:rPr>
        <w:instrText xml:space="preserve"> ADDIN EN.CITE.DATA </w:instrText>
      </w:r>
      <w:r>
        <w:rPr>
          <w:rFonts w:eastAsia="Times New Roman" w:cs="Times New Roman"/>
          <w:color w:val="2A2A2A"/>
          <w:szCs w:val="22"/>
        </w:rPr>
      </w:r>
      <w:r>
        <w:rPr>
          <w:rFonts w:eastAsia="Times New Roman" w:cs="Times New Roman"/>
          <w:color w:val="2A2A2A"/>
          <w:szCs w:val="22"/>
        </w:rPr>
        <w:fldChar w:fldCharType="end"/>
      </w:r>
      <w:r>
        <w:rPr>
          <w:rFonts w:eastAsia="Times New Roman" w:cs="Times New Roman"/>
          <w:color w:val="2A2A2A"/>
          <w:szCs w:val="22"/>
        </w:rPr>
      </w:r>
      <w:r>
        <w:rPr>
          <w:rFonts w:eastAsia="Times New Roman" w:cs="Times New Roman"/>
          <w:color w:val="2A2A2A"/>
          <w:szCs w:val="22"/>
        </w:rPr>
        <w:fldChar w:fldCharType="separate"/>
      </w:r>
      <w:r w:rsidRPr="00A5215D">
        <w:rPr>
          <w:rFonts w:eastAsia="Times New Roman" w:cs="Times New Roman"/>
          <w:noProof/>
          <w:color w:val="2A2A2A"/>
          <w:szCs w:val="22"/>
          <w:vertAlign w:val="superscript"/>
        </w:rPr>
        <w:t>1</w:t>
      </w:r>
      <w:r>
        <w:rPr>
          <w:rFonts w:eastAsia="Times New Roman" w:cs="Times New Roman"/>
          <w:color w:val="2A2A2A"/>
          <w:szCs w:val="22"/>
        </w:rPr>
        <w:fldChar w:fldCharType="end"/>
      </w:r>
      <w:r w:rsidRPr="00A5215D">
        <w:rPr>
          <w:rFonts w:eastAsia="Times New Roman" w:cs="Times New Roman"/>
          <w:color w:val="2A2A2A"/>
          <w:szCs w:val="22"/>
        </w:rPr>
        <w:t xml:space="preserve"> Artificial insemination though not included in the definition of ART, forms part of the armament of treatment for infertility. Ovulation induction is required for ART. </w:t>
      </w:r>
      <w:r w:rsidRPr="00A5215D">
        <w:rPr>
          <w:szCs w:val="22"/>
        </w:rPr>
        <w:t>This is a process whereby exogenous medication is used to assist with ovulation</w:t>
      </w:r>
      <w:r w:rsidRPr="00A5215D">
        <w:rPr>
          <w:rFonts w:eastAsia="Times New Roman" w:cs="Times New Roman"/>
          <w:color w:val="2A2A2A"/>
          <w:szCs w:val="22"/>
        </w:rPr>
        <w:t xml:space="preserve">. With IVF and ICSI, controlled ovarian hyperstimulation is used, which is stimulating multiple follicles to develop for the purposes of surgical removal for ART. Indications and complications of the different ART procedures are </w:t>
      </w:r>
      <w:r>
        <w:rPr>
          <w:rFonts w:eastAsia="Times New Roman" w:cs="Times New Roman"/>
          <w:color w:val="2A2A2A"/>
          <w:szCs w:val="22"/>
        </w:rPr>
        <w:t>shown</w:t>
      </w:r>
      <w:r w:rsidRPr="00A5215D">
        <w:rPr>
          <w:rFonts w:eastAsia="Times New Roman" w:cs="Times New Roman"/>
          <w:color w:val="2A2A2A"/>
          <w:szCs w:val="22"/>
        </w:rPr>
        <w:t xml:space="preserve"> in </w:t>
      </w:r>
      <w:r w:rsidR="00901EBC">
        <w:rPr>
          <w:rFonts w:eastAsia="Times New Roman" w:cs="Times New Roman"/>
          <w:color w:val="2A2A2A"/>
          <w:szCs w:val="22"/>
        </w:rPr>
        <w:fldChar w:fldCharType="begin"/>
      </w:r>
      <w:r w:rsidR="00901EBC">
        <w:rPr>
          <w:rFonts w:eastAsia="Times New Roman" w:cs="Times New Roman"/>
          <w:color w:val="2A2A2A"/>
          <w:szCs w:val="22"/>
        </w:rPr>
        <w:instrText xml:space="preserve"> REF _Ref4654583 \h </w:instrText>
      </w:r>
      <w:r w:rsidR="00901EBC">
        <w:rPr>
          <w:rFonts w:eastAsia="Times New Roman" w:cs="Times New Roman"/>
          <w:color w:val="2A2A2A"/>
          <w:szCs w:val="22"/>
        </w:rPr>
      </w:r>
      <w:r w:rsidR="00901EBC">
        <w:rPr>
          <w:rFonts w:eastAsia="Times New Roman" w:cs="Times New Roman"/>
          <w:color w:val="2A2A2A"/>
          <w:szCs w:val="22"/>
        </w:rPr>
        <w:fldChar w:fldCharType="separate"/>
      </w:r>
      <w:r w:rsidR="006B4658">
        <w:t xml:space="preserve">Table </w:t>
      </w:r>
      <w:r w:rsidR="006B4658">
        <w:rPr>
          <w:noProof/>
        </w:rPr>
        <w:t>9</w:t>
      </w:r>
      <w:r w:rsidR="00901EBC">
        <w:rPr>
          <w:rFonts w:eastAsia="Times New Roman" w:cs="Times New Roman"/>
          <w:color w:val="2A2A2A"/>
          <w:szCs w:val="22"/>
        </w:rPr>
        <w:fldChar w:fldCharType="end"/>
      </w:r>
      <w:r w:rsidRPr="00A5215D">
        <w:rPr>
          <w:rFonts w:eastAsia="Times New Roman" w:cs="Times New Roman"/>
          <w:color w:val="2A2A2A"/>
          <w:szCs w:val="22"/>
        </w:rPr>
        <w:t xml:space="preserve"> below.</w:t>
      </w:r>
    </w:p>
    <w:p w14:paraId="748F67E0" w14:textId="77777777" w:rsidR="00A5215D" w:rsidRDefault="00A5215D" w:rsidP="00A5215D">
      <w:pPr>
        <w:rPr>
          <w:rFonts w:eastAsia="Times New Roman" w:cs="Times New Roman"/>
          <w:color w:val="2A2A2A"/>
          <w:szCs w:val="22"/>
        </w:rPr>
      </w:pPr>
    </w:p>
    <w:p w14:paraId="3C90EA72" w14:textId="77777777" w:rsidR="00901EBC" w:rsidRDefault="00901EBC" w:rsidP="00901EBC">
      <w:pPr>
        <w:pStyle w:val="Caption"/>
        <w:keepNext/>
      </w:pPr>
      <w:bookmarkStart w:id="113" w:name="_Ref4654583"/>
      <w:bookmarkStart w:id="114" w:name="_Toc12031821"/>
      <w:r>
        <w:t xml:space="preserve">Table </w:t>
      </w:r>
      <w:r>
        <w:fldChar w:fldCharType="begin"/>
      </w:r>
      <w:r>
        <w:instrText xml:space="preserve"> SEQ Table \* ARABIC </w:instrText>
      </w:r>
      <w:r>
        <w:fldChar w:fldCharType="separate"/>
      </w:r>
      <w:r w:rsidR="006B4658">
        <w:rPr>
          <w:noProof/>
        </w:rPr>
        <w:t>9</w:t>
      </w:r>
      <w:r>
        <w:fldChar w:fldCharType="end"/>
      </w:r>
      <w:bookmarkEnd w:id="113"/>
      <w:r>
        <w:t>. ART procedures</w:t>
      </w:r>
      <w:bookmarkEnd w:id="114"/>
    </w:p>
    <w:tbl>
      <w:tblPr>
        <w:tblStyle w:val="GridTable4-Accent3"/>
        <w:tblW w:w="9017" w:type="dxa"/>
        <w:tblLook w:val="04A0" w:firstRow="1" w:lastRow="0" w:firstColumn="1" w:lastColumn="0" w:noHBand="0" w:noVBand="1"/>
      </w:tblPr>
      <w:tblGrid>
        <w:gridCol w:w="1297"/>
        <w:gridCol w:w="3606"/>
        <w:gridCol w:w="4114"/>
      </w:tblGrid>
      <w:tr w:rsidR="00A5215D" w:rsidRPr="00A5215D" w14:paraId="6412C86E" w14:textId="77777777" w:rsidTr="00A5215D">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297" w:type="dxa"/>
          </w:tcPr>
          <w:p w14:paraId="1E7EEAD0" w14:textId="77777777" w:rsidR="00A5215D" w:rsidRPr="00A5215D" w:rsidRDefault="00A5215D" w:rsidP="00A5215D">
            <w:pPr>
              <w:jc w:val="center"/>
              <w:rPr>
                <w:rFonts w:cstheme="minorHAnsi"/>
                <w:sz w:val="20"/>
                <w:szCs w:val="20"/>
              </w:rPr>
            </w:pPr>
          </w:p>
        </w:tc>
        <w:tc>
          <w:tcPr>
            <w:tcW w:w="3606" w:type="dxa"/>
          </w:tcPr>
          <w:p w14:paraId="0602E769" w14:textId="77777777" w:rsidR="00A5215D" w:rsidRPr="00A5215D" w:rsidRDefault="00A5215D" w:rsidP="00A5215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Indications</w:t>
            </w:r>
          </w:p>
        </w:tc>
        <w:tc>
          <w:tcPr>
            <w:tcW w:w="4114" w:type="dxa"/>
          </w:tcPr>
          <w:p w14:paraId="38746350" w14:textId="77777777" w:rsidR="00A5215D" w:rsidRPr="00A5215D" w:rsidRDefault="00A5215D" w:rsidP="00A5215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Complications</w:t>
            </w:r>
          </w:p>
        </w:tc>
      </w:tr>
      <w:tr w:rsidR="00A5215D" w:rsidRPr="00A5215D" w14:paraId="2161F18B" w14:textId="77777777" w:rsidTr="00A5215D">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1297" w:type="dxa"/>
          </w:tcPr>
          <w:p w14:paraId="3FA01208" w14:textId="77777777" w:rsidR="00A5215D" w:rsidRPr="00A5215D" w:rsidRDefault="00A5215D" w:rsidP="00A976FF">
            <w:pPr>
              <w:tabs>
                <w:tab w:val="center" w:pos="1047"/>
              </w:tabs>
              <w:rPr>
                <w:rFonts w:cstheme="minorHAnsi"/>
                <w:sz w:val="20"/>
                <w:szCs w:val="20"/>
              </w:rPr>
            </w:pPr>
            <w:r w:rsidRPr="00A5215D">
              <w:rPr>
                <w:rFonts w:cstheme="minorHAnsi"/>
                <w:sz w:val="20"/>
                <w:szCs w:val="20"/>
              </w:rPr>
              <w:t>IUI</w:t>
            </w:r>
            <w:r w:rsidRPr="00A5215D">
              <w:rPr>
                <w:rFonts w:cstheme="minorHAnsi"/>
                <w:sz w:val="20"/>
                <w:szCs w:val="20"/>
              </w:rPr>
              <w:tab/>
            </w:r>
          </w:p>
        </w:tc>
        <w:tc>
          <w:tcPr>
            <w:tcW w:w="3606" w:type="dxa"/>
          </w:tcPr>
          <w:p w14:paraId="7AE09039"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Unexplained Infertility</w:t>
            </w:r>
          </w:p>
          <w:p w14:paraId="1409DA50"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Mild male factor</w:t>
            </w:r>
          </w:p>
          <w:p w14:paraId="5908EF6D"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Mild endometriosis</w:t>
            </w:r>
          </w:p>
          <w:p w14:paraId="46D6038F"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Cervical factors</w:t>
            </w:r>
          </w:p>
          <w:p w14:paraId="1B53726C"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Sexual disorders</w:t>
            </w:r>
          </w:p>
          <w:p w14:paraId="6B595B2B"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Same sex/single persons</w:t>
            </w:r>
          </w:p>
        </w:tc>
        <w:tc>
          <w:tcPr>
            <w:tcW w:w="4114" w:type="dxa"/>
          </w:tcPr>
          <w:p w14:paraId="5E0B7AD4"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Multiple pregnancy</w:t>
            </w:r>
          </w:p>
          <w:p w14:paraId="7973FABE" w14:textId="77777777" w:rsidR="00A5215D" w:rsidRPr="00A5215D" w:rsidRDefault="00A5215D" w:rsidP="0013096F">
            <w:pPr>
              <w:numPr>
                <w:ilvl w:val="0"/>
                <w:numId w:val="53"/>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OHSS</w:t>
            </w:r>
          </w:p>
          <w:p w14:paraId="71674228" w14:textId="77777777" w:rsidR="00A5215D" w:rsidRPr="00A5215D" w:rsidRDefault="00A5215D" w:rsidP="00A976FF">
            <w:pPr>
              <w:ind w:left="720"/>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A5215D" w:rsidRPr="00A5215D" w14:paraId="119899A4" w14:textId="77777777" w:rsidTr="00A5215D">
        <w:trPr>
          <w:trHeight w:val="1118"/>
        </w:trPr>
        <w:tc>
          <w:tcPr>
            <w:cnfStyle w:val="001000000000" w:firstRow="0" w:lastRow="0" w:firstColumn="1" w:lastColumn="0" w:oddVBand="0" w:evenVBand="0" w:oddHBand="0" w:evenHBand="0" w:firstRowFirstColumn="0" w:firstRowLastColumn="0" w:lastRowFirstColumn="0" w:lastRowLastColumn="0"/>
            <w:tcW w:w="1297" w:type="dxa"/>
          </w:tcPr>
          <w:p w14:paraId="457C2275" w14:textId="77777777" w:rsidR="00A5215D" w:rsidRPr="00A5215D" w:rsidRDefault="00A5215D" w:rsidP="00A976FF">
            <w:pPr>
              <w:rPr>
                <w:rFonts w:cstheme="minorHAnsi"/>
                <w:sz w:val="20"/>
                <w:szCs w:val="20"/>
              </w:rPr>
            </w:pPr>
            <w:r w:rsidRPr="00A5215D">
              <w:rPr>
                <w:rFonts w:cstheme="minorHAnsi"/>
                <w:sz w:val="20"/>
                <w:szCs w:val="20"/>
              </w:rPr>
              <w:t>IVF</w:t>
            </w:r>
          </w:p>
        </w:tc>
        <w:tc>
          <w:tcPr>
            <w:tcW w:w="3606" w:type="dxa"/>
          </w:tcPr>
          <w:p w14:paraId="4642CEDA"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Tubal factor</w:t>
            </w:r>
          </w:p>
          <w:p w14:paraId="0C064DB3"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Failed IUI</w:t>
            </w:r>
          </w:p>
          <w:p w14:paraId="68DF90F6"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Severe endometriosis</w:t>
            </w:r>
          </w:p>
          <w:p w14:paraId="63C90B66"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Diminished ovarian reserve</w:t>
            </w:r>
          </w:p>
        </w:tc>
        <w:tc>
          <w:tcPr>
            <w:tcW w:w="4114" w:type="dxa"/>
          </w:tcPr>
          <w:p w14:paraId="32C746AF"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OHSS</w:t>
            </w:r>
          </w:p>
          <w:p w14:paraId="21EF805E"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Multiple pregnancy</w:t>
            </w:r>
          </w:p>
          <w:p w14:paraId="7C1C52FD"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Side effects of drugs</w:t>
            </w:r>
          </w:p>
          <w:p w14:paraId="65A8A0A1"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Egg retrieval procedure complications</w:t>
            </w:r>
          </w:p>
          <w:p w14:paraId="11272FE9"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Ectopic pregnancy</w:t>
            </w:r>
          </w:p>
          <w:p w14:paraId="2765B4F2"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Obstetric complications</w:t>
            </w:r>
          </w:p>
          <w:p w14:paraId="03DB5D58" w14:textId="77777777" w:rsidR="00A5215D" w:rsidRPr="00A5215D" w:rsidRDefault="00A5215D" w:rsidP="0013096F">
            <w:pPr>
              <w:numPr>
                <w:ilvl w:val="0"/>
                <w:numId w:val="5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Cost of treatment</w:t>
            </w:r>
          </w:p>
        </w:tc>
      </w:tr>
      <w:tr w:rsidR="00A5215D" w:rsidRPr="00A5215D" w14:paraId="0D0B13BB" w14:textId="77777777" w:rsidTr="00901EBC">
        <w:trPr>
          <w:cnfStyle w:val="000000100000" w:firstRow="0" w:lastRow="0" w:firstColumn="0" w:lastColumn="0" w:oddVBand="0" w:evenVBand="0" w:oddHBand="1" w:evenHBand="0" w:firstRowFirstColumn="0" w:firstRowLastColumn="0" w:lastRowFirstColumn="0" w:lastRowLastColumn="0"/>
          <w:trHeight w:val="1799"/>
        </w:trPr>
        <w:tc>
          <w:tcPr>
            <w:cnfStyle w:val="001000000000" w:firstRow="0" w:lastRow="0" w:firstColumn="1" w:lastColumn="0" w:oddVBand="0" w:evenVBand="0" w:oddHBand="0" w:evenHBand="0" w:firstRowFirstColumn="0" w:firstRowLastColumn="0" w:lastRowFirstColumn="0" w:lastRowLastColumn="0"/>
            <w:tcW w:w="1297" w:type="dxa"/>
          </w:tcPr>
          <w:p w14:paraId="264AE38C" w14:textId="77777777" w:rsidR="00A5215D" w:rsidRPr="00A5215D" w:rsidRDefault="00A5215D" w:rsidP="00A976FF">
            <w:pPr>
              <w:rPr>
                <w:rFonts w:cstheme="minorHAnsi"/>
                <w:sz w:val="20"/>
                <w:szCs w:val="20"/>
              </w:rPr>
            </w:pPr>
            <w:r w:rsidRPr="00A5215D">
              <w:rPr>
                <w:rFonts w:cstheme="minorHAnsi"/>
                <w:sz w:val="20"/>
                <w:szCs w:val="20"/>
              </w:rPr>
              <w:t>ICSI</w:t>
            </w:r>
          </w:p>
          <w:p w14:paraId="220849D4" w14:textId="77777777" w:rsidR="00A5215D" w:rsidRPr="00A5215D" w:rsidRDefault="00A5215D" w:rsidP="00A976FF">
            <w:pPr>
              <w:rPr>
                <w:rFonts w:cstheme="minorHAnsi"/>
                <w:sz w:val="20"/>
                <w:szCs w:val="20"/>
              </w:rPr>
            </w:pPr>
          </w:p>
          <w:p w14:paraId="330506EF" w14:textId="77777777" w:rsidR="00A5215D" w:rsidRPr="00A5215D" w:rsidRDefault="00A5215D" w:rsidP="00A976FF">
            <w:pPr>
              <w:rPr>
                <w:rFonts w:cstheme="minorHAnsi"/>
                <w:sz w:val="20"/>
                <w:szCs w:val="20"/>
              </w:rPr>
            </w:pPr>
          </w:p>
          <w:p w14:paraId="62E7CC26" w14:textId="77777777" w:rsidR="00A5215D" w:rsidRPr="00A5215D" w:rsidRDefault="00A5215D" w:rsidP="00A976FF">
            <w:pPr>
              <w:rPr>
                <w:rFonts w:cstheme="minorHAnsi"/>
                <w:sz w:val="20"/>
                <w:szCs w:val="20"/>
              </w:rPr>
            </w:pPr>
          </w:p>
          <w:p w14:paraId="718FB906" w14:textId="77777777" w:rsidR="00A5215D" w:rsidRPr="00A5215D" w:rsidRDefault="00A5215D" w:rsidP="00A976FF">
            <w:pPr>
              <w:rPr>
                <w:rFonts w:cstheme="minorHAnsi"/>
                <w:sz w:val="20"/>
                <w:szCs w:val="20"/>
              </w:rPr>
            </w:pPr>
          </w:p>
          <w:p w14:paraId="31BA189C" w14:textId="77777777" w:rsidR="00A5215D" w:rsidRPr="00A5215D" w:rsidRDefault="00A5215D" w:rsidP="00A976FF">
            <w:pPr>
              <w:rPr>
                <w:rFonts w:cstheme="minorHAnsi"/>
                <w:sz w:val="20"/>
                <w:szCs w:val="20"/>
              </w:rPr>
            </w:pPr>
          </w:p>
        </w:tc>
        <w:tc>
          <w:tcPr>
            <w:tcW w:w="3606" w:type="dxa"/>
          </w:tcPr>
          <w:p w14:paraId="4B4EF535" w14:textId="77777777" w:rsidR="00A5215D" w:rsidRPr="00A5215D" w:rsidRDefault="00A5215D" w:rsidP="0013096F">
            <w:pPr>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Male factor</w:t>
            </w:r>
          </w:p>
          <w:p w14:paraId="2F21D89B" w14:textId="77777777" w:rsidR="00A5215D" w:rsidRPr="00A5215D" w:rsidRDefault="00A5215D" w:rsidP="0013096F">
            <w:pPr>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Fertilisation failure with IVF</w:t>
            </w:r>
          </w:p>
          <w:p w14:paraId="407F90CB" w14:textId="77777777" w:rsidR="00A5215D" w:rsidRPr="00A5215D" w:rsidRDefault="00A5215D" w:rsidP="0013096F">
            <w:pPr>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Fertilisation with epidydimal/testicular sample</w:t>
            </w:r>
          </w:p>
          <w:p w14:paraId="78E29775" w14:textId="77777777" w:rsidR="00A5215D" w:rsidRPr="00A5215D" w:rsidRDefault="00A5215D" w:rsidP="0013096F">
            <w:pPr>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Fertilisation with cryopreserved sperm</w:t>
            </w:r>
          </w:p>
          <w:p w14:paraId="27D949EF" w14:textId="77777777" w:rsidR="00A5215D" w:rsidRPr="00A5215D" w:rsidRDefault="00A5215D" w:rsidP="0013096F">
            <w:pPr>
              <w:numPr>
                <w:ilvl w:val="0"/>
                <w:numId w:val="56"/>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Fertilisation with immotile sperm</w:t>
            </w:r>
          </w:p>
        </w:tc>
        <w:tc>
          <w:tcPr>
            <w:tcW w:w="4114" w:type="dxa"/>
          </w:tcPr>
          <w:p w14:paraId="55F614FD"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OHSS</w:t>
            </w:r>
          </w:p>
          <w:p w14:paraId="5C900C78"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Multiple pregnancy</w:t>
            </w:r>
          </w:p>
          <w:p w14:paraId="1D3B3A47"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Side effects of drugs</w:t>
            </w:r>
          </w:p>
          <w:p w14:paraId="043771BD"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Egg retrieval procedure complications</w:t>
            </w:r>
          </w:p>
          <w:p w14:paraId="5E131F1F"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Ectopic pregnancy</w:t>
            </w:r>
          </w:p>
          <w:p w14:paraId="1E9DE2B2" w14:textId="77777777" w:rsidR="00A5215D" w:rsidRPr="00A5215D"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Obstetric complications</w:t>
            </w:r>
          </w:p>
          <w:p w14:paraId="2A0E98DD" w14:textId="77777777" w:rsidR="00A5215D" w:rsidRPr="00901EBC" w:rsidRDefault="00A5215D" w:rsidP="0013096F">
            <w:pPr>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5215D">
              <w:rPr>
                <w:rFonts w:cstheme="minorHAnsi"/>
                <w:sz w:val="20"/>
                <w:szCs w:val="20"/>
              </w:rPr>
              <w:t>Cost of treatment</w:t>
            </w:r>
          </w:p>
        </w:tc>
      </w:tr>
      <w:tr w:rsidR="00A5215D" w:rsidRPr="00A5215D" w14:paraId="4FD30CAD" w14:textId="77777777" w:rsidTr="00A5215D">
        <w:trPr>
          <w:trHeight w:val="2234"/>
        </w:trPr>
        <w:tc>
          <w:tcPr>
            <w:cnfStyle w:val="001000000000" w:firstRow="0" w:lastRow="0" w:firstColumn="1" w:lastColumn="0" w:oddVBand="0" w:evenVBand="0" w:oddHBand="0" w:evenHBand="0" w:firstRowFirstColumn="0" w:firstRowLastColumn="0" w:lastRowFirstColumn="0" w:lastRowLastColumn="0"/>
            <w:tcW w:w="1297" w:type="dxa"/>
          </w:tcPr>
          <w:p w14:paraId="7D009E4F" w14:textId="77777777" w:rsidR="00A5215D" w:rsidRPr="00A5215D" w:rsidRDefault="00A5215D" w:rsidP="00A976FF">
            <w:pPr>
              <w:rPr>
                <w:rFonts w:cstheme="minorHAnsi"/>
                <w:sz w:val="20"/>
                <w:szCs w:val="20"/>
              </w:rPr>
            </w:pPr>
            <w:r w:rsidRPr="00A5215D">
              <w:rPr>
                <w:rFonts w:cstheme="minorHAnsi"/>
                <w:sz w:val="20"/>
                <w:szCs w:val="20"/>
              </w:rPr>
              <w:lastRenderedPageBreak/>
              <w:t>Surrogacy</w:t>
            </w:r>
          </w:p>
        </w:tc>
        <w:tc>
          <w:tcPr>
            <w:tcW w:w="3606" w:type="dxa"/>
          </w:tcPr>
          <w:p w14:paraId="1BC63171" w14:textId="77777777" w:rsidR="00A5215D" w:rsidRPr="00A5215D" w:rsidRDefault="00A5215D" w:rsidP="0013096F">
            <w:pPr>
              <w:numPr>
                <w:ilvl w:val="0"/>
                <w:numId w:val="56"/>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Absence of a uterus</w:t>
            </w:r>
          </w:p>
          <w:p w14:paraId="1D636F87" w14:textId="77777777" w:rsidR="00A5215D" w:rsidRPr="00A5215D" w:rsidRDefault="00A5215D" w:rsidP="0013096F">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Hysterectomy</w:t>
            </w:r>
          </w:p>
          <w:p w14:paraId="0ABA5FB8" w14:textId="77777777" w:rsidR="00A5215D" w:rsidRPr="00A5215D" w:rsidRDefault="00A5215D" w:rsidP="0013096F">
            <w:pPr>
              <w:pStyle w:val="ListParagraph"/>
              <w:numPr>
                <w:ilvl w:val="0"/>
                <w:numId w:val="10"/>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Congenital abnormality</w:t>
            </w:r>
          </w:p>
          <w:p w14:paraId="2AF6C8DF" w14:textId="77777777" w:rsidR="00A5215D" w:rsidRPr="00A5215D" w:rsidRDefault="00A5215D" w:rsidP="0013096F">
            <w:pPr>
              <w:pStyle w:val="ListParagraph"/>
              <w:numPr>
                <w:ilvl w:val="0"/>
                <w:numId w:val="56"/>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Severe uterine abnormalities</w:t>
            </w:r>
          </w:p>
          <w:p w14:paraId="5884E13C" w14:textId="77777777" w:rsidR="00A5215D" w:rsidRPr="00A5215D" w:rsidRDefault="00A5215D" w:rsidP="0013096F">
            <w:pPr>
              <w:pStyle w:val="ListParagraph"/>
              <w:numPr>
                <w:ilvl w:val="0"/>
                <w:numId w:val="57"/>
              </w:numPr>
              <w:spacing w:line="240" w:lineRule="auto"/>
              <w:ind w:left="69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A5215D">
              <w:rPr>
                <w:rFonts w:cstheme="minorHAnsi"/>
                <w:sz w:val="20"/>
                <w:szCs w:val="20"/>
              </w:rPr>
              <w:t>Asherman’s</w:t>
            </w:r>
            <w:proofErr w:type="spellEnd"/>
            <w:r w:rsidRPr="00A5215D">
              <w:rPr>
                <w:rFonts w:cstheme="minorHAnsi"/>
                <w:sz w:val="20"/>
                <w:szCs w:val="20"/>
              </w:rPr>
              <w:t xml:space="preserve"> syndrome</w:t>
            </w:r>
          </w:p>
          <w:p w14:paraId="7CC1ACE9" w14:textId="77777777" w:rsidR="00A5215D" w:rsidRPr="00A5215D" w:rsidRDefault="00A5215D" w:rsidP="0013096F">
            <w:pPr>
              <w:pStyle w:val="ListParagraph"/>
              <w:numPr>
                <w:ilvl w:val="0"/>
                <w:numId w:val="57"/>
              </w:numPr>
              <w:spacing w:line="240" w:lineRule="auto"/>
              <w:ind w:left="69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Endometrial damage</w:t>
            </w:r>
          </w:p>
          <w:p w14:paraId="2D1358FD" w14:textId="77777777" w:rsidR="00A5215D" w:rsidRPr="00A5215D" w:rsidRDefault="00A5215D" w:rsidP="0013096F">
            <w:pPr>
              <w:pStyle w:val="ListParagraph"/>
              <w:numPr>
                <w:ilvl w:val="0"/>
                <w:numId w:val="56"/>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Medical conditions where pregnancy is contraindicated</w:t>
            </w:r>
          </w:p>
          <w:p w14:paraId="5A499C94" w14:textId="77777777" w:rsidR="00A5215D" w:rsidRPr="00A5215D" w:rsidRDefault="00A5215D" w:rsidP="0013096F">
            <w:pPr>
              <w:pStyle w:val="ListParagraph"/>
              <w:numPr>
                <w:ilvl w:val="0"/>
                <w:numId w:val="56"/>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Chronic reproductive loss</w:t>
            </w:r>
          </w:p>
          <w:p w14:paraId="5508BC38" w14:textId="77777777" w:rsidR="00A5215D" w:rsidRPr="00A5215D" w:rsidRDefault="00A5215D" w:rsidP="0013096F">
            <w:pPr>
              <w:pStyle w:val="ListParagraph"/>
              <w:numPr>
                <w:ilvl w:val="0"/>
                <w:numId w:val="56"/>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Same sex male couples/single men</w:t>
            </w:r>
          </w:p>
        </w:tc>
        <w:tc>
          <w:tcPr>
            <w:tcW w:w="4114" w:type="dxa"/>
          </w:tcPr>
          <w:p w14:paraId="4B29A41C" w14:textId="77777777" w:rsidR="00A5215D" w:rsidRPr="00A5215D" w:rsidRDefault="00A5215D" w:rsidP="0013096F">
            <w:pPr>
              <w:numPr>
                <w:ilvl w:val="0"/>
                <w:numId w:val="55"/>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OHSS</w:t>
            </w:r>
          </w:p>
          <w:p w14:paraId="17899201" w14:textId="77777777" w:rsidR="00A5215D" w:rsidRPr="00A5215D" w:rsidRDefault="00A5215D" w:rsidP="0013096F">
            <w:pPr>
              <w:numPr>
                <w:ilvl w:val="0"/>
                <w:numId w:val="55"/>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Side effects of drugs</w:t>
            </w:r>
          </w:p>
          <w:p w14:paraId="13B2DCF3" w14:textId="77777777" w:rsidR="00A5215D" w:rsidRPr="00A5215D" w:rsidRDefault="00A5215D" w:rsidP="0013096F">
            <w:pPr>
              <w:numPr>
                <w:ilvl w:val="0"/>
                <w:numId w:val="55"/>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5215D">
              <w:rPr>
                <w:rFonts w:cstheme="minorHAnsi"/>
                <w:sz w:val="20"/>
                <w:szCs w:val="20"/>
              </w:rPr>
              <w:t>Depression</w:t>
            </w:r>
          </w:p>
        </w:tc>
      </w:tr>
    </w:tbl>
    <w:p w14:paraId="6E9A1DBD" w14:textId="77777777" w:rsidR="00A5215D" w:rsidRDefault="00A5215D" w:rsidP="00A5215D">
      <w:pPr>
        <w:rPr>
          <w:b/>
          <w:sz w:val="20"/>
          <w:szCs w:val="20"/>
        </w:rPr>
      </w:pPr>
    </w:p>
    <w:p w14:paraId="2973D426" w14:textId="77777777" w:rsidR="00A5215D" w:rsidRPr="00A5215D" w:rsidRDefault="00A5215D" w:rsidP="00A5215D">
      <w:pPr>
        <w:rPr>
          <w:rFonts w:eastAsia="Times New Roman" w:cs="Times New Roman"/>
          <w:color w:val="2A2A2A"/>
          <w:szCs w:val="22"/>
        </w:rPr>
      </w:pPr>
    </w:p>
    <w:p w14:paraId="5B9E6C47" w14:textId="77777777" w:rsidR="00901EBC" w:rsidRDefault="00901EBC">
      <w:pPr>
        <w:spacing w:line="240" w:lineRule="auto"/>
        <w:rPr>
          <w:szCs w:val="22"/>
        </w:rPr>
      </w:pPr>
      <w:r>
        <w:rPr>
          <w:szCs w:val="22"/>
        </w:rPr>
        <w:br w:type="page"/>
      </w:r>
    </w:p>
    <w:p w14:paraId="67ACBBA7" w14:textId="77777777" w:rsidR="00901EBC" w:rsidRDefault="00901EBC" w:rsidP="00901EBC">
      <w:pPr>
        <w:pStyle w:val="Heading1"/>
      </w:pPr>
      <w:bookmarkStart w:id="115" w:name="_Toc12031787"/>
      <w:bookmarkStart w:id="116" w:name="_Toc525277233"/>
      <w:r>
        <w:lastRenderedPageBreak/>
        <w:t>Reproductive laboratory</w:t>
      </w:r>
      <w:bookmarkEnd w:id="115"/>
    </w:p>
    <w:bookmarkEnd w:id="116"/>
    <w:p w14:paraId="68A7EA08" w14:textId="77777777" w:rsidR="00901EBC" w:rsidRPr="0045392A" w:rsidRDefault="00901EBC" w:rsidP="00901EBC">
      <w:pPr>
        <w:rPr>
          <w:sz w:val="20"/>
          <w:szCs w:val="20"/>
        </w:rPr>
      </w:pPr>
    </w:p>
    <w:p w14:paraId="0CCA121F" w14:textId="77777777" w:rsidR="00901EBC" w:rsidRPr="008D251C" w:rsidRDefault="00901EBC" w:rsidP="00901EBC">
      <w:pPr>
        <w:pStyle w:val="Heading2"/>
      </w:pPr>
      <w:bookmarkStart w:id="117" w:name="_Toc12031788"/>
      <w:r w:rsidRPr="008D251C">
        <w:t>Introduction</w:t>
      </w:r>
      <w:bookmarkEnd w:id="117"/>
    </w:p>
    <w:p w14:paraId="3F25E13D" w14:textId="77777777" w:rsidR="00901EBC" w:rsidRPr="00901EBC" w:rsidRDefault="00901EBC" w:rsidP="00901EBC">
      <w:pPr>
        <w:rPr>
          <w:rFonts w:cs="Arial"/>
          <w:szCs w:val="22"/>
        </w:rPr>
      </w:pPr>
    </w:p>
    <w:p w14:paraId="2B3EC0EC" w14:textId="77777777" w:rsidR="00901EBC" w:rsidRPr="00901EBC" w:rsidRDefault="00901EBC" w:rsidP="00901EBC">
      <w:pPr>
        <w:rPr>
          <w:rFonts w:cs="Arial"/>
          <w:szCs w:val="22"/>
          <w:vertAlign w:val="superscript"/>
        </w:rPr>
      </w:pPr>
      <w:r w:rsidRPr="00901EBC">
        <w:rPr>
          <w:rFonts w:cs="Arial"/>
          <w:szCs w:val="22"/>
        </w:rPr>
        <w:t>Laboratory procedures form a fundamental part of assisted reproduction technologies (ART) and selection thereof is crucial. To determine the appropriate procedure to follow, both the male and female components involved should be evaluated</w:t>
      </w:r>
      <w:r>
        <w:rPr>
          <w:rFonts w:cs="Arial"/>
          <w:szCs w:val="22"/>
        </w:rPr>
        <w:t xml:space="preserve">. </w:t>
      </w:r>
      <w:r w:rsidRPr="00901EBC">
        <w:rPr>
          <w:rFonts w:cs="Arial"/>
          <w:szCs w:val="22"/>
        </w:rPr>
        <w:t xml:space="preserve">Three major factors to consider are whether the female </w:t>
      </w:r>
      <w:r>
        <w:rPr>
          <w:rFonts w:cs="Arial"/>
          <w:szCs w:val="22"/>
        </w:rPr>
        <w:t>has</w:t>
      </w:r>
      <w:r w:rsidRPr="00901EBC">
        <w:rPr>
          <w:rFonts w:cs="Arial"/>
          <w:szCs w:val="22"/>
        </w:rPr>
        <w:t xml:space="preserve"> patent fallopian tubes, if there is male factor subfertility</w:t>
      </w:r>
      <w:r>
        <w:rPr>
          <w:rFonts w:cs="Arial"/>
          <w:szCs w:val="22"/>
        </w:rPr>
        <w:t>,</w:t>
      </w:r>
      <w:r w:rsidRPr="00901EBC">
        <w:rPr>
          <w:rFonts w:cs="Arial"/>
          <w:szCs w:val="22"/>
        </w:rPr>
        <w:t xml:space="preserve"> and history of previous ART treatment </w:t>
      </w:r>
      <w:r w:rsidRPr="00E25CCB">
        <w:rPr>
          <w:rFonts w:cs="Arial"/>
          <w:szCs w:val="22"/>
        </w:rPr>
        <w:t>cycles.</w:t>
      </w:r>
      <w:r w:rsidR="00E25CCB" w:rsidRPr="00E25CCB">
        <w:rPr>
          <w:rFonts w:cs="Arial"/>
          <w:szCs w:val="22"/>
        </w:rPr>
        <w:fldChar w:fldCharType="begin">
          <w:fldData xml:space="preserve">PEVuZE5vdGU+PENpdGU+PEF1dGhvcj5CZW5zZG9ycDwvQXV0aG9yPjxZZWFyPjIwMDk8L1llYXI+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</w:fldData>
        </w:fldChar>
      </w:r>
      <w:r w:rsidR="00E25CCB" w:rsidRPr="00E25CCB">
        <w:rPr>
          <w:rFonts w:cs="Arial"/>
          <w:szCs w:val="22"/>
        </w:rPr>
        <w:instrText xml:space="preserve"> ADDIN EN.CITE </w:instrText>
      </w:r>
      <w:r w:rsidR="00E25CCB" w:rsidRPr="00E25CCB">
        <w:rPr>
          <w:rFonts w:cs="Arial"/>
          <w:szCs w:val="22"/>
        </w:rPr>
        <w:fldChar w:fldCharType="begin">
          <w:fldData xml:space="preserve">PEVuZE5vdGU+PENpdGU+PEF1dGhvcj5CZW5zZG9ycDwvQXV0aG9yPjxZZWFyPjIwMDk8L1llYXI+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</w:fldData>
        </w:fldChar>
      </w:r>
      <w:r w:rsidR="00E25CCB" w:rsidRPr="00E25CCB">
        <w:rPr>
          <w:rFonts w:cs="Arial"/>
          <w:szCs w:val="22"/>
        </w:rPr>
        <w:instrText xml:space="preserve"> ADDIN EN.CITE.DATA </w:instrText>
      </w:r>
      <w:r w:rsidR="00E25CCB" w:rsidRPr="00E25CCB">
        <w:rPr>
          <w:rFonts w:cs="Arial"/>
          <w:szCs w:val="22"/>
        </w:rPr>
      </w:r>
      <w:r w:rsidR="00E25CCB" w:rsidRPr="00E25CCB">
        <w:rPr>
          <w:rFonts w:cs="Arial"/>
          <w:szCs w:val="22"/>
        </w:rPr>
        <w:fldChar w:fldCharType="end"/>
      </w:r>
      <w:r w:rsidR="00E25CCB" w:rsidRPr="00E25CCB">
        <w:rPr>
          <w:rFonts w:cs="Arial"/>
          <w:szCs w:val="22"/>
        </w:rPr>
      </w:r>
      <w:r w:rsidR="00E25CCB" w:rsidRPr="00E25CCB">
        <w:rPr>
          <w:rFonts w:cs="Arial"/>
          <w:szCs w:val="22"/>
        </w:rPr>
        <w:fldChar w:fldCharType="separate"/>
      </w:r>
      <w:r w:rsidR="00E25CCB" w:rsidRPr="00E25CCB">
        <w:rPr>
          <w:rFonts w:cs="Arial"/>
          <w:noProof/>
          <w:szCs w:val="22"/>
          <w:vertAlign w:val="superscript"/>
        </w:rPr>
        <w:t>44-47</w:t>
      </w:r>
      <w:r w:rsidR="00E25CCB" w:rsidRPr="00E25CCB">
        <w:rPr>
          <w:rFonts w:cs="Arial"/>
          <w:szCs w:val="22"/>
        </w:rPr>
        <w:fldChar w:fldCharType="end"/>
      </w:r>
      <w:r w:rsidR="00E25CCB" w:rsidRPr="00E25CCB">
        <w:rPr>
          <w:rFonts w:cs="Arial"/>
          <w:szCs w:val="22"/>
        </w:rPr>
        <w:t xml:space="preserve"> </w:t>
      </w:r>
    </w:p>
    <w:p w14:paraId="217BD675" w14:textId="77777777" w:rsidR="00901EBC" w:rsidRDefault="00901EBC">
      <w:pPr>
        <w:spacing w:line="240" w:lineRule="auto"/>
        <w:rPr>
          <w:szCs w:val="22"/>
        </w:rPr>
      </w:pPr>
    </w:p>
    <w:p w14:paraId="26DF0D3D" w14:textId="77777777" w:rsidR="00901EBC" w:rsidRDefault="00901EBC" w:rsidP="00901EBC">
      <w:pPr>
        <w:keepNext/>
        <w:spacing w:line="240" w:lineRule="auto"/>
      </w:pPr>
      <w:r w:rsidRPr="0045392A">
        <w:rPr>
          <w:rFonts w:cs="Arial"/>
          <w:noProof/>
          <w:sz w:val="20"/>
          <w:szCs w:val="20"/>
          <w:lang w:val="en-ZA" w:eastAsia="en-ZA"/>
        </w:rPr>
        <w:drawing>
          <wp:inline distT="0" distB="0" distL="0" distR="0" wp14:anchorId="053002D8" wp14:editId="1DE9CD5F">
            <wp:extent cx="5755005" cy="5755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5005" cy="5755005"/>
                    </a:xfrm>
                    <a:prstGeom prst="rect">
                      <a:avLst/>
                    </a:prstGeom>
                    <a:noFill/>
                  </pic:spPr>
                </pic:pic>
              </a:graphicData>
            </a:graphic>
          </wp:inline>
        </w:drawing>
      </w:r>
    </w:p>
    <w:p w14:paraId="560BA29E" w14:textId="77777777" w:rsidR="00901EBC" w:rsidRDefault="00901EBC" w:rsidP="00901EBC">
      <w:pPr>
        <w:pStyle w:val="Caption"/>
      </w:pPr>
      <w:bookmarkStart w:id="118" w:name="_Toc12031807"/>
      <w:r>
        <w:t xml:space="preserve">Figure </w:t>
      </w:r>
      <w:r>
        <w:fldChar w:fldCharType="begin"/>
      </w:r>
      <w:r>
        <w:instrText xml:space="preserve"> SEQ Figure \* ARABIC </w:instrText>
      </w:r>
      <w:r>
        <w:fldChar w:fldCharType="separate"/>
      </w:r>
      <w:r w:rsidR="006B4658">
        <w:rPr>
          <w:noProof/>
        </w:rPr>
        <w:t>11</w:t>
      </w:r>
      <w:r>
        <w:fldChar w:fldCharType="end"/>
      </w:r>
      <w:r>
        <w:t>. Algorithm for selection of laboratory procedures</w:t>
      </w:r>
      <w:r w:rsidR="00E25CCB">
        <w:fldChar w:fldCharType="begin">
          <w:fldData xml:space="preserve">PEVuZE5vdGU+PENpdGU+PEF1dGhvcj5Xb3JsZCBIZWFsdGggT3JnYW5pemF0aW9uPC9BdXRob3I+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xMjcwLTgzPC9wYWdlcz48dm9sdW1lPjI2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kwMS05MDM8L3BhZ2VzPjx2b2x1bWU+MTA3PC92b2x1bWU+PG51bWJl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</w:fldData>
        </w:fldChar>
      </w:r>
      <w:r w:rsidR="00E25CCB">
        <w:instrText xml:space="preserve"> ADDIN EN.CITE </w:instrText>
      </w:r>
      <w:r w:rsidR="00E25CCB">
        <w:fldChar w:fldCharType="begin">
          <w:fldData xml:space="preserve">PEVuZE5vdGU+PENpdGU+PEF1dGhvcj5Xb3JsZCBIZWFsdGggT3JnYW5pemF0aW9uPC9BdXRob3I+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kwMS05MDM8L3BhZ2VzPjx2b2x1bWU+MTA3PC92b2x1bWU+PG51bWJl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</w:fldData>
        </w:fldChar>
      </w:r>
      <w:r w:rsidR="00E25CCB">
        <w:instrText xml:space="preserve"> ADDIN EN.CITE.DATA </w:instrText>
      </w:r>
      <w:r w:rsidR="00E25CCB">
        <w:fldChar w:fldCharType="end"/>
      </w:r>
      <w:r w:rsidR="00E25CCB">
        <w:fldChar w:fldCharType="separate"/>
      </w:r>
      <w:r w:rsidR="00E25CCB" w:rsidRPr="00E25CCB">
        <w:rPr>
          <w:noProof/>
          <w:vertAlign w:val="superscript"/>
        </w:rPr>
        <w:t>14, 45, 46, 48-52</w:t>
      </w:r>
      <w:bookmarkEnd w:id="118"/>
      <w:r w:rsidR="00E25CCB">
        <w:fldChar w:fldCharType="end"/>
      </w:r>
    </w:p>
    <w:p w14:paraId="176A6FDA" w14:textId="77777777" w:rsidR="00FA1EFE" w:rsidRDefault="00FA1EFE" w:rsidP="00FA1EFE"/>
    <w:p w14:paraId="6951B99C" w14:textId="77777777" w:rsidR="00FA1EFE" w:rsidRPr="0045392A" w:rsidRDefault="00FA1EFE" w:rsidP="00FA1EFE">
      <w:r w:rsidRPr="0045392A">
        <w:lastRenderedPageBreak/>
        <w:t xml:space="preserve">ART </w:t>
      </w:r>
      <w:r>
        <w:t>l</w:t>
      </w:r>
      <w:r w:rsidRPr="0045392A">
        <w:t>aboratory procedures include, but are not limited to:</w:t>
      </w:r>
    </w:p>
    <w:p w14:paraId="7F4A9772" w14:textId="77777777" w:rsidR="00FA1EFE" w:rsidRPr="0045392A" w:rsidRDefault="00FA1EFE" w:rsidP="0013096F">
      <w:pPr>
        <w:pStyle w:val="ListParagraph"/>
        <w:numPr>
          <w:ilvl w:val="0"/>
          <w:numId w:val="58"/>
        </w:numPr>
      </w:pPr>
      <w:r w:rsidRPr="0045392A">
        <w:t>Semen processing (combined with decontamination if necessary)</w:t>
      </w:r>
    </w:p>
    <w:p w14:paraId="6BA0E154" w14:textId="77777777" w:rsidR="00FA1EFE" w:rsidRPr="0045392A" w:rsidRDefault="00FA1EFE" w:rsidP="0013096F">
      <w:pPr>
        <w:pStyle w:val="ListParagraph"/>
        <w:numPr>
          <w:ilvl w:val="0"/>
          <w:numId w:val="58"/>
        </w:numPr>
      </w:pPr>
      <w:r w:rsidRPr="0045392A">
        <w:t>Surgical sperm retrieval for obstructive and non-obstructive azoospermia</w:t>
      </w:r>
    </w:p>
    <w:p w14:paraId="15F14988" w14:textId="77777777" w:rsidR="00FA1EFE" w:rsidRPr="0045392A" w:rsidRDefault="00FA1EFE" w:rsidP="0013096F">
      <w:pPr>
        <w:pStyle w:val="ListParagraph"/>
        <w:numPr>
          <w:ilvl w:val="0"/>
          <w:numId w:val="58"/>
        </w:numPr>
      </w:pPr>
      <w:r w:rsidRPr="0045392A">
        <w:t>Intrauterine insemination (IUI)</w:t>
      </w:r>
    </w:p>
    <w:p w14:paraId="649E9D2D" w14:textId="77777777" w:rsidR="00FA1EFE" w:rsidRPr="0045392A" w:rsidRDefault="00FA1EFE" w:rsidP="0013096F">
      <w:pPr>
        <w:pStyle w:val="ListParagraph"/>
        <w:numPr>
          <w:ilvl w:val="0"/>
          <w:numId w:val="58"/>
        </w:numPr>
      </w:pPr>
      <w:r w:rsidRPr="00FA1EFE">
        <w:rPr>
          <w:i/>
        </w:rPr>
        <w:t>In vitro</w:t>
      </w:r>
      <w:r w:rsidRPr="0045392A">
        <w:t xml:space="preserve"> fertilization (IVF), with or without the use of intracytoplasmic sperm injection (ICSI), through the use of the patient’s own or donor gametes</w:t>
      </w:r>
    </w:p>
    <w:p w14:paraId="3400BF16" w14:textId="77777777" w:rsidR="00FA1EFE" w:rsidRPr="0045392A" w:rsidRDefault="00FA1EFE" w:rsidP="0013096F">
      <w:pPr>
        <w:pStyle w:val="ListParagraph"/>
        <w:numPr>
          <w:ilvl w:val="0"/>
          <w:numId w:val="58"/>
        </w:numPr>
      </w:pPr>
      <w:r w:rsidRPr="0045392A">
        <w:t>Embryo transfer to the patient or their agreed upon surrogate</w:t>
      </w:r>
    </w:p>
    <w:p w14:paraId="1BAF6C83" w14:textId="77777777" w:rsidR="00FA1EFE" w:rsidRPr="0045392A" w:rsidRDefault="00FA1EFE" w:rsidP="0013096F">
      <w:pPr>
        <w:pStyle w:val="ListParagraph"/>
        <w:numPr>
          <w:ilvl w:val="0"/>
          <w:numId w:val="58"/>
        </w:numPr>
      </w:pPr>
      <w:r w:rsidRPr="0045392A">
        <w:t>Cryopreservation and storage of gametes and embryos</w:t>
      </w:r>
    </w:p>
    <w:p w14:paraId="33E295F0" w14:textId="77777777" w:rsidR="00FA1EFE" w:rsidRPr="0045392A" w:rsidRDefault="00FA1EFE" w:rsidP="0013096F">
      <w:pPr>
        <w:pStyle w:val="ListParagraph"/>
        <w:numPr>
          <w:ilvl w:val="0"/>
          <w:numId w:val="58"/>
        </w:numPr>
      </w:pPr>
      <w:r w:rsidRPr="0045392A">
        <w:t>Other e.g. embryo biopsy for pre-implantation genetic screening, time-lapse embryo culture</w:t>
      </w:r>
      <w:r>
        <w:t>,</w:t>
      </w:r>
      <w:r w:rsidRPr="0045392A">
        <w:t xml:space="preserve"> and sperm functional testing</w:t>
      </w:r>
    </w:p>
    <w:p w14:paraId="169EE272" w14:textId="77777777" w:rsidR="00FA1EFE" w:rsidRPr="0045392A" w:rsidRDefault="00FA1EFE" w:rsidP="00FA1EFE"/>
    <w:p w14:paraId="6861E31D" w14:textId="77777777" w:rsidR="00FA1EFE" w:rsidRPr="0045392A" w:rsidRDefault="00FA1EFE" w:rsidP="00FA1EFE">
      <w:pPr>
        <w:pStyle w:val="Heading2"/>
      </w:pPr>
      <w:bookmarkStart w:id="119" w:name="_Toc12031789"/>
      <w:r w:rsidRPr="0045392A">
        <w:t>Operational requirements</w:t>
      </w:r>
      <w:bookmarkEnd w:id="119"/>
    </w:p>
    <w:p w14:paraId="0E52B61E" w14:textId="77777777" w:rsidR="00FA1EFE" w:rsidRDefault="00FA1EFE" w:rsidP="00FA1EFE"/>
    <w:p w14:paraId="16214390" w14:textId="77777777" w:rsidR="00E82137" w:rsidRDefault="00FA1EFE" w:rsidP="00E82137">
      <w:r w:rsidRPr="0045392A">
        <w:t>Reproductive laboratory facilities, diagnostic workout of patients, gamete preparation</w:t>
      </w:r>
      <w:r w:rsidR="00590C65">
        <w:t>,</w:t>
      </w:r>
      <w:r w:rsidRPr="0045392A">
        <w:t xml:space="preserve"> and embryo culture are an integral part of the ART Unit. The laboratory is an essential part of assisted reproduction and before performing any procedures, an embryo-safe environment must be guaranteed. The minimum staff and equipment requirements for essential procedures can be seen </w:t>
      </w:r>
      <w:r w:rsidRPr="00E82137">
        <w:t>in</w:t>
      </w:r>
      <w:r w:rsidR="00E82137" w:rsidRPr="00E82137">
        <w:t xml:space="preserve"> </w:t>
      </w:r>
      <w:r w:rsidR="00E82137" w:rsidRPr="00E82137">
        <w:fldChar w:fldCharType="begin"/>
      </w:r>
      <w:r w:rsidR="00E82137" w:rsidRPr="00E82137">
        <w:instrText xml:space="preserve"> REF _Ref4655274 \h </w:instrText>
      </w:r>
      <w:r w:rsidR="00E82137">
        <w:instrText xml:space="preserve"> \* MERGEFORMAT </w:instrText>
      </w:r>
      <w:r w:rsidR="00E82137" w:rsidRPr="00E82137">
        <w:fldChar w:fldCharType="separate"/>
      </w:r>
      <w:r w:rsidR="006B4658">
        <w:t xml:space="preserve">Table </w:t>
      </w:r>
      <w:r w:rsidR="006B4658">
        <w:rPr>
          <w:noProof/>
        </w:rPr>
        <w:t>10</w:t>
      </w:r>
      <w:r w:rsidR="00E82137" w:rsidRPr="00E82137">
        <w:fldChar w:fldCharType="end"/>
      </w:r>
      <w:r w:rsidRPr="0045392A">
        <w:t>. To safeguard this embryo-safe environment, access control to the laboratory must be maintained.</w:t>
      </w:r>
    </w:p>
    <w:p w14:paraId="1529BAAA" w14:textId="77777777" w:rsidR="00E82137" w:rsidRPr="00E82137" w:rsidRDefault="00E82137" w:rsidP="00E82137"/>
    <w:p w14:paraId="7CEACCF1" w14:textId="77777777" w:rsidR="00E82137" w:rsidRDefault="00E82137" w:rsidP="00E82137">
      <w:pPr>
        <w:pStyle w:val="Caption"/>
        <w:keepNext/>
      </w:pPr>
      <w:bookmarkStart w:id="120" w:name="_Ref4655274"/>
      <w:bookmarkStart w:id="121" w:name="_Toc12031822"/>
      <w:r>
        <w:t xml:space="preserve">Table </w:t>
      </w:r>
      <w:r>
        <w:fldChar w:fldCharType="begin"/>
      </w:r>
      <w:r>
        <w:instrText xml:space="preserve"> SEQ Table \* ARABIC </w:instrText>
      </w:r>
      <w:r>
        <w:fldChar w:fldCharType="separate"/>
      </w:r>
      <w:r w:rsidR="006B4658">
        <w:rPr>
          <w:noProof/>
        </w:rPr>
        <w:t>10</w:t>
      </w:r>
      <w:r>
        <w:fldChar w:fldCharType="end"/>
      </w:r>
      <w:bookmarkEnd w:id="120"/>
      <w:r>
        <w:t>. Minimum staff and equipment requirements for ART procedures</w:t>
      </w:r>
      <w:bookmarkEnd w:id="121"/>
    </w:p>
    <w:tbl>
      <w:tblPr>
        <w:tblStyle w:val="GridTable4-Accent3"/>
        <w:tblW w:w="9598" w:type="dxa"/>
        <w:tblLook w:val="06A0" w:firstRow="1" w:lastRow="0" w:firstColumn="1" w:lastColumn="0" w:noHBand="1" w:noVBand="1"/>
      </w:tblPr>
      <w:tblGrid>
        <w:gridCol w:w="1242"/>
        <w:gridCol w:w="1837"/>
        <w:gridCol w:w="3446"/>
        <w:gridCol w:w="3073"/>
      </w:tblGrid>
      <w:tr w:rsidR="00A05D83" w:rsidRPr="00A05D83" w14:paraId="624D33B5" w14:textId="77777777" w:rsidTr="00A05D83">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242" w:type="dxa"/>
            <w:hideMark/>
          </w:tcPr>
          <w:p w14:paraId="56C53ACD" w14:textId="77777777" w:rsidR="00590C65" w:rsidRPr="00A05D83" w:rsidRDefault="00590C65" w:rsidP="00A05D83">
            <w:pPr>
              <w:spacing w:line="240" w:lineRule="auto"/>
              <w:jc w:val="center"/>
              <w:rPr>
                <w:rFonts w:eastAsia="Times New Roman" w:cs="Calibri"/>
                <w:bCs w:val="0"/>
                <w:sz w:val="20"/>
                <w:szCs w:val="20"/>
                <w:lang w:val="en-US"/>
              </w:rPr>
            </w:pPr>
            <w:r w:rsidRPr="00A05D83">
              <w:rPr>
                <w:rFonts w:eastAsia="Times New Roman" w:cs="Calibri"/>
                <w:sz w:val="20"/>
                <w:szCs w:val="20"/>
                <w:lang w:val="en-US"/>
              </w:rPr>
              <w:t>Level of care</w:t>
            </w:r>
          </w:p>
        </w:tc>
        <w:tc>
          <w:tcPr>
            <w:tcW w:w="1837" w:type="dxa"/>
            <w:hideMark/>
          </w:tcPr>
          <w:p w14:paraId="676DB10C" w14:textId="77777777" w:rsidR="00590C65" w:rsidRPr="00A05D83" w:rsidRDefault="00590C65" w:rsidP="00A05D8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sz w:val="20"/>
                <w:szCs w:val="20"/>
                <w:lang w:val="en-US"/>
              </w:rPr>
            </w:pPr>
            <w:r w:rsidRPr="00A05D83">
              <w:rPr>
                <w:rFonts w:eastAsia="Times New Roman" w:cs="Calibri"/>
                <w:sz w:val="20"/>
                <w:szCs w:val="20"/>
                <w:lang w:val="en-US"/>
              </w:rPr>
              <w:t>Procedures</w:t>
            </w:r>
          </w:p>
        </w:tc>
        <w:tc>
          <w:tcPr>
            <w:tcW w:w="3446" w:type="dxa"/>
            <w:hideMark/>
          </w:tcPr>
          <w:p w14:paraId="762E0CBF" w14:textId="77777777" w:rsidR="00590C65" w:rsidRPr="00A05D83" w:rsidRDefault="00590C65" w:rsidP="00A05D8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sz w:val="20"/>
                <w:szCs w:val="20"/>
                <w:lang w:val="en-US"/>
              </w:rPr>
            </w:pPr>
            <w:r w:rsidRPr="00A05D83">
              <w:rPr>
                <w:rFonts w:eastAsia="Times New Roman" w:cs="Calibri"/>
                <w:sz w:val="20"/>
                <w:szCs w:val="20"/>
                <w:lang w:val="en-US"/>
              </w:rPr>
              <w:t>Staff</w:t>
            </w:r>
          </w:p>
        </w:tc>
        <w:tc>
          <w:tcPr>
            <w:tcW w:w="3073" w:type="dxa"/>
            <w:hideMark/>
          </w:tcPr>
          <w:p w14:paraId="5FABF119" w14:textId="77777777" w:rsidR="00590C65" w:rsidRPr="00A05D83" w:rsidRDefault="00590C65" w:rsidP="00A05D8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sz w:val="20"/>
                <w:szCs w:val="20"/>
                <w:lang w:val="en-US"/>
              </w:rPr>
            </w:pPr>
            <w:r w:rsidRPr="00A05D83">
              <w:rPr>
                <w:rFonts w:eastAsia="Times New Roman" w:cs="Calibri"/>
                <w:sz w:val="20"/>
                <w:szCs w:val="20"/>
                <w:lang w:val="en-US"/>
              </w:rPr>
              <w:t>Equipment</w:t>
            </w:r>
          </w:p>
        </w:tc>
      </w:tr>
      <w:tr w:rsidR="00590C65" w:rsidRPr="00A05D83" w14:paraId="088CAD9D" w14:textId="77777777" w:rsidTr="00A05D83">
        <w:trPr>
          <w:trHeight w:val="1144"/>
        </w:trPr>
        <w:tc>
          <w:tcPr>
            <w:cnfStyle w:val="001000000000" w:firstRow="0" w:lastRow="0" w:firstColumn="1" w:lastColumn="0" w:oddVBand="0" w:evenVBand="0" w:oddHBand="0" w:evenHBand="0" w:firstRowFirstColumn="0" w:firstRowLastColumn="0" w:lastRowFirstColumn="0" w:lastRowLastColumn="0"/>
            <w:tcW w:w="1242" w:type="dxa"/>
            <w:vMerge w:val="restart"/>
            <w:hideMark/>
          </w:tcPr>
          <w:p w14:paraId="46C5889C" w14:textId="77777777" w:rsidR="00590C65" w:rsidRPr="00A05D83" w:rsidRDefault="00590C65" w:rsidP="00A976FF">
            <w:pPr>
              <w:spacing w:line="240" w:lineRule="auto"/>
              <w:rPr>
                <w:rFonts w:eastAsia="Times New Roman" w:cs="Calibri"/>
                <w:color w:val="000000"/>
                <w:sz w:val="20"/>
                <w:szCs w:val="20"/>
                <w:lang w:val="en-US"/>
              </w:rPr>
            </w:pPr>
            <w:r w:rsidRPr="00A05D83">
              <w:rPr>
                <w:rFonts w:eastAsia="Times New Roman" w:cs="Calibri"/>
                <w:color w:val="000000"/>
                <w:sz w:val="20"/>
                <w:szCs w:val="20"/>
                <w:lang w:val="en-US"/>
              </w:rPr>
              <w:t>Diagnostic</w:t>
            </w:r>
          </w:p>
        </w:tc>
        <w:tc>
          <w:tcPr>
            <w:tcW w:w="1837" w:type="dxa"/>
            <w:vMerge w:val="restart"/>
            <w:hideMark/>
          </w:tcPr>
          <w:p w14:paraId="2316AB0E"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Semen analysis</w:t>
            </w:r>
          </w:p>
        </w:tc>
        <w:tc>
          <w:tcPr>
            <w:tcW w:w="3446" w:type="dxa"/>
            <w:hideMark/>
          </w:tcPr>
          <w:p w14:paraId="37ACFE85" w14:textId="77777777" w:rsidR="00590C65" w:rsidRPr="00A05D83" w:rsidRDefault="00590C65" w:rsidP="0013096F">
            <w:pPr>
              <w:pStyle w:val="ListParagraph"/>
              <w:numPr>
                <w:ilvl w:val="0"/>
                <w:numId w:val="61"/>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Andrologist/Embryologist </w:t>
            </w:r>
            <w:r w:rsidRPr="00A05D83">
              <w:rPr>
                <w:rFonts w:eastAsia="Times New Roman" w:cs="Calibri"/>
                <w:color w:val="000000"/>
                <w:sz w:val="20"/>
                <w:szCs w:val="20"/>
                <w:lang w:val="en-US"/>
              </w:rPr>
              <w:br/>
            </w:r>
            <w:r w:rsidRPr="00A05D83">
              <w:rPr>
                <w:rFonts w:eastAsia="Times New Roman" w:cs="Calibri"/>
                <w:color w:val="000000"/>
                <w:sz w:val="20"/>
                <w:szCs w:val="20"/>
                <w:lang w:val="en-US"/>
              </w:rPr>
              <w:br/>
            </w:r>
          </w:p>
          <w:p w14:paraId="02AD0445"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p>
          <w:p w14:paraId="42897746"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p>
          <w:p w14:paraId="2EB198B7" w14:textId="77777777" w:rsidR="00590C65" w:rsidRPr="007D0C46"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val="en-US"/>
              </w:rPr>
            </w:pPr>
            <w:r w:rsidRPr="007D0C46">
              <w:rPr>
                <w:rFonts w:eastAsia="Times New Roman" w:cs="Calibri"/>
                <w:b/>
                <w:color w:val="000000"/>
                <w:sz w:val="20"/>
                <w:szCs w:val="20"/>
                <w:lang w:val="en-US"/>
              </w:rPr>
              <w:t>OR</w:t>
            </w:r>
          </w:p>
        </w:tc>
        <w:tc>
          <w:tcPr>
            <w:tcW w:w="3073" w:type="dxa"/>
            <w:hideMark/>
          </w:tcPr>
          <w:p w14:paraId="6E3C7E9E" w14:textId="77777777" w:rsidR="007E485C"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7E485C">
              <w:rPr>
                <w:rFonts w:eastAsia="Times New Roman" w:cs="Calibri"/>
                <w:color w:val="000000"/>
                <w:sz w:val="20"/>
                <w:szCs w:val="20"/>
                <w:lang w:val="en-US"/>
              </w:rPr>
              <w:t>Class II Biological Safety Cabinet</w:t>
            </w:r>
          </w:p>
          <w:p w14:paraId="21D260F2" w14:textId="77777777" w:rsidR="00590C65" w:rsidRPr="007E485C"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proofErr w:type="gramStart"/>
            <w:r w:rsidRPr="007E485C">
              <w:rPr>
                <w:rFonts w:eastAsia="Times New Roman" w:cs="Calibri"/>
                <w:color w:val="000000"/>
                <w:sz w:val="20"/>
                <w:szCs w:val="20"/>
                <w:lang w:val="en-US"/>
              </w:rPr>
              <w:t>Appropriate</w:t>
            </w:r>
            <w:proofErr w:type="gramEnd"/>
            <w:r w:rsidRPr="007E485C">
              <w:rPr>
                <w:rFonts w:eastAsia="Times New Roman" w:cs="Calibri"/>
                <w:color w:val="000000"/>
                <w:sz w:val="20"/>
                <w:szCs w:val="20"/>
                <w:lang w:val="en-US"/>
              </w:rPr>
              <w:t xml:space="preserve"> sized pipettes</w:t>
            </w:r>
          </w:p>
          <w:p w14:paraId="1EDDECF9" w14:textId="77777777" w:rsidR="007E485C"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7E485C">
              <w:rPr>
                <w:rFonts w:eastAsia="Times New Roman" w:cs="Calibri"/>
                <w:color w:val="000000"/>
                <w:sz w:val="20"/>
                <w:szCs w:val="20"/>
                <w:lang w:val="en-US"/>
              </w:rPr>
              <w:t>Appropriate counting chamber</w:t>
            </w:r>
          </w:p>
          <w:p w14:paraId="42D8C3C1" w14:textId="77777777" w:rsidR="007E485C"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7E485C">
              <w:rPr>
                <w:rFonts w:eastAsia="Times New Roman" w:cs="Calibri"/>
                <w:color w:val="000000"/>
                <w:sz w:val="20"/>
                <w:szCs w:val="20"/>
                <w:lang w:val="en-US"/>
              </w:rPr>
              <w:t>Upright microscope with:</w:t>
            </w:r>
          </w:p>
          <w:p w14:paraId="10DA9EE7" w14:textId="77777777" w:rsidR="007E485C" w:rsidRDefault="00590C65" w:rsidP="0013096F">
            <w:pPr>
              <w:pStyle w:val="ListParagraph"/>
              <w:numPr>
                <w:ilvl w:val="1"/>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7E485C">
              <w:rPr>
                <w:rFonts w:eastAsia="Times New Roman" w:cs="Calibri"/>
                <w:color w:val="000000"/>
                <w:sz w:val="20"/>
                <w:szCs w:val="20"/>
                <w:lang w:val="en-US"/>
              </w:rPr>
              <w:t>Phase contrast</w:t>
            </w:r>
          </w:p>
          <w:p w14:paraId="2E0ECAF4" w14:textId="77777777" w:rsidR="00590C65" w:rsidRPr="007E485C" w:rsidRDefault="00590C65" w:rsidP="0013096F">
            <w:pPr>
              <w:pStyle w:val="ListParagraph"/>
              <w:numPr>
                <w:ilvl w:val="1"/>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7E485C">
              <w:rPr>
                <w:rFonts w:eastAsia="Times New Roman" w:cs="Calibri"/>
                <w:color w:val="000000"/>
                <w:sz w:val="20"/>
                <w:szCs w:val="20"/>
                <w:lang w:val="en-US"/>
              </w:rPr>
              <w:t>20x, 40x, 100x</w:t>
            </w:r>
            <w:r w:rsidR="007E485C">
              <w:rPr>
                <w:rFonts w:eastAsia="Times New Roman" w:cs="Calibri"/>
                <w:color w:val="000000"/>
                <w:sz w:val="20"/>
                <w:szCs w:val="20"/>
                <w:lang w:val="en-US"/>
              </w:rPr>
              <w:t xml:space="preserve"> </w:t>
            </w:r>
            <w:r w:rsidRPr="007E485C">
              <w:rPr>
                <w:rFonts w:eastAsia="Times New Roman" w:cs="Calibri"/>
                <w:color w:val="000000"/>
                <w:sz w:val="20"/>
                <w:szCs w:val="20"/>
                <w:lang w:val="en-US"/>
              </w:rPr>
              <w:t>magnification</w:t>
            </w:r>
          </w:p>
        </w:tc>
      </w:tr>
      <w:tr w:rsidR="00590C65" w:rsidRPr="00A05D83" w14:paraId="123B9092" w14:textId="77777777" w:rsidTr="00A05D83">
        <w:trPr>
          <w:trHeight w:val="985"/>
        </w:trPr>
        <w:tc>
          <w:tcPr>
            <w:cnfStyle w:val="001000000000" w:firstRow="0" w:lastRow="0" w:firstColumn="1" w:lastColumn="0" w:oddVBand="0" w:evenVBand="0" w:oddHBand="0" w:evenHBand="0" w:firstRowFirstColumn="0" w:firstRowLastColumn="0" w:lastRowFirstColumn="0" w:lastRowLastColumn="0"/>
            <w:tcW w:w="1242" w:type="dxa"/>
            <w:vMerge/>
            <w:hideMark/>
          </w:tcPr>
          <w:p w14:paraId="17ED11A4" w14:textId="77777777" w:rsidR="00590C65" w:rsidRPr="00A05D83" w:rsidRDefault="00590C65" w:rsidP="00A976FF">
            <w:pPr>
              <w:spacing w:line="240" w:lineRule="auto"/>
              <w:rPr>
                <w:rFonts w:eastAsia="Times New Roman" w:cs="Calibri"/>
                <w:color w:val="000000"/>
                <w:sz w:val="20"/>
                <w:szCs w:val="20"/>
                <w:lang w:val="en-US"/>
              </w:rPr>
            </w:pPr>
          </w:p>
        </w:tc>
        <w:tc>
          <w:tcPr>
            <w:tcW w:w="1837" w:type="dxa"/>
            <w:vMerge/>
            <w:hideMark/>
          </w:tcPr>
          <w:p w14:paraId="7CCA7D7E"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p>
        </w:tc>
        <w:tc>
          <w:tcPr>
            <w:tcW w:w="3446" w:type="dxa"/>
            <w:hideMark/>
          </w:tcPr>
          <w:p w14:paraId="7F3D3E76" w14:textId="77777777" w:rsidR="00590C65" w:rsidRPr="00A05D83" w:rsidRDefault="00590C65" w:rsidP="001A5AD1">
            <w:pPr>
              <w:pStyle w:val="ListParagraph"/>
              <w:numPr>
                <w:ilvl w:val="0"/>
                <w:numId w:val="61"/>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Trained laboratory technologist </w:t>
            </w:r>
            <w:r w:rsidRPr="00A05D83">
              <w:rPr>
                <w:rFonts w:eastAsia="Times New Roman" w:cs="Calibri"/>
                <w:color w:val="000000"/>
                <w:sz w:val="20"/>
                <w:szCs w:val="20"/>
                <w:lang w:val="en-US"/>
              </w:rPr>
              <w:br/>
              <w:t xml:space="preserve">(in conjunction with a calibrated Computer Assisted Sperm Analyzer (CASA) and satellite laboratory to confirm results if no </w:t>
            </w:r>
            <w:r w:rsidR="001A5AD1">
              <w:rPr>
                <w:rFonts w:eastAsia="Times New Roman" w:cs="Calibri"/>
                <w:color w:val="000000"/>
                <w:sz w:val="20"/>
                <w:szCs w:val="20"/>
                <w:lang w:val="en-US"/>
              </w:rPr>
              <w:t>A</w:t>
            </w:r>
            <w:r w:rsidRPr="00A05D83">
              <w:rPr>
                <w:rFonts w:eastAsia="Times New Roman" w:cs="Calibri"/>
                <w:color w:val="000000"/>
                <w:sz w:val="20"/>
                <w:szCs w:val="20"/>
                <w:lang w:val="en-US"/>
              </w:rPr>
              <w:t>ndrologist/</w:t>
            </w:r>
            <w:r w:rsidR="001A5AD1">
              <w:rPr>
                <w:rFonts w:eastAsia="Times New Roman" w:cs="Calibri"/>
                <w:color w:val="000000"/>
                <w:sz w:val="20"/>
                <w:szCs w:val="20"/>
                <w:lang w:val="en-US"/>
              </w:rPr>
              <w:t>E</w:t>
            </w:r>
            <w:r w:rsidRPr="00A05D83">
              <w:rPr>
                <w:rFonts w:eastAsia="Times New Roman" w:cs="Calibri"/>
                <w:color w:val="000000"/>
                <w:sz w:val="20"/>
                <w:szCs w:val="20"/>
                <w:lang w:val="en-US"/>
              </w:rPr>
              <w:t>mbryologist is available)</w:t>
            </w:r>
          </w:p>
        </w:tc>
        <w:tc>
          <w:tcPr>
            <w:tcW w:w="3073" w:type="dxa"/>
            <w:hideMark/>
          </w:tcPr>
          <w:p w14:paraId="6B922016" w14:textId="77777777" w:rsidR="007E485C"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Same as above, with camera and CASA system attached to microscope</w:t>
            </w:r>
          </w:p>
          <w:p w14:paraId="5FE5E97F" w14:textId="77777777" w:rsidR="00590C65" w:rsidRPr="00A05D83"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Internet access to send CASA video</w:t>
            </w:r>
          </w:p>
        </w:tc>
      </w:tr>
      <w:tr w:rsidR="00590C65" w:rsidRPr="00A05D83" w14:paraId="33906A6E" w14:textId="77777777" w:rsidTr="00A05D83">
        <w:trPr>
          <w:trHeight w:val="478"/>
        </w:trPr>
        <w:tc>
          <w:tcPr>
            <w:cnfStyle w:val="001000000000" w:firstRow="0" w:lastRow="0" w:firstColumn="1" w:lastColumn="0" w:oddVBand="0" w:evenVBand="0" w:oddHBand="0" w:evenHBand="0" w:firstRowFirstColumn="0" w:firstRowLastColumn="0" w:lastRowFirstColumn="0" w:lastRowLastColumn="0"/>
            <w:tcW w:w="1242" w:type="dxa"/>
            <w:hideMark/>
          </w:tcPr>
          <w:p w14:paraId="1225E5F1" w14:textId="77777777" w:rsidR="00590C65" w:rsidRPr="00A05D83" w:rsidRDefault="00590C65" w:rsidP="00A976FF">
            <w:pPr>
              <w:spacing w:line="240" w:lineRule="auto"/>
              <w:rPr>
                <w:rFonts w:eastAsia="Times New Roman" w:cs="Calibri"/>
                <w:color w:val="000000"/>
                <w:sz w:val="20"/>
                <w:szCs w:val="20"/>
                <w:lang w:val="en-US"/>
              </w:rPr>
            </w:pPr>
            <w:r w:rsidRPr="00A05D83">
              <w:rPr>
                <w:rFonts w:eastAsia="Times New Roman" w:cs="Calibri"/>
                <w:color w:val="000000"/>
                <w:sz w:val="20"/>
                <w:szCs w:val="20"/>
                <w:lang w:val="en-US"/>
              </w:rPr>
              <w:t>Therapeutic - Basic</w:t>
            </w:r>
          </w:p>
        </w:tc>
        <w:tc>
          <w:tcPr>
            <w:tcW w:w="1837" w:type="dxa"/>
            <w:hideMark/>
          </w:tcPr>
          <w:p w14:paraId="52F30B2B"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Semen processing (IUI)</w:t>
            </w:r>
          </w:p>
        </w:tc>
        <w:tc>
          <w:tcPr>
            <w:tcW w:w="3446" w:type="dxa"/>
            <w:hideMark/>
          </w:tcPr>
          <w:p w14:paraId="51004870" w14:textId="77777777" w:rsidR="00590C65" w:rsidRPr="00A05D83" w:rsidRDefault="00590C65" w:rsidP="0013096F">
            <w:pPr>
              <w:pStyle w:val="ListParagraph"/>
              <w:numPr>
                <w:ilvl w:val="0"/>
                <w:numId w:val="61"/>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Andrologist/Embryologist </w:t>
            </w:r>
          </w:p>
        </w:tc>
        <w:tc>
          <w:tcPr>
            <w:tcW w:w="3073" w:type="dxa"/>
            <w:hideMark/>
          </w:tcPr>
          <w:p w14:paraId="12E7C609"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Same as for Semen analysis</w:t>
            </w:r>
          </w:p>
          <w:p w14:paraId="60A4F679" w14:textId="77777777" w:rsidR="00590C65" w:rsidRPr="00A05D83"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Centrifuge with swing-out rotors</w:t>
            </w:r>
          </w:p>
        </w:tc>
      </w:tr>
      <w:tr w:rsidR="00590C65" w:rsidRPr="00A05D83" w14:paraId="46A9140F" w14:textId="77777777" w:rsidTr="00A05D83">
        <w:trPr>
          <w:trHeight w:val="3834"/>
        </w:trPr>
        <w:tc>
          <w:tcPr>
            <w:cnfStyle w:val="001000000000" w:firstRow="0" w:lastRow="0" w:firstColumn="1" w:lastColumn="0" w:oddVBand="0" w:evenVBand="0" w:oddHBand="0" w:evenHBand="0" w:firstRowFirstColumn="0" w:firstRowLastColumn="0" w:lastRowFirstColumn="0" w:lastRowLastColumn="0"/>
            <w:tcW w:w="1242" w:type="dxa"/>
            <w:hideMark/>
          </w:tcPr>
          <w:p w14:paraId="464FDC12" w14:textId="77777777" w:rsidR="00590C65" w:rsidRPr="00A05D83" w:rsidRDefault="00590C65" w:rsidP="00A976FF">
            <w:pPr>
              <w:spacing w:line="240" w:lineRule="auto"/>
              <w:rPr>
                <w:rFonts w:eastAsia="Times New Roman" w:cs="Calibri"/>
                <w:color w:val="000000"/>
                <w:sz w:val="20"/>
                <w:szCs w:val="20"/>
                <w:lang w:val="en-US"/>
              </w:rPr>
            </w:pPr>
            <w:r w:rsidRPr="00A05D83">
              <w:rPr>
                <w:rFonts w:eastAsia="Times New Roman" w:cs="Calibri"/>
                <w:color w:val="000000"/>
                <w:sz w:val="20"/>
                <w:szCs w:val="20"/>
                <w:lang w:val="en-US"/>
              </w:rPr>
              <w:lastRenderedPageBreak/>
              <w:t>Therapeutic - Advanced</w:t>
            </w:r>
          </w:p>
        </w:tc>
        <w:tc>
          <w:tcPr>
            <w:tcW w:w="1837" w:type="dxa"/>
            <w:hideMark/>
          </w:tcPr>
          <w:p w14:paraId="00BA7DC7" w14:textId="77777777" w:rsidR="00590C65" w:rsidRPr="00A05D83" w:rsidRDefault="00590C65"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Embryo culture</w:t>
            </w:r>
            <w:r w:rsidRPr="00A05D83">
              <w:rPr>
                <w:rFonts w:eastAsia="Times New Roman" w:cs="Calibri"/>
                <w:color w:val="000000"/>
                <w:sz w:val="20"/>
                <w:szCs w:val="20"/>
                <w:lang w:val="en-US"/>
              </w:rPr>
              <w:br/>
              <w:t>- ICSI</w:t>
            </w:r>
            <w:r w:rsidRPr="00A05D83">
              <w:rPr>
                <w:rFonts w:eastAsia="Times New Roman" w:cs="Calibri"/>
                <w:color w:val="000000"/>
                <w:sz w:val="20"/>
                <w:szCs w:val="20"/>
                <w:lang w:val="en-US"/>
              </w:rPr>
              <w:br/>
              <w:t>- Embryo transfer</w:t>
            </w:r>
            <w:r w:rsidRPr="00A05D83">
              <w:rPr>
                <w:rFonts w:eastAsia="Times New Roman" w:cs="Calibri"/>
                <w:color w:val="000000"/>
                <w:sz w:val="20"/>
                <w:szCs w:val="20"/>
                <w:lang w:val="en-US"/>
              </w:rPr>
              <w:br/>
              <w:t>- Cryopreservation</w:t>
            </w:r>
          </w:p>
        </w:tc>
        <w:tc>
          <w:tcPr>
            <w:tcW w:w="3446" w:type="dxa"/>
            <w:hideMark/>
          </w:tcPr>
          <w:p w14:paraId="0D77E99A" w14:textId="77777777" w:rsidR="00590C65" w:rsidRPr="00A05D83" w:rsidRDefault="00590C65" w:rsidP="0013096F">
            <w:pPr>
              <w:pStyle w:val="ListParagraph"/>
              <w:numPr>
                <w:ilvl w:val="0"/>
                <w:numId w:val="61"/>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Lab director (Embryologist) with:</w:t>
            </w:r>
          </w:p>
          <w:p w14:paraId="4C49762A" w14:textId="77777777" w:rsidR="00590C65" w:rsidRPr="00A05D83" w:rsidRDefault="00590C65" w:rsidP="0013096F">
            <w:pPr>
              <w:pStyle w:val="ListParagraph"/>
              <w:numPr>
                <w:ilvl w:val="0"/>
                <w:numId w:val="59"/>
              </w:numPr>
              <w:spacing w:line="240" w:lineRule="auto"/>
              <w:ind w:left="540" w:hanging="18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PhD </w:t>
            </w:r>
            <w:r w:rsidR="00A05D83" w:rsidRPr="00A05D83">
              <w:rPr>
                <w:rFonts w:eastAsia="Times New Roman" w:cs="Calibri"/>
                <w:b/>
                <w:color w:val="000000"/>
                <w:sz w:val="20"/>
                <w:szCs w:val="20"/>
                <w:lang w:val="en-US"/>
              </w:rPr>
              <w:t>OR</w:t>
            </w:r>
          </w:p>
          <w:p w14:paraId="3946F799" w14:textId="77777777" w:rsidR="00080569" w:rsidRDefault="00590C65" w:rsidP="0013096F">
            <w:pPr>
              <w:pStyle w:val="ListParagraph"/>
              <w:numPr>
                <w:ilvl w:val="0"/>
                <w:numId w:val="59"/>
              </w:numPr>
              <w:spacing w:line="240" w:lineRule="auto"/>
              <w:ind w:left="540" w:hanging="18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Master's </w:t>
            </w:r>
            <w:r w:rsidR="00080569">
              <w:rPr>
                <w:rFonts w:eastAsia="Times New Roman" w:cs="Calibri"/>
                <w:color w:val="000000"/>
                <w:sz w:val="20"/>
                <w:szCs w:val="20"/>
                <w:lang w:val="en-US"/>
              </w:rPr>
              <w:t>degree</w:t>
            </w:r>
            <w:r w:rsidRPr="00A05D83">
              <w:rPr>
                <w:rFonts w:eastAsia="Times New Roman" w:cs="Calibri"/>
                <w:color w:val="000000"/>
                <w:sz w:val="20"/>
                <w:szCs w:val="20"/>
                <w:lang w:val="en-US"/>
              </w:rPr>
              <w:t xml:space="preserve"> and five years </w:t>
            </w:r>
            <w:r w:rsidR="001A5AD1">
              <w:rPr>
                <w:rFonts w:eastAsia="Times New Roman" w:cs="Calibri"/>
                <w:color w:val="000000"/>
                <w:sz w:val="20"/>
                <w:szCs w:val="20"/>
                <w:lang w:val="en-US"/>
              </w:rPr>
              <w:t xml:space="preserve">of </w:t>
            </w:r>
            <w:r w:rsidRPr="00A05D83">
              <w:rPr>
                <w:rFonts w:eastAsia="Times New Roman" w:cs="Calibri"/>
                <w:color w:val="000000"/>
                <w:sz w:val="20"/>
                <w:szCs w:val="20"/>
                <w:lang w:val="en-US"/>
              </w:rPr>
              <w:t>clinical experience</w:t>
            </w:r>
            <w:r w:rsidR="00080569">
              <w:rPr>
                <w:rFonts w:eastAsia="Times New Roman" w:cs="Calibri"/>
                <w:color w:val="000000"/>
                <w:sz w:val="20"/>
                <w:szCs w:val="20"/>
                <w:lang w:val="en-US"/>
              </w:rPr>
              <w:t xml:space="preserve"> </w:t>
            </w:r>
            <w:r w:rsidR="00080569" w:rsidRPr="00080569">
              <w:rPr>
                <w:rFonts w:eastAsia="Times New Roman" w:cs="Calibri"/>
                <w:b/>
                <w:color w:val="000000"/>
                <w:sz w:val="20"/>
                <w:szCs w:val="20"/>
                <w:lang w:val="en-US"/>
              </w:rPr>
              <w:t>OR</w:t>
            </w:r>
          </w:p>
          <w:p w14:paraId="72956B91" w14:textId="77777777" w:rsidR="00590C65" w:rsidRPr="00080569" w:rsidRDefault="00590C65" w:rsidP="0013096F">
            <w:pPr>
              <w:pStyle w:val="ListParagraph"/>
              <w:numPr>
                <w:ilvl w:val="0"/>
                <w:numId w:val="59"/>
              </w:numPr>
              <w:spacing w:line="240" w:lineRule="auto"/>
              <w:ind w:left="540" w:hanging="180"/>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080569">
              <w:rPr>
                <w:rFonts w:eastAsia="Times New Roman" w:cs="Calibri"/>
                <w:color w:val="000000"/>
                <w:sz w:val="20"/>
                <w:szCs w:val="20"/>
                <w:lang w:val="en-US"/>
              </w:rPr>
              <w:t xml:space="preserve">Ten years </w:t>
            </w:r>
            <w:r w:rsidR="001A5AD1">
              <w:rPr>
                <w:rFonts w:eastAsia="Times New Roman" w:cs="Calibri"/>
                <w:color w:val="000000"/>
                <w:sz w:val="20"/>
                <w:szCs w:val="20"/>
                <w:lang w:val="en-US"/>
              </w:rPr>
              <w:t xml:space="preserve">of </w:t>
            </w:r>
            <w:r w:rsidRPr="00080569">
              <w:rPr>
                <w:rFonts w:eastAsia="Times New Roman" w:cs="Calibri"/>
                <w:color w:val="000000"/>
                <w:sz w:val="20"/>
                <w:szCs w:val="20"/>
                <w:lang w:val="en-US"/>
              </w:rPr>
              <w:t xml:space="preserve">clinical experience </w:t>
            </w:r>
          </w:p>
          <w:p w14:paraId="694C8259" w14:textId="77777777" w:rsidR="00A05D83" w:rsidRDefault="00A05D83" w:rsidP="00A976F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p>
          <w:p w14:paraId="37318718" w14:textId="77777777" w:rsidR="00590C65" w:rsidRPr="00A05D83" w:rsidRDefault="00590C65" w:rsidP="0013096F">
            <w:pPr>
              <w:pStyle w:val="ListParagraph"/>
              <w:numPr>
                <w:ilvl w:val="0"/>
                <w:numId w:val="60"/>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At least one additional </w:t>
            </w:r>
            <w:r w:rsidR="001A5AD1">
              <w:rPr>
                <w:rFonts w:eastAsia="Times New Roman" w:cs="Calibri"/>
                <w:color w:val="000000"/>
                <w:sz w:val="20"/>
                <w:szCs w:val="20"/>
                <w:lang w:val="en-US"/>
              </w:rPr>
              <w:t>E</w:t>
            </w:r>
            <w:r w:rsidRPr="00A05D83">
              <w:rPr>
                <w:rFonts w:eastAsia="Times New Roman" w:cs="Calibri"/>
                <w:color w:val="000000"/>
                <w:sz w:val="20"/>
                <w:szCs w:val="20"/>
                <w:lang w:val="en-US"/>
              </w:rPr>
              <w:t>mbryologist</w:t>
            </w:r>
          </w:p>
          <w:p w14:paraId="021879BE" w14:textId="77777777" w:rsidR="00590C65" w:rsidRPr="00A05D83" w:rsidRDefault="00590C65" w:rsidP="0013096F">
            <w:pPr>
              <w:pStyle w:val="ListParagraph"/>
              <w:numPr>
                <w:ilvl w:val="0"/>
                <w:numId w:val="60"/>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If more than 150 ART cycles performed per year, an additional </w:t>
            </w:r>
            <w:r w:rsidR="001A5AD1">
              <w:rPr>
                <w:rFonts w:eastAsia="Times New Roman" w:cs="Calibri"/>
                <w:color w:val="000000"/>
                <w:sz w:val="20"/>
                <w:szCs w:val="20"/>
                <w:lang w:val="en-US"/>
              </w:rPr>
              <w:t>E</w:t>
            </w:r>
            <w:r w:rsidRPr="00A05D83">
              <w:rPr>
                <w:rFonts w:eastAsia="Times New Roman" w:cs="Calibri"/>
                <w:color w:val="000000"/>
                <w:sz w:val="20"/>
                <w:szCs w:val="20"/>
                <w:lang w:val="en-US"/>
              </w:rPr>
              <w:t>mbryologist for every 150 ART cycles</w:t>
            </w:r>
          </w:p>
        </w:tc>
        <w:tc>
          <w:tcPr>
            <w:tcW w:w="3073" w:type="dxa"/>
            <w:hideMark/>
          </w:tcPr>
          <w:p w14:paraId="00030F39"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Same as for Semen processing</w:t>
            </w:r>
          </w:p>
          <w:p w14:paraId="106B9CBC"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Laboratory with HEPA filtered air supply</w:t>
            </w:r>
          </w:p>
          <w:p w14:paraId="0B68840E"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Medical fridge</w:t>
            </w:r>
          </w:p>
          <w:p w14:paraId="439EB2C6"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Embryo culture incubator with appropriate gas supply</w:t>
            </w:r>
          </w:p>
          <w:p w14:paraId="3A3D3DC8"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Laminar flow cabinet</w:t>
            </w:r>
          </w:p>
          <w:p w14:paraId="5A77F20E"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Inverted microscope with:</w:t>
            </w:r>
          </w:p>
          <w:p w14:paraId="468DD91B" w14:textId="77777777" w:rsidR="00385B36" w:rsidRDefault="00590C65" w:rsidP="0013096F">
            <w:pPr>
              <w:pStyle w:val="ListParagraph"/>
              <w:numPr>
                <w:ilvl w:val="1"/>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Modulation contrast</w:t>
            </w:r>
          </w:p>
          <w:p w14:paraId="4ACEA85D" w14:textId="77777777" w:rsidR="00385B36" w:rsidRDefault="00590C65" w:rsidP="0013096F">
            <w:pPr>
              <w:pStyle w:val="ListParagraph"/>
              <w:numPr>
                <w:ilvl w:val="1"/>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5/10x and 20/40x magnification</w:t>
            </w:r>
          </w:p>
          <w:p w14:paraId="751DE387" w14:textId="77777777" w:rsidR="00385B36" w:rsidRDefault="00590C65" w:rsidP="0013096F">
            <w:pPr>
              <w:pStyle w:val="ListParagraph"/>
              <w:numPr>
                <w:ilvl w:val="1"/>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Micromanipulators for ICS</w:t>
            </w:r>
            <w:r w:rsidR="00385B36">
              <w:rPr>
                <w:rFonts w:eastAsia="Times New Roman" w:cs="Calibri"/>
                <w:color w:val="000000"/>
                <w:sz w:val="20"/>
                <w:szCs w:val="20"/>
                <w:lang w:val="en-US"/>
              </w:rPr>
              <w:t>I</w:t>
            </w:r>
          </w:p>
          <w:p w14:paraId="16AEB9E4" w14:textId="77777777" w:rsidR="00385B36"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 xml:space="preserve">Liquid nitrogen (LN2) </w:t>
            </w:r>
            <w:proofErr w:type="spellStart"/>
            <w:r w:rsidRPr="00A05D83">
              <w:rPr>
                <w:rFonts w:eastAsia="Times New Roman" w:cs="Calibri"/>
                <w:color w:val="000000"/>
                <w:sz w:val="20"/>
                <w:szCs w:val="20"/>
                <w:lang w:val="en-US"/>
              </w:rPr>
              <w:t>dewars</w:t>
            </w:r>
            <w:proofErr w:type="spellEnd"/>
            <w:r w:rsidRPr="00A05D83">
              <w:rPr>
                <w:rFonts w:eastAsia="Times New Roman" w:cs="Calibri"/>
                <w:color w:val="000000"/>
                <w:sz w:val="20"/>
                <w:szCs w:val="20"/>
                <w:lang w:val="en-US"/>
              </w:rPr>
              <w:t xml:space="preserve"> </w:t>
            </w:r>
            <w:r w:rsidR="00385B36">
              <w:rPr>
                <w:rFonts w:eastAsia="Times New Roman" w:cs="Calibri"/>
                <w:color w:val="000000"/>
                <w:sz w:val="20"/>
                <w:szCs w:val="20"/>
                <w:lang w:val="en-US"/>
              </w:rPr>
              <w:t>and</w:t>
            </w:r>
            <w:r w:rsidRPr="00A05D83">
              <w:rPr>
                <w:rFonts w:eastAsia="Times New Roman" w:cs="Calibri"/>
                <w:color w:val="000000"/>
                <w:sz w:val="20"/>
                <w:szCs w:val="20"/>
                <w:lang w:val="en-US"/>
              </w:rPr>
              <w:t xml:space="preserve"> reliable LN2 </w:t>
            </w:r>
            <w:r w:rsidR="00385B36" w:rsidRPr="00A05D83">
              <w:rPr>
                <w:rFonts w:eastAsia="Times New Roman" w:cs="Calibri"/>
                <w:color w:val="000000"/>
                <w:sz w:val="20"/>
                <w:szCs w:val="20"/>
                <w:lang w:val="en-US"/>
              </w:rPr>
              <w:t>supply</w:t>
            </w:r>
          </w:p>
          <w:p w14:paraId="481E1F71" w14:textId="77777777" w:rsidR="00590C65" w:rsidRPr="00A05D83" w:rsidRDefault="00590C65" w:rsidP="0013096F">
            <w:pPr>
              <w:pStyle w:val="ListParagraph"/>
              <w:numPr>
                <w:ilvl w:val="0"/>
                <w:numId w:val="62"/>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A05D83">
              <w:rPr>
                <w:rFonts w:eastAsia="Times New Roman" w:cs="Calibri"/>
                <w:color w:val="000000"/>
                <w:sz w:val="20"/>
                <w:szCs w:val="20"/>
                <w:lang w:val="en-US"/>
              </w:rPr>
              <w:t>Uninterrupted power supply for Embryo culture incubators, fridge and microscopes</w:t>
            </w:r>
          </w:p>
        </w:tc>
      </w:tr>
    </w:tbl>
    <w:p w14:paraId="5F734D67" w14:textId="77777777" w:rsidR="00901EBC" w:rsidRPr="00901EBC" w:rsidRDefault="00901EBC" w:rsidP="00901EBC"/>
    <w:p w14:paraId="656D4CF8" w14:textId="77777777" w:rsidR="000D0F6F" w:rsidRPr="000D0F6F" w:rsidRDefault="000D0F6F" w:rsidP="000D0F6F">
      <w:pPr>
        <w:rPr>
          <w:b/>
        </w:rPr>
      </w:pPr>
      <w:r w:rsidRPr="000D0F6F">
        <w:rPr>
          <w:b/>
        </w:rPr>
        <w:t>Laboratory personnel</w:t>
      </w:r>
    </w:p>
    <w:p w14:paraId="2D2EBD28" w14:textId="77777777" w:rsidR="000D0F6F" w:rsidRDefault="000D0F6F" w:rsidP="000D0F6F">
      <w:pPr>
        <w:rPr>
          <w:vertAlign w:val="superscript"/>
        </w:rPr>
      </w:pPr>
      <w:r w:rsidRPr="0045392A">
        <w:t>Embryologists are specialist laboratory staff who take care and maintain human gametes and embryos in an optimal condition according to good laboratory practices. Embryologists in South Africa fall into two groups: (</w:t>
      </w:r>
      <w:proofErr w:type="spellStart"/>
      <w:r w:rsidRPr="0045392A">
        <w:t>i</w:t>
      </w:r>
      <w:proofErr w:type="spellEnd"/>
      <w:r w:rsidRPr="0045392A">
        <w:t xml:space="preserve">) Medical biological scientists (Medical &amp; Dental &amp; Medical Sciences HPCSA board) and (ii) Clinical technologists (Radiography &amp; Clinical Technology HPCSA board). Sufficient number of trained embryologists must be available </w:t>
      </w:r>
      <w:r w:rsidRPr="00024BA3">
        <w:t xml:space="preserve">for appropriate laboratory </w:t>
      </w:r>
      <w:r w:rsidRPr="00992BE3">
        <w:t>operations (</w:t>
      </w:r>
      <w:r w:rsidRPr="00992BE3">
        <w:fldChar w:fldCharType="begin"/>
      </w:r>
      <w:r w:rsidRPr="00992BE3">
        <w:instrText xml:space="preserve"> REF _Ref4655274 \h </w:instrText>
      </w:r>
      <w:r w:rsidR="00992BE3">
        <w:instrText xml:space="preserve"> \* MERGEFORMAT </w:instrText>
      </w:r>
      <w:r w:rsidRPr="00992BE3">
        <w:fldChar w:fldCharType="separate"/>
      </w:r>
      <w:r w:rsidR="006B4658">
        <w:t xml:space="preserve">Table </w:t>
      </w:r>
      <w:r w:rsidR="006B4658">
        <w:rPr>
          <w:noProof/>
        </w:rPr>
        <w:t>10</w:t>
      </w:r>
      <w:r w:rsidRPr="00992BE3">
        <w:fldChar w:fldCharType="end"/>
      </w:r>
      <w:r w:rsidRPr="00992BE3">
        <w:t>).</w:t>
      </w:r>
      <w:r w:rsidR="00992BE3" w:rsidRPr="00992BE3">
        <w:fldChar w:fldCharType="begin">
          <w:fldData xml:space="preserve">PEVuZE5vdGU+PENpdGU+PEF1dGhvcj5Nb250YWc8L0F1dGhvcj48WWVhcj4yMDE3PC9ZZWFyPjxS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</w:fldData>
        </w:fldChar>
      </w:r>
      <w:r w:rsidR="00992BE3" w:rsidRPr="00992BE3">
        <w:instrText xml:space="preserve"> ADDIN EN.CITE </w:instrText>
      </w:r>
      <w:r w:rsidR="00992BE3" w:rsidRPr="00992BE3">
        <w:fldChar w:fldCharType="begin">
          <w:fldData xml:space="preserve">PEVuZE5vdGU+PENpdGU+PEF1dGhvcj5Nb250YWc8L0F1dGhvcj48WWVhcj4yMDE3PC9ZZWFyPjxS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</w:fldData>
        </w:fldChar>
      </w:r>
      <w:r w:rsidR="00992BE3" w:rsidRPr="00992BE3">
        <w:instrText xml:space="preserve"> ADDIN EN.CITE.DATA </w:instrText>
      </w:r>
      <w:r w:rsidR="00992BE3" w:rsidRPr="00992BE3">
        <w:fldChar w:fldCharType="end"/>
      </w:r>
      <w:r w:rsidR="00992BE3" w:rsidRPr="00992BE3">
        <w:fldChar w:fldCharType="separate"/>
      </w:r>
      <w:r w:rsidR="00992BE3" w:rsidRPr="00992BE3">
        <w:rPr>
          <w:noProof/>
          <w:vertAlign w:val="superscript"/>
        </w:rPr>
        <w:t>53-55</w:t>
      </w:r>
      <w:r w:rsidR="00992BE3" w:rsidRPr="00992BE3">
        <w:fldChar w:fldCharType="end"/>
      </w:r>
    </w:p>
    <w:p w14:paraId="751B730E" w14:textId="77777777" w:rsidR="000D0F6F" w:rsidRPr="00024BA3" w:rsidRDefault="000D0F6F" w:rsidP="000D0F6F"/>
    <w:p w14:paraId="3919E3E3" w14:textId="77777777" w:rsidR="000D0F6F" w:rsidRPr="000D0F6F" w:rsidRDefault="000D0F6F" w:rsidP="000D0F6F">
      <w:pPr>
        <w:rPr>
          <w:b/>
        </w:rPr>
      </w:pPr>
      <w:r w:rsidRPr="000D0F6F">
        <w:rPr>
          <w:b/>
        </w:rPr>
        <w:t>Environment</w:t>
      </w:r>
    </w:p>
    <w:p w14:paraId="3148426C" w14:textId="77777777" w:rsidR="000D0F6F" w:rsidRPr="00024BA3" w:rsidRDefault="000D0F6F" w:rsidP="000D0F6F">
      <w:r w:rsidRPr="00024BA3">
        <w:t xml:space="preserve">The location, structure, building materials, fittings and furniture inside the laboratory should be chosen to limit volatile organic </w:t>
      </w:r>
      <w:r w:rsidRPr="001C0156">
        <w:t>contaminants.</w:t>
      </w:r>
      <w:r w:rsidR="001C0156" w:rsidRPr="001C0156">
        <w:fldChar w:fldCharType="begin"/>
      </w:r>
      <w:r w:rsidR="001C0156" w:rsidRPr="001C0156">
        <w:instrText xml:space="preserve"> ADDIN EN.CITE &lt;EndNote&gt;&lt;Cite&gt;&lt;Author&gt;Cobo A&lt;/Author&gt;&lt;RecNum&gt;313&lt;/RecNum&gt;&lt;DisplayText&gt;&lt;style face="superscript"&gt;56&lt;/style&gt;&lt;/DisplayText&gt;&lt;record&gt;&lt;rec-number&gt;313&lt;/rec-number&gt;&lt;foreign-keys&gt;&lt;key app="EN" db-id="eare2taxlax2sqezt0kv0afm2vr2vt95dwsz" timestamp="1553740823"&gt;313&lt;/key&gt;&lt;/foreign-keys&gt;&lt;ref-type name="Book Section"&gt;5&lt;/ref-type&gt;&lt;contributors&gt;&lt;authors&gt;&lt;author&gt;Cobo A, &lt;/author&gt;&lt;author&gt;Coello A,&lt;/author&gt;&lt;/authors&gt;&lt;/contributors&gt;&lt;titles&gt;&lt;title&gt;Chapter 15. Vitrification – Oocytes, 2PN, Embryos, Blastocysts&lt;/title&gt;&lt;secondary-title&gt;In: Rizk, B., Montag, S. eds. Standard Operational Procedures in Reproductive Medicine: Laboratory and Clinical Practice&lt;/secondary-title&gt;&lt;/titles&gt;&lt;pages&gt;p 36-37&lt;/pages&gt;&lt;dates&gt;&lt;/dates&gt;&lt;pub-location&gt;Oxfordshire, UK&lt;/pub-location&gt;&lt;publisher&gt;CRC Press&lt;/publisher&gt;&lt;urls&gt;&lt;/urls&gt;&lt;/record&gt;&lt;/Cite&gt;&lt;/EndNote&gt;</w:instrText>
      </w:r>
      <w:r w:rsidR="001C0156" w:rsidRPr="001C0156">
        <w:fldChar w:fldCharType="separate"/>
      </w:r>
      <w:r w:rsidR="001C0156" w:rsidRPr="001C0156">
        <w:rPr>
          <w:noProof/>
          <w:vertAlign w:val="superscript"/>
        </w:rPr>
        <w:t>56</w:t>
      </w:r>
      <w:r w:rsidR="001C0156" w:rsidRPr="001C0156">
        <w:fldChar w:fldCharType="end"/>
      </w:r>
      <w:r w:rsidRPr="001C0156">
        <w:t xml:space="preserve"> A</w:t>
      </w:r>
      <w:r w:rsidRPr="00024BA3">
        <w:t xml:space="preserve"> “burning-in” period of six weeks is advised for any new equipment prior to the initiation o</w:t>
      </w:r>
      <w:r w:rsidRPr="001C0156">
        <w:t>f ART cycles.</w:t>
      </w:r>
      <w:r w:rsidR="001C0156" w:rsidRPr="001C0156">
        <w:fldChar w:fldCharType="begin"/>
      </w:r>
      <w:r w:rsidR="001C0156" w:rsidRPr="001C0156">
        <w:instrText xml:space="preserve"> ADDIN EN.CITE &lt;EndNote&gt;&lt;Cite&gt;&lt;Author&gt;Cobo A&lt;/Author&gt;&lt;RecNum&gt;313&lt;/RecNum&gt;&lt;DisplayText&gt;&lt;style face="superscript"&gt;56&lt;/style&gt;&lt;/DisplayText&gt;&lt;record&gt;&lt;rec-number&gt;313&lt;/rec-number&gt;&lt;foreign-keys&gt;&lt;key app="EN" db-id="eare2taxlax2sqezt0kv0afm2vr2vt95dwsz" timestamp="1553740823"&gt;313&lt;/key&gt;&lt;/foreign-keys&gt;&lt;ref-type name="Book Section"&gt;5&lt;/ref-type&gt;&lt;contributors&gt;&lt;authors&gt;&lt;author&gt;Cobo A, &lt;/author&gt;&lt;author&gt;Coello A,&lt;/author&gt;&lt;/authors&gt;&lt;/contributors&gt;&lt;titles&gt;&lt;title&gt;Chapter 15. Vitrification – Oocytes, 2PN, Embryos, Blastocysts&lt;/title&gt;&lt;secondary-title&gt;In: Rizk, B., Montag, S. eds. Standard Operational Procedures in Reproductive Medicine: Laboratory and Clinical Practice&lt;/secondary-title&gt;&lt;/titles&gt;&lt;pages&gt;p 36-37&lt;/pages&gt;&lt;dates&gt;&lt;/dates&gt;&lt;pub-location&gt;Oxfordshire, UK&lt;/pub-location&gt;&lt;publisher&gt;CRC Press&lt;/publisher&gt;&lt;urls&gt;&lt;/urls&gt;&lt;/record&gt;&lt;/Cite&gt;&lt;/EndNote&gt;</w:instrText>
      </w:r>
      <w:r w:rsidR="001C0156" w:rsidRPr="001C0156">
        <w:fldChar w:fldCharType="separate"/>
      </w:r>
      <w:r w:rsidR="001C0156" w:rsidRPr="001C0156">
        <w:rPr>
          <w:noProof/>
          <w:vertAlign w:val="superscript"/>
        </w:rPr>
        <w:t>56</w:t>
      </w:r>
      <w:r w:rsidR="001C0156" w:rsidRPr="001C0156">
        <w:fldChar w:fldCharType="end"/>
      </w:r>
    </w:p>
    <w:p w14:paraId="3C290399" w14:textId="77777777" w:rsidR="000D0F6F" w:rsidRDefault="000D0F6F" w:rsidP="000D0F6F">
      <w:pPr>
        <w:rPr>
          <w:i/>
        </w:rPr>
      </w:pPr>
    </w:p>
    <w:p w14:paraId="0C7BE0AC" w14:textId="77777777" w:rsidR="000D0F6F" w:rsidRPr="00024BA3" w:rsidRDefault="000D0F6F" w:rsidP="000D0F6F">
      <w:pPr>
        <w:rPr>
          <w:i/>
        </w:rPr>
      </w:pPr>
      <w:r w:rsidRPr="00024BA3">
        <w:rPr>
          <w:i/>
        </w:rPr>
        <w:t>Ambient air</w:t>
      </w:r>
    </w:p>
    <w:p w14:paraId="0766E308" w14:textId="77777777" w:rsidR="000D0F6F" w:rsidRPr="00024BA3" w:rsidRDefault="000D0F6F" w:rsidP="000D0F6F">
      <w:r w:rsidRPr="00024BA3">
        <w:t xml:space="preserve">Air quality depends on the number and size of particles and microorganisms/VOCs found in the air and can be maintained by </w:t>
      </w:r>
      <w:r w:rsidRPr="008F54BC">
        <w:t xml:space="preserve">the use </w:t>
      </w:r>
      <w:r w:rsidR="008F54BC" w:rsidRPr="008F54BC">
        <w:fldChar w:fldCharType="begin">
          <w:fldData xml:space="preserve">PEVuZE5vdGU+PENpdGU+PEF1dGhvcj5IdXlzZXI8L0F1dGhvcj48WWVhcj4yMDA4PC9ZZWFyPjxS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</w:fldData>
        </w:fldChar>
      </w:r>
      <w:r w:rsidR="008F54BC" w:rsidRPr="008F54BC">
        <w:instrText xml:space="preserve"> ADDIN EN.CITE </w:instrText>
      </w:r>
      <w:r w:rsidR="008F54BC" w:rsidRPr="008F54BC">
        <w:fldChar w:fldCharType="begin">
          <w:fldData xml:space="preserve">PEVuZE5vdGU+PENpdGU+PEF1dGhvcj5IdXlzZXI8L0F1dGhvcj48WWVhcj4yMDA4PC9ZZWFyPjxS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</w:fldData>
        </w:fldChar>
      </w:r>
      <w:r w:rsidR="008F54BC" w:rsidRPr="008F54BC">
        <w:instrText xml:space="preserve"> ADDIN EN.CITE.DATA </w:instrText>
      </w:r>
      <w:r w:rsidR="008F54BC" w:rsidRPr="008F54BC">
        <w:fldChar w:fldCharType="end"/>
      </w:r>
      <w:r w:rsidR="008F54BC" w:rsidRPr="008F54BC">
        <w:fldChar w:fldCharType="separate"/>
      </w:r>
      <w:r w:rsidR="008F54BC" w:rsidRPr="008F54BC">
        <w:rPr>
          <w:noProof/>
          <w:vertAlign w:val="superscript"/>
        </w:rPr>
        <w:t>55, 57-59</w:t>
      </w:r>
      <w:r w:rsidR="008F54BC" w:rsidRPr="008F54BC">
        <w:fldChar w:fldCharType="end"/>
      </w:r>
      <w:r w:rsidR="008F54BC" w:rsidRPr="008F54BC">
        <w:t xml:space="preserve"> </w:t>
      </w:r>
      <w:r w:rsidRPr="008F54BC">
        <w:t>of</w:t>
      </w:r>
      <w:r w:rsidR="008F54BC" w:rsidRPr="008F54BC">
        <w:t xml:space="preserve"> </w:t>
      </w:r>
      <w:r w:rsidRPr="008F54BC">
        <w:t>(</w:t>
      </w:r>
      <w:proofErr w:type="spellStart"/>
      <w:r w:rsidRPr="008F54BC">
        <w:t>i</w:t>
      </w:r>
      <w:proofErr w:type="spellEnd"/>
      <w:r w:rsidRPr="00024BA3">
        <w:t xml:space="preserve">) high efficiency particulate air (HEPA) filtration in conjunction with (ii) activated carbon and potassium permanganate filters and (iii) positive air pressure (10-15 Pascal difference) to displace air from the most to the least critical areas in the ART </w:t>
      </w:r>
      <w:r w:rsidRPr="00AB0DEB">
        <w:t>facility.</w:t>
      </w:r>
      <w:r w:rsidR="008F54BC" w:rsidRPr="00AB0DEB">
        <w:fldChar w:fldCharType="begin"/>
      </w:r>
      <w:r w:rsidR="00AB0DEB" w:rsidRPr="00AB0DEB">
        <w:instrText xml:space="preserve"> ADDIN EN.CITE &lt;EndNote&gt;&lt;Cite&gt;&lt;Author&gt;Montag&lt;/Author&gt;&lt;Year&gt;2017&lt;/Year&gt;&lt;RecNum&gt;310&lt;/RecNum&gt;&lt;DisplayText&gt;&lt;style face="superscript"&gt;53, 58&lt;/style&gt;&lt;/DisplayText&gt;&lt;record&gt;&lt;rec-number&gt;310&lt;/rec-number&gt;&lt;foreign-keys&gt;&lt;key app="EN" db-id="eare2taxlax2sqezt0kv0afm2vr2vt95dwsz" timestamp="1553740489"&gt;310&lt;/key&gt;&lt;/foreign-keys&gt;&lt;ref-type name="Book Section"&gt;5&lt;/ref-type&gt;&lt;contributors&gt;&lt;authors&gt;&lt;author&gt;Montag, M&lt;/author&gt;&lt;/authors&gt;&lt;/contributors&gt;&lt;titles&gt;&lt;title&gt;Chapter 29. Microscopy&lt;/title&gt;&lt;secondary-title&gt;Rizk, B., Montag, S. eds. Standard Operational Procedures in Reproductive Medicine: Laboratory and Clinical Practice&lt;/secondary-title&gt;&lt;/titles&gt;&lt;pages&gt;p 72-73&lt;/pages&gt;&lt;dates&gt;&lt;year&gt;2017&lt;/year&gt;&lt;/dates&gt;&lt;pub-location&gt;Oxfordshire, UK&lt;/pub-location&gt;&lt;publisher&gt;CRC Press&lt;/publisher&gt;&lt;urls&gt;&lt;/urls&gt;&lt;/record&gt;&lt;/Cite&gt;&lt;Cite&gt;&lt;Author&gt;Guns&lt;/Author&gt;&lt;Year&gt;2012&lt;/Year&gt;&lt;RecNum&gt;315&lt;/RecNum&gt;&lt;record&gt;&lt;rec-number&gt;315&lt;/rec-number&gt;&lt;foreign-keys&gt;&lt;key app="EN" db-id="eare2taxlax2sqezt0kv0afm2vr2vt95dwsz" timestamp="1553741070"&gt;315&lt;/key&gt;&lt;/foreign-keys&gt;&lt;ref-type name="Book Section"&gt;5&lt;/ref-type&gt;&lt;contributors&gt;&lt;authors&gt;&lt;author&gt;Guns, J., Janssens, R., Vercammen, M. &lt;/author&gt;&lt;/authors&gt;&lt;/contributors&gt;&lt;titles&gt;&lt;title&gt;Air quality management&lt;/title&gt;&lt;secondary-title&gt;In: Nagy, Z.P., Varghese, A.C, Agarwal, A. eds. Practice manual of in vitro fertilization&lt;/secondary-title&gt;&lt;/titles&gt;&lt;pages&gt;p 17-25&lt;/pages&gt;&lt;dates&gt;&lt;year&gt;2012&lt;/year&gt;&lt;/dates&gt;&lt;pub-location&gt;New York, USA&lt;/pub-location&gt;&lt;publisher&gt;Springer&lt;/publisher&gt;&lt;urls&gt;&lt;/urls&gt;&lt;/record&gt;&lt;/Cite&gt;&lt;/EndNote&gt;</w:instrText>
      </w:r>
      <w:r w:rsidR="008F54BC" w:rsidRPr="00AB0DEB">
        <w:fldChar w:fldCharType="separate"/>
      </w:r>
      <w:r w:rsidR="00AB0DEB" w:rsidRPr="00AB0DEB">
        <w:rPr>
          <w:noProof/>
          <w:vertAlign w:val="superscript"/>
        </w:rPr>
        <w:t>53, 58</w:t>
      </w:r>
      <w:r w:rsidR="008F54BC" w:rsidRPr="00AB0DEB">
        <w:fldChar w:fldCharType="end"/>
      </w:r>
      <w:r w:rsidRPr="00AB0DEB">
        <w:t xml:space="preserve"> Yearly</w:t>
      </w:r>
      <w:r w:rsidRPr="00024BA3">
        <w:t xml:space="preserve"> particulate testing and microbial culture can be done to monitor and </w:t>
      </w:r>
      <w:r w:rsidRPr="009D1669">
        <w:t>validate air quality.</w:t>
      </w:r>
      <w:r w:rsidR="009D1669" w:rsidRPr="009D1669">
        <w:fldChar w:fldCharType="begin"/>
      </w:r>
      <w:r w:rsidR="009D1669" w:rsidRPr="009D1669">
        <w:instrText xml:space="preserve"> ADDIN EN.CITE &lt;EndNote&gt;&lt;Cite&gt;&lt;Author&gt;Elder&lt;/Author&gt;&lt;Year&gt;2015&lt;/Year&gt;&lt;RecNum&gt;317&lt;/RecNum&gt;&lt;DisplayText&gt;&lt;style face="superscript"&gt;60&lt;/style&gt;&lt;/DisplayText&gt;&lt;record&gt;&lt;rec-number&gt;317&lt;/rec-number&gt;&lt;foreign-keys&gt;&lt;key app="EN" db-id="eare2taxlax2sqezt0kv0afm2vr2vt95dwsz" timestamp="1553741301"&gt;317&lt;/key&gt;&lt;/foreign-keys&gt;&lt;ref-type name="Book"&gt;6&lt;/ref-type&gt;&lt;contributors&gt;&lt;authors&gt;&lt;author&gt;Elder, K., Van den Bergh M., Woodward, B.&lt;/author&gt;&lt;/authors&gt;&lt;/contributors&gt;&lt;titles&gt;&lt;title&gt;Troubleshooting and problem-solving in the IVF laboratory&lt;/title&gt;&lt;/titles&gt;&lt;dates&gt;&lt;year&gt;2015&lt;/year&gt;&lt;/dates&gt;&lt;pub-location&gt;Cambridge, UK&lt;/pub-location&gt;&lt;publisher&gt;Cambridge University Press&lt;/publisher&gt;&lt;urls&gt;&lt;/urls&gt;&lt;/record&gt;&lt;/Cite&gt;&lt;/EndNote&gt;</w:instrText>
      </w:r>
      <w:r w:rsidR="009D1669" w:rsidRPr="009D1669">
        <w:fldChar w:fldCharType="separate"/>
      </w:r>
      <w:r w:rsidR="009D1669" w:rsidRPr="009D1669">
        <w:rPr>
          <w:noProof/>
          <w:vertAlign w:val="superscript"/>
        </w:rPr>
        <w:t>60</w:t>
      </w:r>
      <w:r w:rsidR="009D1669" w:rsidRPr="009D1669">
        <w:fldChar w:fldCharType="end"/>
      </w:r>
    </w:p>
    <w:p w14:paraId="11205465" w14:textId="77777777" w:rsidR="000D0F6F" w:rsidRDefault="000D0F6F" w:rsidP="000D0F6F">
      <w:pPr>
        <w:rPr>
          <w:i/>
        </w:rPr>
      </w:pPr>
    </w:p>
    <w:p w14:paraId="205259CB" w14:textId="77777777" w:rsidR="000D0F6F" w:rsidRPr="00024BA3" w:rsidRDefault="000D0F6F" w:rsidP="000D0F6F">
      <w:pPr>
        <w:rPr>
          <w:i/>
        </w:rPr>
      </w:pPr>
      <w:r w:rsidRPr="00024BA3">
        <w:rPr>
          <w:i/>
        </w:rPr>
        <w:t>Light exposure</w:t>
      </w:r>
    </w:p>
    <w:p w14:paraId="124B95F1" w14:textId="77777777" w:rsidR="000D0F6F" w:rsidRPr="00024BA3" w:rsidRDefault="000D0F6F" w:rsidP="000D0F6F">
      <w:r>
        <w:t>L</w:t>
      </w:r>
      <w:r w:rsidRPr="00024BA3">
        <w:t xml:space="preserve">ight source and filters can be selected to reduce exposure </w:t>
      </w:r>
      <w:r>
        <w:t xml:space="preserve">of gametes and embryos </w:t>
      </w:r>
      <w:r w:rsidRPr="00024BA3">
        <w:t xml:space="preserve">to harmful wavelengths, while direct sunlight in the embryology lab should be </w:t>
      </w:r>
      <w:r w:rsidRPr="009D1669">
        <w:t>avoided.</w:t>
      </w:r>
      <w:r w:rsidR="009D1669" w:rsidRPr="009D1669">
        <w:fldChar w:fldCharType="begin">
          <w:fldData xml:space="preserve">PEVuZE5vdGU+PENpdGU+PEF1dGhvcj5CZW5zZG9ycDwvQXV0aG9yPjxZZWFyPjIwMDk8L1llYXI+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</w:fldData>
        </w:fldChar>
      </w:r>
      <w:r w:rsidR="009D1669" w:rsidRPr="009D1669">
        <w:instrText xml:space="preserve"> ADDIN EN.CITE </w:instrText>
      </w:r>
      <w:r w:rsidR="009D1669" w:rsidRPr="009D1669">
        <w:fldChar w:fldCharType="begin">
          <w:fldData xml:space="preserve">PEVuZE5vdGU+PENpdGU+PEF1dGhvcj5CZW5zZG9ycDwvQXV0aG9yPjxZZWFyPjIwMDk8L1llYXI+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</w:fldData>
        </w:fldChar>
      </w:r>
      <w:r w:rsidR="009D1669" w:rsidRPr="009D1669">
        <w:instrText xml:space="preserve"> ADDIN EN.CITE.DATA </w:instrText>
      </w:r>
      <w:r w:rsidR="009D1669" w:rsidRPr="009D1669">
        <w:fldChar w:fldCharType="end"/>
      </w:r>
      <w:r w:rsidR="009D1669" w:rsidRPr="009D1669">
        <w:fldChar w:fldCharType="separate"/>
      </w:r>
      <w:r w:rsidR="009D1669" w:rsidRPr="009D1669">
        <w:rPr>
          <w:noProof/>
          <w:vertAlign w:val="superscript"/>
        </w:rPr>
        <w:t>44</w:t>
      </w:r>
      <w:r w:rsidR="009D1669" w:rsidRPr="009D1669">
        <w:fldChar w:fldCharType="end"/>
      </w:r>
    </w:p>
    <w:p w14:paraId="78C4062E" w14:textId="77777777" w:rsidR="000D0F6F" w:rsidRDefault="000D0F6F" w:rsidP="000D0F6F">
      <w:pPr>
        <w:rPr>
          <w:i/>
        </w:rPr>
      </w:pPr>
    </w:p>
    <w:p w14:paraId="132E056E" w14:textId="77777777" w:rsidR="000D0F6F" w:rsidRPr="00024BA3" w:rsidRDefault="000D0F6F" w:rsidP="000D0F6F">
      <w:pPr>
        <w:rPr>
          <w:i/>
        </w:rPr>
      </w:pPr>
      <w:r w:rsidRPr="00024BA3">
        <w:rPr>
          <w:i/>
        </w:rPr>
        <w:t>Sterility</w:t>
      </w:r>
    </w:p>
    <w:p w14:paraId="67930408" w14:textId="77777777" w:rsidR="000D0F6F" w:rsidRPr="00024BA3" w:rsidRDefault="000D0F6F" w:rsidP="000D0F6F">
      <w:r w:rsidRPr="00024BA3">
        <w:t>Scheduled cleaning and sterilization of laboratory, workstations</w:t>
      </w:r>
      <w:r>
        <w:t>,</w:t>
      </w:r>
      <w:r w:rsidRPr="00024BA3">
        <w:t xml:space="preserve"> and all equipment must be performed </w:t>
      </w:r>
      <w:r w:rsidRPr="003003E6">
        <w:t>before any procedure.</w:t>
      </w:r>
      <w:r w:rsidR="009D1669" w:rsidRPr="003003E6">
        <w:fldChar w:fldCharType="begin">
          <w:fldData xml:space="preserve">PEVuZE5vdGU+PENpdGU+PEF1dGhvcj5FbGRlcjwvQXV0aG9yPjxZZWFyPjIwMTE8L1llYXI+PFJl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</w:fldData>
        </w:fldChar>
      </w:r>
      <w:r w:rsidR="009D1669" w:rsidRPr="003003E6">
        <w:instrText xml:space="preserve"> ADDIN EN.CITE </w:instrText>
      </w:r>
      <w:r w:rsidR="009D1669" w:rsidRPr="003003E6">
        <w:fldChar w:fldCharType="begin">
          <w:fldData xml:space="preserve">PEVuZE5vdGU+PENpdGU+PEF1dGhvcj5FbGRlcjwvQXV0aG9yPjxZZWFyPjIwMTE8L1llYXI+PFJl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</w:fldData>
        </w:fldChar>
      </w:r>
      <w:r w:rsidR="009D1669" w:rsidRPr="003003E6">
        <w:instrText xml:space="preserve"> ADDIN EN.CITE.DATA </w:instrText>
      </w:r>
      <w:r w:rsidR="009D1669" w:rsidRPr="003003E6">
        <w:fldChar w:fldCharType="end"/>
      </w:r>
      <w:r w:rsidR="009D1669" w:rsidRPr="003003E6">
        <w:fldChar w:fldCharType="separate"/>
      </w:r>
      <w:r w:rsidR="009D1669" w:rsidRPr="003003E6">
        <w:rPr>
          <w:noProof/>
          <w:vertAlign w:val="superscript"/>
        </w:rPr>
        <w:t>57, 59, 61</w:t>
      </w:r>
      <w:r w:rsidR="009D1669" w:rsidRPr="003003E6">
        <w:fldChar w:fldCharType="end"/>
      </w:r>
    </w:p>
    <w:p w14:paraId="0E0E9428" w14:textId="77777777" w:rsidR="000D0F6F" w:rsidRPr="000D0F6F" w:rsidRDefault="000D0F6F" w:rsidP="000D0F6F">
      <w:pPr>
        <w:rPr>
          <w:b/>
        </w:rPr>
      </w:pPr>
      <w:r w:rsidRPr="000D0F6F">
        <w:rPr>
          <w:b/>
        </w:rPr>
        <w:lastRenderedPageBreak/>
        <w:t xml:space="preserve">Equipment, </w:t>
      </w:r>
      <w:r>
        <w:rPr>
          <w:b/>
        </w:rPr>
        <w:t>q</w:t>
      </w:r>
      <w:r w:rsidRPr="000D0F6F">
        <w:rPr>
          <w:b/>
        </w:rPr>
        <w:t xml:space="preserve">uality </w:t>
      </w:r>
      <w:r>
        <w:rPr>
          <w:b/>
        </w:rPr>
        <w:t>c</w:t>
      </w:r>
      <w:r w:rsidRPr="000D0F6F">
        <w:rPr>
          <w:b/>
        </w:rPr>
        <w:t>ontrol</w:t>
      </w:r>
      <w:r>
        <w:rPr>
          <w:b/>
        </w:rPr>
        <w:t>,</w:t>
      </w:r>
      <w:r w:rsidRPr="000D0F6F">
        <w:rPr>
          <w:b/>
        </w:rPr>
        <w:t xml:space="preserve"> and maintenance schedule</w:t>
      </w:r>
    </w:p>
    <w:p w14:paraId="60566F90" w14:textId="77777777" w:rsidR="000D0F6F" w:rsidRPr="00024BA3" w:rsidRDefault="000D0F6F" w:rsidP="000D0F6F">
      <w:r w:rsidRPr="00024BA3">
        <w:t>Appropriate equipment must be available for use in the ART laboratory (</w:t>
      </w:r>
      <w:r>
        <w:fldChar w:fldCharType="begin"/>
      </w:r>
      <w:r>
        <w:instrText xml:space="preserve"> REF _Ref4655274 \h </w:instrText>
      </w:r>
      <w:r>
        <w:fldChar w:fldCharType="separate"/>
      </w:r>
      <w:r w:rsidR="006B4658">
        <w:t xml:space="preserve">Table </w:t>
      </w:r>
      <w:r w:rsidR="006B4658">
        <w:rPr>
          <w:noProof/>
        </w:rPr>
        <w:t>10</w:t>
      </w:r>
      <w:r>
        <w:fldChar w:fldCharType="end"/>
      </w:r>
      <w:r w:rsidRPr="00024BA3">
        <w:t xml:space="preserve">), with scheduled maintenance and quality control of the operation thereof (see </w:t>
      </w:r>
      <w:r w:rsidRPr="0052772D">
        <w:t>addendum</w:t>
      </w:r>
      <w:r w:rsidRPr="00024BA3">
        <w:t>).</w:t>
      </w:r>
      <w:r w:rsidR="003003E6">
        <w:fldChar w:fldCharType="begin">
          <w:fldData xml:space="preserve">PEVuZE5vdGU+PENpdGU+PEF1dGhvcj5Nb250YWc8L0F1dGhvcj48WWVhcj4yMDE3PC9ZZWFyPjxS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NjgyLTY8L3BhZ2VzPjx2b2x1bWU+MTAyPC92b2x1bWU+PG51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</w:fldData>
        </w:fldChar>
      </w:r>
      <w:r w:rsidR="003003E6">
        <w:instrText xml:space="preserve"> ADDIN EN.CITE </w:instrText>
      </w:r>
      <w:r w:rsidR="003003E6">
        <w:fldChar w:fldCharType="begin">
          <w:fldData xml:space="preserve">PEVuZE5vdGU+PENpdGU+PEF1dGhvcj5Nb250YWc8L0F1dGhvcj48WWVhcj4yMDE3PC9ZZWFyPjxS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NjgyLTY8L3BhZ2VzPjx2b2x1bWU+MTAyPC92b2x1bWU+PG51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</w:fldData>
        </w:fldChar>
      </w:r>
      <w:r w:rsidR="003003E6">
        <w:instrText xml:space="preserve"> ADDIN EN.CITE.DATA </w:instrText>
      </w:r>
      <w:r w:rsidR="003003E6">
        <w:fldChar w:fldCharType="end"/>
      </w:r>
      <w:r w:rsidR="003003E6">
        <w:fldChar w:fldCharType="separate"/>
      </w:r>
      <w:r w:rsidR="003003E6" w:rsidRPr="003003E6">
        <w:rPr>
          <w:noProof/>
          <w:vertAlign w:val="superscript"/>
        </w:rPr>
        <w:t>53</w:t>
      </w:r>
      <w:r w:rsidR="003003E6" w:rsidRPr="00AB5D55">
        <w:rPr>
          <w:noProof/>
          <w:vertAlign w:val="superscript"/>
        </w:rPr>
        <w:t>, 54</w:t>
      </w:r>
      <w:r w:rsidR="003003E6">
        <w:fldChar w:fldCharType="end"/>
      </w:r>
    </w:p>
    <w:p w14:paraId="6F02C785" w14:textId="77777777" w:rsidR="00792BDD" w:rsidRDefault="00792BDD">
      <w:pPr>
        <w:spacing w:line="240" w:lineRule="auto"/>
        <w:rPr>
          <w:szCs w:val="22"/>
        </w:rPr>
      </w:pPr>
    </w:p>
    <w:p w14:paraId="58AD1BD9" w14:textId="77777777" w:rsidR="00DA59A1" w:rsidRPr="008D251C" w:rsidRDefault="00DA59A1" w:rsidP="00DA59A1">
      <w:pPr>
        <w:pStyle w:val="Heading2"/>
      </w:pPr>
      <w:bookmarkStart w:id="122" w:name="_Toc12031790"/>
      <w:proofErr w:type="spellStart"/>
      <w:r w:rsidRPr="008D251C">
        <w:t>Spermatology</w:t>
      </w:r>
      <w:bookmarkEnd w:id="122"/>
      <w:proofErr w:type="spellEnd"/>
    </w:p>
    <w:p w14:paraId="04122848" w14:textId="77777777" w:rsidR="00DA59A1" w:rsidRPr="00DA59A1" w:rsidRDefault="00DA59A1" w:rsidP="00DA59A1">
      <w:pPr>
        <w:rPr>
          <w:szCs w:val="22"/>
        </w:rPr>
      </w:pPr>
    </w:p>
    <w:p w14:paraId="479FFA78" w14:textId="77777777" w:rsidR="00DA59A1" w:rsidRPr="00DA59A1" w:rsidRDefault="00DA59A1" w:rsidP="00DA59A1">
      <w:pPr>
        <w:rPr>
          <w:b/>
          <w:szCs w:val="22"/>
        </w:rPr>
      </w:pPr>
      <w:r w:rsidRPr="00DA59A1">
        <w:rPr>
          <w:b/>
          <w:szCs w:val="22"/>
        </w:rPr>
        <w:t>Semen analysis</w:t>
      </w:r>
    </w:p>
    <w:p w14:paraId="5F589CCB" w14:textId="77777777" w:rsidR="00DA59A1" w:rsidRPr="00193C73" w:rsidRDefault="00DA59A1" w:rsidP="00DA59A1">
      <w:pPr>
        <w:rPr>
          <w:szCs w:val="22"/>
          <w:vertAlign w:val="superscript"/>
        </w:rPr>
      </w:pPr>
      <w:r w:rsidRPr="00DA59A1">
        <w:rPr>
          <w:szCs w:val="22"/>
        </w:rPr>
        <w:t>The results from a basic semen analysis (with confirmation of abnormal results with a second semen analysis), performed according to the WHO manual for the examination and processing of human semen</w:t>
      </w:r>
      <w:r w:rsidR="00193C73">
        <w:rPr>
          <w:szCs w:val="22"/>
        </w:rPr>
        <w:fldChar w:fldCharType="begin"/>
      </w:r>
      <w:r w:rsidR="00193C73">
        <w:rPr>
          <w:szCs w:val="22"/>
        </w:rPr>
        <w:instrText xml:space="preserve"> ADDIN EN.CITE &lt;EndNote&gt;&lt;Cite&gt;&lt;Author&gt;World Health Organization&lt;/Author&gt;&lt;RecNum&gt;269&lt;/RecNum&gt;&lt;DisplayText&gt;&lt;style face="superscript"&gt;14&lt;/style&gt;&lt;/DisplayText&gt;&lt;record&gt;&lt;rec-number&gt;269&lt;/rec-number&gt;&lt;foreign-keys&gt;&lt;key app="EN" db-id="eare2taxlax2sqezt0kv0afm2vr2vt95dwsz" timestamp="1553673474"&gt;269&lt;/key&gt;&lt;/foreign-keys&gt;&lt;ref-type name="Report"&gt;27&lt;/ref-type&gt;&lt;contributors&gt;&lt;authors&gt;&lt;author&gt;World Health Organization,&lt;/author&gt;&lt;/authors&gt;&lt;/contributors&gt;&lt;titles&gt;&lt;title&gt;WHO laboratory manual for the examination and processing of human semen, Fifth edition&lt;/title&gt;&lt;/titles&gt;&lt;dates&gt;&lt;/dates&gt;&lt;urls&gt;&lt;/urls&gt;&lt;/record&gt;&lt;/Cite&gt;&lt;/EndNote&gt;</w:instrText>
      </w:r>
      <w:r w:rsidR="00193C73">
        <w:rPr>
          <w:szCs w:val="22"/>
        </w:rPr>
        <w:fldChar w:fldCharType="separate"/>
      </w:r>
      <w:r w:rsidR="00193C73" w:rsidRPr="00193C73">
        <w:rPr>
          <w:noProof/>
          <w:szCs w:val="22"/>
          <w:vertAlign w:val="superscript"/>
        </w:rPr>
        <w:t>14</w:t>
      </w:r>
      <w:r w:rsidR="00193C73">
        <w:rPr>
          <w:szCs w:val="22"/>
        </w:rPr>
        <w:fldChar w:fldCharType="end"/>
      </w:r>
      <w:r w:rsidRPr="00DA59A1">
        <w:rPr>
          <w:szCs w:val="22"/>
        </w:rPr>
        <w:t xml:space="preserve"> and as described in “</w:t>
      </w:r>
      <w:r w:rsidRPr="00193C73">
        <w:rPr>
          <w:szCs w:val="22"/>
        </w:rPr>
        <w:t>Section 9: Male factor infertility”, can be used to determine mild or severe mild factor infertility.</w:t>
      </w:r>
      <w:r w:rsidR="00193C73" w:rsidRPr="00193C73">
        <w:rPr>
          <w:szCs w:val="22"/>
        </w:rPr>
        <w:fldChar w:fldCharType="begin">
          <w:fldData xml:space="preserve">PEVuZE5vdGU+PENpdGU+PEF1dGhvcj5Xb3JsZCBIZWFsdGggT3JnYW5pemF0aW9uPC9BdXRob3I+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</w:fldData>
        </w:fldChar>
      </w:r>
      <w:r w:rsidR="00193C73" w:rsidRPr="00193C73">
        <w:rPr>
          <w:szCs w:val="22"/>
        </w:rPr>
        <w:instrText xml:space="preserve"> ADDIN EN.CITE </w:instrText>
      </w:r>
      <w:r w:rsidR="00193C73" w:rsidRPr="00193C73">
        <w:rPr>
          <w:szCs w:val="22"/>
        </w:rPr>
        <w:fldChar w:fldCharType="begin">
          <w:fldData xml:space="preserve">PEVuZE5vdGU+PENpdGU+PEF1dGhvcj5Xb3JsZCBIZWFsdGggT3JnYW5pemF0aW9uPC9BdXRob3I+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</w:fldData>
        </w:fldChar>
      </w:r>
      <w:r w:rsidR="00193C73" w:rsidRPr="00193C73">
        <w:rPr>
          <w:szCs w:val="22"/>
        </w:rPr>
        <w:instrText xml:space="preserve"> ADDIN EN.CITE.DATA </w:instrText>
      </w:r>
      <w:r w:rsidR="00193C73" w:rsidRPr="00193C73">
        <w:rPr>
          <w:szCs w:val="22"/>
        </w:rPr>
      </w:r>
      <w:r w:rsidR="00193C73" w:rsidRPr="00193C73">
        <w:rPr>
          <w:szCs w:val="22"/>
        </w:rPr>
        <w:fldChar w:fldCharType="end"/>
      </w:r>
      <w:r w:rsidR="00193C73" w:rsidRPr="00193C73">
        <w:rPr>
          <w:szCs w:val="22"/>
        </w:rPr>
      </w:r>
      <w:r w:rsidR="00193C73" w:rsidRPr="00193C73">
        <w:rPr>
          <w:szCs w:val="22"/>
        </w:rPr>
        <w:fldChar w:fldCharType="separate"/>
      </w:r>
      <w:r w:rsidR="00193C73" w:rsidRPr="00193C73">
        <w:rPr>
          <w:noProof/>
          <w:szCs w:val="22"/>
          <w:vertAlign w:val="superscript"/>
        </w:rPr>
        <w:t>14, 52, 53</w:t>
      </w:r>
      <w:r w:rsidR="00193C73" w:rsidRPr="00193C73">
        <w:rPr>
          <w:szCs w:val="22"/>
        </w:rPr>
        <w:fldChar w:fldCharType="end"/>
      </w:r>
    </w:p>
    <w:p w14:paraId="6583F15C" w14:textId="77777777" w:rsidR="00DA59A1" w:rsidRPr="00DA59A1" w:rsidRDefault="00DA59A1" w:rsidP="00DA59A1">
      <w:pPr>
        <w:rPr>
          <w:szCs w:val="22"/>
        </w:rPr>
      </w:pPr>
    </w:p>
    <w:p w14:paraId="11CF398E" w14:textId="77777777" w:rsidR="00DA59A1" w:rsidRPr="00DA59A1" w:rsidRDefault="00DA59A1" w:rsidP="00DA59A1">
      <w:pPr>
        <w:rPr>
          <w:szCs w:val="22"/>
        </w:rPr>
      </w:pPr>
      <w:r w:rsidRPr="00DA59A1">
        <w:rPr>
          <w:szCs w:val="22"/>
        </w:rPr>
        <w:t>Mild male infertility can be defined when either one or more of the following falls below the WHO lower reference limits: seminal volume, sperm concentration, progressive motility</w:t>
      </w:r>
      <w:r>
        <w:rPr>
          <w:szCs w:val="22"/>
        </w:rPr>
        <w:t>,</w:t>
      </w:r>
      <w:r w:rsidRPr="00DA59A1">
        <w:rPr>
          <w:szCs w:val="22"/>
        </w:rPr>
        <w:t xml:space="preserve"> and morphology, but the total motile sperm count (volume [ml] x concentration [per ml] x progressive motility [%]) in the raw semen sample is above 10 million or the process</w:t>
      </w:r>
      <w:r w:rsidRPr="00193C73">
        <w:rPr>
          <w:szCs w:val="22"/>
        </w:rPr>
        <w:t>ed sperm sample is above 1 million.</w:t>
      </w:r>
      <w:r w:rsidR="00193C73" w:rsidRPr="00193C73">
        <w:rPr>
          <w:szCs w:val="22"/>
        </w:rPr>
        <w:fldChar w:fldCharType="begin">
          <w:fldData xml:space="preserve">PEVuZE5vdGU+PENpdGU+PEF1dGhvcj5Nb29sZW5hYXI8L0F1dGhvcj48WWVhcj4yMDE1PC9ZZWFy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</w:fldData>
        </w:fldChar>
      </w:r>
      <w:r w:rsidR="00193C73" w:rsidRPr="00193C73">
        <w:rPr>
          <w:szCs w:val="22"/>
        </w:rPr>
        <w:instrText xml:space="preserve"> ADDIN EN.CITE </w:instrText>
      </w:r>
      <w:r w:rsidR="00193C73" w:rsidRPr="00193C73">
        <w:rPr>
          <w:szCs w:val="22"/>
        </w:rPr>
        <w:fldChar w:fldCharType="begin">
          <w:fldData xml:space="preserve">PEVuZE5vdGU+PENpdGU+PEF1dGhvcj5Nb29sZW5hYXI8L0F1dGhvcj48WWVhcj4yMDE1PC9ZZWFy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</w:fldData>
        </w:fldChar>
      </w:r>
      <w:r w:rsidR="00193C73" w:rsidRPr="00193C73">
        <w:rPr>
          <w:szCs w:val="22"/>
        </w:rPr>
        <w:instrText xml:space="preserve"> ADDIN EN.CITE.DATA </w:instrText>
      </w:r>
      <w:r w:rsidR="00193C73" w:rsidRPr="00193C73">
        <w:rPr>
          <w:szCs w:val="22"/>
        </w:rPr>
      </w:r>
      <w:r w:rsidR="00193C73" w:rsidRPr="00193C73">
        <w:rPr>
          <w:szCs w:val="22"/>
        </w:rPr>
        <w:fldChar w:fldCharType="end"/>
      </w:r>
      <w:r w:rsidR="00193C73" w:rsidRPr="00193C73">
        <w:rPr>
          <w:szCs w:val="22"/>
        </w:rPr>
      </w:r>
      <w:r w:rsidR="00193C73" w:rsidRPr="00193C73">
        <w:rPr>
          <w:szCs w:val="22"/>
        </w:rPr>
        <w:fldChar w:fldCharType="separate"/>
      </w:r>
      <w:r w:rsidR="00193C73" w:rsidRPr="00193C73">
        <w:rPr>
          <w:noProof/>
          <w:szCs w:val="22"/>
          <w:vertAlign w:val="superscript"/>
        </w:rPr>
        <w:t>45-47</w:t>
      </w:r>
      <w:r w:rsidR="00193C73" w:rsidRPr="00193C73">
        <w:rPr>
          <w:szCs w:val="22"/>
        </w:rPr>
        <w:fldChar w:fldCharType="end"/>
      </w:r>
    </w:p>
    <w:p w14:paraId="55DFBBF9" w14:textId="77777777" w:rsidR="00DA59A1" w:rsidRDefault="00DA59A1" w:rsidP="00DA59A1">
      <w:pPr>
        <w:rPr>
          <w:szCs w:val="22"/>
        </w:rPr>
      </w:pPr>
    </w:p>
    <w:p w14:paraId="033B32ED" w14:textId="77777777" w:rsidR="00DA59A1" w:rsidRPr="00DA59A1" w:rsidRDefault="00DA59A1" w:rsidP="00DA59A1">
      <w:pPr>
        <w:rPr>
          <w:b/>
          <w:szCs w:val="22"/>
        </w:rPr>
      </w:pPr>
      <w:r w:rsidRPr="00DA59A1">
        <w:rPr>
          <w:b/>
          <w:szCs w:val="22"/>
        </w:rPr>
        <w:t>Sperm processing</w:t>
      </w:r>
    </w:p>
    <w:p w14:paraId="111D5E0E" w14:textId="77777777" w:rsidR="00DA59A1" w:rsidRPr="00DA59A1" w:rsidRDefault="00DA59A1" w:rsidP="00DA59A1">
      <w:pPr>
        <w:rPr>
          <w:szCs w:val="22"/>
        </w:rPr>
      </w:pPr>
      <w:r w:rsidRPr="00DA59A1">
        <w:rPr>
          <w:szCs w:val="22"/>
        </w:rPr>
        <w:t xml:space="preserve">For therapeutic procedures, spermatozoa must be removed from the complete semen sample, containing microorganisms, senescent and immature sperm, non-sperm cells, and cell detritus. This can be performed by the following techniques (see </w:t>
      </w:r>
      <w:r w:rsidRPr="0052772D">
        <w:rPr>
          <w:szCs w:val="22"/>
        </w:rPr>
        <w:t>addendum</w:t>
      </w:r>
      <w:r w:rsidRPr="00DA59A1">
        <w:rPr>
          <w:szCs w:val="22"/>
        </w:rPr>
        <w:t xml:space="preserve"> for detailed explanation):</w:t>
      </w:r>
    </w:p>
    <w:p w14:paraId="2EADFC28" w14:textId="77777777" w:rsidR="00DA59A1" w:rsidRPr="00DA59A1" w:rsidRDefault="00DA59A1" w:rsidP="0013096F">
      <w:pPr>
        <w:pStyle w:val="ListParagraph"/>
        <w:numPr>
          <w:ilvl w:val="0"/>
          <w:numId w:val="63"/>
        </w:numPr>
        <w:rPr>
          <w:szCs w:val="22"/>
        </w:rPr>
      </w:pPr>
      <w:r w:rsidRPr="00DA59A1">
        <w:rPr>
          <w:szCs w:val="22"/>
        </w:rPr>
        <w:t>Simple washing</w:t>
      </w:r>
    </w:p>
    <w:p w14:paraId="63AF566F" w14:textId="77777777" w:rsidR="00DA59A1" w:rsidRPr="00DA59A1" w:rsidRDefault="00DA59A1" w:rsidP="0013096F">
      <w:pPr>
        <w:pStyle w:val="ListParagraph"/>
        <w:numPr>
          <w:ilvl w:val="0"/>
          <w:numId w:val="63"/>
        </w:numPr>
        <w:rPr>
          <w:szCs w:val="22"/>
        </w:rPr>
      </w:pPr>
      <w:r w:rsidRPr="00DA59A1">
        <w:rPr>
          <w:szCs w:val="22"/>
        </w:rPr>
        <w:t>Direct swim-up</w:t>
      </w:r>
    </w:p>
    <w:p w14:paraId="5893BA3D" w14:textId="77777777" w:rsidR="00DA59A1" w:rsidRPr="00DA59A1" w:rsidRDefault="00DA59A1" w:rsidP="0013096F">
      <w:pPr>
        <w:pStyle w:val="ListParagraph"/>
        <w:numPr>
          <w:ilvl w:val="0"/>
          <w:numId w:val="63"/>
        </w:numPr>
        <w:rPr>
          <w:szCs w:val="22"/>
        </w:rPr>
      </w:pPr>
      <w:r w:rsidRPr="00DA59A1">
        <w:rPr>
          <w:szCs w:val="22"/>
        </w:rPr>
        <w:t>Density gradient centrifugation (in combination with decontamination if needed)</w:t>
      </w:r>
    </w:p>
    <w:p w14:paraId="365C8ECD" w14:textId="77777777" w:rsidR="00DA59A1" w:rsidRPr="00DA59A1" w:rsidRDefault="00DA59A1" w:rsidP="00DA59A1">
      <w:pPr>
        <w:rPr>
          <w:szCs w:val="22"/>
        </w:rPr>
      </w:pPr>
    </w:p>
    <w:p w14:paraId="17DF23BE" w14:textId="77777777" w:rsidR="00DA59A1" w:rsidRPr="00DA59A1" w:rsidRDefault="00DA59A1" w:rsidP="00DA59A1">
      <w:pPr>
        <w:rPr>
          <w:szCs w:val="22"/>
        </w:rPr>
      </w:pPr>
      <w:r w:rsidRPr="00DA59A1">
        <w:rPr>
          <w:szCs w:val="22"/>
        </w:rPr>
        <w:t>Sperm processing in conj</w:t>
      </w:r>
      <w:r w:rsidRPr="00FA771D">
        <w:rPr>
          <w:szCs w:val="22"/>
        </w:rPr>
        <w:t>unction with decontamination is advised when seminal pathogens needs to be removed prior to ART treatment.</w:t>
      </w:r>
      <w:r w:rsidR="00E82DDB" w:rsidRPr="00FA771D">
        <w:rPr>
          <w:szCs w:val="22"/>
        </w:rPr>
        <w:fldChar w:fldCharType="begin">
          <w:fldData xml:space="preserve">PEVuZE5vdGU+PENpdGU+PEF1dGhvcj5FbmdsZXJ0PC9BdXRob3I+PFllYXI+MjAwNDwvWWVhcj48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</w:fldData>
        </w:fldChar>
      </w:r>
      <w:r w:rsidR="00E82DDB" w:rsidRPr="00FA771D">
        <w:rPr>
          <w:szCs w:val="22"/>
        </w:rPr>
        <w:instrText xml:space="preserve"> ADDIN EN.CITE </w:instrText>
      </w:r>
      <w:r w:rsidR="00E82DDB" w:rsidRPr="00FA771D">
        <w:rPr>
          <w:szCs w:val="22"/>
        </w:rPr>
        <w:fldChar w:fldCharType="begin">
          <w:fldData xml:space="preserve">PEVuZE5vdGU+PENpdGU+PEF1dGhvcj5FbmdsZXJ0PC9BdXRob3I+PFllYXI+MjAwNDwvWWVhcj48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</w:fldData>
        </w:fldChar>
      </w:r>
      <w:r w:rsidR="00E82DDB" w:rsidRPr="00FA771D">
        <w:rPr>
          <w:szCs w:val="22"/>
        </w:rPr>
        <w:instrText xml:space="preserve"> ADDIN EN.CITE.DATA </w:instrText>
      </w:r>
      <w:r w:rsidR="00E82DDB" w:rsidRPr="00FA771D">
        <w:rPr>
          <w:szCs w:val="22"/>
        </w:rPr>
      </w:r>
      <w:r w:rsidR="00E82DDB" w:rsidRPr="00FA771D">
        <w:rPr>
          <w:szCs w:val="22"/>
        </w:rPr>
        <w:fldChar w:fldCharType="end"/>
      </w:r>
      <w:r w:rsidR="00E82DDB" w:rsidRPr="00FA771D">
        <w:rPr>
          <w:szCs w:val="22"/>
        </w:rPr>
      </w:r>
      <w:r w:rsidR="00E82DDB" w:rsidRPr="00FA771D">
        <w:rPr>
          <w:szCs w:val="22"/>
        </w:rPr>
        <w:fldChar w:fldCharType="separate"/>
      </w:r>
      <w:r w:rsidR="00E82DDB" w:rsidRPr="00FA771D">
        <w:rPr>
          <w:noProof/>
          <w:szCs w:val="22"/>
          <w:vertAlign w:val="superscript"/>
        </w:rPr>
        <w:t>62</w:t>
      </w:r>
      <w:r w:rsidR="00E82DDB" w:rsidRPr="00FA771D">
        <w:rPr>
          <w:szCs w:val="22"/>
        </w:rPr>
        <w:fldChar w:fldCharType="end"/>
      </w:r>
      <w:r w:rsidRPr="00FA771D">
        <w:rPr>
          <w:szCs w:val="22"/>
        </w:rPr>
        <w:t xml:space="preserve"> This could include males with blood borne viruses (BBV) (e.g. HIV, Hepatitis C etc.) with detectable blood or seminal viral loads.</w:t>
      </w:r>
      <w:r w:rsidR="00E82DDB" w:rsidRPr="00FA771D">
        <w:rPr>
          <w:szCs w:val="22"/>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E82DDB" w:rsidRPr="00FA771D">
        <w:rPr>
          <w:szCs w:val="22"/>
        </w:rPr>
        <w:instrText xml:space="preserve"> ADDIN EN.CITE </w:instrText>
      </w:r>
      <w:r w:rsidR="00E82DDB" w:rsidRPr="00FA771D">
        <w:rPr>
          <w:szCs w:val="22"/>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E82DDB" w:rsidRPr="00FA771D">
        <w:rPr>
          <w:szCs w:val="22"/>
        </w:rPr>
        <w:instrText xml:space="preserve"> ADDIN EN.CITE.DATA </w:instrText>
      </w:r>
      <w:r w:rsidR="00E82DDB" w:rsidRPr="00FA771D">
        <w:rPr>
          <w:szCs w:val="22"/>
        </w:rPr>
      </w:r>
      <w:r w:rsidR="00E82DDB" w:rsidRPr="00FA771D">
        <w:rPr>
          <w:szCs w:val="22"/>
        </w:rPr>
        <w:fldChar w:fldCharType="end"/>
      </w:r>
      <w:r w:rsidR="00E82DDB" w:rsidRPr="00FA771D">
        <w:rPr>
          <w:szCs w:val="22"/>
        </w:rPr>
      </w:r>
      <w:r w:rsidR="00E82DDB" w:rsidRPr="00FA771D">
        <w:rPr>
          <w:szCs w:val="22"/>
        </w:rPr>
        <w:fldChar w:fldCharType="separate"/>
      </w:r>
      <w:r w:rsidR="00E82DDB" w:rsidRPr="00FA771D">
        <w:rPr>
          <w:noProof/>
          <w:szCs w:val="22"/>
          <w:vertAlign w:val="superscript"/>
        </w:rPr>
        <w:t>62, 63</w:t>
      </w:r>
      <w:r w:rsidR="00E82DDB" w:rsidRPr="00FA771D">
        <w:rPr>
          <w:szCs w:val="22"/>
        </w:rPr>
        <w:fldChar w:fldCharType="end"/>
      </w:r>
      <w:r w:rsidR="00E82DDB" w:rsidRPr="00FA771D">
        <w:rPr>
          <w:szCs w:val="22"/>
        </w:rPr>
        <w:t xml:space="preserve"> </w:t>
      </w:r>
      <w:r w:rsidRPr="00FA771D">
        <w:rPr>
          <w:szCs w:val="22"/>
        </w:rPr>
        <w:t>For the ART treatment of patients with BBV, separate facilities or batching of positive patients is advised.</w:t>
      </w:r>
      <w:r w:rsidR="00E82DDB" w:rsidRPr="00FA771D">
        <w:rPr>
          <w:szCs w:val="22"/>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E82DDB" w:rsidRPr="00FA771D">
        <w:rPr>
          <w:szCs w:val="22"/>
        </w:rPr>
        <w:instrText xml:space="preserve"> ADDIN EN.CITE </w:instrText>
      </w:r>
      <w:r w:rsidR="00E82DDB" w:rsidRPr="00FA771D">
        <w:rPr>
          <w:szCs w:val="22"/>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E82DDB" w:rsidRPr="00FA771D">
        <w:rPr>
          <w:szCs w:val="22"/>
        </w:rPr>
        <w:instrText xml:space="preserve"> ADDIN EN.CITE.DATA </w:instrText>
      </w:r>
      <w:r w:rsidR="00E82DDB" w:rsidRPr="00FA771D">
        <w:rPr>
          <w:szCs w:val="22"/>
        </w:rPr>
      </w:r>
      <w:r w:rsidR="00E82DDB" w:rsidRPr="00FA771D">
        <w:rPr>
          <w:szCs w:val="22"/>
        </w:rPr>
        <w:fldChar w:fldCharType="end"/>
      </w:r>
      <w:r w:rsidR="00E82DDB" w:rsidRPr="00FA771D">
        <w:rPr>
          <w:szCs w:val="22"/>
        </w:rPr>
      </w:r>
      <w:r w:rsidR="00E82DDB" w:rsidRPr="00FA771D">
        <w:rPr>
          <w:szCs w:val="22"/>
        </w:rPr>
        <w:fldChar w:fldCharType="separate"/>
      </w:r>
      <w:r w:rsidR="00E82DDB" w:rsidRPr="00FA771D">
        <w:rPr>
          <w:noProof/>
          <w:szCs w:val="22"/>
          <w:vertAlign w:val="superscript"/>
        </w:rPr>
        <w:t>62, 63</w:t>
      </w:r>
      <w:r w:rsidR="00E82DDB" w:rsidRPr="00FA771D">
        <w:rPr>
          <w:szCs w:val="22"/>
        </w:rPr>
        <w:fldChar w:fldCharType="end"/>
      </w:r>
    </w:p>
    <w:p w14:paraId="666AFE9F" w14:textId="77777777" w:rsidR="004E488B" w:rsidRDefault="004E488B" w:rsidP="00DA59A1">
      <w:pPr>
        <w:rPr>
          <w:szCs w:val="22"/>
        </w:rPr>
      </w:pPr>
    </w:p>
    <w:p w14:paraId="31B7085B" w14:textId="77777777" w:rsidR="00DA59A1" w:rsidRPr="00DA59A1" w:rsidRDefault="00DA59A1" w:rsidP="00DA59A1">
      <w:pPr>
        <w:rPr>
          <w:szCs w:val="22"/>
        </w:rPr>
      </w:pPr>
      <w:r w:rsidRPr="00DA59A1">
        <w:rPr>
          <w:szCs w:val="22"/>
        </w:rPr>
        <w:t xml:space="preserve">Certain males presenting with azoospermia may benefit from surgical retrieval of spermatozoa. Sperm aspiration from the epididymis or testis can be performed or if needed a biopsy of testicular tissue containing seminiferous tubules </w:t>
      </w:r>
      <w:r w:rsidRPr="004A673C">
        <w:rPr>
          <w:szCs w:val="22"/>
        </w:rPr>
        <w:t>are removed.</w:t>
      </w:r>
      <w:r w:rsidR="001770A2" w:rsidRPr="004A673C">
        <w:rPr>
          <w:szCs w:val="22"/>
        </w:rPr>
        <w:fldChar w:fldCharType="begin">
          <w:fldData xml:space="preserve">PEVuZE5vdGU+PENpdGU+PEF1dGhvcj5Xb3JsZCBIZWFsdGggT3JnYW5pemF0aW9uPC9BdXRob3I+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WWVh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</w:fldData>
        </w:fldChar>
      </w:r>
      <w:r w:rsidR="001770A2" w:rsidRPr="004A673C">
        <w:rPr>
          <w:szCs w:val="22"/>
        </w:rPr>
        <w:instrText xml:space="preserve"> ADDIN EN.CITE </w:instrText>
      </w:r>
      <w:r w:rsidR="001770A2" w:rsidRPr="004A673C">
        <w:rPr>
          <w:szCs w:val="22"/>
        </w:rPr>
        <w:fldChar w:fldCharType="begin">
          <w:fldData xml:space="preserve">PEVuZE5vdGU+PENpdGU+PEF1dGhvcj5Xb3JsZCBIZWFsdGggT3JnYW5pemF0aW9uPC9BdXRob3I+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WWVh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</w:fldData>
        </w:fldChar>
      </w:r>
      <w:r w:rsidR="001770A2" w:rsidRPr="004A673C">
        <w:rPr>
          <w:szCs w:val="22"/>
        </w:rPr>
        <w:instrText xml:space="preserve"> ADDIN EN.CITE.DATA </w:instrText>
      </w:r>
      <w:r w:rsidR="001770A2" w:rsidRPr="004A673C">
        <w:rPr>
          <w:szCs w:val="22"/>
        </w:rPr>
      </w:r>
      <w:r w:rsidR="001770A2" w:rsidRPr="004A673C">
        <w:rPr>
          <w:szCs w:val="22"/>
        </w:rPr>
        <w:fldChar w:fldCharType="end"/>
      </w:r>
      <w:r w:rsidR="001770A2" w:rsidRPr="004A673C">
        <w:rPr>
          <w:szCs w:val="22"/>
        </w:rPr>
      </w:r>
      <w:r w:rsidR="001770A2" w:rsidRPr="004A673C">
        <w:rPr>
          <w:szCs w:val="22"/>
        </w:rPr>
        <w:fldChar w:fldCharType="separate"/>
      </w:r>
      <w:r w:rsidR="001770A2" w:rsidRPr="004A673C">
        <w:rPr>
          <w:noProof/>
          <w:szCs w:val="22"/>
          <w:vertAlign w:val="superscript"/>
        </w:rPr>
        <w:t>14, 52-54</w:t>
      </w:r>
      <w:r w:rsidR="001770A2" w:rsidRPr="004A673C">
        <w:rPr>
          <w:szCs w:val="22"/>
        </w:rPr>
        <w:fldChar w:fldCharType="end"/>
      </w:r>
      <w:r w:rsidR="004A673C" w:rsidRPr="004A673C">
        <w:rPr>
          <w:szCs w:val="22"/>
          <w:vertAlign w:val="superscript"/>
        </w:rPr>
        <w:t xml:space="preserve"> </w:t>
      </w:r>
      <w:r w:rsidRPr="004A673C">
        <w:rPr>
          <w:szCs w:val="22"/>
        </w:rPr>
        <w:t>The retrieved</w:t>
      </w:r>
      <w:r w:rsidRPr="00DA59A1">
        <w:rPr>
          <w:szCs w:val="22"/>
        </w:rPr>
        <w:t xml:space="preserve"> tissue and fluids are microscopically evaluated and used for ART on the same day or after cryopreservation.</w:t>
      </w:r>
    </w:p>
    <w:p w14:paraId="55C868CB" w14:textId="77777777" w:rsidR="00DA59A1" w:rsidRPr="00DA59A1" w:rsidRDefault="00DA59A1" w:rsidP="00DA59A1">
      <w:pPr>
        <w:rPr>
          <w:szCs w:val="22"/>
        </w:rPr>
      </w:pPr>
    </w:p>
    <w:p w14:paraId="04691681" w14:textId="77777777" w:rsidR="00DA59A1" w:rsidRPr="00DA59A1" w:rsidRDefault="00DA59A1" w:rsidP="004E488B">
      <w:pPr>
        <w:pStyle w:val="Heading2"/>
      </w:pPr>
      <w:bookmarkStart w:id="123" w:name="_Toc12031791"/>
      <w:r w:rsidRPr="00DA59A1">
        <w:t>Embryology</w:t>
      </w:r>
      <w:bookmarkEnd w:id="123"/>
    </w:p>
    <w:p w14:paraId="4E9115C6" w14:textId="77777777" w:rsidR="00DA59A1" w:rsidRPr="00DA59A1" w:rsidRDefault="00DA59A1" w:rsidP="00DA59A1">
      <w:pPr>
        <w:rPr>
          <w:szCs w:val="22"/>
        </w:rPr>
      </w:pPr>
    </w:p>
    <w:p w14:paraId="2EFD2EA3" w14:textId="77777777" w:rsidR="00DA59A1" w:rsidRPr="004E488B" w:rsidRDefault="00DA59A1" w:rsidP="00DA59A1">
      <w:pPr>
        <w:rPr>
          <w:b/>
          <w:szCs w:val="22"/>
        </w:rPr>
      </w:pPr>
      <w:r w:rsidRPr="004E488B">
        <w:rPr>
          <w:b/>
          <w:szCs w:val="22"/>
        </w:rPr>
        <w:t>Patient and sample identification</w:t>
      </w:r>
    </w:p>
    <w:p w14:paraId="41F2F7A9" w14:textId="77777777" w:rsidR="00DA59A1" w:rsidRPr="00DA59A1" w:rsidRDefault="00DA59A1" w:rsidP="00DA59A1">
      <w:pPr>
        <w:rPr>
          <w:rFonts w:eastAsia="Times New Roman"/>
          <w:color w:val="000000"/>
          <w:szCs w:val="22"/>
        </w:rPr>
      </w:pPr>
      <w:r w:rsidRPr="00DA59A1">
        <w:rPr>
          <w:rFonts w:eastAsia="Times New Roman"/>
          <w:color w:val="000000"/>
          <w:szCs w:val="22"/>
        </w:rPr>
        <w:t xml:space="preserve">Traceability in the ART environment is of utmost importance: identification of samples is mandatory and double witnessing is recommended at crucial </w:t>
      </w:r>
      <w:r w:rsidRPr="00534B0D">
        <w:rPr>
          <w:rFonts w:eastAsia="Times New Roman"/>
          <w:color w:val="000000"/>
          <w:szCs w:val="22"/>
        </w:rPr>
        <w:t>steps.</w:t>
      </w:r>
      <w:r w:rsidR="00534B0D" w:rsidRPr="00534B0D">
        <w:rPr>
          <w:rFonts w:eastAsia="Times New Roman"/>
          <w:color w:val="000000"/>
          <w:szCs w:val="22"/>
        </w:rPr>
        <w:fldChar w:fldCharType="begin">
          <w:fldData xml:space="preserve">PEVuZE5vdGU+PENpdGU+PEF1dGhvcj5Nb250YWc8L0F1dGhvcj48WWVhcj4yMDE3PC9ZZWFyPjxS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</w:fldData>
        </w:fldChar>
      </w:r>
      <w:r w:rsidR="00534B0D" w:rsidRPr="00534B0D">
        <w:rPr>
          <w:rFonts w:eastAsia="Times New Roman"/>
          <w:color w:val="000000"/>
          <w:szCs w:val="22"/>
        </w:rPr>
        <w:instrText xml:space="preserve"> ADDIN EN.CITE </w:instrText>
      </w:r>
      <w:r w:rsidR="00534B0D" w:rsidRPr="00534B0D">
        <w:rPr>
          <w:rFonts w:eastAsia="Times New Roman"/>
          <w:color w:val="000000"/>
          <w:szCs w:val="22"/>
        </w:rPr>
        <w:fldChar w:fldCharType="begin">
          <w:fldData xml:space="preserve">PEVuZE5vdGU+PENpdGU+PEF1dGhvcj5Nb250YWc8L0F1dGhvcj48WWVhcj4yMDE3PC9ZZWFyPjxS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</w:fldData>
        </w:fldChar>
      </w:r>
      <w:r w:rsidR="00534B0D" w:rsidRPr="00534B0D">
        <w:rPr>
          <w:rFonts w:eastAsia="Times New Roman"/>
          <w:color w:val="000000"/>
          <w:szCs w:val="22"/>
        </w:rPr>
        <w:instrText xml:space="preserve"> ADDIN EN.CITE.DATA </w:instrText>
      </w:r>
      <w:r w:rsidR="00534B0D" w:rsidRPr="00534B0D">
        <w:rPr>
          <w:rFonts w:eastAsia="Times New Roman"/>
          <w:color w:val="000000"/>
          <w:szCs w:val="22"/>
        </w:rPr>
      </w:r>
      <w:r w:rsidR="00534B0D" w:rsidRPr="00534B0D">
        <w:rPr>
          <w:rFonts w:eastAsia="Times New Roman"/>
          <w:color w:val="000000"/>
          <w:szCs w:val="22"/>
        </w:rPr>
        <w:fldChar w:fldCharType="end"/>
      </w:r>
      <w:r w:rsidR="00534B0D" w:rsidRPr="00534B0D">
        <w:rPr>
          <w:rFonts w:eastAsia="Times New Roman"/>
          <w:color w:val="000000"/>
          <w:szCs w:val="22"/>
        </w:rPr>
      </w:r>
      <w:r w:rsidR="00534B0D" w:rsidRPr="00534B0D">
        <w:rPr>
          <w:rFonts w:eastAsia="Times New Roman"/>
          <w:color w:val="000000"/>
          <w:szCs w:val="22"/>
        </w:rPr>
        <w:fldChar w:fldCharType="separate"/>
      </w:r>
      <w:r w:rsidR="00534B0D" w:rsidRPr="00534B0D">
        <w:rPr>
          <w:rFonts w:eastAsia="Times New Roman"/>
          <w:noProof/>
          <w:color w:val="000000"/>
          <w:szCs w:val="22"/>
          <w:vertAlign w:val="superscript"/>
        </w:rPr>
        <w:t>52-54</w:t>
      </w:r>
      <w:r w:rsidR="00534B0D" w:rsidRPr="00534B0D">
        <w:rPr>
          <w:rFonts w:eastAsia="Times New Roman"/>
          <w:color w:val="000000"/>
          <w:szCs w:val="22"/>
        </w:rPr>
        <w:fldChar w:fldCharType="end"/>
      </w:r>
      <w:r w:rsidR="00555C2F" w:rsidRPr="00534B0D">
        <w:rPr>
          <w:rFonts w:eastAsia="Times New Roman"/>
          <w:color w:val="000000"/>
          <w:szCs w:val="22"/>
          <w:vertAlign w:val="superscript"/>
        </w:rPr>
        <w:t xml:space="preserve"> </w:t>
      </w:r>
      <w:r w:rsidRPr="00534B0D">
        <w:rPr>
          <w:rFonts w:eastAsia="Times New Roman"/>
          <w:color w:val="000000"/>
          <w:szCs w:val="22"/>
        </w:rPr>
        <w:t>Common</w:t>
      </w:r>
      <w:r w:rsidRPr="00DA59A1">
        <w:rPr>
          <w:rFonts w:eastAsia="Times New Roman"/>
          <w:color w:val="000000"/>
          <w:szCs w:val="22"/>
        </w:rPr>
        <w:t xml:space="preserve"> identifiers used in conjunction are patient’s name </w:t>
      </w:r>
      <w:r w:rsidR="00555C2F">
        <w:rPr>
          <w:rFonts w:eastAsia="Times New Roman"/>
          <w:color w:val="000000"/>
          <w:szCs w:val="22"/>
        </w:rPr>
        <w:t>and</w:t>
      </w:r>
      <w:r w:rsidRPr="00DA59A1">
        <w:rPr>
          <w:rFonts w:eastAsia="Times New Roman"/>
          <w:color w:val="000000"/>
          <w:szCs w:val="22"/>
        </w:rPr>
        <w:t xml:space="preserve"> birth date, a unique numerical identifier</w:t>
      </w:r>
      <w:r w:rsidR="00555C2F">
        <w:rPr>
          <w:rFonts w:eastAsia="Times New Roman"/>
          <w:color w:val="000000"/>
          <w:szCs w:val="22"/>
        </w:rPr>
        <w:t>,</w:t>
      </w:r>
      <w:r w:rsidRPr="00DA59A1">
        <w:rPr>
          <w:rFonts w:eastAsia="Times New Roman"/>
          <w:color w:val="000000"/>
          <w:szCs w:val="22"/>
        </w:rPr>
        <w:t xml:space="preserve"> and date of the procedure.</w:t>
      </w:r>
    </w:p>
    <w:p w14:paraId="2113DD12" w14:textId="77777777" w:rsidR="00DA59A1" w:rsidRPr="00555C2F" w:rsidRDefault="00DA59A1" w:rsidP="00DA59A1">
      <w:pPr>
        <w:rPr>
          <w:b/>
          <w:szCs w:val="22"/>
        </w:rPr>
      </w:pPr>
      <w:r w:rsidRPr="00555C2F">
        <w:rPr>
          <w:b/>
          <w:szCs w:val="22"/>
        </w:rPr>
        <w:lastRenderedPageBreak/>
        <w:t>Gamete removal and combination</w:t>
      </w:r>
    </w:p>
    <w:p w14:paraId="1214CABE" w14:textId="77777777" w:rsidR="00DA59A1" w:rsidRDefault="00DA59A1" w:rsidP="00DA59A1">
      <w:pPr>
        <w:rPr>
          <w:rFonts w:eastAsia="Times New Roman"/>
          <w:color w:val="000000"/>
          <w:szCs w:val="22"/>
        </w:rPr>
      </w:pPr>
      <w:r w:rsidRPr="00DA59A1">
        <w:rPr>
          <w:rFonts w:eastAsia="Times New Roman" w:cs="Times New Roman"/>
          <w:color w:val="000000"/>
          <w:szCs w:val="22"/>
        </w:rPr>
        <w:t xml:space="preserve">Oocyte removal should be performed in conjunction between the clinician and embryologist. Insemination of oocytes should occur between 38 and 40 hours after </w:t>
      </w:r>
      <w:r w:rsidR="00312A3B">
        <w:rPr>
          <w:rFonts w:eastAsia="Times New Roman" w:cs="Times New Roman"/>
          <w:color w:val="000000"/>
          <w:szCs w:val="22"/>
        </w:rPr>
        <w:t>human chorionic gonadotropin (</w:t>
      </w:r>
      <w:r w:rsidRPr="00DA59A1">
        <w:rPr>
          <w:rFonts w:eastAsia="Times New Roman" w:cs="Times New Roman"/>
          <w:color w:val="000000"/>
          <w:szCs w:val="22"/>
        </w:rPr>
        <w:t>HCG</w:t>
      </w:r>
      <w:r w:rsidR="00312A3B">
        <w:rPr>
          <w:rFonts w:eastAsia="Times New Roman" w:cs="Times New Roman"/>
          <w:color w:val="000000"/>
          <w:szCs w:val="22"/>
        </w:rPr>
        <w:t>)</w:t>
      </w:r>
      <w:r w:rsidRPr="00DA59A1">
        <w:rPr>
          <w:rFonts w:eastAsia="Times New Roman" w:cs="Times New Roman"/>
          <w:color w:val="000000"/>
          <w:szCs w:val="22"/>
        </w:rPr>
        <w:t xml:space="preserve"> </w:t>
      </w:r>
      <w:r w:rsidRPr="00351A5B">
        <w:rPr>
          <w:rFonts w:eastAsia="Times New Roman" w:cs="Times New Roman"/>
          <w:color w:val="000000"/>
          <w:szCs w:val="22"/>
        </w:rPr>
        <w:t>trigger.</w:t>
      </w:r>
      <w:r w:rsidR="00351A5B" w:rsidRPr="00351A5B">
        <w:rPr>
          <w:rFonts w:eastAsia="Times New Roman" w:cs="Times New Roman"/>
          <w:color w:val="000000"/>
          <w:szCs w:val="22"/>
        </w:rPr>
        <w:fldChar w:fldCharType="begin"/>
      </w:r>
      <w:r w:rsidR="00351A5B">
        <w:rPr>
          <w:rFonts w:eastAsia="Times New Roman" w:cs="Times New Roman"/>
          <w:color w:val="000000"/>
          <w:szCs w:val="22"/>
        </w:rPr>
        <w:instrText xml:space="preserve"> ADDIN EN.CITE &lt;EndNote&gt;&lt;Cite&gt;&lt;Author&gt;Montag&lt;/Author&gt;&lt;Year&gt;2017&lt;/Year&gt;&lt;RecNum&gt;310&lt;/RecNum&gt;&lt;DisplayText&gt;&lt;style face="superscript"&gt;52, 53&lt;/style&gt;&lt;/DisplayText&gt;&lt;record&gt;&lt;rec-number&gt;310&lt;/rec-number&gt;&lt;foreign-keys&gt;&lt;key app="EN" db-id="eare2taxlax2sqezt0kv0afm2vr2vt95dwsz" timestamp="1553740489"&gt;310&lt;/key&gt;&lt;/foreign-keys&gt;&lt;ref-type name="Book Section"&gt;5&lt;/ref-type&gt;&lt;contributors&gt;&lt;authors&gt;&lt;author&gt;Montag, M&lt;/author&gt;&lt;/authors&gt;&lt;/contributors&gt;&lt;titles&gt;&lt;title&gt;Chapter 29. Microscopy&lt;/title&gt;&lt;secondary-title&gt;Rizk, B., Montag, S. eds. Standard Operational Procedures in Reproductive Medicine: Laboratory and Clinical Practice&lt;/secondary-title&gt;&lt;/titles&gt;&lt;pages&gt;p 72-73&lt;/pages&gt;&lt;dates&gt;&lt;year&gt;2017&lt;/year&gt;&lt;/dates&gt;&lt;pub-location&gt;Oxfordshire, UK&lt;/pub-location&gt;&lt;publisher&gt;CRC Press&lt;/publisher&gt;&lt;urls&gt;&lt;/urls&gt;&lt;/record&gt;&lt;/Cite&gt;&lt;Cite&gt;&lt;Year&gt;2018&lt;/Year&gt;&lt;RecNum&gt;309&lt;/RecNum&gt;&lt;record&gt;&lt;rec-number&gt;309&lt;/rec-number&gt;&lt;foreign-keys&gt;&lt;key app="EN" db-id="eare2taxlax2sqezt0kv0afm2vr2vt95dwsz" timestamp="1553740363"&gt;309&lt;/key&gt;&lt;/foreign-keys&gt;&lt;ref-type name="Journal Article"&gt;17&lt;/ref-type&gt;&lt;contributors&gt;&lt;/contributors&gt;&lt;auth-address&gt;American Society for Reproductive Medicine, Birmingham, Alabama.&lt;/auth-address&gt;&lt;titles&gt;&lt;title&gt;Management of nonobstructive azoospermia: a committee opin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239-1245&lt;/pages&gt;&lt;volume&gt;110&lt;/volume&gt;&lt;number&gt;7&lt;/number&gt;&lt;edition&gt;2018/12/07&lt;/edition&gt;&lt;dates&gt;&lt;year&gt;2018&lt;/year&gt;&lt;pub-dates&gt;&lt;date&gt;Dec&lt;/date&gt;&lt;/pub-dates&gt;&lt;/dates&gt;&lt;isbn&gt;0015-0282&lt;/isbn&gt;&lt;accession-num&gt;30503112&lt;/accession-num&gt;&lt;urls&gt;&lt;/urls&gt;&lt;electronic-resource-num&gt;10.1016/j.fertnstert.2018.09.012&lt;/electronic-resource-num&gt;&lt;remote-database-provider&gt;NLM&lt;/remote-database-provider&gt;&lt;language&gt;eng&lt;/language&gt;&lt;/record&gt;&lt;/Cite&gt;&lt;/EndNote&gt;</w:instrText>
      </w:r>
      <w:r w:rsidR="00351A5B" w:rsidRPr="00351A5B">
        <w:rPr>
          <w:rFonts w:eastAsia="Times New Roman" w:cs="Times New Roman"/>
          <w:color w:val="000000"/>
          <w:szCs w:val="22"/>
        </w:rPr>
        <w:fldChar w:fldCharType="separate"/>
      </w:r>
      <w:r w:rsidR="00351A5B" w:rsidRPr="00351A5B">
        <w:rPr>
          <w:rFonts w:eastAsia="Times New Roman" w:cs="Times New Roman"/>
          <w:noProof/>
          <w:color w:val="000000"/>
          <w:szCs w:val="22"/>
          <w:vertAlign w:val="superscript"/>
        </w:rPr>
        <w:t>52, 53</w:t>
      </w:r>
      <w:r w:rsidR="00351A5B" w:rsidRPr="00351A5B">
        <w:rPr>
          <w:rFonts w:eastAsia="Times New Roman" w:cs="Times New Roman"/>
          <w:color w:val="000000"/>
          <w:szCs w:val="22"/>
        </w:rPr>
        <w:fldChar w:fldCharType="end"/>
      </w:r>
      <w:r w:rsidRPr="00351A5B">
        <w:rPr>
          <w:rFonts w:eastAsia="Times New Roman" w:cs="Times New Roman"/>
          <w:color w:val="000000"/>
          <w:szCs w:val="22"/>
        </w:rPr>
        <w:t xml:space="preserve"> The</w:t>
      </w:r>
      <w:r w:rsidRPr="00DA59A1">
        <w:rPr>
          <w:rFonts w:eastAsia="Times New Roman" w:cs="Times New Roman"/>
          <w:color w:val="000000"/>
          <w:szCs w:val="22"/>
        </w:rPr>
        <w:t xml:space="preserve"> selection of insemination procedure (IVF vs. ICSI) should be according to sperm profile, as well as patient history and previous ART cycles</w:t>
      </w:r>
      <w:r w:rsidRPr="00497021">
        <w:rPr>
          <w:rFonts w:eastAsia="Times New Roman" w:cs="Times New Roman"/>
          <w:color w:val="000000"/>
          <w:szCs w:val="22"/>
        </w:rPr>
        <w:t>.</w:t>
      </w:r>
      <w:r w:rsidR="00351A5B" w:rsidRPr="00497021">
        <w:rPr>
          <w:rFonts w:eastAsia="Times New Roman" w:cs="Times New Roman"/>
          <w:color w:val="000000"/>
          <w:szCs w:val="22"/>
        </w:rPr>
        <w:fldChar w:fldCharType="begin"/>
      </w:r>
      <w:r w:rsidR="00497021" w:rsidRPr="00497021">
        <w:rPr>
          <w:rFonts w:eastAsia="Times New Roman" w:cs="Times New Roman"/>
          <w:color w:val="000000"/>
          <w:szCs w:val="22"/>
        </w:rPr>
        <w:instrText xml:space="preserve"> ADDIN EN.CITE &lt;EndNote&gt;&lt;Cite&gt;&lt;Author&gt;Montag&lt;/Author&gt;&lt;Year&gt;2017&lt;/Year&gt;&lt;RecNum&gt;310&lt;/RecNum&gt;&lt;DisplayText&gt;&lt;style face="superscript"&gt;52, 53&lt;/style&gt;&lt;/DisplayText&gt;&lt;record&gt;&lt;rec-number&gt;310&lt;/rec-number&gt;&lt;foreign-keys&gt;&lt;key app="EN" db-id="eare2taxlax2sqezt0kv0afm2vr2vt95dwsz" timestamp="1553740489"&gt;310&lt;/key&gt;&lt;/foreign-keys&gt;&lt;ref-type name="Book Section"&gt;5&lt;/ref-type&gt;&lt;contributors&gt;&lt;authors&gt;&lt;author&gt;Montag, M&lt;/author&gt;&lt;/authors&gt;&lt;/contributors&gt;&lt;titles&gt;&lt;title&gt;Chapter 29. Microscopy&lt;/title&gt;&lt;secondary-title&gt;Rizk, B., Montag, S. eds. Standard Operational Procedures in Reproductive Medicine: Laboratory and Clinical Practice&lt;/secondary-title&gt;&lt;/titles&gt;&lt;pages&gt;p 72-73&lt;/pages&gt;&lt;dates&gt;&lt;year&gt;2017&lt;/year&gt;&lt;/dates&gt;&lt;pub-location&gt;Oxfordshire, UK&lt;/pub-location&gt;&lt;publisher&gt;CRC Press&lt;/publisher&gt;&lt;urls&gt;&lt;/urls&gt;&lt;/record&gt;&lt;/Cite&gt;&lt;Cite&gt;&lt;Year&gt;2018&lt;/Year&gt;&lt;RecNum&gt;309&lt;/RecNum&gt;&lt;record&gt;&lt;rec-number&gt;309&lt;/rec-number&gt;&lt;foreign-keys&gt;&lt;key app="EN" db-id="eare2taxlax2sqezt0kv0afm2vr2vt95dwsz" timestamp="1553740363"&gt;309&lt;/key&gt;&lt;/foreign-keys&gt;&lt;ref-type name="Journal Article"&gt;17&lt;/ref-type&gt;&lt;contributors&gt;&lt;/contributors&gt;&lt;auth-address&gt;American Society for Reproductive Medicine, Birmingham, Alabama.&lt;/auth-address&gt;&lt;titles&gt;&lt;title&gt;Management of nonobstructive azoospermia: a committee opin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239-1245&lt;/pages&gt;&lt;volume&gt;110&lt;/volume&gt;&lt;number&gt;7&lt;/number&gt;&lt;edition&gt;2018/12/07&lt;/edition&gt;&lt;dates&gt;&lt;year&gt;2018&lt;/year&gt;&lt;pub-dates&gt;&lt;date&gt;Dec&lt;/date&gt;&lt;/pub-dates&gt;&lt;/dates&gt;&lt;isbn&gt;0015-0282&lt;/isbn&gt;&lt;accession-num&gt;30503112&lt;/accession-num&gt;&lt;urls&gt;&lt;/urls&gt;&lt;electronic-resource-num&gt;10.1016/j.fertnstert.2018.09.012&lt;/electronic-resource-num&gt;&lt;remote-database-provider&gt;NLM&lt;/remote-database-provider&gt;&lt;language&gt;eng&lt;/language&gt;&lt;/record&gt;&lt;/Cite&gt;&lt;/EndNote&gt;</w:instrText>
      </w:r>
      <w:r w:rsidR="00351A5B" w:rsidRPr="00497021">
        <w:rPr>
          <w:rFonts w:eastAsia="Times New Roman" w:cs="Times New Roman"/>
          <w:color w:val="000000"/>
          <w:szCs w:val="22"/>
        </w:rPr>
        <w:fldChar w:fldCharType="separate"/>
      </w:r>
      <w:r w:rsidR="00497021" w:rsidRPr="00497021">
        <w:rPr>
          <w:rFonts w:eastAsia="Times New Roman" w:cs="Times New Roman"/>
          <w:noProof/>
          <w:color w:val="000000"/>
          <w:szCs w:val="22"/>
          <w:vertAlign w:val="superscript"/>
        </w:rPr>
        <w:t>52, 53</w:t>
      </w:r>
      <w:r w:rsidR="00351A5B" w:rsidRPr="00497021">
        <w:rPr>
          <w:rFonts w:eastAsia="Times New Roman" w:cs="Times New Roman"/>
          <w:color w:val="000000"/>
          <w:szCs w:val="22"/>
        </w:rPr>
        <w:fldChar w:fldCharType="end"/>
      </w:r>
      <w:r w:rsidR="00555C2F" w:rsidRPr="00497021">
        <w:rPr>
          <w:rFonts w:eastAsia="Times New Roman" w:cs="Times New Roman"/>
          <w:color w:val="000000"/>
          <w:szCs w:val="22"/>
          <w:vertAlign w:val="superscript"/>
        </w:rPr>
        <w:t xml:space="preserve"> </w:t>
      </w:r>
      <w:r w:rsidRPr="00497021">
        <w:rPr>
          <w:rFonts w:eastAsia="Times New Roman"/>
          <w:color w:val="000000"/>
          <w:szCs w:val="22"/>
        </w:rPr>
        <w:t>Standard</w:t>
      </w:r>
      <w:r w:rsidRPr="00DA59A1">
        <w:rPr>
          <w:rFonts w:eastAsia="Times New Roman"/>
          <w:color w:val="000000"/>
          <w:szCs w:val="22"/>
        </w:rPr>
        <w:t xml:space="preserve"> operational procedural details on performing an ICSI and IVF insemination are described in detail by </w:t>
      </w:r>
      <w:proofErr w:type="spellStart"/>
      <w:r w:rsidRPr="00DA59A1">
        <w:rPr>
          <w:rFonts w:eastAsia="Times New Roman"/>
          <w:color w:val="000000"/>
          <w:szCs w:val="22"/>
        </w:rPr>
        <w:t>Freour</w:t>
      </w:r>
      <w:proofErr w:type="spellEnd"/>
      <w:r w:rsidRPr="00DA59A1">
        <w:rPr>
          <w:rFonts w:eastAsia="Times New Roman"/>
          <w:color w:val="000000"/>
          <w:szCs w:val="22"/>
        </w:rPr>
        <w:t xml:space="preserve"> (2017) and Montag (2017).</w:t>
      </w:r>
    </w:p>
    <w:p w14:paraId="42B28E46" w14:textId="77777777" w:rsidR="00555C2F" w:rsidRPr="00DA59A1" w:rsidRDefault="00555C2F" w:rsidP="00DA59A1">
      <w:pPr>
        <w:rPr>
          <w:rFonts w:eastAsia="Times New Roman" w:cs="Times New Roman"/>
          <w:color w:val="000000"/>
          <w:szCs w:val="22"/>
        </w:rPr>
      </w:pPr>
    </w:p>
    <w:p w14:paraId="5708F68F" w14:textId="77777777" w:rsidR="00DA59A1" w:rsidRPr="00555C2F" w:rsidRDefault="00DA59A1" w:rsidP="00DA59A1">
      <w:pPr>
        <w:rPr>
          <w:b/>
          <w:szCs w:val="22"/>
        </w:rPr>
      </w:pPr>
      <w:r w:rsidRPr="00555C2F">
        <w:rPr>
          <w:b/>
          <w:szCs w:val="22"/>
        </w:rPr>
        <w:t>Embryo culture</w:t>
      </w:r>
    </w:p>
    <w:p w14:paraId="0DE7B1B5" w14:textId="77777777" w:rsidR="00DA59A1" w:rsidRPr="00DA59A1" w:rsidRDefault="00DA59A1" w:rsidP="00F86146">
      <w:pPr>
        <w:tabs>
          <w:tab w:val="left" w:pos="3240"/>
        </w:tabs>
        <w:rPr>
          <w:rFonts w:eastAsia="Times New Roman" w:cs="Times New Roman"/>
          <w:color w:val="000000"/>
          <w:szCs w:val="22"/>
        </w:rPr>
      </w:pPr>
      <w:r w:rsidRPr="00DA59A1">
        <w:rPr>
          <w:rFonts w:eastAsia="Times New Roman" w:cs="Times New Roman"/>
          <w:color w:val="000000"/>
          <w:szCs w:val="22"/>
        </w:rPr>
        <w:t xml:space="preserve">Embryo culture conditions are influenced by availability of equipment as well as personal preference (see </w:t>
      </w:r>
      <w:r w:rsidRPr="0052772D">
        <w:rPr>
          <w:rFonts w:eastAsia="Times New Roman" w:cs="Times New Roman"/>
          <w:color w:val="000000"/>
          <w:szCs w:val="22"/>
        </w:rPr>
        <w:t>addendum</w:t>
      </w:r>
      <w:r w:rsidRPr="00DA59A1">
        <w:rPr>
          <w:rFonts w:eastAsia="Times New Roman" w:cs="Times New Roman"/>
          <w:color w:val="000000"/>
          <w:szCs w:val="22"/>
        </w:rPr>
        <w:t xml:space="preserve">). Whichever culture method is </w:t>
      </w:r>
      <w:r w:rsidR="00762A1A" w:rsidRPr="00DA59A1">
        <w:rPr>
          <w:rFonts w:eastAsia="Times New Roman" w:cs="Times New Roman"/>
          <w:color w:val="000000"/>
          <w:szCs w:val="22"/>
        </w:rPr>
        <w:t>preferred;</w:t>
      </w:r>
      <w:r w:rsidRPr="00DA59A1">
        <w:rPr>
          <w:rFonts w:eastAsia="Times New Roman" w:cs="Times New Roman"/>
          <w:color w:val="000000"/>
          <w:szCs w:val="22"/>
        </w:rPr>
        <w:t xml:space="preserve"> an embryo-safe environment must be guaranteed. Evaluation of the oocyte’s normal fertilization (2PN2PB: the presence of two pronuclei and two polar bodies), as well as embryonic development provides information to be used for embryo selection at time of embryo transfer or cryopreservation</w:t>
      </w:r>
      <w:r w:rsidRPr="00F86146">
        <w:rPr>
          <w:rFonts w:eastAsia="Times New Roman" w:cs="Times New Roman"/>
          <w:color w:val="000000"/>
          <w:szCs w:val="22"/>
        </w:rPr>
        <w:t xml:space="preserve">. </w:t>
      </w:r>
      <w:r w:rsidR="00F86146" w:rsidRPr="00F86146">
        <w:rPr>
          <w:rFonts w:eastAsia="Times New Roman" w:cs="Times New Roman"/>
          <w:color w:val="000000"/>
          <w:szCs w:val="22"/>
        </w:rPr>
        <w:fldChar w:fldCharType="begin"/>
      </w:r>
      <w:r w:rsidR="00F86146" w:rsidRPr="00F86146">
        <w:rPr>
          <w:rFonts w:eastAsia="Times New Roman" w:cs="Times New Roman"/>
          <w:color w:val="000000"/>
          <w:szCs w:val="22"/>
        </w:rPr>
        <w:instrText xml:space="preserve"> REF _Ref4657590 \h </w:instrText>
      </w:r>
      <w:r w:rsidR="00F86146">
        <w:rPr>
          <w:rFonts w:eastAsia="Times New Roman" w:cs="Times New Roman"/>
          <w:color w:val="000000"/>
          <w:szCs w:val="22"/>
        </w:rPr>
        <w:instrText xml:space="preserve"> \* MERGEFORMAT </w:instrText>
      </w:r>
      <w:r w:rsidR="00F86146" w:rsidRPr="00F86146">
        <w:rPr>
          <w:rFonts w:eastAsia="Times New Roman" w:cs="Times New Roman"/>
          <w:color w:val="000000"/>
          <w:szCs w:val="22"/>
        </w:rPr>
      </w:r>
      <w:r w:rsidR="00F86146" w:rsidRPr="00F86146">
        <w:rPr>
          <w:rFonts w:eastAsia="Times New Roman" w:cs="Times New Roman"/>
          <w:color w:val="000000"/>
          <w:szCs w:val="22"/>
        </w:rPr>
        <w:fldChar w:fldCharType="separate"/>
      </w:r>
      <w:r w:rsidR="006B4658">
        <w:t xml:space="preserve">Figure </w:t>
      </w:r>
      <w:r w:rsidR="006B4658">
        <w:rPr>
          <w:noProof/>
        </w:rPr>
        <w:t>12</w:t>
      </w:r>
      <w:r w:rsidR="00F86146" w:rsidRPr="00F86146">
        <w:rPr>
          <w:rFonts w:eastAsia="Times New Roman" w:cs="Times New Roman"/>
          <w:color w:val="000000"/>
          <w:szCs w:val="22"/>
        </w:rPr>
        <w:fldChar w:fldCharType="end"/>
      </w:r>
      <w:r w:rsidRPr="00F86146">
        <w:rPr>
          <w:rFonts w:eastAsia="Times New Roman" w:cs="Times New Roman"/>
          <w:color w:val="000000"/>
          <w:szCs w:val="22"/>
        </w:rPr>
        <w:t xml:space="preserve"> illustrates</w:t>
      </w:r>
      <w:r w:rsidRPr="00DA59A1">
        <w:rPr>
          <w:rFonts w:eastAsia="Times New Roman" w:cs="Times New Roman"/>
          <w:color w:val="000000"/>
          <w:szCs w:val="22"/>
        </w:rPr>
        <w:t xml:space="preserve"> the sequence of embryo evalu</w:t>
      </w:r>
      <w:r w:rsidRPr="00536DFB">
        <w:rPr>
          <w:rFonts w:eastAsia="Times New Roman" w:cs="Times New Roman"/>
          <w:color w:val="000000"/>
          <w:szCs w:val="22"/>
        </w:rPr>
        <w:t>ations.</w:t>
      </w:r>
      <w:r w:rsidR="00536DFB" w:rsidRPr="00536DFB">
        <w:rPr>
          <w:rFonts w:eastAsia="Times New Roman" w:cs="Times New Roman"/>
          <w:color w:val="000000"/>
          <w:szCs w:val="22"/>
        </w:rPr>
        <w:fldChar w:fldCharType="begin">
          <w:fldData xml:space="preserve">PEVuZE5vdGU+PENpdGU+PEF1dGhvcj5Nb250YWc8L0F1dGhvcj48WWVhcj4yMDE3PC9ZZWFyPjxS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=
</w:fldData>
        </w:fldChar>
      </w:r>
      <w:r w:rsidR="00536DFB" w:rsidRPr="00536DFB">
        <w:rPr>
          <w:rFonts w:eastAsia="Times New Roman" w:cs="Times New Roman"/>
          <w:color w:val="000000"/>
          <w:szCs w:val="22"/>
        </w:rPr>
        <w:instrText xml:space="preserve"> ADDIN EN.CITE </w:instrText>
      </w:r>
      <w:r w:rsidR="00536DFB" w:rsidRPr="00536DFB">
        <w:rPr>
          <w:rFonts w:eastAsia="Times New Roman" w:cs="Times New Roman"/>
          <w:color w:val="000000"/>
          <w:szCs w:val="22"/>
        </w:rPr>
        <w:fldChar w:fldCharType="begin">
          <w:fldData xml:space="preserve">PEVuZE5vdGU+PENpdGU+PEF1dGhvcj5Nb250YWc8L0F1dGhvcj48WWVhcj4yMDE3PC9ZZWFyPjxS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=
</w:fldData>
        </w:fldChar>
      </w:r>
      <w:r w:rsidR="00536DFB" w:rsidRPr="00536DFB">
        <w:rPr>
          <w:rFonts w:eastAsia="Times New Roman" w:cs="Times New Roman"/>
          <w:color w:val="000000"/>
          <w:szCs w:val="22"/>
        </w:rPr>
        <w:instrText xml:space="preserve"> ADDIN EN.CITE.DATA </w:instrText>
      </w:r>
      <w:r w:rsidR="00536DFB" w:rsidRPr="00536DFB">
        <w:rPr>
          <w:rFonts w:eastAsia="Times New Roman" w:cs="Times New Roman"/>
          <w:color w:val="000000"/>
          <w:szCs w:val="22"/>
        </w:rPr>
      </w:r>
      <w:r w:rsidR="00536DFB" w:rsidRPr="00536DFB">
        <w:rPr>
          <w:rFonts w:eastAsia="Times New Roman" w:cs="Times New Roman"/>
          <w:color w:val="000000"/>
          <w:szCs w:val="22"/>
        </w:rPr>
        <w:fldChar w:fldCharType="end"/>
      </w:r>
      <w:r w:rsidR="00536DFB" w:rsidRPr="00536DFB">
        <w:rPr>
          <w:rFonts w:eastAsia="Times New Roman" w:cs="Times New Roman"/>
          <w:color w:val="000000"/>
          <w:szCs w:val="22"/>
        </w:rPr>
      </w:r>
      <w:r w:rsidR="00536DFB" w:rsidRPr="00536DFB">
        <w:rPr>
          <w:rFonts w:eastAsia="Times New Roman" w:cs="Times New Roman"/>
          <w:color w:val="000000"/>
          <w:szCs w:val="22"/>
        </w:rPr>
        <w:fldChar w:fldCharType="separate"/>
      </w:r>
      <w:r w:rsidR="00536DFB" w:rsidRPr="00536DFB">
        <w:rPr>
          <w:rFonts w:eastAsia="Times New Roman" w:cs="Times New Roman"/>
          <w:noProof/>
          <w:color w:val="000000"/>
          <w:szCs w:val="22"/>
          <w:vertAlign w:val="superscript"/>
        </w:rPr>
        <w:t>49, 53</w:t>
      </w:r>
      <w:r w:rsidR="00536DFB" w:rsidRPr="00536DFB">
        <w:rPr>
          <w:rFonts w:eastAsia="Times New Roman" w:cs="Times New Roman"/>
          <w:color w:val="000000"/>
          <w:szCs w:val="22"/>
        </w:rPr>
        <w:fldChar w:fldCharType="end"/>
      </w:r>
    </w:p>
    <w:p w14:paraId="0C99137F" w14:textId="77777777" w:rsidR="00611EB0" w:rsidRDefault="00611EB0">
      <w:pPr>
        <w:spacing w:line="240" w:lineRule="auto"/>
        <w:rPr>
          <w:rFonts w:eastAsiaTheme="majorEastAsia" w:cstheme="minorHAnsi"/>
          <w:b/>
          <w:color w:val="009051"/>
          <w:szCs w:val="22"/>
        </w:rPr>
      </w:pPr>
    </w:p>
    <w:p w14:paraId="678D9F17" w14:textId="77777777" w:rsidR="003E078C" w:rsidRDefault="003E078C" w:rsidP="003E078C">
      <w:pPr>
        <w:keepNext/>
        <w:spacing w:line="240" w:lineRule="auto"/>
      </w:pPr>
      <w:r w:rsidRPr="00024BA3">
        <w:rPr>
          <w:rFonts w:eastAsia="Times New Roman" w:cs="Times New Roman"/>
          <w:noProof/>
          <w:sz w:val="20"/>
          <w:szCs w:val="20"/>
          <w:lang w:val="en-ZA" w:eastAsia="en-ZA"/>
        </w:rPr>
        <w:drawing>
          <wp:inline distT="0" distB="0" distL="0" distR="0" wp14:anchorId="2D787221" wp14:editId="00BF33CF">
            <wp:extent cx="5852795" cy="611505"/>
            <wp:effectExtent l="0" t="0" r="1905" b="0"/>
            <wp:docPr id="16433" name="Picture 16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52795" cy="611505"/>
                    </a:xfrm>
                    <a:prstGeom prst="rect">
                      <a:avLst/>
                    </a:prstGeom>
                    <a:noFill/>
                  </pic:spPr>
                </pic:pic>
              </a:graphicData>
            </a:graphic>
          </wp:inline>
        </w:drawing>
      </w:r>
    </w:p>
    <w:p w14:paraId="3F1D18C9" w14:textId="77777777" w:rsidR="003E078C" w:rsidRDefault="003E078C" w:rsidP="003E078C">
      <w:pPr>
        <w:pStyle w:val="Caption"/>
        <w:rPr>
          <w:rFonts w:eastAsiaTheme="majorEastAsia" w:cstheme="minorHAnsi"/>
          <w:b/>
          <w:color w:val="009051"/>
          <w:szCs w:val="22"/>
        </w:rPr>
      </w:pPr>
      <w:bookmarkStart w:id="124" w:name="_Ref4657590"/>
      <w:bookmarkStart w:id="125" w:name="_Toc12031808"/>
      <w:r>
        <w:t xml:space="preserve">Figure </w:t>
      </w:r>
      <w:r>
        <w:fldChar w:fldCharType="begin"/>
      </w:r>
      <w:r>
        <w:instrText xml:space="preserve"> SEQ Figure \* ARABIC </w:instrText>
      </w:r>
      <w:r>
        <w:fldChar w:fldCharType="separate"/>
      </w:r>
      <w:r w:rsidR="006B4658">
        <w:rPr>
          <w:noProof/>
        </w:rPr>
        <w:t>12</w:t>
      </w:r>
      <w:r>
        <w:fldChar w:fldCharType="end"/>
      </w:r>
      <w:bookmarkEnd w:id="124"/>
      <w:r>
        <w:t>. Overview of embryo evaluation timepoints</w:t>
      </w:r>
      <w:bookmarkEnd w:id="125"/>
    </w:p>
    <w:p w14:paraId="5A4CB248" w14:textId="77777777" w:rsidR="00611EB0" w:rsidRDefault="00611EB0">
      <w:pPr>
        <w:spacing w:line="240" w:lineRule="auto"/>
        <w:rPr>
          <w:rFonts w:eastAsiaTheme="majorEastAsia" w:cstheme="minorHAnsi"/>
          <w:b/>
          <w:color w:val="009051"/>
          <w:szCs w:val="22"/>
        </w:rPr>
      </w:pPr>
    </w:p>
    <w:p w14:paraId="4B605723" w14:textId="77777777" w:rsidR="009F2E1E" w:rsidRPr="009F2E1E" w:rsidRDefault="009F2E1E" w:rsidP="009F2E1E">
      <w:pPr>
        <w:rPr>
          <w:b/>
        </w:rPr>
      </w:pPr>
      <w:r w:rsidRPr="009F2E1E">
        <w:rPr>
          <w:b/>
        </w:rPr>
        <w:t xml:space="preserve">Embryo Transfer </w:t>
      </w:r>
    </w:p>
    <w:p w14:paraId="49FBB188" w14:textId="77777777" w:rsidR="009F2E1E" w:rsidRPr="00024BA3" w:rsidRDefault="009F2E1E" w:rsidP="009F2E1E">
      <w:pPr>
        <w:rPr>
          <w:rFonts w:eastAsia="Times New Roman"/>
          <w:color w:val="000000"/>
        </w:rPr>
      </w:pPr>
      <w:r w:rsidRPr="00024BA3">
        <w:rPr>
          <w:rFonts w:eastAsia="Times New Roman"/>
          <w:color w:val="000000"/>
        </w:rPr>
        <w:t>Each patient is unique and factors influencing the day of embryo transfer (ET) and number of embryos to be transferred should be considered before any selections are made. Day 5 of culture is preferred for embryo transfer, but if three or less oocytes fertilized normally or embryo culture cannot be supported for five days, ET can be performed on Day 3 of culture</w:t>
      </w:r>
      <w:r w:rsidRPr="00145C7D">
        <w:rPr>
          <w:rFonts w:eastAsia="Times New Roman"/>
          <w:color w:val="000000"/>
        </w:rPr>
        <w:t>.</w:t>
      </w:r>
      <w:r w:rsidR="00145C7D" w:rsidRPr="00145C7D">
        <w:rPr>
          <w:rFonts w:eastAsia="Times New Roman"/>
          <w:color w:val="000000"/>
        </w:rPr>
        <w:fldChar w:fldCharType="begin">
          <w:fldData xml:space="preserve">PEVuZE5vdGU+PENpdGU+PFllYXI+MjAxNzwvWWVhcj48UmVjTnVtPjMwNjwvUmVjTnVtPjxEaXNw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</w:fldData>
        </w:fldChar>
      </w:r>
      <w:r w:rsidR="00145C7D" w:rsidRPr="00145C7D">
        <w:rPr>
          <w:rFonts w:eastAsia="Times New Roman"/>
          <w:color w:val="000000"/>
        </w:rPr>
        <w:instrText xml:space="preserve"> ADDIN EN.CITE </w:instrText>
      </w:r>
      <w:r w:rsidR="00145C7D" w:rsidRPr="00145C7D">
        <w:rPr>
          <w:rFonts w:eastAsia="Times New Roman"/>
          <w:color w:val="000000"/>
        </w:rPr>
        <w:fldChar w:fldCharType="begin">
          <w:fldData xml:space="preserve">PEVuZE5vdGU+PENpdGU+PFllYXI+MjAxNzwvWWVhcj48UmVjTnVtPjMwNjwvUmVjTnVtPjxEaXNw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</w:fldData>
        </w:fldChar>
      </w:r>
      <w:r w:rsidR="00145C7D" w:rsidRPr="00145C7D">
        <w:rPr>
          <w:rFonts w:eastAsia="Times New Roman"/>
          <w:color w:val="000000"/>
        </w:rPr>
        <w:instrText xml:space="preserve"> ADDIN EN.CITE.DATA </w:instrText>
      </w:r>
      <w:r w:rsidR="00145C7D" w:rsidRPr="00145C7D">
        <w:rPr>
          <w:rFonts w:eastAsia="Times New Roman"/>
          <w:color w:val="000000"/>
        </w:rPr>
      </w:r>
      <w:r w:rsidR="00145C7D" w:rsidRPr="00145C7D">
        <w:rPr>
          <w:rFonts w:eastAsia="Times New Roman"/>
          <w:color w:val="000000"/>
        </w:rPr>
        <w:fldChar w:fldCharType="end"/>
      </w:r>
      <w:r w:rsidR="00145C7D" w:rsidRPr="00145C7D">
        <w:rPr>
          <w:rFonts w:eastAsia="Times New Roman"/>
          <w:color w:val="000000"/>
        </w:rPr>
      </w:r>
      <w:r w:rsidR="00145C7D" w:rsidRPr="00145C7D">
        <w:rPr>
          <w:rFonts w:eastAsia="Times New Roman"/>
          <w:color w:val="000000"/>
        </w:rPr>
        <w:fldChar w:fldCharType="separate"/>
      </w:r>
      <w:r w:rsidR="00145C7D" w:rsidRPr="00145C7D">
        <w:rPr>
          <w:rFonts w:eastAsia="Times New Roman"/>
          <w:noProof/>
          <w:color w:val="000000"/>
          <w:vertAlign w:val="superscript"/>
        </w:rPr>
        <w:t>49-51, 53</w:t>
      </w:r>
      <w:r w:rsidR="00145C7D" w:rsidRPr="00145C7D">
        <w:rPr>
          <w:rFonts w:eastAsia="Times New Roman"/>
          <w:color w:val="000000"/>
        </w:rPr>
        <w:fldChar w:fldCharType="end"/>
      </w:r>
    </w:p>
    <w:p w14:paraId="57D683C0" w14:textId="77777777" w:rsidR="00C72AF6" w:rsidRDefault="00C72AF6" w:rsidP="009F2E1E">
      <w:pPr>
        <w:rPr>
          <w:rFonts w:eastAsia="Times New Roman"/>
          <w:color w:val="000000"/>
        </w:rPr>
      </w:pPr>
    </w:p>
    <w:p w14:paraId="5B893251" w14:textId="77777777" w:rsidR="009F2E1E" w:rsidRPr="0082759F" w:rsidRDefault="009F2E1E" w:rsidP="009F2E1E">
      <w:pPr>
        <w:rPr>
          <w:rFonts w:eastAsia="Times New Roman"/>
          <w:color w:val="000000"/>
        </w:rPr>
      </w:pPr>
      <w:r w:rsidRPr="00024BA3">
        <w:rPr>
          <w:rFonts w:eastAsia="Times New Roman"/>
          <w:color w:val="000000"/>
        </w:rPr>
        <w:t xml:space="preserve">Embryo evaluation and recommendation of number for transfer should be discussed with the patients. </w:t>
      </w:r>
      <w:r w:rsidRPr="0082759F">
        <w:rPr>
          <w:rFonts w:eastAsia="Times New Roman"/>
          <w:color w:val="000000"/>
        </w:rPr>
        <w:t>No more</w:t>
      </w:r>
      <w:r w:rsidR="00C72AF6">
        <w:rPr>
          <w:rFonts w:eastAsia="Times New Roman"/>
          <w:color w:val="000000"/>
        </w:rPr>
        <w:t xml:space="preserve"> </w:t>
      </w:r>
      <w:r w:rsidRPr="0082759F">
        <w:rPr>
          <w:rFonts w:eastAsia="Times New Roman"/>
          <w:color w:val="000000"/>
        </w:rPr>
        <w:t>than 2 embryos should be transferred. For patients younger than 35 years of age and good embryo quality, a single blastocyst transfer on day 5 of culture is advised.</w:t>
      </w:r>
      <w:r w:rsidR="000048FF">
        <w:rPr>
          <w:rFonts w:eastAsia="Times New Roman"/>
          <w:color w:val="000000"/>
        </w:rPr>
        <w:fldChar w:fldCharType="begin">
          <w:fldData xml:space="preserve">PEVuZE5vdGU+PENpdGU+PEF1dGhvcj5Nb250YWc8L0F1dGhvcj48WWVhcj4yMDE3PC9ZZWFyPjxS
ZWNOdW0+MzEwPC9SZWNOdW0+PERpc3BsYXlUZXh0PjxzdHlsZSBmYWNlPSJzdXBlcnNjcmlwdCI+
NTAsIDUyLCA1Mz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4
PC9ZZWFyPjxSZWNOdW0+MzA5PC9SZWNOdW0+PHJlY29yZD48cmVjLW51bWJlcj4zMDk8L3JlYy1u
dW1iZXI+PGZvcmVpZ24ta2V5cz48a2V5IGFwcD0iRU4iIGRiLWlkPSJlYXJlMnRheGxheDJzcWV6
dDBrdjBhZm0ydnIydnQ5NWR3c3oiIHRpbWVzdGFtcD0iMTU1Mzc0MDM2MyI+MzA5PC9rZXk+PC9m
b3JlaWduLWtleXM+PHJlZi10eXBlIG5hbWU9IkpvdXJuYWwgQXJ0aWNsZSI+MTc8L3JlZi10eXBl
Pjxjb250cmlidXRvcnM+PC9jb250cmlidXRvcnM+PGF1dGgtYWRkcmVzcz5BbWVyaWNhbiBTb2Np
ZXR5IGZvciBSZXByb2R1Y3RpdmUgTWVkaWNpbmUsIEJpcm1pbmdoYW0sIEFsYWJhbWEuPC9hdXRo
LWFkZHJlc3M+PHRpdGxlcz48dGl0bGU+TWFuYWdlbWVudCBvZiBub25vYnN0cnVjdGl2ZSBhem9v
c3Blcm1pYTogYSBjb21taXR0ZWUgb3Bpbmlvbj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MTIzOS0xMjQ1PC9wYWdlcz48dm9sdW1lPjExMDwvdm9sdW1lPjxu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</w:fldData>
        </w:fldChar>
      </w:r>
      <w:r w:rsidR="000048FF">
        <w:rPr>
          <w:rFonts w:eastAsia="Times New Roman"/>
          <w:color w:val="000000"/>
        </w:rPr>
        <w:instrText xml:space="preserve"> ADDIN EN.CITE </w:instrText>
      </w:r>
      <w:r w:rsidR="000048FF">
        <w:rPr>
          <w:rFonts w:eastAsia="Times New Roman"/>
          <w:color w:val="000000"/>
        </w:rPr>
        <w:fldChar w:fldCharType="begin">
          <w:fldData xml:space="preserve">PEVuZE5vdGU+PENpdGU+PEF1dGhvcj5Nb250YWc8L0F1dGhvcj48WWVhcj4yMDE3PC9ZZWFyPjxS
ZWNOdW0+MzEwPC9SZWNOdW0+PERpc3BsYXlUZXh0PjxzdHlsZSBmYWNlPSJzdXBlcnNjcmlwdCI+
NTAsIDUyLCA1Mz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4
PC9ZZWFyPjxSZWNOdW0+MzA5PC9SZWNOdW0+PHJlY29yZD48cmVjLW51bWJlcj4zMDk8L3JlYy1u
dW1iZXI+PGZvcmVpZ24ta2V5cz48a2V5IGFwcD0iRU4iIGRiLWlkPSJlYXJlMnRheGxheDJzcWV6
dDBrdjBhZm0ydnIydnQ5NWR3c3oiIHRpbWVzdGFtcD0iMTU1Mzc0MDM2MyI+MzA5PC9rZXk+PC9m
b3JlaWduLWtleXM+PHJlZi10eXBlIG5hbWU9IkpvdXJuYWwgQXJ0aWNsZSI+MTc8L3JlZi10eXBl
Pjxjb250cmlidXRvcnM+PC9jb250cmlidXRvcnM+PGF1dGgtYWRkcmVzcz5BbWVyaWNhbiBTb2Np
ZXR5IGZvciBSZXByb2R1Y3RpdmUgTWVkaWNpbmUsIEJpcm1pbmdoYW0sIEFsYWJhbWEuPC9hdXRo
LWFkZHJlc3M+PHRpdGxlcz48dGl0bGU+TWFuYWdlbWVudCBvZiBub25vYnN0cnVjdGl2ZSBhem9v
c3Blcm1pYTogYSBjb21taXR0ZWUgb3Bpbmlvbj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MTIzOS0xMjQ1PC9wYWdlcz48dm9sdW1lPjExMDwvdm9sdW1lPjxu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</w:fldData>
        </w:fldChar>
      </w:r>
      <w:r w:rsidR="000048FF">
        <w:rPr>
          <w:rFonts w:eastAsia="Times New Roman"/>
          <w:color w:val="000000"/>
        </w:rPr>
        <w:instrText xml:space="preserve"> ADDIN EN.CITE.DATA </w:instrText>
      </w:r>
      <w:r w:rsidR="000048FF">
        <w:rPr>
          <w:rFonts w:eastAsia="Times New Roman"/>
          <w:color w:val="000000"/>
        </w:rPr>
      </w:r>
      <w:r w:rsidR="000048FF">
        <w:rPr>
          <w:rFonts w:eastAsia="Times New Roman"/>
          <w:color w:val="000000"/>
        </w:rPr>
        <w:fldChar w:fldCharType="end"/>
      </w:r>
      <w:r w:rsidR="000048FF">
        <w:rPr>
          <w:rFonts w:eastAsia="Times New Roman"/>
          <w:color w:val="000000"/>
        </w:rPr>
      </w:r>
      <w:r w:rsidR="000048FF">
        <w:rPr>
          <w:rFonts w:eastAsia="Times New Roman"/>
          <w:color w:val="000000"/>
        </w:rPr>
        <w:fldChar w:fldCharType="separate"/>
      </w:r>
      <w:r w:rsidR="000048FF" w:rsidRPr="000048FF">
        <w:rPr>
          <w:rFonts w:eastAsia="Times New Roman"/>
          <w:noProof/>
          <w:color w:val="000000"/>
          <w:vertAlign w:val="superscript"/>
        </w:rPr>
        <w:t>50, 52, 53</w:t>
      </w:r>
      <w:r w:rsidR="000048FF">
        <w:rPr>
          <w:rFonts w:eastAsia="Times New Roman"/>
          <w:color w:val="000000"/>
        </w:rPr>
        <w:fldChar w:fldCharType="end"/>
      </w:r>
    </w:p>
    <w:p w14:paraId="395C37E6" w14:textId="77777777" w:rsidR="009F2E1E" w:rsidRPr="00024BA3" w:rsidRDefault="009F2E1E" w:rsidP="009F2E1E">
      <w:pPr>
        <w:rPr>
          <w:rFonts w:eastAsia="Times New Roman" w:cs="Times New Roman"/>
          <w:color w:val="000000"/>
        </w:rPr>
      </w:pPr>
    </w:p>
    <w:p w14:paraId="21D950AB" w14:textId="77777777" w:rsidR="009F2E1E" w:rsidRPr="00C72AF6" w:rsidRDefault="009F2E1E" w:rsidP="009F2E1E">
      <w:pPr>
        <w:rPr>
          <w:b/>
        </w:rPr>
      </w:pPr>
      <w:r w:rsidRPr="00C72AF6">
        <w:rPr>
          <w:b/>
        </w:rPr>
        <w:t>Cryopreservation</w:t>
      </w:r>
    </w:p>
    <w:p w14:paraId="28F868FE" w14:textId="77777777" w:rsidR="00C72AF6" w:rsidRPr="00667E4C" w:rsidRDefault="009F2E1E" w:rsidP="009F2E1E">
      <w:pPr>
        <w:rPr>
          <w:rFonts w:eastAsia="Times New Roman" w:cs="Times New Roman"/>
          <w:color w:val="000000"/>
        </w:rPr>
      </w:pPr>
      <w:r w:rsidRPr="00024BA3">
        <w:rPr>
          <w:rFonts w:eastAsia="Times New Roman" w:cs="Times New Roman"/>
          <w:color w:val="000000"/>
        </w:rPr>
        <w:t>Cryopreservation is used to preserve and store excess or back-up gametes and embryos. Selection of cryopreservation method will determine the equipment needed. Internationally, vitrification of oocytes and embryos is preferred.</w:t>
      </w:r>
    </w:p>
    <w:p w14:paraId="5CE0ACF1" w14:textId="77777777" w:rsidR="009F2E1E" w:rsidRPr="00745B1A" w:rsidRDefault="009F2E1E" w:rsidP="0013096F">
      <w:pPr>
        <w:pStyle w:val="ListParagraph"/>
        <w:numPr>
          <w:ilvl w:val="0"/>
          <w:numId w:val="64"/>
        </w:numPr>
        <w:rPr>
          <w:rFonts w:eastAsia="Times New Roman" w:cs="Times New Roman"/>
          <w:color w:val="000000"/>
        </w:rPr>
      </w:pPr>
      <w:r w:rsidRPr="00667E4C">
        <w:rPr>
          <w:rFonts w:eastAsia="Times New Roman" w:cs="Times New Roman"/>
          <w:color w:val="000000"/>
        </w:rPr>
        <w:t>Strict criteria for selec</w:t>
      </w:r>
      <w:r w:rsidRPr="00745B1A">
        <w:rPr>
          <w:rFonts w:eastAsia="Times New Roman" w:cs="Times New Roman"/>
          <w:color w:val="000000"/>
        </w:rPr>
        <w:t xml:space="preserve">tion of </w:t>
      </w:r>
      <w:proofErr w:type="spellStart"/>
      <w:r w:rsidRPr="00745B1A">
        <w:rPr>
          <w:rFonts w:eastAsia="Times New Roman" w:cs="Times New Roman"/>
          <w:color w:val="000000"/>
        </w:rPr>
        <w:t>cryopreservable</w:t>
      </w:r>
      <w:proofErr w:type="spellEnd"/>
      <w:r w:rsidRPr="00745B1A">
        <w:rPr>
          <w:rFonts w:eastAsia="Times New Roman" w:cs="Times New Roman"/>
          <w:color w:val="000000"/>
        </w:rPr>
        <w:t xml:space="preserve"> material is essential</w:t>
      </w:r>
      <w:r w:rsidR="003D1B38" w:rsidRPr="00745B1A">
        <w:rPr>
          <w:rFonts w:eastAsia="Times New Roman" w:cs="Times New Roman"/>
          <w:color w:val="000000"/>
        </w:rPr>
        <w:fldChar w:fldCharType="begin">
          <w:fldData xml:space="preserve">PEVuZE5vdGU+PENpdGU+PEF1dGhvcj5Nb250YWc8L0F1dGhvcj48WWVhcj4yMDE3PC9ZZWFyPjxS
ZWNOdW0+MzEwPC9SZWNOdW0+PERpc3BsYXlUZXh0PjxzdHlsZSBmYWNlPSJzdXBlcnNjcmlwdCI+
NDksIDUyLCA1Mz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4
PC9ZZWFyPjxSZWNOdW0+MzA5PC9SZWNOdW0+PHJlY29yZD48cmVjLW51bWJlcj4zMDk8L3JlYy1u
dW1iZXI+PGZvcmVpZ24ta2V5cz48a2V5IGFwcD0iRU4iIGRiLWlkPSJlYXJlMnRheGxheDJzcWV6
dDBrdjBhZm0ydnIydnQ5NWR3c3oiIHRpbWVzdGFtcD0iMTU1Mzc0MDM2MyI+MzA5PC9rZXk+PC9m
b3JlaWduLWtleXM+PHJlZi10eXBlIG5hbWU9IkpvdXJuYWwgQXJ0aWNsZSI+MTc8L3JlZi10eXBl
Pjxjb250cmlidXRvcnM+PC9jb250cmlidXRvcnM+PGF1dGgtYWRkcmVzcz5BbWVyaWNhbiBTb2Np
ZXR5IGZvciBSZXByb2R1Y3RpdmUgTWVkaWNpbmUsIEJpcm1pbmdoYW0sIEFsYWJhbWEuPC9hdXRo
LWFkZHJlc3M+PHRpdGxlcz48dGl0bGU+TWFuYWdlbWVudCBvZiBub25vYnN0cnVjdGl2ZSBhem9v
c3Blcm1pYTogYSBjb21taXR0ZWUgb3Bpbmlvbj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MTIzOS0xMjQ1PC9wYWdlcz48dm9sdW1lPjExMDwvdm9sdW1lPjxu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kwMS05MDM8L3BhZ2VzPjx2b2x1bWU+MTA3PC92b2x1bWU+PG51bWJl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</w:fldData>
        </w:fldChar>
      </w:r>
      <w:r w:rsidR="003D1B38" w:rsidRPr="00745B1A">
        <w:rPr>
          <w:rFonts w:eastAsia="Times New Roman" w:cs="Times New Roman"/>
          <w:color w:val="000000"/>
        </w:rPr>
        <w:instrText xml:space="preserve"> ADDIN EN.CITE </w:instrText>
      </w:r>
      <w:r w:rsidR="003D1B38" w:rsidRPr="00745B1A">
        <w:rPr>
          <w:rFonts w:eastAsia="Times New Roman" w:cs="Times New Roman"/>
          <w:color w:val="000000"/>
        </w:rPr>
        <w:fldChar w:fldCharType="begin">
          <w:fldData xml:space="preserve">PEVuZE5vdGU+PENpdGU+PEF1dGhvcj5Nb250YWc8L0F1dGhvcj48WWVhcj4yMDE3PC9ZZWFyPjxS
ZWNOdW0+MzEwPC9SZWNOdW0+PERpc3BsYXlUZXh0PjxzdHlsZSBmYWNlPSJzdXBlcnNjcmlwdCI+
NDksIDUyLCA1Mz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4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kwMS05MDM8L3BhZ2VzPjx2b2x1bWU+MTA3PC92b2x1bWU+PG51bWJl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</w:fldData>
        </w:fldChar>
      </w:r>
      <w:r w:rsidR="003D1B38" w:rsidRPr="00745B1A">
        <w:rPr>
          <w:rFonts w:eastAsia="Times New Roman" w:cs="Times New Roman"/>
          <w:color w:val="000000"/>
        </w:rPr>
        <w:instrText xml:space="preserve"> ADDIN EN.CITE.DATA </w:instrText>
      </w:r>
      <w:r w:rsidR="003D1B38" w:rsidRPr="00745B1A">
        <w:rPr>
          <w:rFonts w:eastAsia="Times New Roman" w:cs="Times New Roman"/>
          <w:color w:val="000000"/>
        </w:rPr>
      </w:r>
      <w:r w:rsidR="003D1B38" w:rsidRPr="00745B1A">
        <w:rPr>
          <w:rFonts w:eastAsia="Times New Roman" w:cs="Times New Roman"/>
          <w:color w:val="000000"/>
        </w:rPr>
        <w:fldChar w:fldCharType="end"/>
      </w:r>
      <w:r w:rsidR="003D1B38" w:rsidRPr="00745B1A">
        <w:rPr>
          <w:rFonts w:eastAsia="Times New Roman" w:cs="Times New Roman"/>
          <w:color w:val="000000"/>
        </w:rPr>
      </w:r>
      <w:r w:rsidR="003D1B38" w:rsidRPr="00745B1A">
        <w:rPr>
          <w:rFonts w:eastAsia="Times New Roman" w:cs="Times New Roman"/>
          <w:color w:val="000000"/>
        </w:rPr>
        <w:fldChar w:fldCharType="separate"/>
      </w:r>
      <w:r w:rsidR="003D1B38" w:rsidRPr="00745B1A">
        <w:rPr>
          <w:rFonts w:eastAsia="Times New Roman" w:cs="Times New Roman"/>
          <w:noProof/>
          <w:color w:val="000000"/>
          <w:vertAlign w:val="superscript"/>
        </w:rPr>
        <w:t>49, 52, 53</w:t>
      </w:r>
      <w:r w:rsidR="003D1B38" w:rsidRPr="00745B1A">
        <w:rPr>
          <w:rFonts w:eastAsia="Times New Roman" w:cs="Times New Roman"/>
          <w:color w:val="000000"/>
        </w:rPr>
        <w:fldChar w:fldCharType="end"/>
      </w:r>
    </w:p>
    <w:p w14:paraId="32577D22" w14:textId="77777777" w:rsidR="009F2E1E" w:rsidRPr="00745B1A" w:rsidRDefault="009F2E1E" w:rsidP="0013096F">
      <w:pPr>
        <w:pStyle w:val="ListParagraph"/>
        <w:numPr>
          <w:ilvl w:val="0"/>
          <w:numId w:val="64"/>
        </w:numPr>
        <w:rPr>
          <w:rFonts w:eastAsia="Times New Roman" w:cs="Times New Roman"/>
          <w:color w:val="000000"/>
        </w:rPr>
      </w:pPr>
      <w:r w:rsidRPr="00745B1A">
        <w:rPr>
          <w:rFonts w:eastAsia="Times New Roman" w:cs="Times New Roman"/>
          <w:color w:val="000000"/>
        </w:rPr>
        <w:t xml:space="preserve">Oocyte vitrification is advised to take place within </w:t>
      </w:r>
      <w:r w:rsidR="00667E4C" w:rsidRPr="00745B1A">
        <w:rPr>
          <w:rFonts w:eastAsia="Times New Roman" w:cs="Times New Roman"/>
          <w:color w:val="000000"/>
        </w:rPr>
        <w:t>two</w:t>
      </w:r>
      <w:r w:rsidRPr="00745B1A">
        <w:rPr>
          <w:rFonts w:eastAsia="Times New Roman" w:cs="Times New Roman"/>
          <w:color w:val="000000"/>
        </w:rPr>
        <w:t xml:space="preserve"> hours of oocyte collection and when warmed the oocytes should be ICSI’s within </w:t>
      </w:r>
      <w:r w:rsidR="00667E4C" w:rsidRPr="00745B1A">
        <w:rPr>
          <w:rFonts w:eastAsia="Times New Roman" w:cs="Times New Roman"/>
          <w:color w:val="000000"/>
        </w:rPr>
        <w:t>two</w:t>
      </w:r>
      <w:r w:rsidRPr="00745B1A">
        <w:rPr>
          <w:rFonts w:eastAsia="Times New Roman" w:cs="Times New Roman"/>
          <w:color w:val="000000"/>
        </w:rPr>
        <w:t xml:space="preserve"> hours of warming</w:t>
      </w:r>
      <w:r w:rsidR="00745B1A" w:rsidRPr="00745B1A">
        <w:rPr>
          <w:rFonts w:eastAsia="Times New Roman" w:cs="Times New Roman"/>
          <w:color w:val="000000"/>
        </w:rPr>
        <w:fldChar w:fldCharType="begin"/>
      </w:r>
      <w:r w:rsidR="00745B1A" w:rsidRPr="00745B1A">
        <w:rPr>
          <w:rFonts w:eastAsia="Times New Roman" w:cs="Times New Roman"/>
          <w:color w:val="000000"/>
        </w:rPr>
        <w:instrText xml:space="preserve"> ADDIN EN.CITE &lt;EndNote&gt;&lt;Cite&gt;&lt;Author&gt;National Institute for Health and Care Excellence&lt;/Author&gt;&lt;Year&gt;2013&lt;/Year&gt;&lt;RecNum&gt;304&lt;/RecNum&gt;&lt;DisplayText&gt;&lt;style face="superscript"&gt;47&lt;/style&gt;&lt;/DisplayText&gt;&lt;record&gt;&lt;rec-number&gt;304&lt;/rec-number&gt;&lt;foreign-keys&gt;&lt;key app="EN" db-id="eare2taxlax2sqezt0kv0afm2vr2vt95dwsz" timestamp="1553739954"&gt;304&lt;/key&gt;&lt;/foreign-keys&gt;&lt;ref-type name="Report"&gt;27&lt;/ref-type&gt;&lt;contributors&gt;&lt;authors&gt;&lt;author&gt;National Institute for Health and Care Excellence,&lt;/author&gt;&lt;/authors&gt;&lt;/contributors&gt;&lt;titles&gt;&lt;title&gt;Fertility: assessment and treatment for people with fertility problems&lt;/title&gt;&lt;/titles&gt;&lt;dates&gt;&lt;year&gt;2013&lt;/year&gt;&lt;/dates&gt;&lt;urls&gt;&lt;/urls&gt;&lt;/record&gt;&lt;/Cite&gt;&lt;/EndNote&gt;</w:instrText>
      </w:r>
      <w:r w:rsidR="00745B1A" w:rsidRPr="00745B1A">
        <w:rPr>
          <w:rFonts w:eastAsia="Times New Roman" w:cs="Times New Roman"/>
          <w:color w:val="000000"/>
        </w:rPr>
        <w:fldChar w:fldCharType="separate"/>
      </w:r>
      <w:r w:rsidR="00745B1A" w:rsidRPr="00745B1A">
        <w:rPr>
          <w:rFonts w:eastAsia="Times New Roman" w:cs="Times New Roman"/>
          <w:noProof/>
          <w:color w:val="000000"/>
          <w:vertAlign w:val="superscript"/>
        </w:rPr>
        <w:t>47</w:t>
      </w:r>
      <w:r w:rsidR="00745B1A" w:rsidRPr="00745B1A">
        <w:rPr>
          <w:rFonts w:eastAsia="Times New Roman" w:cs="Times New Roman"/>
          <w:color w:val="000000"/>
        </w:rPr>
        <w:fldChar w:fldCharType="end"/>
      </w:r>
    </w:p>
    <w:p w14:paraId="61684430" w14:textId="77777777" w:rsidR="009F2E1E" w:rsidRPr="00745B1A" w:rsidRDefault="009F2E1E" w:rsidP="0013096F">
      <w:pPr>
        <w:pStyle w:val="ListParagraph"/>
        <w:numPr>
          <w:ilvl w:val="0"/>
          <w:numId w:val="64"/>
        </w:numPr>
        <w:rPr>
          <w:rFonts w:eastAsia="Times New Roman" w:cs="Times New Roman"/>
          <w:color w:val="000000"/>
        </w:rPr>
      </w:pPr>
      <w:r w:rsidRPr="00745B1A">
        <w:rPr>
          <w:rFonts w:eastAsia="Times New Roman" w:cs="Times New Roman"/>
          <w:color w:val="000000"/>
        </w:rPr>
        <w:t xml:space="preserve">Closed cryopreservation systems and separate storage </w:t>
      </w:r>
      <w:proofErr w:type="spellStart"/>
      <w:r w:rsidRPr="00745B1A">
        <w:rPr>
          <w:rFonts w:eastAsia="Times New Roman" w:cs="Times New Roman"/>
          <w:color w:val="000000"/>
        </w:rPr>
        <w:t>dewars</w:t>
      </w:r>
      <w:proofErr w:type="spellEnd"/>
      <w:r w:rsidRPr="00745B1A">
        <w:rPr>
          <w:rFonts w:eastAsia="Times New Roman" w:cs="Times New Roman"/>
          <w:color w:val="000000"/>
        </w:rPr>
        <w:t xml:space="preserve"> are advised to be used when working with gametes or embryos from BBV positive patients</w:t>
      </w:r>
      <w:r w:rsidR="00745B1A" w:rsidRPr="00745B1A">
        <w:rPr>
          <w:rFonts w:eastAsia="Times New Roman" w:cs="Times New Roman"/>
          <w:color w:val="000000"/>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745B1A" w:rsidRPr="00745B1A">
        <w:rPr>
          <w:rFonts w:eastAsia="Times New Roman" w:cs="Times New Roman"/>
          <w:color w:val="000000"/>
        </w:rPr>
        <w:instrText xml:space="preserve"> ADDIN EN.CITE </w:instrText>
      </w:r>
      <w:r w:rsidR="00745B1A" w:rsidRPr="00745B1A">
        <w:rPr>
          <w:rFonts w:eastAsia="Times New Roman" w:cs="Times New Roman"/>
          <w:color w:val="000000"/>
        </w:rPr>
        <w:fldChar w:fldCharType="begin">
          <w:fldData xml:space="preserve">PEVuZE5vdGU+PENpdGU+PEF1dGhvcj5FbmdsZXJ0PC9BdXRob3I+PFllYXI+MjAwNDwvWWVhcj48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</w:fldData>
        </w:fldChar>
      </w:r>
      <w:r w:rsidR="00745B1A" w:rsidRPr="00745B1A">
        <w:rPr>
          <w:rFonts w:eastAsia="Times New Roman" w:cs="Times New Roman"/>
          <w:color w:val="000000"/>
        </w:rPr>
        <w:instrText xml:space="preserve"> ADDIN EN.CITE.DATA </w:instrText>
      </w:r>
      <w:r w:rsidR="00745B1A" w:rsidRPr="00745B1A">
        <w:rPr>
          <w:rFonts w:eastAsia="Times New Roman" w:cs="Times New Roman"/>
          <w:color w:val="000000"/>
        </w:rPr>
      </w:r>
      <w:r w:rsidR="00745B1A" w:rsidRPr="00745B1A">
        <w:rPr>
          <w:rFonts w:eastAsia="Times New Roman" w:cs="Times New Roman"/>
          <w:color w:val="000000"/>
        </w:rPr>
        <w:fldChar w:fldCharType="end"/>
      </w:r>
      <w:r w:rsidR="00745B1A" w:rsidRPr="00745B1A">
        <w:rPr>
          <w:rFonts w:eastAsia="Times New Roman" w:cs="Times New Roman"/>
          <w:color w:val="000000"/>
        </w:rPr>
      </w:r>
      <w:r w:rsidR="00745B1A" w:rsidRPr="00745B1A">
        <w:rPr>
          <w:rFonts w:eastAsia="Times New Roman" w:cs="Times New Roman"/>
          <w:color w:val="000000"/>
        </w:rPr>
        <w:fldChar w:fldCharType="separate"/>
      </w:r>
      <w:r w:rsidR="00745B1A" w:rsidRPr="00745B1A">
        <w:rPr>
          <w:rFonts w:eastAsia="Times New Roman" w:cs="Times New Roman"/>
          <w:noProof/>
          <w:color w:val="000000"/>
          <w:vertAlign w:val="superscript"/>
        </w:rPr>
        <w:t>62, 63</w:t>
      </w:r>
      <w:r w:rsidR="00745B1A" w:rsidRPr="00745B1A">
        <w:rPr>
          <w:rFonts w:eastAsia="Times New Roman" w:cs="Times New Roman"/>
          <w:color w:val="000000"/>
        </w:rPr>
        <w:fldChar w:fldCharType="end"/>
      </w:r>
    </w:p>
    <w:p w14:paraId="780CC02C" w14:textId="77777777" w:rsidR="009F2E1E" w:rsidRPr="00667E4C" w:rsidRDefault="009F2E1E" w:rsidP="0013096F">
      <w:pPr>
        <w:pStyle w:val="ListParagraph"/>
        <w:numPr>
          <w:ilvl w:val="0"/>
          <w:numId w:val="64"/>
        </w:numPr>
        <w:rPr>
          <w:rFonts w:eastAsia="Times New Roman" w:cs="Times New Roman"/>
          <w:color w:val="000000"/>
        </w:rPr>
      </w:pPr>
      <w:r w:rsidRPr="00667E4C">
        <w:rPr>
          <w:rFonts w:eastAsia="Times New Roman" w:cs="Times New Roman"/>
          <w:color w:val="000000"/>
        </w:rPr>
        <w:t>Record keeping of cryopreserved material as well as upkeep of the liquid nitrogen canisters this material is stored in should be kept safe, with a scheduled back-up system</w:t>
      </w:r>
    </w:p>
    <w:p w14:paraId="1C3556EA" w14:textId="77777777" w:rsidR="009F2E1E" w:rsidRPr="00667E4C" w:rsidRDefault="009F2E1E" w:rsidP="0013096F">
      <w:pPr>
        <w:pStyle w:val="ListParagraph"/>
        <w:numPr>
          <w:ilvl w:val="0"/>
          <w:numId w:val="64"/>
        </w:numPr>
        <w:rPr>
          <w:rFonts w:eastAsia="Times New Roman" w:cs="Times New Roman"/>
          <w:color w:val="000000"/>
        </w:rPr>
      </w:pPr>
      <w:r w:rsidRPr="00667E4C">
        <w:rPr>
          <w:rFonts w:eastAsia="Times New Roman" w:cs="Times New Roman"/>
          <w:color w:val="000000"/>
        </w:rPr>
        <w:lastRenderedPageBreak/>
        <w:t>Clear indicator as to where specific samples are stored with easily recognisable identifiers must be used</w:t>
      </w:r>
    </w:p>
    <w:p w14:paraId="45541D75" w14:textId="77777777" w:rsidR="009F2E1E" w:rsidRPr="00024BA3" w:rsidRDefault="009F2E1E" w:rsidP="009F2E1E">
      <w:pPr>
        <w:rPr>
          <w:rFonts w:eastAsia="Times New Roman" w:cs="Times New Roman"/>
          <w:color w:val="000000"/>
        </w:rPr>
      </w:pPr>
    </w:p>
    <w:p w14:paraId="46FAF229" w14:textId="77777777" w:rsidR="009F2E1E" w:rsidRPr="008D251C" w:rsidRDefault="009F2E1E" w:rsidP="00667E4C">
      <w:pPr>
        <w:pStyle w:val="Heading2"/>
      </w:pPr>
      <w:bookmarkStart w:id="126" w:name="_Toc12031792"/>
      <w:r w:rsidRPr="008D251C">
        <w:t xml:space="preserve">Standard </w:t>
      </w:r>
      <w:r w:rsidR="00667E4C">
        <w:t>o</w:t>
      </w:r>
      <w:r w:rsidRPr="008D251C">
        <w:t xml:space="preserve">perating </w:t>
      </w:r>
      <w:r w:rsidR="00667E4C">
        <w:t>p</w:t>
      </w:r>
      <w:r w:rsidRPr="008D251C">
        <w:t>rocedures</w:t>
      </w:r>
      <w:bookmarkEnd w:id="126"/>
      <w:r w:rsidRPr="008D251C">
        <w:t xml:space="preserve"> </w:t>
      </w:r>
    </w:p>
    <w:p w14:paraId="2428F4E0" w14:textId="77777777" w:rsidR="00667E4C" w:rsidRDefault="00667E4C" w:rsidP="009F2E1E"/>
    <w:p w14:paraId="5246F104" w14:textId="77777777" w:rsidR="009F2E1E" w:rsidRPr="00024BA3" w:rsidRDefault="009F2E1E" w:rsidP="00667E4C">
      <w:r w:rsidRPr="00024BA3">
        <w:t xml:space="preserve">Standard operative procedures (SOPs) as part of the documentation system of the ART Unit should detail </w:t>
      </w:r>
      <w:r w:rsidRPr="00E53486">
        <w:t>the necessary steps for the operation of equipment, execution of procedures</w:t>
      </w:r>
      <w:r w:rsidR="00667E4C" w:rsidRPr="00E53486">
        <w:t>,</w:t>
      </w:r>
      <w:r w:rsidRPr="00E53486">
        <w:t xml:space="preserve"> materials needed</w:t>
      </w:r>
      <w:r w:rsidR="00667E4C" w:rsidRPr="00E53486">
        <w:t>,</w:t>
      </w:r>
      <w:r w:rsidRPr="00E53486">
        <w:t xml:space="preserve"> and steps to follow.</w:t>
      </w:r>
      <w:r w:rsidR="00E53486" w:rsidRPr="00E53486">
        <w:fldChar w:fldCharType="begin">
          <w:fldData xml:space="preserve">PEVuZE5vdGU+PENpdGU+PEF1dGhvcj5Nb250YWc8L0F1dGhvcj48WWVhcj4yMDE3PC9ZZWFyPjxS
ZWNOdW0+MzEwPC9SZWNOdW0+PERpc3BsYXlUZXh0PjxzdHlsZSBmYWNlPSJzdXBlcnNjcmlwdCI+
NTMsIDU0LCA2ND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QXV0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==
</w:fldData>
        </w:fldChar>
      </w:r>
      <w:r w:rsidR="00E53486" w:rsidRPr="00E53486">
        <w:instrText xml:space="preserve"> ADDIN EN.CITE </w:instrText>
      </w:r>
      <w:r w:rsidR="00E53486" w:rsidRPr="00E53486">
        <w:fldChar w:fldCharType="begin">
          <w:fldData xml:space="preserve">PEVuZE5vdGU+PENpdGU+PEF1dGhvcj5Nb250YWc8L0F1dGhvcj48WWVhcj4yMDE3PC9ZZWFyPjxS
ZWNOdW0+MzEwPC9SZWNOdW0+PERpc3BsYXlUZXh0PjxzdHlsZSBmYWNlPSJzdXBlcnNjcmlwdCI+
NTMsIDU0LCA2ND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QXV0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==
</w:fldData>
        </w:fldChar>
      </w:r>
      <w:r w:rsidR="00E53486" w:rsidRPr="00E53486">
        <w:instrText xml:space="preserve"> ADDIN EN.CITE.DATA </w:instrText>
      </w:r>
      <w:r w:rsidR="00E53486" w:rsidRPr="00E53486">
        <w:fldChar w:fldCharType="end"/>
      </w:r>
      <w:r w:rsidR="00E53486" w:rsidRPr="00E53486">
        <w:fldChar w:fldCharType="separate"/>
      </w:r>
      <w:r w:rsidR="00E53486" w:rsidRPr="00E53486">
        <w:rPr>
          <w:noProof/>
          <w:vertAlign w:val="superscript"/>
        </w:rPr>
        <w:t>53, 54, 64</w:t>
      </w:r>
      <w:r w:rsidR="00E53486" w:rsidRPr="00E53486">
        <w:fldChar w:fldCharType="end"/>
      </w:r>
      <w:r w:rsidRPr="00E53486">
        <w:t xml:space="preserve"> The use of flow</w:t>
      </w:r>
      <w:r w:rsidRPr="00024BA3">
        <w:t xml:space="preserve"> diagrams for ease of understanding procedural steps is recommended.</w:t>
      </w:r>
      <w:r w:rsidR="00667E4C">
        <w:t xml:space="preserve"> </w:t>
      </w:r>
      <w:r w:rsidRPr="00024BA3">
        <w:t>This system forms the backbone of an ART Unit, to ensure:</w:t>
      </w:r>
    </w:p>
    <w:p w14:paraId="069916C6" w14:textId="77777777" w:rsidR="009F2E1E" w:rsidRPr="00024BA3" w:rsidRDefault="009F2E1E" w:rsidP="0013096F">
      <w:pPr>
        <w:pStyle w:val="ListParagraph"/>
        <w:numPr>
          <w:ilvl w:val="0"/>
          <w:numId w:val="65"/>
        </w:numPr>
      </w:pPr>
      <w:r w:rsidRPr="00024BA3">
        <w:t>Adherence and consequently consistency through the standardization of a procedure</w:t>
      </w:r>
    </w:p>
    <w:p w14:paraId="3A0B681F" w14:textId="77777777" w:rsidR="009F2E1E" w:rsidRPr="00024BA3" w:rsidRDefault="009F2E1E" w:rsidP="0013096F">
      <w:pPr>
        <w:pStyle w:val="ListParagraph"/>
        <w:numPr>
          <w:ilvl w:val="0"/>
          <w:numId w:val="65"/>
        </w:numPr>
      </w:pPr>
      <w:r w:rsidRPr="00024BA3">
        <w:t>Optimizing procedural and environmental conditions</w:t>
      </w:r>
    </w:p>
    <w:p w14:paraId="62A63DF5" w14:textId="77777777" w:rsidR="009F2E1E" w:rsidRPr="00024BA3" w:rsidRDefault="009F2E1E" w:rsidP="0013096F">
      <w:pPr>
        <w:pStyle w:val="ListParagraph"/>
        <w:numPr>
          <w:ilvl w:val="0"/>
          <w:numId w:val="65"/>
        </w:numPr>
      </w:pPr>
      <w:r w:rsidRPr="00024BA3">
        <w:t>Safety measures (e.g. double witnessing of samples; difficult ART procedure)</w:t>
      </w:r>
    </w:p>
    <w:p w14:paraId="1EA3D1E6" w14:textId="77777777" w:rsidR="009F2E1E" w:rsidRPr="00024BA3" w:rsidRDefault="009F2E1E" w:rsidP="0013096F">
      <w:pPr>
        <w:pStyle w:val="ListParagraph"/>
        <w:numPr>
          <w:ilvl w:val="0"/>
          <w:numId w:val="65"/>
        </w:numPr>
      </w:pPr>
      <w:r w:rsidRPr="00024BA3">
        <w:t>How to deal with emergencies (e.g. equipment malfunctioning/human errors/power failures etc.)</w:t>
      </w:r>
    </w:p>
    <w:p w14:paraId="0DB81BA1" w14:textId="77777777" w:rsidR="00F031B9" w:rsidRDefault="00F031B9" w:rsidP="00F031B9"/>
    <w:p w14:paraId="6B08B65E" w14:textId="77777777" w:rsidR="009F2E1E" w:rsidRPr="00024BA3" w:rsidRDefault="009F2E1E" w:rsidP="00F031B9">
      <w:r w:rsidRPr="00024BA3">
        <w:t>These policies and laboratory guidelines should include:</w:t>
      </w:r>
    </w:p>
    <w:p w14:paraId="48492DE8" w14:textId="77777777" w:rsidR="009F2E1E" w:rsidRPr="00024BA3" w:rsidRDefault="009F2E1E" w:rsidP="0013096F">
      <w:pPr>
        <w:pStyle w:val="ListParagraph"/>
        <w:numPr>
          <w:ilvl w:val="0"/>
          <w:numId w:val="65"/>
        </w:numPr>
      </w:pPr>
      <w:r w:rsidRPr="00024BA3">
        <w:t>Responsibilities and qualifications of laboratory staff</w:t>
      </w:r>
    </w:p>
    <w:p w14:paraId="3A72FD91" w14:textId="77777777" w:rsidR="009F2E1E" w:rsidRPr="00D77211" w:rsidRDefault="009F2E1E" w:rsidP="0013096F">
      <w:pPr>
        <w:pStyle w:val="ListParagraph"/>
        <w:numPr>
          <w:ilvl w:val="0"/>
          <w:numId w:val="65"/>
        </w:numPr>
      </w:pPr>
      <w:r w:rsidRPr="00024BA3">
        <w:t xml:space="preserve">Risk reduction measures (with </w:t>
      </w:r>
      <w:r w:rsidRPr="00D77211">
        <w:t xml:space="preserve">specific reference to infectious agents) </w:t>
      </w:r>
    </w:p>
    <w:p w14:paraId="687666CF" w14:textId="77777777" w:rsidR="009F2E1E" w:rsidRPr="00D77211" w:rsidRDefault="009F2E1E" w:rsidP="0013096F">
      <w:pPr>
        <w:pStyle w:val="ListParagraph"/>
        <w:numPr>
          <w:ilvl w:val="0"/>
          <w:numId w:val="65"/>
        </w:numPr>
      </w:pPr>
      <w:r w:rsidRPr="00D77211">
        <w:t>Aseptic standards of/protective measures in the reproductive laboratory</w:t>
      </w:r>
    </w:p>
    <w:p w14:paraId="215309D0" w14:textId="77777777" w:rsidR="009F2E1E" w:rsidRPr="00D77211" w:rsidRDefault="009F2E1E" w:rsidP="0013096F">
      <w:pPr>
        <w:pStyle w:val="ListParagraph"/>
        <w:numPr>
          <w:ilvl w:val="0"/>
          <w:numId w:val="65"/>
        </w:numPr>
      </w:pPr>
      <w:r w:rsidRPr="00D77211">
        <w:t>This forms part of internationally accepted good laboratory practices and is essential to operate and provide the best clinical outcome for patients.</w:t>
      </w:r>
      <w:r w:rsidR="00D77211" w:rsidRPr="00D77211">
        <w:fldChar w:fldCharType="begin">
          <w:fldData xml:space="preserve">PEVuZE5vdGU+PENpdGU+PEF1dGhvcj5Nb250YWc8L0F1dGhvcj48WWVhcj4yMDE3PC9ZZWFyPjxS
ZWNOdW0+MzEwPC9SZWNOdW0+PERpc3BsYXlUZXh0PjxzdHlsZSBmYWNlPSJzdXBlcnNjcmlwdCI+
NTMsIDU0LCA2ND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QXV0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==
</w:fldData>
        </w:fldChar>
      </w:r>
      <w:r w:rsidR="00D77211" w:rsidRPr="00D77211">
        <w:instrText xml:space="preserve"> ADDIN EN.CITE </w:instrText>
      </w:r>
      <w:r w:rsidR="00D77211" w:rsidRPr="00D77211">
        <w:fldChar w:fldCharType="begin">
          <w:fldData xml:space="preserve">PEVuZE5vdGU+PENpdGU+PEF1dGhvcj5Nb250YWc8L0F1dGhvcj48WWVhcj4yMDE3PC9ZZWFyPjxS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==
</w:fldData>
        </w:fldChar>
      </w:r>
      <w:r w:rsidR="00D77211" w:rsidRPr="00D77211">
        <w:instrText xml:space="preserve"> ADDIN EN.CITE.DATA </w:instrText>
      </w:r>
      <w:r w:rsidR="00D77211" w:rsidRPr="00D77211">
        <w:fldChar w:fldCharType="end"/>
      </w:r>
      <w:r w:rsidR="00D77211" w:rsidRPr="00D77211">
        <w:fldChar w:fldCharType="separate"/>
      </w:r>
      <w:r w:rsidR="00D77211" w:rsidRPr="00D77211">
        <w:rPr>
          <w:noProof/>
          <w:vertAlign w:val="superscript"/>
        </w:rPr>
        <w:t>53, 54, 64</w:t>
      </w:r>
      <w:r w:rsidR="00D77211" w:rsidRPr="00D77211">
        <w:fldChar w:fldCharType="end"/>
      </w:r>
    </w:p>
    <w:p w14:paraId="09AC38A6" w14:textId="77777777" w:rsidR="009F2E1E" w:rsidRPr="00024BA3" w:rsidRDefault="009F2E1E" w:rsidP="009F2E1E"/>
    <w:p w14:paraId="2F05E1BE" w14:textId="77777777" w:rsidR="009F2E1E" w:rsidRDefault="00F031B9" w:rsidP="009F2E1E">
      <w:pPr>
        <w:rPr>
          <w:color w:val="8496B0" w:themeColor="text2" w:themeTint="99"/>
          <w:sz w:val="28"/>
          <w:szCs w:val="28"/>
        </w:rPr>
      </w:pPr>
      <w:r>
        <w:rPr>
          <w:noProof/>
          <w:lang w:val="en-ZA" w:eastAsia="en-ZA"/>
        </w:rPr>
        <mc:AlternateContent>
          <mc:Choice Requires="wps">
            <w:drawing>
              <wp:inline distT="0" distB="0" distL="0" distR="0" wp14:anchorId="42333B2E" wp14:editId="42722948">
                <wp:extent cx="1828800" cy="1828800"/>
                <wp:effectExtent l="0" t="0" r="6350" b="4445"/>
                <wp:docPr id="16435" name="Text Box 1643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F036CCD" w14:textId="77777777" w:rsidR="00E306AC" w:rsidRPr="008C121C" w:rsidRDefault="00E306AC" w:rsidP="009F2E1E">
                            <w:pPr>
                              <w:rPr>
                                <w:b/>
                                <w:szCs w:val="20"/>
                              </w:rPr>
                            </w:pPr>
                            <w:r w:rsidRPr="008C121C">
                              <w:rPr>
                                <w:b/>
                                <w:szCs w:val="20"/>
                              </w:rPr>
                              <w:t>Key Areas:</w:t>
                            </w:r>
                          </w:p>
                          <w:p w14:paraId="6171C1DF" w14:textId="77777777" w:rsidR="00E306AC" w:rsidRPr="008C121C" w:rsidRDefault="00E306AC" w:rsidP="0013096F">
                            <w:pPr>
                              <w:pStyle w:val="ListParagraph"/>
                              <w:numPr>
                                <w:ilvl w:val="0"/>
                                <w:numId w:val="66"/>
                              </w:numPr>
                              <w:rPr>
                                <w:szCs w:val="20"/>
                              </w:rPr>
                            </w:pPr>
                            <w:r w:rsidRPr="008C121C">
                              <w:rPr>
                                <w:szCs w:val="20"/>
                              </w:rPr>
                              <w:t>Male and female diagnostic workup to identify correct procedure to follow</w:t>
                            </w:r>
                          </w:p>
                          <w:p w14:paraId="64277A33" w14:textId="77777777" w:rsidR="00E306AC" w:rsidRPr="008C121C" w:rsidRDefault="00E306AC" w:rsidP="0013096F">
                            <w:pPr>
                              <w:pStyle w:val="ListParagraph"/>
                              <w:numPr>
                                <w:ilvl w:val="0"/>
                                <w:numId w:val="66"/>
                              </w:numPr>
                              <w:rPr>
                                <w:szCs w:val="20"/>
                              </w:rPr>
                            </w:pPr>
                            <w:r w:rsidRPr="008C121C">
                              <w:rPr>
                                <w:szCs w:val="20"/>
                              </w:rPr>
                              <w:t>There must be patient and sample identification and traceability</w:t>
                            </w:r>
                          </w:p>
                          <w:p w14:paraId="5987EFD6" w14:textId="77777777" w:rsidR="00E306AC" w:rsidRPr="008C121C" w:rsidRDefault="00E306AC" w:rsidP="0013096F">
                            <w:pPr>
                              <w:pStyle w:val="ListParagraph"/>
                              <w:numPr>
                                <w:ilvl w:val="0"/>
                                <w:numId w:val="66"/>
                              </w:numPr>
                              <w:rPr>
                                <w:szCs w:val="20"/>
                              </w:rPr>
                            </w:pPr>
                            <w:r w:rsidRPr="008C121C">
                              <w:rPr>
                                <w:szCs w:val="20"/>
                              </w:rPr>
                              <w:t>An embryo-safe culture environment is crucial</w:t>
                            </w:r>
                          </w:p>
                          <w:p w14:paraId="4F08C181" w14:textId="77777777" w:rsidR="00E306AC" w:rsidRPr="008C121C" w:rsidRDefault="00E306AC" w:rsidP="0013096F">
                            <w:pPr>
                              <w:pStyle w:val="ListParagraph"/>
                              <w:numPr>
                                <w:ilvl w:val="0"/>
                                <w:numId w:val="66"/>
                              </w:numPr>
                              <w:rPr>
                                <w:szCs w:val="20"/>
                              </w:rPr>
                            </w:pPr>
                            <w:r w:rsidRPr="008C121C">
                              <w:rPr>
                                <w:szCs w:val="20"/>
                              </w:rPr>
                              <w:t>Decisions on appropriate identification of day of transfer and number of embryos to transfer (maximum 2) must be made by both clinician and embryologist</w:t>
                            </w:r>
                          </w:p>
                          <w:p w14:paraId="1DF446C2" w14:textId="77777777" w:rsidR="00E306AC" w:rsidRPr="008C121C" w:rsidRDefault="00E306AC" w:rsidP="0013096F">
                            <w:pPr>
                              <w:pStyle w:val="ListParagraph"/>
                              <w:numPr>
                                <w:ilvl w:val="0"/>
                                <w:numId w:val="66"/>
                              </w:numPr>
                              <w:rPr>
                                <w:szCs w:val="20"/>
                              </w:rPr>
                            </w:pPr>
                            <w:r w:rsidRPr="008C121C">
                              <w:rPr>
                                <w:szCs w:val="20"/>
                              </w:rPr>
                              <w:t>Facilities must be available for cryopreservation of excess embryos and/or gamet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8CF36D" id="Text Box 16435"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" fillcolor="#e2efd9 [665]" stroked="f" strokeweight=".5pt">
                <v:textbox style="mso-fit-shape-to-text:t">
                  <w:txbxContent>
                    <w:p w:rsidR="00E306AC" w:rsidRPr="008C121C" w:rsidRDefault="00E306AC" w:rsidP="009F2E1E">
                      <w:pPr>
                        <w:rPr>
                          <w:b/>
                          <w:szCs w:val="20"/>
                        </w:rPr>
                      </w:pPr>
                      <w:r w:rsidRPr="008C121C">
                        <w:rPr>
                          <w:b/>
                          <w:szCs w:val="20"/>
                        </w:rPr>
                        <w:t>Key Areas:</w:t>
                      </w:r>
                    </w:p>
                    <w:p w:rsidR="00E306AC" w:rsidRPr="008C121C" w:rsidRDefault="00E306AC" w:rsidP="0013096F">
                      <w:pPr>
                        <w:pStyle w:val="ListParagraph"/>
                        <w:numPr>
                          <w:ilvl w:val="0"/>
                          <w:numId w:val="66"/>
                        </w:numPr>
                        <w:rPr>
                          <w:szCs w:val="20"/>
                        </w:rPr>
                      </w:pPr>
                      <w:r w:rsidRPr="008C121C">
                        <w:rPr>
                          <w:szCs w:val="20"/>
                        </w:rPr>
                        <w:t>Male and female diagnostic workup to identify correct procedure to follow</w:t>
                      </w:r>
                    </w:p>
                    <w:p w:rsidR="00E306AC" w:rsidRPr="008C121C" w:rsidRDefault="00E306AC" w:rsidP="0013096F">
                      <w:pPr>
                        <w:pStyle w:val="ListParagraph"/>
                        <w:numPr>
                          <w:ilvl w:val="0"/>
                          <w:numId w:val="66"/>
                        </w:numPr>
                        <w:rPr>
                          <w:szCs w:val="20"/>
                        </w:rPr>
                      </w:pPr>
                      <w:r w:rsidRPr="008C121C">
                        <w:rPr>
                          <w:szCs w:val="20"/>
                        </w:rPr>
                        <w:t>There must be patient and sample identification and traceability</w:t>
                      </w:r>
                    </w:p>
                    <w:p w:rsidR="00E306AC" w:rsidRPr="008C121C" w:rsidRDefault="00E306AC" w:rsidP="0013096F">
                      <w:pPr>
                        <w:pStyle w:val="ListParagraph"/>
                        <w:numPr>
                          <w:ilvl w:val="0"/>
                          <w:numId w:val="66"/>
                        </w:numPr>
                        <w:rPr>
                          <w:szCs w:val="20"/>
                        </w:rPr>
                      </w:pPr>
                      <w:r w:rsidRPr="008C121C">
                        <w:rPr>
                          <w:szCs w:val="20"/>
                        </w:rPr>
                        <w:t>An embryo-safe culture environment is crucial</w:t>
                      </w:r>
                    </w:p>
                    <w:p w:rsidR="00E306AC" w:rsidRPr="008C121C" w:rsidRDefault="00E306AC" w:rsidP="0013096F">
                      <w:pPr>
                        <w:pStyle w:val="ListParagraph"/>
                        <w:numPr>
                          <w:ilvl w:val="0"/>
                          <w:numId w:val="66"/>
                        </w:numPr>
                        <w:rPr>
                          <w:szCs w:val="20"/>
                        </w:rPr>
                      </w:pPr>
                      <w:r w:rsidRPr="008C121C">
                        <w:rPr>
                          <w:szCs w:val="20"/>
                        </w:rPr>
                        <w:t>Decisions on appropriate identification of day of transfer and number of embryos to transfer (maximum 2) must be made by both clinician and embryologist</w:t>
                      </w:r>
                    </w:p>
                    <w:p w:rsidR="00E306AC" w:rsidRPr="008C121C" w:rsidRDefault="00E306AC" w:rsidP="0013096F">
                      <w:pPr>
                        <w:pStyle w:val="ListParagraph"/>
                        <w:numPr>
                          <w:ilvl w:val="0"/>
                          <w:numId w:val="66"/>
                        </w:numPr>
                        <w:rPr>
                          <w:szCs w:val="20"/>
                        </w:rPr>
                      </w:pPr>
                      <w:r w:rsidRPr="008C121C">
                        <w:rPr>
                          <w:szCs w:val="20"/>
                        </w:rPr>
                        <w:t>Facilities must be available for cryopreservation of excess embryos and/or gametes</w:t>
                      </w:r>
                    </w:p>
                  </w:txbxContent>
                </v:textbox>
                <w10:anchorlock/>
              </v:shape>
            </w:pict>
          </mc:Fallback>
        </mc:AlternateContent>
      </w:r>
    </w:p>
    <w:p w14:paraId="0FB1FAA9" w14:textId="77777777" w:rsidR="00611EB0" w:rsidRDefault="00611EB0">
      <w:pPr>
        <w:spacing w:line="240" w:lineRule="auto"/>
        <w:rPr>
          <w:rFonts w:eastAsiaTheme="majorEastAsia" w:cstheme="minorHAnsi"/>
          <w:b/>
          <w:color w:val="009051"/>
          <w:szCs w:val="22"/>
        </w:rPr>
      </w:pPr>
    </w:p>
    <w:p w14:paraId="39E9E78F" w14:textId="77777777" w:rsidR="00611EB0" w:rsidRDefault="00611EB0">
      <w:pPr>
        <w:spacing w:line="240" w:lineRule="auto"/>
        <w:rPr>
          <w:rFonts w:eastAsiaTheme="majorEastAsia" w:cstheme="minorHAnsi"/>
          <w:b/>
          <w:color w:val="009051"/>
          <w:szCs w:val="22"/>
        </w:rPr>
      </w:pPr>
    </w:p>
    <w:p w14:paraId="5D651B56" w14:textId="77777777" w:rsidR="00611EB0" w:rsidRDefault="00611EB0">
      <w:pPr>
        <w:spacing w:line="240" w:lineRule="auto"/>
        <w:rPr>
          <w:rFonts w:eastAsiaTheme="majorEastAsia" w:cstheme="minorHAnsi"/>
          <w:b/>
          <w:color w:val="009051"/>
          <w:szCs w:val="22"/>
        </w:rPr>
      </w:pPr>
    </w:p>
    <w:p w14:paraId="0AD6898A" w14:textId="77777777" w:rsidR="00611EB0" w:rsidRDefault="00611EB0">
      <w:pPr>
        <w:spacing w:line="240" w:lineRule="auto"/>
        <w:rPr>
          <w:rFonts w:eastAsiaTheme="majorEastAsia" w:cstheme="minorHAnsi"/>
          <w:b/>
          <w:color w:val="009051"/>
          <w:szCs w:val="22"/>
        </w:rPr>
      </w:pPr>
    </w:p>
    <w:p w14:paraId="636717B2" w14:textId="77777777" w:rsidR="00611EB0" w:rsidRDefault="00611EB0">
      <w:pPr>
        <w:spacing w:line="240" w:lineRule="auto"/>
        <w:rPr>
          <w:rFonts w:eastAsiaTheme="majorEastAsia" w:cstheme="minorHAnsi"/>
          <w:b/>
          <w:color w:val="009051"/>
          <w:szCs w:val="22"/>
        </w:rPr>
      </w:pPr>
    </w:p>
    <w:p w14:paraId="0504FA15" w14:textId="77777777" w:rsidR="00611EB0" w:rsidRDefault="00611EB0">
      <w:pPr>
        <w:spacing w:line="240" w:lineRule="auto"/>
        <w:rPr>
          <w:rFonts w:eastAsiaTheme="majorEastAsia" w:cstheme="minorHAnsi"/>
          <w:b/>
          <w:color w:val="009051"/>
          <w:szCs w:val="22"/>
        </w:rPr>
      </w:pPr>
    </w:p>
    <w:p w14:paraId="2AFAB91E" w14:textId="77777777" w:rsidR="00611EB0" w:rsidRDefault="00611EB0">
      <w:pPr>
        <w:spacing w:line="240" w:lineRule="auto"/>
        <w:rPr>
          <w:rFonts w:eastAsiaTheme="majorEastAsia" w:cstheme="minorHAnsi"/>
          <w:b/>
          <w:color w:val="009051"/>
          <w:szCs w:val="22"/>
        </w:rPr>
      </w:pPr>
    </w:p>
    <w:p w14:paraId="6F9C844B" w14:textId="77777777" w:rsidR="00611EB0" w:rsidRDefault="00611EB0">
      <w:pPr>
        <w:spacing w:line="240" w:lineRule="auto"/>
        <w:rPr>
          <w:rFonts w:eastAsiaTheme="majorEastAsia" w:cstheme="minorHAnsi"/>
          <w:b/>
          <w:color w:val="009051"/>
          <w:szCs w:val="22"/>
        </w:rPr>
      </w:pPr>
    </w:p>
    <w:p w14:paraId="628C2DA0" w14:textId="77777777" w:rsidR="00611EB0" w:rsidRDefault="00611EB0">
      <w:pPr>
        <w:spacing w:line="240" w:lineRule="auto"/>
        <w:rPr>
          <w:rFonts w:eastAsiaTheme="majorEastAsia" w:cstheme="minorHAnsi"/>
          <w:b/>
          <w:color w:val="009051"/>
          <w:szCs w:val="22"/>
        </w:rPr>
      </w:pPr>
    </w:p>
    <w:p w14:paraId="36BF410C" w14:textId="77777777" w:rsidR="00611EB0" w:rsidRDefault="00611EB0">
      <w:pPr>
        <w:spacing w:line="240" w:lineRule="auto"/>
        <w:rPr>
          <w:rFonts w:eastAsiaTheme="majorEastAsia" w:cstheme="minorHAnsi"/>
          <w:b/>
          <w:color w:val="009051"/>
          <w:szCs w:val="22"/>
        </w:rPr>
      </w:pPr>
    </w:p>
    <w:p w14:paraId="622F2EBE" w14:textId="77777777" w:rsidR="00611EB0" w:rsidRDefault="00611EB0">
      <w:pPr>
        <w:spacing w:line="240" w:lineRule="auto"/>
        <w:rPr>
          <w:rFonts w:eastAsiaTheme="majorEastAsia" w:cstheme="minorHAnsi"/>
          <w:b/>
          <w:color w:val="009051"/>
          <w:szCs w:val="22"/>
        </w:rPr>
      </w:pPr>
    </w:p>
    <w:p w14:paraId="47211081" w14:textId="77777777" w:rsidR="00611EB0" w:rsidRDefault="00611EB0">
      <w:pPr>
        <w:spacing w:line="240" w:lineRule="auto"/>
        <w:rPr>
          <w:rFonts w:eastAsiaTheme="majorEastAsia" w:cstheme="minorHAnsi"/>
          <w:b/>
          <w:color w:val="009051"/>
          <w:szCs w:val="22"/>
        </w:rPr>
      </w:pPr>
    </w:p>
    <w:p w14:paraId="5A830AC4" w14:textId="77777777" w:rsidR="00611EB0" w:rsidRDefault="00611EB0">
      <w:pPr>
        <w:spacing w:line="240" w:lineRule="auto"/>
        <w:rPr>
          <w:rFonts w:eastAsiaTheme="majorEastAsia" w:cstheme="minorHAnsi"/>
          <w:b/>
          <w:color w:val="009051"/>
          <w:szCs w:val="22"/>
        </w:rPr>
      </w:pPr>
    </w:p>
    <w:p w14:paraId="7040DC3D" w14:textId="77777777" w:rsidR="00611EB0" w:rsidRDefault="00611EB0">
      <w:pPr>
        <w:spacing w:line="240" w:lineRule="auto"/>
        <w:rPr>
          <w:rFonts w:eastAsiaTheme="majorEastAsia" w:cstheme="minorHAnsi"/>
          <w:b/>
          <w:color w:val="009051"/>
          <w:szCs w:val="22"/>
        </w:rPr>
      </w:pPr>
    </w:p>
    <w:p w14:paraId="034E049A" w14:textId="77777777" w:rsidR="00537306" w:rsidRDefault="00537306" w:rsidP="00537306">
      <w:pPr>
        <w:pStyle w:val="Heading1"/>
      </w:pPr>
      <w:bookmarkStart w:id="127" w:name="_Toc12031793"/>
      <w:r>
        <w:t>Service delivery platform</w:t>
      </w:r>
      <w:bookmarkEnd w:id="127"/>
    </w:p>
    <w:p w14:paraId="631345E9" w14:textId="77777777" w:rsidR="00537306" w:rsidRPr="00785D3B" w:rsidRDefault="00537306" w:rsidP="00537306"/>
    <w:p w14:paraId="756DDDCD" w14:textId="77777777" w:rsidR="00C6576D" w:rsidRDefault="00C6576D" w:rsidP="00C6576D">
      <w:pPr>
        <w:pStyle w:val="Caption"/>
        <w:keepNext/>
      </w:pPr>
      <w:bookmarkStart w:id="128" w:name="_Toc12031823"/>
      <w:r>
        <w:t xml:space="preserve">Table </w:t>
      </w:r>
      <w:r>
        <w:fldChar w:fldCharType="begin"/>
      </w:r>
      <w:r>
        <w:instrText xml:space="preserve"> SEQ Table \* ARABIC </w:instrText>
      </w:r>
      <w:r>
        <w:fldChar w:fldCharType="separate"/>
      </w:r>
      <w:r w:rsidR="006B4658">
        <w:rPr>
          <w:noProof/>
        </w:rPr>
        <w:t>11</w:t>
      </w:r>
      <w:r>
        <w:fldChar w:fldCharType="end"/>
      </w:r>
      <w:r>
        <w:t>. Minimum staffing and equipment requirements at specialised fertility units</w:t>
      </w:r>
      <w:bookmarkEnd w:id="128"/>
    </w:p>
    <w:tbl>
      <w:tblPr>
        <w:tblStyle w:val="GridTable4-Accent3"/>
        <w:tblW w:w="9544" w:type="dxa"/>
        <w:tblLayout w:type="fixed"/>
        <w:tblLook w:val="04A0" w:firstRow="1" w:lastRow="0" w:firstColumn="1" w:lastColumn="0" w:noHBand="0" w:noVBand="1"/>
      </w:tblPr>
      <w:tblGrid>
        <w:gridCol w:w="959"/>
        <w:gridCol w:w="3288"/>
        <w:gridCol w:w="3289"/>
        <w:gridCol w:w="2008"/>
      </w:tblGrid>
      <w:tr w:rsidR="00537306" w:rsidRPr="00537306" w14:paraId="446EAA5C" w14:textId="77777777" w:rsidTr="005373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12E2F05F" w14:textId="77777777" w:rsidR="00537306" w:rsidRPr="00537306" w:rsidRDefault="00537306" w:rsidP="00B1292A">
            <w:pPr>
              <w:rPr>
                <w:sz w:val="20"/>
                <w:szCs w:val="20"/>
              </w:rPr>
            </w:pPr>
          </w:p>
          <w:p w14:paraId="272C1965" w14:textId="77777777" w:rsidR="00537306" w:rsidRPr="00537306" w:rsidRDefault="00537306" w:rsidP="00B1292A">
            <w:pPr>
              <w:rPr>
                <w:sz w:val="20"/>
                <w:szCs w:val="20"/>
              </w:rPr>
            </w:pPr>
          </w:p>
        </w:tc>
        <w:tc>
          <w:tcPr>
            <w:tcW w:w="3288" w:type="dxa"/>
          </w:tcPr>
          <w:p w14:paraId="61D709F6" w14:textId="77777777" w:rsidR="00537306" w:rsidRDefault="00537306" w:rsidP="0053730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37306">
              <w:rPr>
                <w:sz w:val="20"/>
                <w:szCs w:val="20"/>
              </w:rPr>
              <w:t xml:space="preserve">Minimum </w:t>
            </w:r>
            <w:r>
              <w:rPr>
                <w:sz w:val="20"/>
                <w:szCs w:val="20"/>
              </w:rPr>
              <w:t>s</w:t>
            </w:r>
            <w:r w:rsidRPr="00537306">
              <w:rPr>
                <w:sz w:val="20"/>
                <w:szCs w:val="20"/>
              </w:rPr>
              <w:t xml:space="preserve">taffing </w:t>
            </w:r>
          </w:p>
          <w:p w14:paraId="11A60D25" w14:textId="77777777" w:rsidR="00537306" w:rsidRPr="00537306" w:rsidRDefault="00537306" w:rsidP="00537306">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r</w:t>
            </w:r>
            <w:r w:rsidRPr="00537306">
              <w:rPr>
                <w:sz w:val="20"/>
                <w:szCs w:val="20"/>
              </w:rPr>
              <w:t>equirements</w:t>
            </w:r>
          </w:p>
        </w:tc>
        <w:tc>
          <w:tcPr>
            <w:tcW w:w="3289" w:type="dxa"/>
          </w:tcPr>
          <w:p w14:paraId="2A52F1B3" w14:textId="77777777" w:rsidR="00537306" w:rsidRDefault="00537306" w:rsidP="00537306">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37306">
              <w:rPr>
                <w:sz w:val="20"/>
                <w:szCs w:val="20"/>
              </w:rPr>
              <w:t xml:space="preserve">Minimum </w:t>
            </w:r>
            <w:r>
              <w:rPr>
                <w:sz w:val="20"/>
                <w:szCs w:val="20"/>
              </w:rPr>
              <w:t>e</w:t>
            </w:r>
            <w:r w:rsidRPr="00537306">
              <w:rPr>
                <w:sz w:val="20"/>
                <w:szCs w:val="20"/>
              </w:rPr>
              <w:t>quipment</w:t>
            </w:r>
          </w:p>
          <w:p w14:paraId="4B0F2EC7" w14:textId="77777777" w:rsidR="00537306" w:rsidRPr="00537306" w:rsidRDefault="00537306" w:rsidP="00537306">
            <w:pPr>
              <w:jc w:val="center"/>
              <w:cnfStyle w:val="100000000000" w:firstRow="1"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 requirement</w:t>
            </w:r>
          </w:p>
        </w:tc>
        <w:tc>
          <w:tcPr>
            <w:tcW w:w="2008" w:type="dxa"/>
          </w:tcPr>
          <w:p w14:paraId="20825E76" w14:textId="77777777" w:rsidR="00537306" w:rsidRPr="00537306" w:rsidRDefault="00537306" w:rsidP="00537306">
            <w:pPr>
              <w:jc w:val="center"/>
              <w:cnfStyle w:val="100000000000" w:firstRow="1" w:lastRow="0" w:firstColumn="0" w:lastColumn="0" w:oddVBand="0" w:evenVBand="0" w:oddHBand="0" w:evenHBand="0" w:firstRowFirstColumn="0" w:firstRowLastColumn="0" w:lastRowFirstColumn="0" w:lastRowLastColumn="0"/>
              <w:rPr>
                <w:sz w:val="20"/>
                <w:szCs w:val="20"/>
              </w:rPr>
            </w:pPr>
            <w:r w:rsidRPr="00537306">
              <w:rPr>
                <w:sz w:val="20"/>
                <w:szCs w:val="20"/>
              </w:rPr>
              <w:t>Minimum service delivery package</w:t>
            </w:r>
          </w:p>
        </w:tc>
      </w:tr>
      <w:tr w:rsidR="00537306" w:rsidRPr="00537306" w14:paraId="7E548FDF" w14:textId="77777777" w:rsidTr="00537306">
        <w:trPr>
          <w:cnfStyle w:val="000000100000" w:firstRow="0" w:lastRow="0" w:firstColumn="0" w:lastColumn="0" w:oddVBand="0" w:evenVBand="0" w:oddHBand="1" w:evenHBand="0" w:firstRowFirstColumn="0" w:firstRowLastColumn="0" w:lastRowFirstColumn="0" w:lastRowLastColumn="0"/>
          <w:trHeight w:val="2249"/>
        </w:trPr>
        <w:tc>
          <w:tcPr>
            <w:cnfStyle w:val="001000000000" w:firstRow="0" w:lastRow="0" w:firstColumn="1" w:lastColumn="0" w:oddVBand="0" w:evenVBand="0" w:oddHBand="0" w:evenHBand="0" w:firstRowFirstColumn="0" w:firstRowLastColumn="0" w:lastRowFirstColumn="0" w:lastRowLastColumn="0"/>
            <w:tcW w:w="959" w:type="dxa"/>
            <w:textDirection w:val="btLr"/>
          </w:tcPr>
          <w:p w14:paraId="648A6EED" w14:textId="77777777" w:rsidR="00537306" w:rsidRPr="00537306" w:rsidRDefault="00537306" w:rsidP="00537306">
            <w:pPr>
              <w:ind w:left="113" w:right="113"/>
              <w:jc w:val="center"/>
              <w:rPr>
                <w:sz w:val="20"/>
                <w:szCs w:val="20"/>
              </w:rPr>
            </w:pPr>
            <w:r w:rsidRPr="00537306">
              <w:rPr>
                <w:sz w:val="20"/>
                <w:szCs w:val="20"/>
              </w:rPr>
              <w:t>Specialised Infertility Clinic</w:t>
            </w:r>
          </w:p>
          <w:p w14:paraId="2DCE5C55" w14:textId="77777777" w:rsidR="00537306" w:rsidRPr="00537306" w:rsidRDefault="00537306" w:rsidP="00B1292A">
            <w:pPr>
              <w:ind w:left="113" w:right="113"/>
              <w:rPr>
                <w:sz w:val="20"/>
                <w:szCs w:val="20"/>
              </w:rPr>
            </w:pPr>
          </w:p>
        </w:tc>
        <w:tc>
          <w:tcPr>
            <w:tcW w:w="3288" w:type="dxa"/>
          </w:tcPr>
          <w:p w14:paraId="60B8E160"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Reproductive Medicine Specialist</w:t>
            </w:r>
            <w:r w:rsidRPr="00537306">
              <w:rPr>
                <w:rFonts w:eastAsia="Calibri" w:cs="Arial"/>
                <w:sz w:val="20"/>
                <w:szCs w:val="20"/>
              </w:rPr>
              <w:t xml:space="preserve"> (</w:t>
            </w:r>
            <w:r w:rsidR="004963C5">
              <w:rPr>
                <w:rFonts w:eastAsia="Calibri" w:cs="Arial"/>
                <w:sz w:val="20"/>
                <w:szCs w:val="20"/>
              </w:rPr>
              <w:t>c</w:t>
            </w:r>
            <w:r w:rsidRPr="00537306">
              <w:rPr>
                <w:rFonts w:eastAsia="Calibri" w:cs="Arial"/>
                <w:sz w:val="20"/>
                <w:szCs w:val="20"/>
              </w:rPr>
              <w:t>linician with appropriate qualifications)</w:t>
            </w:r>
          </w:p>
          <w:p w14:paraId="2FAAF811"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 xml:space="preserve">Specialised fertility </w:t>
            </w:r>
            <w:r w:rsidR="004963C5">
              <w:rPr>
                <w:sz w:val="20"/>
                <w:szCs w:val="20"/>
              </w:rPr>
              <w:t>n</w:t>
            </w:r>
            <w:r w:rsidRPr="00537306">
              <w:rPr>
                <w:sz w:val="20"/>
                <w:szCs w:val="20"/>
              </w:rPr>
              <w:t>urses</w:t>
            </w:r>
          </w:p>
          <w:p w14:paraId="4CFB75FF"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Anaesthetist</w:t>
            </w:r>
          </w:p>
          <w:p w14:paraId="65EA9EF6"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Facility for tubal testing e.g. HSG</w:t>
            </w:r>
          </w:p>
          <w:p w14:paraId="74E12FB6"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 xml:space="preserve">NHLS </w:t>
            </w:r>
            <w:r w:rsidR="004963C5">
              <w:rPr>
                <w:sz w:val="20"/>
                <w:szCs w:val="20"/>
              </w:rPr>
              <w:t>l</w:t>
            </w:r>
            <w:r w:rsidRPr="00537306">
              <w:rPr>
                <w:sz w:val="20"/>
                <w:szCs w:val="20"/>
              </w:rPr>
              <w:t>aboratory services</w:t>
            </w:r>
          </w:p>
          <w:p w14:paraId="7DF04BFB"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Psychologist</w:t>
            </w:r>
          </w:p>
          <w:p w14:paraId="069FC78F" w14:textId="77777777" w:rsidR="00537306" w:rsidRPr="00537306"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Administrative staff</w:t>
            </w:r>
          </w:p>
        </w:tc>
        <w:tc>
          <w:tcPr>
            <w:tcW w:w="3289" w:type="dxa"/>
          </w:tcPr>
          <w:p w14:paraId="3AB777AA"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Aspiration room</w:t>
            </w:r>
          </w:p>
          <w:p w14:paraId="2B768FDF"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Embryo transfer room</w:t>
            </w:r>
          </w:p>
          <w:p w14:paraId="7E7A330D"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Ultrasound with transvaginal probe</w:t>
            </w:r>
          </w:p>
          <w:p w14:paraId="31058025"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Theatre equipment</w:t>
            </w:r>
          </w:p>
          <w:p w14:paraId="3B11E030"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Resuscitation trolley</w:t>
            </w:r>
          </w:p>
          <w:p w14:paraId="37D255A0"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Consumables</w:t>
            </w:r>
          </w:p>
          <w:p w14:paraId="1B2B99D8"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Gynae pack</w:t>
            </w:r>
          </w:p>
          <w:p w14:paraId="72B9A837" w14:textId="77777777" w:rsidR="00537306" w:rsidRPr="00537306" w:rsidRDefault="00537306" w:rsidP="00B1292A">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Filing cabinets</w:t>
            </w:r>
          </w:p>
        </w:tc>
        <w:tc>
          <w:tcPr>
            <w:tcW w:w="2008" w:type="dxa"/>
          </w:tcPr>
          <w:p w14:paraId="57774163"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Counselling</w:t>
            </w:r>
          </w:p>
          <w:p w14:paraId="1514531A"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Investigations</w:t>
            </w:r>
          </w:p>
          <w:p w14:paraId="47C4C1A5"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ART</w:t>
            </w:r>
          </w:p>
          <w:p w14:paraId="6245AF6E" w14:textId="77777777" w:rsidR="00537306" w:rsidRPr="00537306"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sz w:val="20"/>
                <w:szCs w:val="20"/>
              </w:rPr>
            </w:pPr>
            <w:r w:rsidRPr="00537306">
              <w:rPr>
                <w:sz w:val="20"/>
                <w:szCs w:val="20"/>
              </w:rPr>
              <w:t>Surgery to improve fertility</w:t>
            </w:r>
          </w:p>
          <w:p w14:paraId="2667FCA8" w14:textId="77777777" w:rsidR="00537306" w:rsidRPr="00537306" w:rsidRDefault="00537306" w:rsidP="00B1292A">
            <w:pPr>
              <w:cnfStyle w:val="000000100000" w:firstRow="0" w:lastRow="0" w:firstColumn="0" w:lastColumn="0" w:oddVBand="0" w:evenVBand="0" w:oddHBand="1" w:evenHBand="0" w:firstRowFirstColumn="0" w:firstRowLastColumn="0" w:lastRowFirstColumn="0" w:lastRowLastColumn="0"/>
              <w:rPr>
                <w:sz w:val="20"/>
                <w:szCs w:val="20"/>
              </w:rPr>
            </w:pPr>
          </w:p>
        </w:tc>
      </w:tr>
      <w:tr w:rsidR="00537306" w:rsidRPr="00537306" w14:paraId="5970DFD7" w14:textId="77777777" w:rsidTr="00537306">
        <w:trPr>
          <w:trHeight w:val="2816"/>
        </w:trPr>
        <w:tc>
          <w:tcPr>
            <w:cnfStyle w:val="001000000000" w:firstRow="0" w:lastRow="0" w:firstColumn="1" w:lastColumn="0" w:oddVBand="0" w:evenVBand="0" w:oddHBand="0" w:evenHBand="0" w:firstRowFirstColumn="0" w:firstRowLastColumn="0" w:lastRowFirstColumn="0" w:lastRowLastColumn="0"/>
            <w:tcW w:w="959" w:type="dxa"/>
            <w:textDirection w:val="btLr"/>
          </w:tcPr>
          <w:p w14:paraId="0D204BDC" w14:textId="77777777" w:rsidR="00537306" w:rsidRPr="00537306" w:rsidRDefault="00537306" w:rsidP="00930CF9">
            <w:pPr>
              <w:ind w:left="113" w:right="113"/>
              <w:jc w:val="center"/>
              <w:rPr>
                <w:sz w:val="20"/>
                <w:szCs w:val="20"/>
              </w:rPr>
            </w:pPr>
            <w:r w:rsidRPr="00537306">
              <w:rPr>
                <w:sz w:val="20"/>
                <w:szCs w:val="20"/>
              </w:rPr>
              <w:t xml:space="preserve">Reproductive </w:t>
            </w:r>
            <w:r w:rsidR="004963C5" w:rsidRPr="00537306">
              <w:rPr>
                <w:sz w:val="20"/>
                <w:szCs w:val="20"/>
              </w:rPr>
              <w:t xml:space="preserve">Biology </w:t>
            </w:r>
            <w:r w:rsidR="00AA5391">
              <w:rPr>
                <w:sz w:val="20"/>
                <w:szCs w:val="20"/>
              </w:rPr>
              <w:t>P</w:t>
            </w:r>
            <w:r w:rsidR="004963C5" w:rsidRPr="00537306">
              <w:rPr>
                <w:sz w:val="20"/>
                <w:szCs w:val="20"/>
              </w:rPr>
              <w:t>rocedures</w:t>
            </w:r>
          </w:p>
          <w:p w14:paraId="2B0AF57D" w14:textId="77777777" w:rsidR="00537306" w:rsidRPr="00537306" w:rsidRDefault="00537306" w:rsidP="00B1292A">
            <w:pPr>
              <w:ind w:left="113" w:right="113"/>
              <w:rPr>
                <w:sz w:val="20"/>
                <w:szCs w:val="20"/>
              </w:rPr>
            </w:pPr>
          </w:p>
          <w:p w14:paraId="5E788996" w14:textId="77777777" w:rsidR="00537306" w:rsidRPr="00537306" w:rsidRDefault="00537306" w:rsidP="00B1292A">
            <w:pPr>
              <w:ind w:left="113" w:right="113"/>
              <w:rPr>
                <w:sz w:val="20"/>
                <w:szCs w:val="20"/>
              </w:rPr>
            </w:pPr>
          </w:p>
          <w:p w14:paraId="51431CC7" w14:textId="77777777" w:rsidR="00537306" w:rsidRPr="00537306" w:rsidRDefault="00537306" w:rsidP="00B1292A">
            <w:pPr>
              <w:ind w:left="113" w:right="113"/>
              <w:rPr>
                <w:sz w:val="20"/>
                <w:szCs w:val="20"/>
              </w:rPr>
            </w:pPr>
          </w:p>
          <w:p w14:paraId="16B3DD9B" w14:textId="77777777" w:rsidR="00537306" w:rsidRPr="00537306" w:rsidRDefault="00537306" w:rsidP="00B1292A">
            <w:pPr>
              <w:ind w:left="113" w:right="113"/>
              <w:rPr>
                <w:sz w:val="20"/>
                <w:szCs w:val="20"/>
              </w:rPr>
            </w:pPr>
          </w:p>
          <w:p w14:paraId="0D493896" w14:textId="77777777" w:rsidR="00537306" w:rsidRPr="00537306" w:rsidRDefault="00537306" w:rsidP="00B1292A">
            <w:pPr>
              <w:ind w:left="113" w:right="113"/>
              <w:rPr>
                <w:sz w:val="20"/>
                <w:szCs w:val="20"/>
              </w:rPr>
            </w:pPr>
          </w:p>
        </w:tc>
        <w:tc>
          <w:tcPr>
            <w:tcW w:w="3288" w:type="dxa"/>
          </w:tcPr>
          <w:p w14:paraId="4D0C8B96"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 xml:space="preserve">Lab director (Embryologist) with any of the </w:t>
            </w:r>
          </w:p>
          <w:p w14:paraId="7553E310" w14:textId="77777777" w:rsidR="00537306" w:rsidRPr="00537306" w:rsidRDefault="00537306" w:rsidP="00537306">
            <w:pPr>
              <w:numPr>
                <w:ilvl w:val="0"/>
                <w:numId w:val="69"/>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 xml:space="preserve">PhD </w:t>
            </w:r>
            <w:r w:rsidRPr="00AA5391">
              <w:rPr>
                <w:rFonts w:eastAsia="Times New Roman" w:cs="Calibri"/>
                <w:b/>
                <w:color w:val="000000"/>
                <w:sz w:val="20"/>
                <w:szCs w:val="20"/>
                <w:lang w:val="en-US"/>
              </w:rPr>
              <w:t>or</w:t>
            </w:r>
          </w:p>
          <w:p w14:paraId="2E3ADA65" w14:textId="77777777" w:rsidR="00537306" w:rsidRPr="00537306" w:rsidRDefault="00537306" w:rsidP="00537306">
            <w:pPr>
              <w:numPr>
                <w:ilvl w:val="0"/>
                <w:numId w:val="69"/>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 xml:space="preserve">Master's DEGREE and five years </w:t>
            </w:r>
            <w:r w:rsidR="004963C5">
              <w:rPr>
                <w:rFonts w:eastAsia="Times New Roman" w:cs="Calibri"/>
                <w:color w:val="000000"/>
                <w:sz w:val="20"/>
                <w:szCs w:val="20"/>
                <w:lang w:val="en-US"/>
              </w:rPr>
              <w:t xml:space="preserve">of </w:t>
            </w:r>
            <w:r w:rsidRPr="00537306">
              <w:rPr>
                <w:rFonts w:eastAsia="Times New Roman" w:cs="Calibri"/>
                <w:color w:val="000000"/>
                <w:sz w:val="20"/>
                <w:szCs w:val="20"/>
                <w:lang w:val="en-US"/>
              </w:rPr>
              <w:t xml:space="preserve">clinical experience </w:t>
            </w:r>
            <w:r w:rsidRPr="00AA5391">
              <w:rPr>
                <w:rFonts w:eastAsia="Times New Roman" w:cs="Calibri"/>
                <w:b/>
                <w:color w:val="000000"/>
                <w:sz w:val="20"/>
                <w:szCs w:val="20"/>
                <w:lang w:val="en-US"/>
              </w:rPr>
              <w:t>or</w:t>
            </w:r>
            <w:r w:rsidRPr="00537306">
              <w:rPr>
                <w:rFonts w:eastAsia="Times New Roman" w:cs="Calibri"/>
                <w:color w:val="000000"/>
                <w:sz w:val="20"/>
                <w:szCs w:val="20"/>
                <w:lang w:val="en-US"/>
              </w:rPr>
              <w:t xml:space="preserve"> </w:t>
            </w:r>
          </w:p>
          <w:p w14:paraId="22D918A7" w14:textId="77777777" w:rsidR="00537306" w:rsidRPr="00537306" w:rsidRDefault="00537306" w:rsidP="00537306">
            <w:pPr>
              <w:numPr>
                <w:ilvl w:val="0"/>
                <w:numId w:val="69"/>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Ten years</w:t>
            </w:r>
            <w:r w:rsidR="004963C5">
              <w:rPr>
                <w:rFonts w:eastAsia="Times New Roman" w:cs="Calibri"/>
                <w:color w:val="000000"/>
                <w:sz w:val="20"/>
                <w:szCs w:val="20"/>
                <w:lang w:val="en-US"/>
              </w:rPr>
              <w:t xml:space="preserve"> of</w:t>
            </w:r>
            <w:r w:rsidRPr="00537306">
              <w:rPr>
                <w:rFonts w:eastAsia="Times New Roman" w:cs="Calibri"/>
                <w:color w:val="000000"/>
                <w:sz w:val="20"/>
                <w:szCs w:val="20"/>
                <w:lang w:val="en-US"/>
              </w:rPr>
              <w:t xml:space="preserve"> clinical experience </w:t>
            </w:r>
          </w:p>
          <w:p w14:paraId="7D938ED6"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 xml:space="preserve">At least one additional </w:t>
            </w:r>
            <w:r w:rsidR="004963C5">
              <w:rPr>
                <w:rFonts w:eastAsia="Times New Roman" w:cs="Calibri"/>
                <w:color w:val="000000"/>
                <w:sz w:val="20"/>
                <w:szCs w:val="20"/>
                <w:lang w:val="en-US"/>
              </w:rPr>
              <w:t>E</w:t>
            </w:r>
            <w:r w:rsidRPr="00537306">
              <w:rPr>
                <w:rFonts w:eastAsia="Times New Roman" w:cs="Calibri"/>
                <w:color w:val="000000"/>
                <w:sz w:val="20"/>
                <w:szCs w:val="20"/>
                <w:lang w:val="en-US"/>
              </w:rPr>
              <w:t>mbryologist</w:t>
            </w:r>
          </w:p>
          <w:p w14:paraId="20DBB595"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If more than 150 ART cycles performed per year, an additional embryologist for every 150 ART cycles</w:t>
            </w:r>
          </w:p>
          <w:p w14:paraId="27D1E920"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Andrologist</w:t>
            </w:r>
          </w:p>
          <w:p w14:paraId="3AE93BDB"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Trained laboratory technologist</w:t>
            </w:r>
          </w:p>
          <w:p w14:paraId="20AA0220"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val="en-US"/>
              </w:rPr>
            </w:pPr>
            <w:r w:rsidRPr="00537306">
              <w:rPr>
                <w:rFonts w:eastAsia="Times New Roman" w:cs="Calibri"/>
                <w:color w:val="000000"/>
                <w:sz w:val="20"/>
                <w:szCs w:val="20"/>
                <w:lang w:val="en-US"/>
              </w:rPr>
              <w:t>Administrative staff</w:t>
            </w:r>
          </w:p>
        </w:tc>
        <w:tc>
          <w:tcPr>
            <w:tcW w:w="3289" w:type="dxa"/>
          </w:tcPr>
          <w:p w14:paraId="352036A1"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Class II Biological Safety Cabinet</w:t>
            </w:r>
          </w:p>
          <w:p w14:paraId="2FDC9063"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537306">
              <w:rPr>
                <w:sz w:val="20"/>
                <w:szCs w:val="20"/>
              </w:rPr>
              <w:t>Appropriate</w:t>
            </w:r>
            <w:proofErr w:type="gramEnd"/>
            <w:r w:rsidRPr="00537306">
              <w:rPr>
                <w:sz w:val="20"/>
                <w:szCs w:val="20"/>
              </w:rPr>
              <w:t xml:space="preserve"> sized pipettes</w:t>
            </w:r>
          </w:p>
          <w:p w14:paraId="3B9BEDE6" w14:textId="77777777" w:rsidR="00537306" w:rsidRPr="00537306"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Appropriate counting chamber</w:t>
            </w:r>
          </w:p>
          <w:p w14:paraId="6802526A" w14:textId="77777777" w:rsidR="007755B3" w:rsidRDefault="00537306" w:rsidP="00B1292A">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Upright microscope with: </w:t>
            </w:r>
          </w:p>
          <w:p w14:paraId="3C209FC0" w14:textId="77777777" w:rsidR="007755B3" w:rsidRDefault="00537306" w:rsidP="007755B3">
            <w:pPr>
              <w:numPr>
                <w:ilvl w:val="0"/>
                <w:numId w:val="76"/>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755B3">
              <w:rPr>
                <w:sz w:val="20"/>
                <w:szCs w:val="20"/>
              </w:rPr>
              <w:t>Phase contrast</w:t>
            </w:r>
          </w:p>
          <w:p w14:paraId="4A9D4A29" w14:textId="77777777" w:rsidR="00537306" w:rsidRPr="007755B3" w:rsidRDefault="00537306" w:rsidP="007755B3">
            <w:pPr>
              <w:numPr>
                <w:ilvl w:val="0"/>
                <w:numId w:val="76"/>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7755B3">
              <w:rPr>
                <w:sz w:val="20"/>
                <w:szCs w:val="20"/>
              </w:rPr>
              <w:t>20x, 40x, 100x magnification</w:t>
            </w:r>
          </w:p>
          <w:p w14:paraId="0F32F6B1"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Centrifuge with swing-out rotors</w:t>
            </w:r>
          </w:p>
          <w:p w14:paraId="312E9814"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Laboratory with HEPA filtered air supply</w:t>
            </w:r>
          </w:p>
          <w:p w14:paraId="638CFE72"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Medical fridge</w:t>
            </w:r>
          </w:p>
          <w:p w14:paraId="330A4AAF"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Embryo culture incubator with appropriate gas supply</w:t>
            </w:r>
          </w:p>
          <w:p w14:paraId="2CDFEB4D"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 Laminar flow cabinet</w:t>
            </w:r>
          </w:p>
          <w:p w14:paraId="2552A6A4" w14:textId="77777777" w:rsidR="00537306" w:rsidRPr="00537306" w:rsidRDefault="00537306" w:rsidP="00537306">
            <w:pPr>
              <w:numPr>
                <w:ilvl w:val="0"/>
                <w:numId w:val="70"/>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 Inverted microscope with:</w:t>
            </w:r>
          </w:p>
          <w:p w14:paraId="6ECFA7DC" w14:textId="77777777" w:rsidR="00537306" w:rsidRPr="00537306" w:rsidRDefault="00537306" w:rsidP="007755B3">
            <w:pPr>
              <w:numPr>
                <w:ilvl w:val="0"/>
                <w:numId w:val="76"/>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Modulation contrast</w:t>
            </w:r>
          </w:p>
          <w:p w14:paraId="2F678B4C" w14:textId="77777777" w:rsidR="00537306" w:rsidRPr="007755B3" w:rsidRDefault="00537306" w:rsidP="007755B3">
            <w:pPr>
              <w:numPr>
                <w:ilvl w:val="0"/>
                <w:numId w:val="76"/>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5/10x and 20/40x </w:t>
            </w:r>
            <w:r w:rsidRPr="007755B3">
              <w:rPr>
                <w:sz w:val="20"/>
                <w:szCs w:val="20"/>
              </w:rPr>
              <w:t>magnification</w:t>
            </w:r>
          </w:p>
          <w:p w14:paraId="3257BD80" w14:textId="77777777" w:rsidR="00537306" w:rsidRPr="007755B3" w:rsidRDefault="00537306" w:rsidP="007755B3">
            <w:pPr>
              <w:numPr>
                <w:ilvl w:val="0"/>
                <w:numId w:val="76"/>
              </w:num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Micromanipulators</w:t>
            </w:r>
            <w:r w:rsidR="007755B3">
              <w:rPr>
                <w:sz w:val="20"/>
                <w:szCs w:val="20"/>
              </w:rPr>
              <w:t xml:space="preserve"> </w:t>
            </w:r>
            <w:r w:rsidRPr="007755B3">
              <w:rPr>
                <w:sz w:val="20"/>
                <w:szCs w:val="20"/>
              </w:rPr>
              <w:t>for ICSI</w:t>
            </w:r>
          </w:p>
          <w:p w14:paraId="6B0D97A3" w14:textId="77777777" w:rsidR="00537306" w:rsidRPr="00537306" w:rsidRDefault="00537306" w:rsidP="00537306">
            <w:pPr>
              <w:numPr>
                <w:ilvl w:val="0"/>
                <w:numId w:val="71"/>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Liquid nitrogen (LN2) </w:t>
            </w:r>
            <w:proofErr w:type="spellStart"/>
            <w:r w:rsidRPr="00537306">
              <w:rPr>
                <w:sz w:val="20"/>
                <w:szCs w:val="20"/>
              </w:rPr>
              <w:t>dewars</w:t>
            </w:r>
            <w:proofErr w:type="spellEnd"/>
            <w:r w:rsidRPr="00537306">
              <w:rPr>
                <w:sz w:val="20"/>
                <w:szCs w:val="20"/>
              </w:rPr>
              <w:t xml:space="preserve"> &amp; reliable LN2 supply</w:t>
            </w:r>
          </w:p>
          <w:p w14:paraId="037F34A4" w14:textId="77777777" w:rsidR="00537306" w:rsidRPr="00537306" w:rsidRDefault="00537306" w:rsidP="00537306">
            <w:pPr>
              <w:numPr>
                <w:ilvl w:val="0"/>
                <w:numId w:val="71"/>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Uninterrupted power supply for </w:t>
            </w:r>
            <w:r w:rsidR="004963C5">
              <w:rPr>
                <w:sz w:val="20"/>
                <w:szCs w:val="20"/>
              </w:rPr>
              <w:t>e</w:t>
            </w:r>
            <w:r w:rsidRPr="00537306">
              <w:rPr>
                <w:sz w:val="20"/>
                <w:szCs w:val="20"/>
              </w:rPr>
              <w:t>mbryo culture incubators, fridge and microscopes</w:t>
            </w:r>
          </w:p>
        </w:tc>
        <w:tc>
          <w:tcPr>
            <w:tcW w:w="2008" w:type="dxa"/>
          </w:tcPr>
          <w:p w14:paraId="421324C3" w14:textId="77777777" w:rsidR="00537306" w:rsidRPr="00537306" w:rsidRDefault="00537306" w:rsidP="00537306">
            <w:pPr>
              <w:numPr>
                <w:ilvl w:val="0"/>
                <w:numId w:val="71"/>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 xml:space="preserve">Semen </w:t>
            </w:r>
            <w:r w:rsidR="004963C5">
              <w:rPr>
                <w:sz w:val="20"/>
                <w:szCs w:val="20"/>
              </w:rPr>
              <w:t>a</w:t>
            </w:r>
            <w:r w:rsidRPr="00537306">
              <w:rPr>
                <w:sz w:val="20"/>
                <w:szCs w:val="20"/>
              </w:rPr>
              <w:t>nalysis</w:t>
            </w:r>
          </w:p>
          <w:p w14:paraId="7376149E" w14:textId="77777777" w:rsidR="00537306" w:rsidRPr="00537306" w:rsidRDefault="00537306" w:rsidP="00537306">
            <w:pPr>
              <w:numPr>
                <w:ilvl w:val="0"/>
                <w:numId w:val="72"/>
              </w:numPr>
              <w:spacing w:line="240" w:lineRule="auto"/>
              <w:ind w:left="470"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Diagnostic</w:t>
            </w:r>
          </w:p>
          <w:p w14:paraId="1401F20E" w14:textId="77777777" w:rsidR="00537306" w:rsidRPr="00537306" w:rsidRDefault="00537306" w:rsidP="00537306">
            <w:pPr>
              <w:numPr>
                <w:ilvl w:val="0"/>
                <w:numId w:val="72"/>
              </w:numPr>
              <w:spacing w:line="240" w:lineRule="auto"/>
              <w:ind w:left="470"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Therapeutic</w:t>
            </w:r>
          </w:p>
          <w:p w14:paraId="29AFB1EB" w14:textId="77777777" w:rsidR="00537306" w:rsidRPr="00537306" w:rsidRDefault="00537306" w:rsidP="00B1292A">
            <w:pPr>
              <w:cnfStyle w:val="000000000000" w:firstRow="0" w:lastRow="0" w:firstColumn="0" w:lastColumn="0" w:oddVBand="0" w:evenVBand="0" w:oddHBand="0" w:evenHBand="0" w:firstRowFirstColumn="0" w:firstRowLastColumn="0" w:lastRowFirstColumn="0" w:lastRowLastColumn="0"/>
              <w:rPr>
                <w:sz w:val="20"/>
                <w:szCs w:val="20"/>
              </w:rPr>
            </w:pPr>
          </w:p>
          <w:p w14:paraId="54494C00" w14:textId="77777777" w:rsidR="00537306" w:rsidRPr="00537306" w:rsidRDefault="00537306" w:rsidP="00B1292A">
            <w:pPr>
              <w:cnfStyle w:val="000000000000" w:firstRow="0" w:lastRow="0" w:firstColumn="0" w:lastColumn="0" w:oddVBand="0" w:evenVBand="0" w:oddHBand="0" w:evenHBand="0" w:firstRowFirstColumn="0" w:firstRowLastColumn="0" w:lastRowFirstColumn="0" w:lastRowLastColumn="0"/>
              <w:rPr>
                <w:sz w:val="20"/>
                <w:szCs w:val="20"/>
              </w:rPr>
            </w:pPr>
          </w:p>
          <w:p w14:paraId="1AF58EB8" w14:textId="77777777" w:rsidR="00537306" w:rsidRPr="00537306" w:rsidRDefault="00537306" w:rsidP="00537306">
            <w:pPr>
              <w:numPr>
                <w:ilvl w:val="0"/>
                <w:numId w:val="73"/>
              </w:numPr>
              <w:spacing w:line="240" w:lineRule="auto"/>
              <w:ind w:left="357" w:hanging="357"/>
              <w:cnfStyle w:val="000000000000" w:firstRow="0" w:lastRow="0" w:firstColumn="0" w:lastColumn="0" w:oddVBand="0" w:evenVBand="0" w:oddHBand="0" w:evenHBand="0" w:firstRowFirstColumn="0" w:firstRowLastColumn="0" w:lastRowFirstColumn="0" w:lastRowLastColumn="0"/>
              <w:rPr>
                <w:sz w:val="20"/>
                <w:szCs w:val="20"/>
              </w:rPr>
            </w:pPr>
            <w:r w:rsidRPr="00537306">
              <w:rPr>
                <w:sz w:val="20"/>
                <w:szCs w:val="20"/>
              </w:rPr>
              <w:t>Advanced therapeutic ART</w:t>
            </w:r>
          </w:p>
        </w:tc>
      </w:tr>
    </w:tbl>
    <w:p w14:paraId="5A482162" w14:textId="77777777" w:rsidR="00537306" w:rsidRDefault="00537306" w:rsidP="00537306">
      <w:pPr>
        <w:rPr>
          <w:b/>
          <w:sz w:val="32"/>
          <w:szCs w:val="32"/>
        </w:rPr>
      </w:pPr>
    </w:p>
    <w:p w14:paraId="1C35841F" w14:textId="77777777" w:rsidR="00537306" w:rsidRDefault="00537306" w:rsidP="00537306">
      <w:pPr>
        <w:rPr>
          <w:sz w:val="20"/>
          <w:szCs w:val="20"/>
        </w:rPr>
      </w:pPr>
    </w:p>
    <w:p w14:paraId="4C1A52BB" w14:textId="77777777" w:rsidR="001A2FB8" w:rsidRDefault="001A2FB8">
      <w:pPr>
        <w:spacing w:line="240" w:lineRule="auto"/>
        <w:rPr>
          <w:b/>
          <w:sz w:val="20"/>
          <w:szCs w:val="20"/>
        </w:rPr>
      </w:pPr>
      <w:r>
        <w:rPr>
          <w:b/>
          <w:sz w:val="20"/>
          <w:szCs w:val="20"/>
        </w:rPr>
        <w:br w:type="page"/>
      </w:r>
    </w:p>
    <w:p w14:paraId="28E4B5FD" w14:textId="77777777" w:rsidR="00711A12" w:rsidRDefault="00711A12" w:rsidP="00711A12">
      <w:pPr>
        <w:pStyle w:val="Caption"/>
        <w:keepNext/>
      </w:pPr>
      <w:bookmarkStart w:id="129" w:name="_Toc12031824"/>
      <w:r>
        <w:lastRenderedPageBreak/>
        <w:t xml:space="preserve">Table </w:t>
      </w:r>
      <w:r>
        <w:fldChar w:fldCharType="begin"/>
      </w:r>
      <w:r>
        <w:instrText xml:space="preserve"> SEQ Table \* ARABIC </w:instrText>
      </w:r>
      <w:r>
        <w:fldChar w:fldCharType="separate"/>
      </w:r>
      <w:r w:rsidR="006B4658">
        <w:rPr>
          <w:noProof/>
        </w:rPr>
        <w:t>12</w:t>
      </w:r>
      <w:r>
        <w:fldChar w:fldCharType="end"/>
      </w:r>
      <w:r>
        <w:t>. Minimum staffing and equipment requirements at level 2/3 infertility units</w:t>
      </w:r>
      <w:bookmarkEnd w:id="129"/>
    </w:p>
    <w:tbl>
      <w:tblPr>
        <w:tblStyle w:val="GridTable4-Accent3"/>
        <w:tblW w:w="9544" w:type="dxa"/>
        <w:tblLayout w:type="fixed"/>
        <w:tblLook w:val="04A0" w:firstRow="1" w:lastRow="0" w:firstColumn="1" w:lastColumn="0" w:noHBand="0" w:noVBand="1"/>
      </w:tblPr>
      <w:tblGrid>
        <w:gridCol w:w="959"/>
        <w:gridCol w:w="3288"/>
        <w:gridCol w:w="3289"/>
        <w:gridCol w:w="2008"/>
      </w:tblGrid>
      <w:tr w:rsidR="00537306" w:rsidRPr="001A2FB8" w14:paraId="0C99193F" w14:textId="77777777" w:rsidTr="001A2F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9266D85" w14:textId="77777777" w:rsidR="00537306" w:rsidRPr="001A2FB8" w:rsidRDefault="00537306" w:rsidP="00B1292A">
            <w:pPr>
              <w:rPr>
                <w:rFonts w:cstheme="minorHAnsi"/>
                <w:sz w:val="20"/>
                <w:szCs w:val="20"/>
              </w:rPr>
            </w:pPr>
          </w:p>
          <w:p w14:paraId="02447384" w14:textId="77777777" w:rsidR="00537306" w:rsidRPr="001A2FB8" w:rsidRDefault="00537306" w:rsidP="00B1292A">
            <w:pPr>
              <w:rPr>
                <w:rFonts w:cstheme="minorHAnsi"/>
                <w:sz w:val="20"/>
                <w:szCs w:val="20"/>
              </w:rPr>
            </w:pPr>
          </w:p>
        </w:tc>
        <w:tc>
          <w:tcPr>
            <w:tcW w:w="3288" w:type="dxa"/>
          </w:tcPr>
          <w:p w14:paraId="17104D85" w14:textId="77777777" w:rsidR="001A2FB8" w:rsidRDefault="00537306" w:rsidP="001A2FB8">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1A2FB8">
              <w:rPr>
                <w:rFonts w:cstheme="minorHAnsi"/>
                <w:sz w:val="20"/>
                <w:szCs w:val="20"/>
              </w:rPr>
              <w:t xml:space="preserve">Minimum </w:t>
            </w:r>
            <w:r w:rsidR="001A2FB8">
              <w:rPr>
                <w:rFonts w:cstheme="minorHAnsi"/>
                <w:sz w:val="20"/>
                <w:szCs w:val="20"/>
              </w:rPr>
              <w:t>s</w:t>
            </w:r>
            <w:r w:rsidRPr="001A2FB8">
              <w:rPr>
                <w:rFonts w:cstheme="minorHAnsi"/>
                <w:sz w:val="20"/>
                <w:szCs w:val="20"/>
              </w:rPr>
              <w:t>taffing</w:t>
            </w:r>
          </w:p>
          <w:p w14:paraId="677AB47E" w14:textId="77777777" w:rsidR="00537306" w:rsidRPr="001A2FB8" w:rsidRDefault="001A2FB8" w:rsidP="001A2FB8">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r</w:t>
            </w:r>
            <w:r w:rsidR="00537306" w:rsidRPr="001A2FB8">
              <w:rPr>
                <w:rFonts w:cstheme="minorHAnsi"/>
                <w:sz w:val="20"/>
                <w:szCs w:val="20"/>
              </w:rPr>
              <w:t>equirements</w:t>
            </w:r>
          </w:p>
        </w:tc>
        <w:tc>
          <w:tcPr>
            <w:tcW w:w="3289" w:type="dxa"/>
          </w:tcPr>
          <w:p w14:paraId="696B3A0F" w14:textId="77777777" w:rsidR="001A2FB8" w:rsidRDefault="00537306" w:rsidP="001A2FB8">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1A2FB8">
              <w:rPr>
                <w:rFonts w:cstheme="minorHAnsi"/>
                <w:sz w:val="20"/>
                <w:szCs w:val="20"/>
              </w:rPr>
              <w:t xml:space="preserve">Minimum </w:t>
            </w:r>
            <w:r w:rsidR="001A2FB8">
              <w:rPr>
                <w:rFonts w:cstheme="minorHAnsi"/>
                <w:sz w:val="20"/>
                <w:szCs w:val="20"/>
              </w:rPr>
              <w:t>e</w:t>
            </w:r>
            <w:r w:rsidRPr="001A2FB8">
              <w:rPr>
                <w:rFonts w:cstheme="minorHAnsi"/>
                <w:sz w:val="20"/>
                <w:szCs w:val="20"/>
              </w:rPr>
              <w:t>quipment</w:t>
            </w:r>
          </w:p>
          <w:p w14:paraId="519F4E0E" w14:textId="77777777" w:rsidR="00537306" w:rsidRPr="001A2FB8" w:rsidRDefault="00537306" w:rsidP="001A2FB8">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requirement</w:t>
            </w:r>
          </w:p>
        </w:tc>
        <w:tc>
          <w:tcPr>
            <w:tcW w:w="2008" w:type="dxa"/>
          </w:tcPr>
          <w:p w14:paraId="67824B8C" w14:textId="77777777" w:rsidR="00537306" w:rsidRPr="001A2FB8" w:rsidRDefault="00537306" w:rsidP="00B1292A">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Minimum service delivery package</w:t>
            </w:r>
          </w:p>
        </w:tc>
      </w:tr>
      <w:tr w:rsidR="00537306" w:rsidRPr="001A2FB8" w14:paraId="24E054AB" w14:textId="77777777" w:rsidTr="001A2FB8">
        <w:trPr>
          <w:cnfStyle w:val="000000100000" w:firstRow="0" w:lastRow="0" w:firstColumn="0" w:lastColumn="0" w:oddVBand="0" w:evenVBand="0" w:oddHBand="1" w:evenHBand="0" w:firstRowFirstColumn="0" w:firstRowLastColumn="0" w:lastRowFirstColumn="0" w:lastRowLastColumn="0"/>
          <w:trHeight w:val="1854"/>
        </w:trPr>
        <w:tc>
          <w:tcPr>
            <w:cnfStyle w:val="001000000000" w:firstRow="0" w:lastRow="0" w:firstColumn="1" w:lastColumn="0" w:oddVBand="0" w:evenVBand="0" w:oddHBand="0" w:evenHBand="0" w:firstRowFirstColumn="0" w:firstRowLastColumn="0" w:lastRowFirstColumn="0" w:lastRowLastColumn="0"/>
            <w:tcW w:w="959" w:type="dxa"/>
            <w:textDirection w:val="btLr"/>
          </w:tcPr>
          <w:p w14:paraId="686A4220" w14:textId="77777777" w:rsidR="00537306" w:rsidRPr="001A2FB8" w:rsidRDefault="00537306" w:rsidP="001A2FB8">
            <w:pPr>
              <w:ind w:left="113" w:right="113"/>
              <w:jc w:val="center"/>
              <w:rPr>
                <w:rFonts w:cstheme="minorHAnsi"/>
                <w:sz w:val="20"/>
                <w:szCs w:val="20"/>
              </w:rPr>
            </w:pPr>
            <w:r w:rsidRPr="001A2FB8">
              <w:rPr>
                <w:rFonts w:cstheme="minorHAnsi"/>
                <w:sz w:val="20"/>
                <w:szCs w:val="20"/>
              </w:rPr>
              <w:t>Level 2/3 Infertility Clinic</w:t>
            </w:r>
          </w:p>
        </w:tc>
        <w:tc>
          <w:tcPr>
            <w:tcW w:w="3288" w:type="dxa"/>
          </w:tcPr>
          <w:p w14:paraId="4F77C753"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eastAsia="Calibri" w:cstheme="minorHAnsi"/>
                <w:sz w:val="20"/>
                <w:szCs w:val="20"/>
              </w:rPr>
              <w:t>Clinician with appropriate qualifications</w:t>
            </w:r>
          </w:p>
          <w:p w14:paraId="4126A51A"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 xml:space="preserve">Registered </w:t>
            </w:r>
            <w:r w:rsidR="004963C5">
              <w:rPr>
                <w:rFonts w:cstheme="minorHAnsi"/>
                <w:sz w:val="20"/>
                <w:szCs w:val="20"/>
              </w:rPr>
              <w:t>n</w:t>
            </w:r>
            <w:r w:rsidRPr="001A2FB8">
              <w:rPr>
                <w:rFonts w:cstheme="minorHAnsi"/>
                <w:sz w:val="20"/>
                <w:szCs w:val="20"/>
              </w:rPr>
              <w:t>urses</w:t>
            </w:r>
          </w:p>
          <w:p w14:paraId="0298AA25"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Facility for tubal testing e.g. HSG</w:t>
            </w:r>
          </w:p>
          <w:p w14:paraId="35C3FCCC"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NHLS laboratory services</w:t>
            </w:r>
          </w:p>
          <w:p w14:paraId="3AC5F029"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Psychologist</w:t>
            </w:r>
          </w:p>
          <w:p w14:paraId="569B1B67" w14:textId="77777777" w:rsidR="00537306" w:rsidRPr="001A2FB8" w:rsidRDefault="00537306" w:rsidP="00537306">
            <w:pPr>
              <w:numPr>
                <w:ilvl w:val="0"/>
                <w:numId w:val="67"/>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Administrative staff</w:t>
            </w:r>
          </w:p>
        </w:tc>
        <w:tc>
          <w:tcPr>
            <w:tcW w:w="3289" w:type="dxa"/>
          </w:tcPr>
          <w:p w14:paraId="17771556"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Procedure room</w:t>
            </w:r>
          </w:p>
          <w:p w14:paraId="4E7A52B1"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Ultrasound with transvaginal probe</w:t>
            </w:r>
          </w:p>
          <w:p w14:paraId="45C330F5"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Consumables</w:t>
            </w:r>
          </w:p>
          <w:p w14:paraId="6C3A0CFB"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Gynae pack</w:t>
            </w:r>
          </w:p>
          <w:p w14:paraId="0A10DB32"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Filing cabinets</w:t>
            </w:r>
          </w:p>
          <w:p w14:paraId="43B5B0C1" w14:textId="77777777" w:rsidR="00537306" w:rsidRPr="001A2FB8" w:rsidRDefault="00537306" w:rsidP="00B1292A">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008" w:type="dxa"/>
          </w:tcPr>
          <w:p w14:paraId="2C4AC0AB"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Counselling</w:t>
            </w:r>
          </w:p>
          <w:p w14:paraId="4ACE30D2"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Investigations</w:t>
            </w:r>
          </w:p>
          <w:p w14:paraId="6333B3D1" w14:textId="77777777" w:rsidR="00537306" w:rsidRPr="001A2FB8" w:rsidRDefault="00537306" w:rsidP="00537306">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IUI</w:t>
            </w:r>
          </w:p>
          <w:p w14:paraId="5186365C" w14:textId="77777777" w:rsidR="00537306" w:rsidRPr="001A2FB8" w:rsidRDefault="00537306" w:rsidP="004963C5">
            <w:pPr>
              <w:numPr>
                <w:ilvl w:val="0"/>
                <w:numId w:val="67"/>
              </w:numPr>
              <w:spacing w:line="240" w:lineRule="auto"/>
              <w:ind w:left="357" w:hanging="357"/>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A2FB8">
              <w:rPr>
                <w:rFonts w:cstheme="minorHAnsi"/>
                <w:sz w:val="20"/>
                <w:szCs w:val="20"/>
              </w:rPr>
              <w:t xml:space="preserve">Minor </w:t>
            </w:r>
            <w:r w:rsidR="004963C5">
              <w:rPr>
                <w:rFonts w:cstheme="minorHAnsi"/>
                <w:sz w:val="20"/>
                <w:szCs w:val="20"/>
              </w:rPr>
              <w:t>s</w:t>
            </w:r>
            <w:r w:rsidRPr="001A2FB8">
              <w:rPr>
                <w:rFonts w:cstheme="minorHAnsi"/>
                <w:sz w:val="20"/>
                <w:szCs w:val="20"/>
              </w:rPr>
              <w:t>urgery to improve fertility</w:t>
            </w:r>
          </w:p>
        </w:tc>
      </w:tr>
      <w:tr w:rsidR="00537306" w:rsidRPr="001A2FB8" w14:paraId="29C87844" w14:textId="77777777" w:rsidTr="001A2FB8">
        <w:trPr>
          <w:trHeight w:val="2816"/>
        </w:trPr>
        <w:tc>
          <w:tcPr>
            <w:cnfStyle w:val="001000000000" w:firstRow="0" w:lastRow="0" w:firstColumn="1" w:lastColumn="0" w:oddVBand="0" w:evenVBand="0" w:oddHBand="0" w:evenHBand="0" w:firstRowFirstColumn="0" w:firstRowLastColumn="0" w:lastRowFirstColumn="0" w:lastRowLastColumn="0"/>
            <w:tcW w:w="959" w:type="dxa"/>
            <w:textDirection w:val="btLr"/>
          </w:tcPr>
          <w:p w14:paraId="4D1CF784" w14:textId="77777777" w:rsidR="00537306" w:rsidRPr="001A2FB8" w:rsidRDefault="00537306" w:rsidP="00D276D0">
            <w:pPr>
              <w:ind w:left="113" w:right="113"/>
              <w:jc w:val="center"/>
              <w:rPr>
                <w:rFonts w:cstheme="minorHAnsi"/>
                <w:sz w:val="20"/>
                <w:szCs w:val="20"/>
              </w:rPr>
            </w:pPr>
            <w:r w:rsidRPr="001A2FB8">
              <w:rPr>
                <w:rFonts w:cstheme="minorHAnsi"/>
                <w:sz w:val="20"/>
                <w:szCs w:val="20"/>
              </w:rPr>
              <w:t>Reproductive Biology procedures</w:t>
            </w:r>
          </w:p>
          <w:p w14:paraId="6B506329" w14:textId="77777777" w:rsidR="00537306" w:rsidRPr="001A2FB8" w:rsidRDefault="00537306" w:rsidP="00B1292A">
            <w:pPr>
              <w:ind w:left="113" w:right="113"/>
              <w:rPr>
                <w:rFonts w:cstheme="minorHAnsi"/>
                <w:sz w:val="20"/>
                <w:szCs w:val="20"/>
              </w:rPr>
            </w:pPr>
          </w:p>
          <w:p w14:paraId="05F8FE6E" w14:textId="77777777" w:rsidR="00537306" w:rsidRPr="001A2FB8" w:rsidRDefault="00537306" w:rsidP="00B1292A">
            <w:pPr>
              <w:ind w:left="113" w:right="113"/>
              <w:rPr>
                <w:rFonts w:cstheme="minorHAnsi"/>
                <w:sz w:val="20"/>
                <w:szCs w:val="20"/>
              </w:rPr>
            </w:pPr>
          </w:p>
          <w:p w14:paraId="3C45700B" w14:textId="77777777" w:rsidR="00537306" w:rsidRPr="001A2FB8" w:rsidRDefault="00537306" w:rsidP="00B1292A">
            <w:pPr>
              <w:ind w:left="113" w:right="113"/>
              <w:rPr>
                <w:rFonts w:cstheme="minorHAnsi"/>
                <w:sz w:val="20"/>
                <w:szCs w:val="20"/>
              </w:rPr>
            </w:pPr>
          </w:p>
          <w:p w14:paraId="4EE824AC" w14:textId="77777777" w:rsidR="00537306" w:rsidRPr="001A2FB8" w:rsidRDefault="00537306" w:rsidP="00B1292A">
            <w:pPr>
              <w:ind w:left="113" w:right="113"/>
              <w:rPr>
                <w:rFonts w:cstheme="minorHAnsi"/>
                <w:sz w:val="20"/>
                <w:szCs w:val="20"/>
              </w:rPr>
            </w:pPr>
          </w:p>
          <w:p w14:paraId="3AD3A9AF" w14:textId="77777777" w:rsidR="00537306" w:rsidRPr="001A2FB8" w:rsidRDefault="00537306" w:rsidP="00B1292A">
            <w:pPr>
              <w:ind w:left="113" w:right="113"/>
              <w:rPr>
                <w:rFonts w:cstheme="minorHAnsi"/>
                <w:sz w:val="20"/>
                <w:szCs w:val="20"/>
              </w:rPr>
            </w:pPr>
          </w:p>
        </w:tc>
        <w:tc>
          <w:tcPr>
            <w:tcW w:w="3288" w:type="dxa"/>
          </w:tcPr>
          <w:p w14:paraId="65217830" w14:textId="77777777" w:rsidR="00537306" w:rsidRPr="006D2357" w:rsidRDefault="00537306" w:rsidP="00B1292A">
            <w:pPr>
              <w:numPr>
                <w:ilvl w:val="0"/>
                <w:numId w:val="74"/>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sidRPr="001A2FB8">
              <w:rPr>
                <w:rFonts w:eastAsia="Times New Roman" w:cstheme="minorHAnsi"/>
                <w:color w:val="000000"/>
                <w:sz w:val="20"/>
                <w:szCs w:val="20"/>
                <w:lang w:val="en-US"/>
              </w:rPr>
              <w:t xml:space="preserve">Trained laboratory technologist </w:t>
            </w:r>
            <w:r w:rsidRPr="006D2357">
              <w:rPr>
                <w:rFonts w:eastAsia="Times New Roman" w:cstheme="minorHAnsi"/>
                <w:color w:val="000000"/>
                <w:sz w:val="20"/>
                <w:szCs w:val="20"/>
                <w:lang w:val="en-US"/>
              </w:rPr>
              <w:t xml:space="preserve">with a calibrated Computer Assisted Sperm Analyzer (CASA) </w:t>
            </w:r>
          </w:p>
          <w:p w14:paraId="500CAC91" w14:textId="77777777" w:rsidR="00537306" w:rsidRPr="001A2FB8" w:rsidRDefault="006D2357" w:rsidP="004963C5">
            <w:pPr>
              <w:numPr>
                <w:ilvl w:val="0"/>
                <w:numId w:val="74"/>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en-US"/>
              </w:rPr>
            </w:pPr>
            <w:r>
              <w:rPr>
                <w:rFonts w:eastAsia="Times New Roman" w:cstheme="minorHAnsi"/>
                <w:color w:val="000000"/>
                <w:sz w:val="20"/>
                <w:szCs w:val="20"/>
                <w:lang w:val="en-US"/>
              </w:rPr>
              <w:t>S</w:t>
            </w:r>
            <w:r w:rsidR="00537306" w:rsidRPr="001A2FB8">
              <w:rPr>
                <w:rFonts w:eastAsia="Times New Roman" w:cstheme="minorHAnsi"/>
                <w:color w:val="000000"/>
                <w:sz w:val="20"/>
                <w:szCs w:val="20"/>
                <w:lang w:val="en-US"/>
              </w:rPr>
              <w:t xml:space="preserve">atellite laboratory to confirm results </w:t>
            </w:r>
            <w:r>
              <w:rPr>
                <w:rFonts w:eastAsia="Times New Roman" w:cstheme="minorHAnsi"/>
                <w:color w:val="000000"/>
                <w:sz w:val="20"/>
                <w:szCs w:val="20"/>
                <w:lang w:val="en-US"/>
              </w:rPr>
              <w:t>(</w:t>
            </w:r>
            <w:r w:rsidR="00537306" w:rsidRPr="001A2FB8">
              <w:rPr>
                <w:rFonts w:eastAsia="Times New Roman" w:cstheme="minorHAnsi"/>
                <w:color w:val="000000"/>
                <w:sz w:val="20"/>
                <w:szCs w:val="20"/>
                <w:lang w:val="en-US"/>
              </w:rPr>
              <w:t xml:space="preserve">if no </w:t>
            </w:r>
            <w:r w:rsidR="004963C5">
              <w:rPr>
                <w:rFonts w:eastAsia="Times New Roman" w:cstheme="minorHAnsi"/>
                <w:color w:val="000000"/>
                <w:sz w:val="20"/>
                <w:szCs w:val="20"/>
                <w:lang w:val="en-US"/>
              </w:rPr>
              <w:t>A</w:t>
            </w:r>
            <w:r w:rsidR="00537306" w:rsidRPr="001A2FB8">
              <w:rPr>
                <w:rFonts w:eastAsia="Times New Roman" w:cstheme="minorHAnsi"/>
                <w:color w:val="000000"/>
                <w:sz w:val="20"/>
                <w:szCs w:val="20"/>
                <w:lang w:val="en-US"/>
              </w:rPr>
              <w:t>ndrologist</w:t>
            </w:r>
            <w:r w:rsidR="004963C5">
              <w:rPr>
                <w:rFonts w:eastAsia="Times New Roman" w:cstheme="minorHAnsi"/>
                <w:color w:val="000000"/>
                <w:sz w:val="20"/>
                <w:szCs w:val="20"/>
                <w:lang w:val="en-US"/>
              </w:rPr>
              <w:t xml:space="preserve"> </w:t>
            </w:r>
            <w:r w:rsidR="00537306" w:rsidRPr="001A2FB8">
              <w:rPr>
                <w:rFonts w:eastAsia="Times New Roman" w:cstheme="minorHAnsi"/>
                <w:color w:val="000000"/>
                <w:sz w:val="20"/>
                <w:szCs w:val="20"/>
                <w:lang w:val="en-US"/>
              </w:rPr>
              <w:t>/</w:t>
            </w:r>
            <w:r w:rsidR="004963C5">
              <w:rPr>
                <w:rFonts w:eastAsia="Times New Roman" w:cstheme="minorHAnsi"/>
                <w:color w:val="000000"/>
                <w:sz w:val="20"/>
                <w:szCs w:val="20"/>
                <w:lang w:val="en-US"/>
              </w:rPr>
              <w:t xml:space="preserve"> E</w:t>
            </w:r>
            <w:r w:rsidR="00537306" w:rsidRPr="001A2FB8">
              <w:rPr>
                <w:rFonts w:eastAsia="Times New Roman" w:cstheme="minorHAnsi"/>
                <w:color w:val="000000"/>
                <w:sz w:val="20"/>
                <w:szCs w:val="20"/>
                <w:lang w:val="en-US"/>
              </w:rPr>
              <w:t>mbryologist is available)</w:t>
            </w:r>
          </w:p>
        </w:tc>
        <w:tc>
          <w:tcPr>
            <w:tcW w:w="3289" w:type="dxa"/>
          </w:tcPr>
          <w:p w14:paraId="11451C6E" w14:textId="77777777" w:rsidR="00537306" w:rsidRPr="001A2FB8"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Class II Biological Safety Cabinet</w:t>
            </w:r>
          </w:p>
          <w:p w14:paraId="23607510" w14:textId="77777777" w:rsidR="00537306" w:rsidRPr="001A2FB8"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gramStart"/>
            <w:r w:rsidRPr="001A2FB8">
              <w:rPr>
                <w:rFonts w:cstheme="minorHAnsi"/>
                <w:sz w:val="20"/>
                <w:szCs w:val="20"/>
              </w:rPr>
              <w:t>Appropriate</w:t>
            </w:r>
            <w:proofErr w:type="gramEnd"/>
            <w:r w:rsidRPr="001A2FB8">
              <w:rPr>
                <w:rFonts w:cstheme="minorHAnsi"/>
                <w:sz w:val="20"/>
                <w:szCs w:val="20"/>
              </w:rPr>
              <w:t xml:space="preserve"> sized pipettes</w:t>
            </w:r>
          </w:p>
          <w:p w14:paraId="4677BD21" w14:textId="77777777" w:rsidR="00537306" w:rsidRPr="001A2FB8" w:rsidRDefault="00537306" w:rsidP="00537306">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Appropriate counting chamber</w:t>
            </w:r>
          </w:p>
          <w:p w14:paraId="7A9F7E6A" w14:textId="77777777" w:rsidR="00D343B0" w:rsidRDefault="00537306" w:rsidP="00B1292A">
            <w:pPr>
              <w:numPr>
                <w:ilvl w:val="0"/>
                <w:numId w:val="68"/>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 xml:space="preserve">Upright microscope with: </w:t>
            </w:r>
          </w:p>
          <w:p w14:paraId="53C1AA22" w14:textId="77777777" w:rsidR="00D343B0" w:rsidRDefault="00537306" w:rsidP="00D343B0">
            <w:pPr>
              <w:numPr>
                <w:ilvl w:val="0"/>
                <w:numId w:val="77"/>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343B0">
              <w:rPr>
                <w:rFonts w:cstheme="minorHAnsi"/>
                <w:sz w:val="20"/>
                <w:szCs w:val="20"/>
              </w:rPr>
              <w:t>Phase contrast</w:t>
            </w:r>
          </w:p>
          <w:p w14:paraId="47A8BD7B" w14:textId="77777777" w:rsidR="00537306" w:rsidRPr="00D343B0" w:rsidRDefault="00537306" w:rsidP="00D343B0">
            <w:pPr>
              <w:numPr>
                <w:ilvl w:val="0"/>
                <w:numId w:val="77"/>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343B0">
              <w:rPr>
                <w:rFonts w:cstheme="minorHAnsi"/>
                <w:sz w:val="20"/>
                <w:szCs w:val="20"/>
              </w:rPr>
              <w:t>20x, 40x, 100x magnification</w:t>
            </w:r>
          </w:p>
          <w:p w14:paraId="2F79FD70" w14:textId="77777777" w:rsidR="00537306" w:rsidRPr="001A2FB8" w:rsidRDefault="00537306" w:rsidP="00537306">
            <w:pPr>
              <w:numPr>
                <w:ilvl w:val="0"/>
                <w:numId w:val="75"/>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CASA system attached to microscope</w:t>
            </w:r>
          </w:p>
          <w:p w14:paraId="75FC7EC9" w14:textId="77777777" w:rsidR="00537306" w:rsidRPr="00D276D0" w:rsidRDefault="00537306" w:rsidP="00D276D0">
            <w:pPr>
              <w:numPr>
                <w:ilvl w:val="0"/>
                <w:numId w:val="75"/>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Internet access to send CASA video Centrifuge with swing-out rotors</w:t>
            </w:r>
          </w:p>
        </w:tc>
        <w:tc>
          <w:tcPr>
            <w:tcW w:w="2008" w:type="dxa"/>
          </w:tcPr>
          <w:p w14:paraId="7298E1B3" w14:textId="77777777" w:rsidR="00537306" w:rsidRPr="001A2FB8" w:rsidRDefault="00537306" w:rsidP="00537306">
            <w:pPr>
              <w:numPr>
                <w:ilvl w:val="0"/>
                <w:numId w:val="71"/>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Semen Analysis</w:t>
            </w:r>
          </w:p>
          <w:p w14:paraId="6E177374" w14:textId="77777777" w:rsidR="00537306" w:rsidRPr="001A2FB8" w:rsidRDefault="00537306" w:rsidP="00537306">
            <w:pPr>
              <w:numPr>
                <w:ilvl w:val="0"/>
                <w:numId w:val="72"/>
              </w:numPr>
              <w:spacing w:line="240" w:lineRule="auto"/>
              <w:ind w:left="470"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Diagnostic</w:t>
            </w:r>
          </w:p>
          <w:p w14:paraId="14B52AD8" w14:textId="77777777" w:rsidR="00537306" w:rsidRPr="001A2FB8" w:rsidRDefault="00537306" w:rsidP="00B1292A">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5396422" w14:textId="77777777" w:rsidR="00537306" w:rsidRPr="001A2FB8" w:rsidRDefault="00537306" w:rsidP="00B1292A">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5C320A8" w14:textId="77777777" w:rsidR="00537306" w:rsidRPr="001A2FB8" w:rsidRDefault="00537306" w:rsidP="00537306">
            <w:pPr>
              <w:numPr>
                <w:ilvl w:val="0"/>
                <w:numId w:val="73"/>
              </w:numPr>
              <w:spacing w:line="240" w:lineRule="auto"/>
              <w:ind w:left="357" w:hanging="357"/>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A2FB8">
              <w:rPr>
                <w:rFonts w:cstheme="minorHAnsi"/>
                <w:sz w:val="20"/>
                <w:szCs w:val="20"/>
              </w:rPr>
              <w:t>Semen processing for IUI</w:t>
            </w:r>
          </w:p>
        </w:tc>
      </w:tr>
    </w:tbl>
    <w:p w14:paraId="0ABA9B21" w14:textId="77777777" w:rsidR="00537306" w:rsidRDefault="00537306" w:rsidP="00466490"/>
    <w:p w14:paraId="33DDECF9" w14:textId="77777777" w:rsidR="00466490" w:rsidRDefault="00466490" w:rsidP="00466490"/>
    <w:p w14:paraId="63D8D7D5" w14:textId="77777777" w:rsidR="00466490" w:rsidRDefault="00466490">
      <w:pPr>
        <w:spacing w:line="240" w:lineRule="auto"/>
      </w:pPr>
      <w:r>
        <w:br w:type="page"/>
      </w:r>
    </w:p>
    <w:p w14:paraId="10DCFC3F" w14:textId="77777777" w:rsidR="00466490" w:rsidRDefault="00466490" w:rsidP="00466490">
      <w:pPr>
        <w:pStyle w:val="Heading1"/>
        <w:numPr>
          <w:ilvl w:val="0"/>
          <w:numId w:val="0"/>
        </w:numPr>
      </w:pPr>
      <w:bookmarkStart w:id="130" w:name="_Toc12031794"/>
      <w:r>
        <w:lastRenderedPageBreak/>
        <w:t>Addendum</w:t>
      </w:r>
      <w:bookmarkEnd w:id="130"/>
    </w:p>
    <w:p w14:paraId="08C5A5A7" w14:textId="77777777" w:rsidR="00466490" w:rsidRDefault="00466490" w:rsidP="00466490"/>
    <w:p w14:paraId="2170A3F4" w14:textId="77777777" w:rsidR="00655992" w:rsidRDefault="00655992" w:rsidP="00655992">
      <w:pPr>
        <w:pStyle w:val="Caption"/>
        <w:keepNext/>
      </w:pPr>
      <w:bookmarkStart w:id="131" w:name="_Toc12031825"/>
      <w:r>
        <w:t xml:space="preserve">Table </w:t>
      </w:r>
      <w:r>
        <w:fldChar w:fldCharType="begin"/>
      </w:r>
      <w:r>
        <w:instrText xml:space="preserve"> SEQ Table \* ARABIC </w:instrText>
      </w:r>
      <w:r>
        <w:fldChar w:fldCharType="separate"/>
      </w:r>
      <w:r w:rsidR="006B4658">
        <w:rPr>
          <w:noProof/>
        </w:rPr>
        <w:t>13</w:t>
      </w:r>
      <w:r>
        <w:fldChar w:fldCharType="end"/>
      </w:r>
      <w:r>
        <w:t>. Example of equipment used in ART laboratory, with proposed maintenance and quality control schedule</w:t>
      </w:r>
      <w:bookmarkEnd w:id="131"/>
    </w:p>
    <w:p w14:paraId="794E8886" w14:textId="77777777" w:rsidR="00466490" w:rsidRDefault="00655992" w:rsidP="00466490">
      <w:r w:rsidRPr="00024BA3">
        <w:rPr>
          <w:noProof/>
          <w:lang w:val="en-ZA" w:eastAsia="en-ZA"/>
        </w:rPr>
        <w:drawing>
          <wp:inline distT="0" distB="0" distL="0" distR="0" wp14:anchorId="30A67EBB" wp14:editId="7E58A206">
            <wp:extent cx="5108895" cy="7238256"/>
            <wp:effectExtent l="12700" t="12700" r="9525"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20298" cy="7254412"/>
                    </a:xfrm>
                    <a:prstGeom prst="rect">
                      <a:avLst/>
                    </a:prstGeom>
                    <a:noFill/>
                    <a:ln>
                      <a:solidFill>
                        <a:schemeClr val="bg2"/>
                      </a:solidFill>
                    </a:ln>
                  </pic:spPr>
                </pic:pic>
              </a:graphicData>
            </a:graphic>
          </wp:inline>
        </w:drawing>
      </w:r>
    </w:p>
    <w:p w14:paraId="54D8886C" w14:textId="77777777" w:rsidR="00537306" w:rsidRDefault="00537306" w:rsidP="00537306">
      <w:pPr>
        <w:rPr>
          <w:b/>
          <w:sz w:val="32"/>
          <w:szCs w:val="32"/>
        </w:rPr>
      </w:pPr>
    </w:p>
    <w:p w14:paraId="11F667EF" w14:textId="77777777" w:rsidR="00655992" w:rsidRDefault="00655992" w:rsidP="00655992">
      <w:pPr>
        <w:pStyle w:val="Caption"/>
        <w:keepNext/>
      </w:pPr>
      <w:bookmarkStart w:id="132" w:name="_Toc12031826"/>
      <w:r>
        <w:t xml:space="preserve">Table </w:t>
      </w:r>
      <w:r>
        <w:fldChar w:fldCharType="begin"/>
      </w:r>
      <w:r>
        <w:instrText xml:space="preserve"> SEQ Table \* ARABIC </w:instrText>
      </w:r>
      <w:r>
        <w:fldChar w:fldCharType="separate"/>
      </w:r>
      <w:r w:rsidR="006B4658">
        <w:rPr>
          <w:noProof/>
        </w:rPr>
        <w:t>14</w:t>
      </w:r>
      <w:r>
        <w:fldChar w:fldCharType="end"/>
      </w:r>
      <w:r>
        <w:t>. Sperm preparation technique</w:t>
      </w:r>
      <w:bookmarkEnd w:id="132"/>
    </w:p>
    <w:tbl>
      <w:tblPr>
        <w:tblStyle w:val="GridTable4-Accent3"/>
        <w:tblW w:w="9364" w:type="dxa"/>
        <w:tblLook w:val="0600" w:firstRow="0" w:lastRow="0" w:firstColumn="0" w:lastColumn="0" w:noHBand="1" w:noVBand="1"/>
      </w:tblPr>
      <w:tblGrid>
        <w:gridCol w:w="1980"/>
        <w:gridCol w:w="3115"/>
        <w:gridCol w:w="4269"/>
      </w:tblGrid>
      <w:tr w:rsidR="00655992" w:rsidRPr="00655992" w14:paraId="3D3EA131" w14:textId="77777777" w:rsidTr="00655992">
        <w:tc>
          <w:tcPr>
            <w:tcW w:w="1980" w:type="dxa"/>
          </w:tcPr>
          <w:p w14:paraId="34FE075A" w14:textId="77777777" w:rsidR="00655992" w:rsidRPr="00655992" w:rsidRDefault="00655992" w:rsidP="008C121C">
            <w:pPr>
              <w:spacing w:after="120"/>
              <w:rPr>
                <w:rFonts w:cs="Arial"/>
                <w:b/>
                <w:sz w:val="20"/>
                <w:szCs w:val="20"/>
              </w:rPr>
            </w:pPr>
            <w:r w:rsidRPr="00655992">
              <w:rPr>
                <w:rFonts w:cs="Arial"/>
                <w:b/>
                <w:sz w:val="20"/>
                <w:szCs w:val="20"/>
              </w:rPr>
              <w:t>Simple washing</w:t>
            </w:r>
          </w:p>
        </w:tc>
        <w:tc>
          <w:tcPr>
            <w:tcW w:w="3115" w:type="dxa"/>
          </w:tcPr>
          <w:p w14:paraId="106CE522" w14:textId="77777777" w:rsidR="00655992" w:rsidRPr="00655992" w:rsidRDefault="00655992" w:rsidP="00655992">
            <w:pPr>
              <w:spacing w:after="120"/>
              <w:rPr>
                <w:rFonts w:cs="Arial"/>
                <w:b/>
                <w:sz w:val="20"/>
                <w:szCs w:val="20"/>
              </w:rPr>
            </w:pPr>
            <w:r w:rsidRPr="00655992">
              <w:rPr>
                <w:rFonts w:cs="Arial"/>
                <w:sz w:val="20"/>
                <w:szCs w:val="20"/>
              </w:rPr>
              <w:t>Removal of sperm from the seminal plasma through several washes and centrifugation cycles. Using normal semen samples without any possible pathogens or excess cellular debris for IUI. This can be used in combination with a swim-up step</w:t>
            </w:r>
            <w:r>
              <w:rPr>
                <w:rFonts w:cs="Arial"/>
                <w:sz w:val="20"/>
                <w:szCs w:val="20"/>
              </w:rPr>
              <w:t>.</w:t>
            </w:r>
          </w:p>
        </w:tc>
        <w:tc>
          <w:tcPr>
            <w:tcW w:w="4269" w:type="dxa"/>
          </w:tcPr>
          <w:p w14:paraId="3C9F103C" w14:textId="77777777" w:rsidR="00655992" w:rsidRPr="00655992" w:rsidRDefault="00655992" w:rsidP="00885C66">
            <w:pPr>
              <w:spacing w:after="120"/>
              <w:jc w:val="both"/>
              <w:rPr>
                <w:rFonts w:cs="Arial"/>
                <w:b/>
                <w:sz w:val="20"/>
                <w:szCs w:val="20"/>
              </w:rPr>
            </w:pPr>
            <w:r w:rsidRPr="00655992">
              <w:rPr>
                <w:rFonts w:cs="Arial"/>
                <w:b/>
                <w:noProof/>
                <w:sz w:val="20"/>
                <w:szCs w:val="20"/>
                <w:lang w:val="en-ZA" w:eastAsia="en-ZA"/>
              </w:rPr>
              <w:drawing>
                <wp:anchor distT="0" distB="0" distL="114300" distR="114300" simplePos="0" relativeHeight="251679744" behindDoc="0" locked="0" layoutInCell="1" allowOverlap="1" wp14:anchorId="294CB512" wp14:editId="7ECB34CC">
                  <wp:simplePos x="0" y="0"/>
                  <wp:positionH relativeFrom="column">
                    <wp:posOffset>208734</wp:posOffset>
                  </wp:positionH>
                  <wp:positionV relativeFrom="paragraph">
                    <wp:posOffset>154940</wp:posOffset>
                  </wp:positionV>
                  <wp:extent cx="1938165" cy="1004842"/>
                  <wp:effectExtent l="0" t="0" r="508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38165" cy="1004842"/>
                          </a:xfrm>
                          <a:prstGeom prst="rect">
                            <a:avLst/>
                          </a:prstGeom>
                          <a:noFill/>
                        </pic:spPr>
                      </pic:pic>
                    </a:graphicData>
                  </a:graphic>
                </wp:anchor>
              </w:drawing>
            </w:r>
          </w:p>
        </w:tc>
      </w:tr>
      <w:tr w:rsidR="00655992" w:rsidRPr="00655992" w14:paraId="31DC49E2" w14:textId="77777777" w:rsidTr="00655992">
        <w:tc>
          <w:tcPr>
            <w:tcW w:w="1980" w:type="dxa"/>
          </w:tcPr>
          <w:p w14:paraId="26BAB503" w14:textId="77777777" w:rsidR="00655992" w:rsidRPr="00655992" w:rsidRDefault="00655992" w:rsidP="008C121C">
            <w:pPr>
              <w:spacing w:after="120"/>
              <w:rPr>
                <w:rFonts w:cs="Arial"/>
                <w:b/>
                <w:sz w:val="20"/>
                <w:szCs w:val="20"/>
              </w:rPr>
            </w:pPr>
            <w:r w:rsidRPr="00655992">
              <w:rPr>
                <w:rFonts w:cs="Arial"/>
                <w:b/>
                <w:sz w:val="20"/>
                <w:szCs w:val="20"/>
              </w:rPr>
              <w:t>Direct swim-up</w:t>
            </w:r>
          </w:p>
        </w:tc>
        <w:tc>
          <w:tcPr>
            <w:tcW w:w="3115" w:type="dxa"/>
          </w:tcPr>
          <w:p w14:paraId="63BEF041" w14:textId="77777777" w:rsidR="00655992" w:rsidRPr="00655992" w:rsidRDefault="00655992" w:rsidP="00655992">
            <w:pPr>
              <w:spacing w:after="120"/>
              <w:rPr>
                <w:rFonts w:cs="Arial"/>
                <w:b/>
                <w:sz w:val="20"/>
                <w:szCs w:val="20"/>
              </w:rPr>
            </w:pPr>
            <w:r w:rsidRPr="00655992">
              <w:rPr>
                <w:rFonts w:cs="Arial"/>
                <w:sz w:val="20"/>
                <w:szCs w:val="20"/>
              </w:rPr>
              <w:t>Layering of liquefied semen under culture medium, or medium over the semen, resulting in a lower sperm yield, but a highly motile sperm fraction. Increasing the surface area of the semen-medium interface and using multiple round bottom tubes or 4-well dishes can improve sperm yield</w:t>
            </w:r>
            <w:r>
              <w:rPr>
                <w:rFonts w:cs="Arial"/>
                <w:sz w:val="20"/>
                <w:szCs w:val="20"/>
              </w:rPr>
              <w:t>.</w:t>
            </w:r>
            <w:r w:rsidR="005E3E3D">
              <w:rPr>
                <w:rFonts w:cs="Arial"/>
                <w:sz w:val="20"/>
                <w:szCs w:val="20"/>
              </w:rPr>
              <w:fldChar w:fldCharType="begin"/>
            </w:r>
            <w:r w:rsidR="005E3E3D">
              <w:rPr>
                <w:rFonts w:cs="Arial"/>
                <w:sz w:val="20"/>
                <w:szCs w:val="20"/>
              </w:rPr>
              <w:instrText xml:space="preserve"> ADDIN EN.CITE &lt;EndNote&gt;&lt;Cite&gt;&lt;Author&gt;Henkel&lt;/Author&gt;&lt;Year&gt;2003&lt;/Year&gt;&lt;RecNum&gt;322&lt;/RecNum&gt;&lt;DisplayText&gt;&lt;style face="superscript"&gt;65&lt;/style&gt;&lt;/DisplayText&gt;&lt;record&gt;&lt;rec-number&gt;322&lt;/rec-number&gt;&lt;foreign-keys&gt;&lt;key app="EN" db-id="eare2taxlax2sqezt0kv0afm2vr2vt95dwsz" timestamp="1553747671"&gt;322&lt;/key&gt;&lt;/foreign-keys&gt;&lt;ref-type name="Journal Article"&gt;17&lt;/ref-type&gt;&lt;contributors&gt;&lt;authors&gt;&lt;author&gt;Henkel, Ralf R.&lt;/author&gt;&lt;author&gt;Schill, Wolf-Bernhard&lt;/author&gt;&lt;/authors&gt;&lt;/contributors&gt;&lt;titles&gt;&lt;title&gt;Sperm preparation for ART&lt;/title&gt;&lt;secondary-title&gt;Reproductive Biology and Endocrinology&lt;/secondary-title&gt;&lt;/titles&gt;&lt;periodical&gt;&lt;full-title&gt;Reproductive Biology and Endocrinology&lt;/full-title&gt;&lt;/periodical&gt;&lt;pages&gt;108&lt;/pages&gt;&lt;volume&gt;1&lt;/volume&gt;&lt;number&gt;1&lt;/number&gt;&lt;dates&gt;&lt;year&gt;2003&lt;/year&gt;&lt;pub-dates&gt;&lt;date&gt;2003/11/14&lt;/date&gt;&lt;/pub-dates&gt;&lt;/dates&gt;&lt;isbn&gt;1477-7827&lt;/isbn&gt;&lt;urls&gt;&lt;related-urls&gt;&lt;url&gt;https://doi.org/10.1186/1477-7827-1-108&lt;/url&gt;&lt;/related-urls&gt;&lt;/urls&gt;&lt;electronic-resource-num&gt;10.1186/1477-7827-1-108&lt;/electronic-resource-num&gt;&lt;/record&gt;&lt;/Cite&gt;&lt;/EndNote&gt;</w:instrText>
            </w:r>
            <w:r w:rsidR="005E3E3D">
              <w:rPr>
                <w:rFonts w:cs="Arial"/>
                <w:sz w:val="20"/>
                <w:szCs w:val="20"/>
              </w:rPr>
              <w:fldChar w:fldCharType="separate"/>
            </w:r>
            <w:r w:rsidR="005E3E3D" w:rsidRPr="005E3E3D">
              <w:rPr>
                <w:rFonts w:cs="Arial"/>
                <w:noProof/>
                <w:sz w:val="20"/>
                <w:szCs w:val="20"/>
                <w:vertAlign w:val="superscript"/>
              </w:rPr>
              <w:t>65</w:t>
            </w:r>
            <w:r w:rsidR="005E3E3D">
              <w:rPr>
                <w:rFonts w:cs="Arial"/>
                <w:sz w:val="20"/>
                <w:szCs w:val="20"/>
              </w:rPr>
              <w:fldChar w:fldCharType="end"/>
            </w:r>
          </w:p>
        </w:tc>
        <w:tc>
          <w:tcPr>
            <w:tcW w:w="4269" w:type="dxa"/>
          </w:tcPr>
          <w:p w14:paraId="2F13E859" w14:textId="77777777" w:rsidR="00655992" w:rsidRPr="00655992" w:rsidRDefault="00655992" w:rsidP="00885C66">
            <w:pPr>
              <w:spacing w:after="120"/>
              <w:jc w:val="both"/>
              <w:rPr>
                <w:rFonts w:cs="Arial"/>
                <w:b/>
                <w:sz w:val="20"/>
                <w:szCs w:val="20"/>
              </w:rPr>
            </w:pPr>
            <w:r w:rsidRPr="00655992">
              <w:rPr>
                <w:rFonts w:cs="Arial"/>
                <w:b/>
                <w:noProof/>
                <w:sz w:val="20"/>
                <w:szCs w:val="20"/>
                <w:lang w:val="en-ZA" w:eastAsia="en-ZA"/>
              </w:rPr>
              <w:drawing>
                <wp:anchor distT="0" distB="0" distL="114300" distR="114300" simplePos="0" relativeHeight="251676672" behindDoc="0" locked="0" layoutInCell="1" allowOverlap="1" wp14:anchorId="54B57E54" wp14:editId="51BC3F0C">
                  <wp:simplePos x="0" y="0"/>
                  <wp:positionH relativeFrom="column">
                    <wp:posOffset>-25978</wp:posOffset>
                  </wp:positionH>
                  <wp:positionV relativeFrom="paragraph">
                    <wp:posOffset>116205</wp:posOffset>
                  </wp:positionV>
                  <wp:extent cx="2599633" cy="1203960"/>
                  <wp:effectExtent l="0" t="0" r="0" b="0"/>
                  <wp:wrapNone/>
                  <wp:docPr id="15" name="Picture 3" descr="Illustratio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Illustration 7"/>
                          <pic:cNvPicPr>
                            <a:picLocks noChangeAspect="1" noChangeArrowheads="1"/>
                          </pic:cNvPicPr>
                        </pic:nvPicPr>
                        <pic:blipFill rotWithShape="1">
                          <a:blip r:embed="rId40">
                            <a:extLst>
                              <a:ext uri="{28A0092B-C50C-407E-A947-70E740481C1C}">
                                <a14:useLocalDpi xmlns:a14="http://schemas.microsoft.com/office/drawing/2010/main" val="0"/>
                              </a:ext>
                            </a:extLst>
                          </a:blip>
                          <a:srcRect l="1989" t="5056" r="1681" b="6739"/>
                          <a:stretch/>
                        </pic:blipFill>
                        <pic:spPr bwMode="auto">
                          <a:xfrm>
                            <a:off x="0" y="0"/>
                            <a:ext cx="2603886" cy="1205930"/>
                          </a:xfrm>
                          <a:prstGeom prst="rect">
                            <a:avLst/>
                          </a:prstGeom>
                          <a:noFill/>
                          <a:ln>
                            <a:noFill/>
                          </a:ln>
                          <a:extLst>
                            <a:ext uri="{53640926-AAD7-44D8-BBD7-CCE9431645EC}">
                              <a14:shadowObscured xmlns:a14="http://schemas.microsoft.com/office/drawing/2010/main"/>
                            </a:ext>
                          </a:extLst>
                        </pic:spPr>
                      </pic:pic>
                    </a:graphicData>
                  </a:graphic>
                </wp:anchor>
              </w:drawing>
            </w:r>
          </w:p>
          <w:p w14:paraId="29C5660A" w14:textId="77777777" w:rsidR="00655992" w:rsidRPr="00655992" w:rsidRDefault="00655992" w:rsidP="00885C66">
            <w:pPr>
              <w:spacing w:after="120"/>
              <w:jc w:val="both"/>
              <w:rPr>
                <w:rFonts w:cs="Arial"/>
                <w:b/>
                <w:sz w:val="20"/>
                <w:szCs w:val="20"/>
              </w:rPr>
            </w:pPr>
          </w:p>
          <w:p w14:paraId="14E860F5" w14:textId="77777777" w:rsidR="00655992" w:rsidRPr="00655992" w:rsidRDefault="00655992" w:rsidP="00885C66">
            <w:pPr>
              <w:spacing w:after="120"/>
              <w:jc w:val="both"/>
              <w:rPr>
                <w:rFonts w:cs="Arial"/>
                <w:b/>
                <w:sz w:val="20"/>
                <w:szCs w:val="20"/>
              </w:rPr>
            </w:pPr>
          </w:p>
        </w:tc>
      </w:tr>
      <w:tr w:rsidR="00655992" w:rsidRPr="00655992" w14:paraId="67678D39" w14:textId="77777777" w:rsidTr="00655992">
        <w:tc>
          <w:tcPr>
            <w:tcW w:w="1980" w:type="dxa"/>
          </w:tcPr>
          <w:p w14:paraId="6B0B2363" w14:textId="77777777" w:rsidR="00655992" w:rsidRPr="00655992" w:rsidRDefault="00655992" w:rsidP="008C121C">
            <w:pPr>
              <w:spacing w:after="120"/>
              <w:rPr>
                <w:rFonts w:cs="Arial"/>
                <w:b/>
                <w:sz w:val="20"/>
                <w:szCs w:val="20"/>
              </w:rPr>
            </w:pPr>
            <w:r w:rsidRPr="00655992">
              <w:rPr>
                <w:rFonts w:cs="Arial"/>
                <w:b/>
                <w:sz w:val="20"/>
                <w:szCs w:val="20"/>
              </w:rPr>
              <w:t>Density gradient</w:t>
            </w:r>
          </w:p>
        </w:tc>
        <w:tc>
          <w:tcPr>
            <w:tcW w:w="3115" w:type="dxa"/>
          </w:tcPr>
          <w:p w14:paraId="25598753" w14:textId="77777777" w:rsidR="00655992" w:rsidRPr="00655992" w:rsidRDefault="00655992" w:rsidP="00655992">
            <w:pPr>
              <w:spacing w:after="120"/>
              <w:rPr>
                <w:rFonts w:cs="Arial"/>
                <w:b/>
                <w:sz w:val="20"/>
                <w:szCs w:val="20"/>
              </w:rPr>
            </w:pPr>
            <w:r w:rsidRPr="00655992">
              <w:rPr>
                <w:rFonts w:cs="Arial"/>
                <w:sz w:val="20"/>
                <w:szCs w:val="20"/>
              </w:rPr>
              <w:t xml:space="preserve">Discontinuous density gradient centrifugation offers the best selection of consistent good quality sperm for IUI, IVF and ICSI procedures. The procedure utilises colloidal silica coated with silane and separates cells based upon their density or specific gravity. Mature motile sperm actively </w:t>
            </w:r>
            <w:r w:rsidRPr="005E3E3D">
              <w:rPr>
                <w:rFonts w:cs="Arial"/>
                <w:sz w:val="20"/>
                <w:szCs w:val="20"/>
              </w:rPr>
              <w:t>migrate into the bottom density gradient layer.</w:t>
            </w:r>
            <w:r w:rsidR="005E3E3D" w:rsidRPr="005E3E3D">
              <w:rPr>
                <w:rFonts w:cs="Arial"/>
                <w:sz w:val="20"/>
                <w:szCs w:val="20"/>
              </w:rPr>
              <w:fldChar w:fldCharType="begin"/>
            </w:r>
            <w:r w:rsidR="005E3E3D" w:rsidRPr="005E3E3D">
              <w:rPr>
                <w:rFonts w:cs="Arial"/>
                <w:sz w:val="20"/>
                <w:szCs w:val="20"/>
              </w:rPr>
              <w:instrText xml:space="preserve"> ADDIN EN.CITE &lt;EndNote&gt;&lt;Cite&gt;&lt;Author&gt;Henkel&lt;/Author&gt;&lt;Year&gt;2003&lt;/Year&gt;&lt;RecNum&gt;322&lt;/RecNum&gt;&lt;DisplayText&gt;&lt;style face="superscript"&gt;65&lt;/style&gt;&lt;/DisplayText&gt;&lt;record&gt;&lt;rec-number&gt;322&lt;/rec-number&gt;&lt;foreign-keys&gt;&lt;key app="EN" db-id="eare2taxlax2sqezt0kv0afm2vr2vt95dwsz" timestamp="1553747671"&gt;322&lt;/key&gt;&lt;/foreign-keys&gt;&lt;ref-type name="Journal Article"&gt;17&lt;/ref-type&gt;&lt;contributors&gt;&lt;authors&gt;&lt;author&gt;Henkel, Ralf R.&lt;/author&gt;&lt;author&gt;Schill, Wolf-Bernhard&lt;/author&gt;&lt;/authors&gt;&lt;/contributors&gt;&lt;titles&gt;&lt;title&gt;Sperm preparation for ART&lt;/title&gt;&lt;secondary-title&gt;Reproductive Biology and Endocrinology&lt;/secondary-title&gt;&lt;/titles&gt;&lt;periodical&gt;&lt;full-title&gt;Reproductive Biology and Endocrinology&lt;/full-title&gt;&lt;/periodical&gt;&lt;pages&gt;108&lt;/pages&gt;&lt;volume&gt;1&lt;/volume&gt;&lt;number&gt;1&lt;/number&gt;&lt;dates&gt;&lt;year&gt;2003&lt;/year&gt;&lt;pub-dates&gt;&lt;date&gt;2003/11/14&lt;/date&gt;&lt;/pub-dates&gt;&lt;/dates&gt;&lt;isbn&gt;1477-7827&lt;/isbn&gt;&lt;urls&gt;&lt;related-urls&gt;&lt;url&gt;https://doi.org/10.1186/1477-7827-1-108&lt;/url&gt;&lt;/related-urls&gt;&lt;/urls&gt;&lt;electronic-resource-num&gt;10.1186/1477-7827-1-108&lt;/electronic-resource-num&gt;&lt;/record&gt;&lt;/Cite&gt;&lt;/EndNote&gt;</w:instrText>
            </w:r>
            <w:r w:rsidR="005E3E3D" w:rsidRPr="005E3E3D">
              <w:rPr>
                <w:rFonts w:cs="Arial"/>
                <w:sz w:val="20"/>
                <w:szCs w:val="20"/>
              </w:rPr>
              <w:fldChar w:fldCharType="separate"/>
            </w:r>
            <w:r w:rsidR="005E3E3D" w:rsidRPr="005E3E3D">
              <w:rPr>
                <w:rFonts w:cs="Arial"/>
                <w:noProof/>
                <w:sz w:val="20"/>
                <w:szCs w:val="20"/>
                <w:vertAlign w:val="superscript"/>
              </w:rPr>
              <w:t>65</w:t>
            </w:r>
            <w:r w:rsidR="005E3E3D" w:rsidRPr="005E3E3D">
              <w:rPr>
                <w:rFonts w:cs="Arial"/>
                <w:sz w:val="20"/>
                <w:szCs w:val="20"/>
              </w:rPr>
              <w:fldChar w:fldCharType="end"/>
            </w:r>
          </w:p>
        </w:tc>
        <w:tc>
          <w:tcPr>
            <w:tcW w:w="4269" w:type="dxa"/>
          </w:tcPr>
          <w:p w14:paraId="76A94674" w14:textId="77777777" w:rsidR="00655992" w:rsidRPr="00655992" w:rsidRDefault="00655992" w:rsidP="00885C66">
            <w:pPr>
              <w:spacing w:after="120"/>
              <w:jc w:val="both"/>
              <w:rPr>
                <w:rFonts w:cs="Arial"/>
                <w:b/>
                <w:sz w:val="20"/>
                <w:szCs w:val="20"/>
              </w:rPr>
            </w:pPr>
            <w:r w:rsidRPr="00655992">
              <w:rPr>
                <w:rFonts w:cs="Arial"/>
                <w:b/>
                <w:noProof/>
                <w:sz w:val="20"/>
                <w:szCs w:val="20"/>
                <w:lang w:val="en-ZA" w:eastAsia="en-ZA"/>
              </w:rPr>
              <w:drawing>
                <wp:anchor distT="0" distB="0" distL="114300" distR="114300" simplePos="0" relativeHeight="251677696" behindDoc="0" locked="0" layoutInCell="1" allowOverlap="1" wp14:anchorId="3DCB83BB" wp14:editId="438964A4">
                  <wp:simplePos x="0" y="0"/>
                  <wp:positionH relativeFrom="column">
                    <wp:posOffset>-24765</wp:posOffset>
                  </wp:positionH>
                  <wp:positionV relativeFrom="paragraph">
                    <wp:posOffset>16510</wp:posOffset>
                  </wp:positionV>
                  <wp:extent cx="2622550" cy="1607607"/>
                  <wp:effectExtent l="0" t="0" r="6350" b="0"/>
                  <wp:wrapNone/>
                  <wp:docPr id="16" name="Picture 16395" descr="Illustratio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Illustration 6"/>
                          <pic:cNvPicPr>
                            <a:picLocks noChangeAspect="1" noChangeArrowheads="1"/>
                          </pic:cNvPicPr>
                        </pic:nvPicPr>
                        <pic:blipFill rotWithShape="1">
                          <a:blip r:embed="rId41">
                            <a:extLst>
                              <a:ext uri="{28A0092B-C50C-407E-A947-70E740481C1C}">
                                <a14:useLocalDpi xmlns:a14="http://schemas.microsoft.com/office/drawing/2010/main" val="0"/>
                              </a:ext>
                            </a:extLst>
                          </a:blip>
                          <a:srcRect l="1194" t="8562" r="1194" b="7918"/>
                          <a:stretch/>
                        </pic:blipFill>
                        <pic:spPr bwMode="auto">
                          <a:xfrm>
                            <a:off x="0" y="0"/>
                            <a:ext cx="2622550" cy="1607607"/>
                          </a:xfrm>
                          <a:prstGeom prst="rect">
                            <a:avLst/>
                          </a:prstGeom>
                          <a:noFill/>
                          <a:ln>
                            <a:noFill/>
                          </a:ln>
                          <a:extLst>
                            <a:ext uri="{53640926-AAD7-44D8-BBD7-CCE9431645EC}">
                              <a14:shadowObscured xmlns:a14="http://schemas.microsoft.com/office/drawing/2010/main"/>
                            </a:ext>
                          </a:extLst>
                        </pic:spPr>
                      </pic:pic>
                    </a:graphicData>
                  </a:graphic>
                </wp:anchor>
              </w:drawing>
            </w:r>
          </w:p>
          <w:p w14:paraId="5700BF09" w14:textId="77777777" w:rsidR="00655992" w:rsidRPr="00655992" w:rsidRDefault="00655992" w:rsidP="00885C66">
            <w:pPr>
              <w:spacing w:after="120"/>
              <w:jc w:val="both"/>
              <w:rPr>
                <w:rFonts w:cs="Arial"/>
                <w:b/>
                <w:sz w:val="20"/>
                <w:szCs w:val="20"/>
              </w:rPr>
            </w:pPr>
          </w:p>
          <w:p w14:paraId="52AD8F84" w14:textId="77777777" w:rsidR="00655992" w:rsidRPr="00655992" w:rsidRDefault="00655992" w:rsidP="00885C66">
            <w:pPr>
              <w:spacing w:after="120"/>
              <w:jc w:val="both"/>
              <w:rPr>
                <w:rFonts w:cs="Arial"/>
                <w:b/>
                <w:sz w:val="20"/>
                <w:szCs w:val="20"/>
              </w:rPr>
            </w:pPr>
          </w:p>
        </w:tc>
      </w:tr>
      <w:tr w:rsidR="00655992" w:rsidRPr="00655992" w14:paraId="462A4342" w14:textId="77777777" w:rsidTr="00655992">
        <w:tc>
          <w:tcPr>
            <w:tcW w:w="1980" w:type="dxa"/>
          </w:tcPr>
          <w:p w14:paraId="0AA1AE7C" w14:textId="77777777" w:rsidR="00655992" w:rsidRPr="00655992" w:rsidRDefault="00655992" w:rsidP="008C121C">
            <w:pPr>
              <w:spacing w:after="120"/>
              <w:rPr>
                <w:rFonts w:cs="Arial"/>
                <w:b/>
                <w:sz w:val="20"/>
                <w:szCs w:val="20"/>
              </w:rPr>
            </w:pPr>
            <w:r w:rsidRPr="00655992">
              <w:rPr>
                <w:rFonts w:cs="Arial"/>
                <w:b/>
                <w:sz w:val="20"/>
                <w:szCs w:val="20"/>
              </w:rPr>
              <w:t>Density gradient centrifugation in combination with sperm swim-up</w:t>
            </w:r>
          </w:p>
        </w:tc>
        <w:tc>
          <w:tcPr>
            <w:tcW w:w="3115" w:type="dxa"/>
          </w:tcPr>
          <w:p w14:paraId="77AF784D" w14:textId="77777777" w:rsidR="00655992" w:rsidRPr="00655992" w:rsidRDefault="00655992" w:rsidP="00655992">
            <w:pPr>
              <w:spacing w:after="120"/>
              <w:rPr>
                <w:rFonts w:cs="Arial"/>
                <w:b/>
                <w:sz w:val="20"/>
                <w:szCs w:val="20"/>
              </w:rPr>
            </w:pPr>
            <w:r w:rsidRPr="00655992">
              <w:rPr>
                <w:rFonts w:cs="Arial"/>
                <w:sz w:val="20"/>
                <w:szCs w:val="20"/>
              </w:rPr>
              <w:t>Discard aspirated supernatants (gradients and cellular debris) from the conical tube, with sperm pellet containing the motile sperm fraction re-suspended in media. Washing of the sperm pellet ensures the removal of gradient particles, and a swim-up follows.</w:t>
            </w:r>
          </w:p>
        </w:tc>
        <w:tc>
          <w:tcPr>
            <w:tcW w:w="4269" w:type="dxa"/>
          </w:tcPr>
          <w:p w14:paraId="21A71716" w14:textId="77777777" w:rsidR="00655992" w:rsidRPr="00655992" w:rsidRDefault="00655992" w:rsidP="00885C66">
            <w:pPr>
              <w:spacing w:after="120"/>
              <w:jc w:val="both"/>
              <w:rPr>
                <w:rFonts w:cs="Arial"/>
                <w:b/>
                <w:sz w:val="20"/>
                <w:szCs w:val="20"/>
              </w:rPr>
            </w:pPr>
            <w:r w:rsidRPr="00655992">
              <w:rPr>
                <w:rFonts w:cs="Arial"/>
                <w:b/>
                <w:noProof/>
                <w:sz w:val="20"/>
                <w:szCs w:val="20"/>
                <w:lang w:val="en-ZA" w:eastAsia="en-ZA"/>
              </w:rPr>
              <w:drawing>
                <wp:anchor distT="0" distB="0" distL="114300" distR="114300" simplePos="0" relativeHeight="251678720" behindDoc="0" locked="0" layoutInCell="1" allowOverlap="1" wp14:anchorId="08E6BAE7" wp14:editId="169CE2CC">
                  <wp:simplePos x="0" y="0"/>
                  <wp:positionH relativeFrom="column">
                    <wp:posOffset>120015</wp:posOffset>
                  </wp:positionH>
                  <wp:positionV relativeFrom="paragraph">
                    <wp:posOffset>41910</wp:posOffset>
                  </wp:positionV>
                  <wp:extent cx="2164080" cy="1249680"/>
                  <wp:effectExtent l="0" t="0" r="7620" b="7620"/>
                  <wp:wrapNone/>
                  <wp:docPr id="17" name="Picture 2" descr="Illustrat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llustration 4"/>
                          <pic:cNvPicPr>
                            <a:picLocks noChangeAspect="1" noChangeArrowheads="1"/>
                          </pic:cNvPicPr>
                        </pic:nvPicPr>
                        <pic:blipFill rotWithShape="1">
                          <a:blip r:embed="rId42">
                            <a:extLst>
                              <a:ext uri="{28A0092B-C50C-407E-A947-70E740481C1C}">
                                <a14:useLocalDpi xmlns:a14="http://schemas.microsoft.com/office/drawing/2010/main" val="0"/>
                              </a:ext>
                            </a:extLst>
                          </a:blip>
                          <a:srcRect l="5100" t="11018" r="4383" b="10419"/>
                          <a:stretch/>
                        </pic:blipFill>
                        <pic:spPr bwMode="auto">
                          <a:xfrm>
                            <a:off x="0" y="0"/>
                            <a:ext cx="2164080" cy="1249680"/>
                          </a:xfrm>
                          <a:prstGeom prst="rect">
                            <a:avLst/>
                          </a:prstGeom>
                          <a:noFill/>
                          <a:ln>
                            <a:noFill/>
                          </a:ln>
                          <a:extLst>
                            <a:ext uri="{53640926-AAD7-44D8-BBD7-CCE9431645EC}">
                              <a14:shadowObscured xmlns:a14="http://schemas.microsoft.com/office/drawing/2010/main"/>
                            </a:ext>
                          </a:extLst>
                        </pic:spPr>
                      </pic:pic>
                    </a:graphicData>
                  </a:graphic>
                </wp:anchor>
              </w:drawing>
            </w:r>
          </w:p>
          <w:p w14:paraId="222D7D3D" w14:textId="77777777" w:rsidR="00655992" w:rsidRPr="00655992" w:rsidRDefault="00655992" w:rsidP="00885C66">
            <w:pPr>
              <w:spacing w:after="120"/>
              <w:jc w:val="both"/>
              <w:rPr>
                <w:rFonts w:cs="Arial"/>
                <w:b/>
                <w:sz w:val="20"/>
                <w:szCs w:val="20"/>
              </w:rPr>
            </w:pPr>
          </w:p>
        </w:tc>
      </w:tr>
      <w:tr w:rsidR="00655992" w:rsidRPr="00655992" w14:paraId="55014BF5" w14:textId="77777777" w:rsidTr="00196276">
        <w:trPr>
          <w:cantSplit/>
        </w:trPr>
        <w:tc>
          <w:tcPr>
            <w:tcW w:w="1980" w:type="dxa"/>
          </w:tcPr>
          <w:p w14:paraId="5E631A5C" w14:textId="77777777" w:rsidR="00655992" w:rsidRPr="00655992" w:rsidRDefault="00655992" w:rsidP="008C121C">
            <w:pPr>
              <w:spacing w:after="120"/>
              <w:rPr>
                <w:rFonts w:cs="Arial"/>
                <w:b/>
                <w:sz w:val="20"/>
                <w:szCs w:val="20"/>
              </w:rPr>
            </w:pPr>
            <w:r w:rsidRPr="00655992">
              <w:rPr>
                <w:rFonts w:cs="Arial"/>
                <w:b/>
                <w:sz w:val="20"/>
                <w:szCs w:val="20"/>
              </w:rPr>
              <w:lastRenderedPageBreak/>
              <w:t>Semen decontamination</w:t>
            </w:r>
          </w:p>
        </w:tc>
        <w:tc>
          <w:tcPr>
            <w:tcW w:w="3115" w:type="dxa"/>
          </w:tcPr>
          <w:p w14:paraId="1AF71E08" w14:textId="77777777" w:rsidR="00655992" w:rsidRPr="00655992" w:rsidRDefault="00655992" w:rsidP="00655992">
            <w:pPr>
              <w:spacing w:after="120"/>
              <w:rPr>
                <w:rFonts w:cs="Arial"/>
                <w:b/>
                <w:sz w:val="20"/>
                <w:szCs w:val="20"/>
              </w:rPr>
            </w:pPr>
            <w:r w:rsidRPr="00655992">
              <w:rPr>
                <w:rFonts w:cs="Arial"/>
                <w:sz w:val="20"/>
                <w:szCs w:val="20"/>
              </w:rPr>
              <w:t>Semen from males who tested positive for the hepatitis C (HCV) or human immunodeficiency virus  can be decontaminated using density gradient centrifugation with a tube insert for the harvesting of a purified sperm pellet.</w:t>
            </w:r>
            <w:r w:rsidRPr="00655992">
              <w:rPr>
                <w:rFonts w:cs="Arial"/>
                <w:sz w:val="20"/>
                <w:szCs w:val="20"/>
                <w:vertAlign w:val="superscript"/>
              </w:rPr>
              <w:t>48</w:t>
            </w:r>
            <w:r w:rsidRPr="00655992">
              <w:rPr>
                <w:rFonts w:cs="Arial"/>
                <w:sz w:val="20"/>
                <w:szCs w:val="20"/>
              </w:rPr>
              <w:t xml:space="preserve">  An aliquot can be frozen for therapeutic ART procedures and a portion submitted for </w:t>
            </w:r>
            <w:proofErr w:type="spellStart"/>
            <w:r w:rsidRPr="00655992">
              <w:rPr>
                <w:rFonts w:cs="Arial"/>
                <w:sz w:val="20"/>
                <w:szCs w:val="20"/>
              </w:rPr>
              <w:t>virological</w:t>
            </w:r>
            <w:proofErr w:type="spellEnd"/>
            <w:r w:rsidRPr="00655992">
              <w:rPr>
                <w:rFonts w:cs="Arial"/>
                <w:sz w:val="20"/>
                <w:szCs w:val="20"/>
              </w:rPr>
              <w:t xml:space="preserve"> evaluation (e.g. HIV-1 DNA &amp; RNA).</w:t>
            </w:r>
            <w:r w:rsidR="00483147">
              <w:rPr>
                <w:rFonts w:cs="Arial"/>
                <w:sz w:val="20"/>
                <w:szCs w:val="20"/>
              </w:rPr>
              <w:fldChar w:fldCharType="begin">
                <w:fldData xml:space="preserve">PEVuZE5vdGU+PENpdGU+PEF1dGhvcj5CdWphbjwvQXV0aG9yPjxZZWFyPjIwMDQ8L1llYXI+PFJl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4NTct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</w:fldData>
              </w:fldChar>
            </w:r>
            <w:r w:rsidR="00483147">
              <w:rPr>
                <w:rFonts w:cs="Arial"/>
                <w:sz w:val="20"/>
                <w:szCs w:val="20"/>
              </w:rPr>
              <w:instrText xml:space="preserve"> ADDIN EN.CITE </w:instrText>
            </w:r>
            <w:r w:rsidR="00483147">
              <w:rPr>
                <w:rFonts w:cs="Arial"/>
                <w:sz w:val="20"/>
                <w:szCs w:val="20"/>
              </w:rPr>
              <w:fldChar w:fldCharType="begin">
                <w:fldData xml:space="preserve">PEVuZE5vdGU+PENpdGU+PEF1dGhvcj5CdWphbjwvQXV0aG9yPjxZZWFyPjIwMDQ8L1llYXI+PFJl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</w:fldData>
              </w:fldChar>
            </w:r>
            <w:r w:rsidR="00483147">
              <w:rPr>
                <w:rFonts w:cs="Arial"/>
                <w:sz w:val="20"/>
                <w:szCs w:val="20"/>
              </w:rPr>
              <w:instrText xml:space="preserve"> ADDIN EN.CITE.DATA </w:instrText>
            </w:r>
            <w:r w:rsidR="00483147">
              <w:rPr>
                <w:rFonts w:cs="Arial"/>
                <w:sz w:val="20"/>
                <w:szCs w:val="20"/>
              </w:rPr>
            </w:r>
            <w:r w:rsidR="00483147">
              <w:rPr>
                <w:rFonts w:cs="Arial"/>
                <w:sz w:val="20"/>
                <w:szCs w:val="20"/>
              </w:rPr>
              <w:fldChar w:fldCharType="end"/>
            </w:r>
            <w:r w:rsidR="00483147">
              <w:rPr>
                <w:rFonts w:cs="Arial"/>
                <w:sz w:val="20"/>
                <w:szCs w:val="20"/>
              </w:rPr>
            </w:r>
            <w:r w:rsidR="00483147">
              <w:rPr>
                <w:rFonts w:cs="Arial"/>
                <w:sz w:val="20"/>
                <w:szCs w:val="20"/>
              </w:rPr>
              <w:fldChar w:fldCharType="separate"/>
            </w:r>
            <w:r w:rsidR="00483147" w:rsidRPr="00483147">
              <w:rPr>
                <w:rFonts w:cs="Arial"/>
                <w:noProof/>
                <w:sz w:val="20"/>
                <w:szCs w:val="20"/>
                <w:vertAlign w:val="superscript"/>
              </w:rPr>
              <w:t>66</w:t>
            </w:r>
            <w:r w:rsidR="00483147">
              <w:rPr>
                <w:rFonts w:cs="Arial"/>
                <w:sz w:val="20"/>
                <w:szCs w:val="20"/>
              </w:rPr>
              <w:fldChar w:fldCharType="end"/>
            </w:r>
          </w:p>
        </w:tc>
        <w:tc>
          <w:tcPr>
            <w:tcW w:w="4269" w:type="dxa"/>
          </w:tcPr>
          <w:p w14:paraId="1547CDE2" w14:textId="77777777" w:rsidR="00655992" w:rsidRPr="00655992" w:rsidRDefault="00655992" w:rsidP="00885C66">
            <w:pPr>
              <w:spacing w:after="120"/>
              <w:jc w:val="both"/>
              <w:rPr>
                <w:rFonts w:cs="Arial"/>
                <w:b/>
                <w:sz w:val="20"/>
                <w:szCs w:val="20"/>
              </w:rPr>
            </w:pPr>
            <w:r w:rsidRPr="00655992">
              <w:rPr>
                <w:rFonts w:cs="Arial"/>
                <w:b/>
                <w:noProof/>
                <w:sz w:val="20"/>
                <w:szCs w:val="20"/>
                <w:lang w:val="en-ZA" w:eastAsia="en-ZA"/>
              </w:rPr>
              <w:drawing>
                <wp:anchor distT="0" distB="0" distL="114300" distR="114300" simplePos="0" relativeHeight="251675648" behindDoc="0" locked="0" layoutInCell="1" allowOverlap="1" wp14:anchorId="1BB56C67" wp14:editId="1A0C590D">
                  <wp:simplePos x="0" y="0"/>
                  <wp:positionH relativeFrom="column">
                    <wp:posOffset>359066</wp:posOffset>
                  </wp:positionH>
                  <wp:positionV relativeFrom="paragraph">
                    <wp:posOffset>19287</wp:posOffset>
                  </wp:positionV>
                  <wp:extent cx="1999716" cy="2126527"/>
                  <wp:effectExtent l="0" t="0" r="0" b="0"/>
                  <wp:wrapNone/>
                  <wp:docPr id="18" name="Picture 9" descr="two syri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two syringe....png"/>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24999" cy="2153413"/>
                          </a:xfrm>
                          <a:prstGeom prst="rect">
                            <a:avLst/>
                          </a:prstGeom>
                          <a:ln>
                            <a:noFill/>
                          </a:ln>
                        </pic:spPr>
                      </pic:pic>
                    </a:graphicData>
                  </a:graphic>
                  <wp14:sizeRelH relativeFrom="margin">
                    <wp14:pctWidth>0</wp14:pctWidth>
                  </wp14:sizeRelH>
                  <wp14:sizeRelV relativeFrom="margin">
                    <wp14:pctHeight>0</wp14:pctHeight>
                  </wp14:sizeRelV>
                </wp:anchor>
              </w:drawing>
            </w:r>
          </w:p>
          <w:p w14:paraId="7EB21AAF" w14:textId="77777777" w:rsidR="00655992" w:rsidRPr="00655992" w:rsidRDefault="00655992" w:rsidP="00885C66">
            <w:pPr>
              <w:spacing w:after="120"/>
              <w:jc w:val="both"/>
              <w:rPr>
                <w:rFonts w:cs="Arial"/>
                <w:b/>
                <w:sz w:val="20"/>
                <w:szCs w:val="20"/>
              </w:rPr>
            </w:pPr>
          </w:p>
          <w:p w14:paraId="11B6A5A3" w14:textId="77777777" w:rsidR="00655992" w:rsidRPr="00655992" w:rsidRDefault="00655992" w:rsidP="00885C66">
            <w:pPr>
              <w:spacing w:after="120"/>
              <w:jc w:val="both"/>
              <w:rPr>
                <w:rFonts w:cs="Arial"/>
                <w:b/>
                <w:sz w:val="20"/>
                <w:szCs w:val="20"/>
              </w:rPr>
            </w:pPr>
          </w:p>
          <w:p w14:paraId="26FD0DA5" w14:textId="77777777" w:rsidR="00655992" w:rsidRPr="00655992" w:rsidRDefault="00655992" w:rsidP="00885C66">
            <w:pPr>
              <w:spacing w:after="120"/>
              <w:jc w:val="both"/>
              <w:rPr>
                <w:rFonts w:cs="Arial"/>
                <w:b/>
                <w:sz w:val="20"/>
                <w:szCs w:val="20"/>
              </w:rPr>
            </w:pPr>
          </w:p>
        </w:tc>
      </w:tr>
    </w:tbl>
    <w:p w14:paraId="2DCBC7C1" w14:textId="77777777" w:rsidR="00611EB0" w:rsidRDefault="00611EB0">
      <w:pPr>
        <w:spacing w:line="240" w:lineRule="auto"/>
        <w:rPr>
          <w:rFonts w:eastAsiaTheme="majorEastAsia" w:cstheme="minorHAnsi"/>
          <w:b/>
          <w:color w:val="009051"/>
          <w:szCs w:val="22"/>
        </w:rPr>
      </w:pPr>
    </w:p>
    <w:p w14:paraId="7DBAF11B" w14:textId="77777777" w:rsidR="00302324" w:rsidRDefault="00302324">
      <w:pPr>
        <w:spacing w:line="240" w:lineRule="auto"/>
        <w:rPr>
          <w:rFonts w:eastAsiaTheme="majorEastAsia" w:cstheme="minorHAnsi"/>
          <w:b/>
          <w:color w:val="009051"/>
          <w:szCs w:val="22"/>
        </w:rPr>
      </w:pPr>
      <w:r>
        <w:rPr>
          <w:rFonts w:eastAsiaTheme="majorEastAsia" w:cstheme="minorHAnsi"/>
          <w:b/>
          <w:color w:val="009051"/>
          <w:szCs w:val="22"/>
        </w:rPr>
        <w:br w:type="page"/>
      </w:r>
    </w:p>
    <w:p w14:paraId="07C08948" w14:textId="77777777" w:rsidR="005F42B8" w:rsidRDefault="005F42B8" w:rsidP="005F42B8">
      <w:pPr>
        <w:pStyle w:val="Caption"/>
        <w:keepNext/>
      </w:pPr>
      <w:bookmarkStart w:id="133" w:name="_Toc12031827"/>
      <w:r>
        <w:lastRenderedPageBreak/>
        <w:t xml:space="preserve">Table </w:t>
      </w:r>
      <w:r>
        <w:fldChar w:fldCharType="begin"/>
      </w:r>
      <w:r>
        <w:instrText xml:space="preserve"> SEQ Table \* ARABIC </w:instrText>
      </w:r>
      <w:r>
        <w:fldChar w:fldCharType="separate"/>
      </w:r>
      <w:r w:rsidR="006B4658">
        <w:rPr>
          <w:noProof/>
        </w:rPr>
        <w:t>15</w:t>
      </w:r>
      <w:r>
        <w:fldChar w:fldCharType="end"/>
      </w:r>
      <w:r>
        <w:t>. Summary of critical elements during embryo culture</w:t>
      </w:r>
      <w:bookmarkEnd w:id="133"/>
    </w:p>
    <w:tbl>
      <w:tblPr>
        <w:tblStyle w:val="GridTable4-Accent3"/>
        <w:tblW w:w="0" w:type="auto"/>
        <w:tblLook w:val="0680" w:firstRow="0" w:lastRow="0" w:firstColumn="1" w:lastColumn="0" w:noHBand="1" w:noVBand="1"/>
      </w:tblPr>
      <w:tblGrid>
        <w:gridCol w:w="3042"/>
        <w:gridCol w:w="1090"/>
        <w:gridCol w:w="5218"/>
      </w:tblGrid>
      <w:tr w:rsidR="00302324" w:rsidRPr="00302324" w14:paraId="2679688A" w14:textId="77777777" w:rsidTr="00302324">
        <w:trPr>
          <w:trHeight w:val="8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05F3500" w14:textId="77777777" w:rsidR="00302324" w:rsidRPr="00302324" w:rsidRDefault="00302324" w:rsidP="00885C66">
            <w:pPr>
              <w:spacing w:line="240" w:lineRule="auto"/>
              <w:rPr>
                <w:rFonts w:eastAsia="Times New Roman" w:cstheme="minorHAnsi"/>
                <w:color w:val="000000"/>
                <w:sz w:val="20"/>
                <w:szCs w:val="20"/>
              </w:rPr>
            </w:pPr>
            <w:r w:rsidRPr="00302324">
              <w:rPr>
                <w:rFonts w:eastAsia="Times New Roman" w:cstheme="minorHAnsi"/>
                <w:color w:val="000000"/>
                <w:sz w:val="20"/>
                <w:szCs w:val="20"/>
              </w:rPr>
              <w:t>Culture media type</w:t>
            </w:r>
          </w:p>
          <w:p w14:paraId="5F80EA0F" w14:textId="77777777" w:rsidR="00302324" w:rsidRPr="00302324" w:rsidRDefault="00302324" w:rsidP="00885C66">
            <w:pPr>
              <w:spacing w:line="240" w:lineRule="auto"/>
              <w:rPr>
                <w:rFonts w:eastAsia="Times New Roman" w:cstheme="minorHAnsi"/>
                <w:b w:val="0"/>
                <w:color w:val="000000"/>
                <w:sz w:val="20"/>
                <w:szCs w:val="20"/>
              </w:rPr>
            </w:pPr>
            <w:r w:rsidRPr="00302324">
              <w:rPr>
                <w:rFonts w:eastAsia="Times New Roman" w:cstheme="minorHAnsi"/>
                <w:color w:val="000000"/>
                <w:sz w:val="20"/>
                <w:szCs w:val="20"/>
              </w:rPr>
              <w:t>(</w:t>
            </w:r>
            <w:proofErr w:type="spellStart"/>
            <w:r w:rsidRPr="00302324">
              <w:rPr>
                <w:rFonts w:eastAsia="Times New Roman" w:cstheme="minorHAnsi"/>
                <w:color w:val="000000"/>
                <w:sz w:val="20"/>
                <w:szCs w:val="20"/>
              </w:rPr>
              <w:t>Hardarson</w:t>
            </w:r>
            <w:proofErr w:type="spellEnd"/>
            <w:r w:rsidRPr="00302324">
              <w:rPr>
                <w:rFonts w:eastAsia="Times New Roman" w:cstheme="minorHAnsi"/>
                <w:color w:val="000000"/>
                <w:sz w:val="20"/>
                <w:szCs w:val="20"/>
              </w:rPr>
              <w:t xml:space="preserve"> </w:t>
            </w:r>
            <w:r w:rsidRPr="00302324">
              <w:rPr>
                <w:rFonts w:eastAsia="Times New Roman" w:cstheme="minorHAnsi"/>
                <w:i/>
                <w:color w:val="000000"/>
                <w:sz w:val="20"/>
                <w:szCs w:val="20"/>
              </w:rPr>
              <w:t>et al.,</w:t>
            </w:r>
            <w:r w:rsidRPr="00302324">
              <w:rPr>
                <w:rFonts w:eastAsia="Times New Roman" w:cstheme="minorHAnsi"/>
                <w:color w:val="000000"/>
                <w:sz w:val="20"/>
                <w:szCs w:val="20"/>
              </w:rPr>
              <w:t xml:space="preserve"> 2015)</w:t>
            </w:r>
          </w:p>
          <w:p w14:paraId="6FA02FF8" w14:textId="77777777" w:rsidR="00302324" w:rsidRPr="00302324" w:rsidRDefault="00302324" w:rsidP="00885C66">
            <w:pPr>
              <w:spacing w:line="240" w:lineRule="auto"/>
              <w:rPr>
                <w:rFonts w:eastAsia="Times New Roman" w:cstheme="minorHAnsi"/>
                <w:sz w:val="20"/>
                <w:szCs w:val="20"/>
              </w:rPr>
            </w:pPr>
          </w:p>
        </w:tc>
        <w:tc>
          <w:tcPr>
            <w:tcW w:w="0" w:type="auto"/>
            <w:hideMark/>
          </w:tcPr>
          <w:p w14:paraId="6F5D223F"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One-step</w:t>
            </w:r>
          </w:p>
        </w:tc>
        <w:tc>
          <w:tcPr>
            <w:tcW w:w="0" w:type="auto"/>
            <w:hideMark/>
          </w:tcPr>
          <w:p w14:paraId="62F7AD1E"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All necessary components present in the media in excess, the embryo uses specific components as needed</w:t>
            </w:r>
          </w:p>
          <w:p w14:paraId="52B936D5"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Continues culture, especially beneficial when used with time-lapse incubation</w:t>
            </w:r>
          </w:p>
        </w:tc>
      </w:tr>
      <w:tr w:rsidR="00302324" w:rsidRPr="00302324" w14:paraId="5D067E34" w14:textId="77777777" w:rsidTr="00302324">
        <w:trPr>
          <w:trHeight w:val="782"/>
        </w:trPr>
        <w:tc>
          <w:tcPr>
            <w:cnfStyle w:val="001000000000" w:firstRow="0" w:lastRow="0" w:firstColumn="1" w:lastColumn="0" w:oddVBand="0" w:evenVBand="0" w:oddHBand="0" w:evenHBand="0" w:firstRowFirstColumn="0" w:firstRowLastColumn="0" w:lastRowFirstColumn="0" w:lastRowLastColumn="0"/>
            <w:tcW w:w="0" w:type="auto"/>
            <w:vMerge/>
            <w:hideMark/>
          </w:tcPr>
          <w:p w14:paraId="1AAC43D6" w14:textId="77777777" w:rsidR="00302324" w:rsidRPr="00302324" w:rsidRDefault="00302324" w:rsidP="00885C66">
            <w:pPr>
              <w:spacing w:line="240" w:lineRule="auto"/>
              <w:rPr>
                <w:rFonts w:eastAsia="Times New Roman" w:cstheme="minorHAnsi"/>
                <w:sz w:val="20"/>
                <w:szCs w:val="20"/>
              </w:rPr>
            </w:pPr>
          </w:p>
        </w:tc>
        <w:tc>
          <w:tcPr>
            <w:tcW w:w="0" w:type="auto"/>
            <w:hideMark/>
          </w:tcPr>
          <w:p w14:paraId="5DB32A14"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Sequential</w:t>
            </w:r>
          </w:p>
        </w:tc>
        <w:tc>
          <w:tcPr>
            <w:tcW w:w="0" w:type="auto"/>
            <w:hideMark/>
          </w:tcPr>
          <w:p w14:paraId="3D622A17"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Media composition change according to developmental stage</w:t>
            </w:r>
          </w:p>
          <w:p w14:paraId="79F5929D"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Media change necessary on day three of culture</w:t>
            </w:r>
          </w:p>
        </w:tc>
      </w:tr>
      <w:tr w:rsidR="00302324" w:rsidRPr="00302324" w14:paraId="6AC59064" w14:textId="77777777" w:rsidTr="00302324">
        <w:trPr>
          <w:trHeight w:val="71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D2483C1" w14:textId="77777777" w:rsidR="00302324" w:rsidRPr="00302324" w:rsidRDefault="00302324" w:rsidP="00885C66">
            <w:pPr>
              <w:spacing w:line="240" w:lineRule="auto"/>
              <w:rPr>
                <w:rFonts w:eastAsia="Times New Roman" w:cstheme="minorHAnsi"/>
                <w:color w:val="000000"/>
                <w:sz w:val="20"/>
                <w:szCs w:val="20"/>
              </w:rPr>
            </w:pPr>
            <w:r w:rsidRPr="00302324">
              <w:rPr>
                <w:rFonts w:eastAsia="Times New Roman" w:cstheme="minorHAnsi"/>
                <w:color w:val="000000"/>
                <w:sz w:val="20"/>
                <w:szCs w:val="20"/>
              </w:rPr>
              <w:t>Oil overlay</w:t>
            </w:r>
          </w:p>
          <w:p w14:paraId="5CDF6E69" w14:textId="77777777" w:rsidR="00302324" w:rsidRPr="00302324" w:rsidRDefault="00302324" w:rsidP="00885C66">
            <w:pPr>
              <w:spacing w:line="240" w:lineRule="auto"/>
              <w:rPr>
                <w:rFonts w:eastAsia="Times New Roman" w:cstheme="minorHAnsi"/>
                <w:b w:val="0"/>
                <w:sz w:val="20"/>
                <w:szCs w:val="20"/>
              </w:rPr>
            </w:pPr>
            <w:r w:rsidRPr="00302324">
              <w:rPr>
                <w:rFonts w:eastAsia="Times New Roman" w:cstheme="minorHAnsi"/>
                <w:color w:val="000000"/>
                <w:sz w:val="20"/>
                <w:szCs w:val="20"/>
              </w:rPr>
              <w:t>(</w:t>
            </w:r>
            <w:proofErr w:type="spellStart"/>
            <w:r w:rsidRPr="00302324">
              <w:rPr>
                <w:rFonts w:eastAsia="Times New Roman" w:cstheme="minorHAnsi"/>
                <w:color w:val="000000"/>
                <w:sz w:val="20"/>
                <w:szCs w:val="20"/>
              </w:rPr>
              <w:t>Sifer</w:t>
            </w:r>
            <w:proofErr w:type="spellEnd"/>
            <w:r w:rsidRPr="00302324">
              <w:rPr>
                <w:rFonts w:eastAsia="Times New Roman" w:cstheme="minorHAnsi"/>
                <w:color w:val="000000"/>
                <w:sz w:val="20"/>
                <w:szCs w:val="20"/>
              </w:rPr>
              <w:t xml:space="preserve"> </w:t>
            </w:r>
            <w:r w:rsidRPr="00302324">
              <w:rPr>
                <w:rFonts w:eastAsia="Times New Roman" w:cstheme="minorHAnsi"/>
                <w:i/>
                <w:color w:val="000000"/>
                <w:sz w:val="20"/>
                <w:szCs w:val="20"/>
              </w:rPr>
              <w:t>et al.,</w:t>
            </w:r>
            <w:r w:rsidRPr="00302324">
              <w:rPr>
                <w:rFonts w:eastAsia="Times New Roman" w:cstheme="minorHAnsi"/>
                <w:color w:val="000000"/>
                <w:sz w:val="20"/>
                <w:szCs w:val="20"/>
              </w:rPr>
              <w:t xml:space="preserve"> 2009)</w:t>
            </w:r>
          </w:p>
        </w:tc>
        <w:tc>
          <w:tcPr>
            <w:tcW w:w="0" w:type="auto"/>
            <w:hideMark/>
          </w:tcPr>
          <w:p w14:paraId="029B902F"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With</w:t>
            </w:r>
          </w:p>
        </w:tc>
        <w:tc>
          <w:tcPr>
            <w:tcW w:w="0" w:type="auto"/>
            <w:hideMark/>
          </w:tcPr>
          <w:p w14:paraId="24F70CFA"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Temperature and osmolarity buffer</w:t>
            </w:r>
          </w:p>
          <w:p w14:paraId="34B9AB9D"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Physical barrier</w:t>
            </w:r>
          </w:p>
          <w:p w14:paraId="51F979E1"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Takes longer for media to gas, but also to out-gas</w:t>
            </w:r>
          </w:p>
        </w:tc>
      </w:tr>
      <w:tr w:rsidR="00302324" w:rsidRPr="00302324" w14:paraId="6146C8F7" w14:textId="77777777" w:rsidTr="00302324">
        <w:trPr>
          <w:trHeight w:val="485"/>
        </w:trPr>
        <w:tc>
          <w:tcPr>
            <w:cnfStyle w:val="001000000000" w:firstRow="0" w:lastRow="0" w:firstColumn="1" w:lastColumn="0" w:oddVBand="0" w:evenVBand="0" w:oddHBand="0" w:evenHBand="0" w:firstRowFirstColumn="0" w:firstRowLastColumn="0" w:lastRowFirstColumn="0" w:lastRowLastColumn="0"/>
            <w:tcW w:w="0" w:type="auto"/>
            <w:vMerge/>
            <w:hideMark/>
          </w:tcPr>
          <w:p w14:paraId="38413C7F" w14:textId="77777777" w:rsidR="00302324" w:rsidRPr="00302324" w:rsidRDefault="00302324" w:rsidP="00885C66">
            <w:pPr>
              <w:spacing w:line="240" w:lineRule="auto"/>
              <w:rPr>
                <w:rFonts w:eastAsia="Times New Roman" w:cstheme="minorHAnsi"/>
                <w:sz w:val="20"/>
                <w:szCs w:val="20"/>
              </w:rPr>
            </w:pPr>
          </w:p>
        </w:tc>
        <w:tc>
          <w:tcPr>
            <w:tcW w:w="0" w:type="auto"/>
            <w:hideMark/>
          </w:tcPr>
          <w:p w14:paraId="39BAAAD4"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Without</w:t>
            </w:r>
          </w:p>
        </w:tc>
        <w:tc>
          <w:tcPr>
            <w:tcW w:w="0" w:type="auto"/>
            <w:hideMark/>
          </w:tcPr>
          <w:p w14:paraId="493866EC"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Media in direct contact with ambient air</w:t>
            </w:r>
          </w:p>
          <w:p w14:paraId="13D158C2"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Incubation system must be humidified</w:t>
            </w:r>
          </w:p>
        </w:tc>
      </w:tr>
      <w:tr w:rsidR="00302324" w:rsidRPr="00302324" w14:paraId="7654C380" w14:textId="77777777" w:rsidTr="00302324">
        <w:trPr>
          <w:trHeight w:val="1547"/>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398984C" w14:textId="77777777" w:rsidR="00302324" w:rsidRPr="00302324" w:rsidRDefault="00302324" w:rsidP="00885C66">
            <w:pPr>
              <w:spacing w:line="240" w:lineRule="auto"/>
              <w:rPr>
                <w:rFonts w:eastAsia="Times New Roman" w:cstheme="minorHAnsi"/>
                <w:color w:val="000000"/>
                <w:sz w:val="20"/>
                <w:szCs w:val="20"/>
              </w:rPr>
            </w:pPr>
            <w:r w:rsidRPr="00302324">
              <w:rPr>
                <w:rFonts w:eastAsia="Times New Roman" w:cstheme="minorHAnsi"/>
                <w:color w:val="000000"/>
                <w:sz w:val="20"/>
                <w:szCs w:val="20"/>
              </w:rPr>
              <w:t xml:space="preserve">Embryo evaluation </w:t>
            </w:r>
          </w:p>
          <w:p w14:paraId="4017A361" w14:textId="77777777" w:rsidR="00302324" w:rsidRPr="00302324" w:rsidRDefault="00302324" w:rsidP="00885C66">
            <w:pPr>
              <w:spacing w:line="240" w:lineRule="auto"/>
              <w:rPr>
                <w:rFonts w:eastAsia="Times New Roman" w:cstheme="minorHAnsi"/>
                <w:b w:val="0"/>
                <w:sz w:val="20"/>
                <w:szCs w:val="20"/>
              </w:rPr>
            </w:pPr>
            <w:r w:rsidRPr="00302324">
              <w:rPr>
                <w:rFonts w:eastAsia="Times New Roman" w:cstheme="minorHAnsi"/>
                <w:color w:val="000000"/>
                <w:sz w:val="20"/>
                <w:szCs w:val="20"/>
              </w:rPr>
              <w:t>(</w:t>
            </w:r>
            <w:proofErr w:type="spellStart"/>
            <w:r w:rsidRPr="00302324">
              <w:rPr>
                <w:rFonts w:eastAsia="Times New Roman" w:cstheme="minorHAnsi"/>
                <w:color w:val="000000"/>
                <w:sz w:val="20"/>
                <w:szCs w:val="20"/>
              </w:rPr>
              <w:t>Basille</w:t>
            </w:r>
            <w:proofErr w:type="spellEnd"/>
            <w:r w:rsidRPr="00302324">
              <w:rPr>
                <w:rFonts w:eastAsia="Times New Roman" w:cstheme="minorHAnsi"/>
                <w:color w:val="000000"/>
                <w:sz w:val="20"/>
                <w:szCs w:val="20"/>
              </w:rPr>
              <w:t xml:space="preserve"> </w:t>
            </w:r>
            <w:r w:rsidRPr="00302324">
              <w:rPr>
                <w:rFonts w:eastAsia="Times New Roman" w:cstheme="minorHAnsi"/>
                <w:i/>
                <w:color w:val="000000"/>
                <w:sz w:val="20"/>
                <w:szCs w:val="20"/>
              </w:rPr>
              <w:t>et al</w:t>
            </w:r>
            <w:r w:rsidRPr="00302324">
              <w:rPr>
                <w:rFonts w:eastAsia="Times New Roman" w:cstheme="minorHAnsi"/>
                <w:color w:val="000000"/>
                <w:sz w:val="20"/>
                <w:szCs w:val="20"/>
              </w:rPr>
              <w:t xml:space="preserve">., 2015; </w:t>
            </w:r>
            <w:proofErr w:type="spellStart"/>
            <w:r w:rsidRPr="00302324">
              <w:rPr>
                <w:rFonts w:eastAsia="Times New Roman" w:cstheme="minorHAnsi"/>
                <w:color w:val="000000"/>
                <w:sz w:val="20"/>
                <w:szCs w:val="20"/>
              </w:rPr>
              <w:t>Meseguer</w:t>
            </w:r>
            <w:proofErr w:type="spellEnd"/>
            <w:r w:rsidRPr="00302324">
              <w:rPr>
                <w:rFonts w:eastAsia="Times New Roman" w:cstheme="minorHAnsi"/>
                <w:color w:val="000000"/>
                <w:sz w:val="20"/>
                <w:szCs w:val="20"/>
              </w:rPr>
              <w:t xml:space="preserve"> </w:t>
            </w:r>
            <w:r w:rsidRPr="00302324">
              <w:rPr>
                <w:rFonts w:eastAsia="Times New Roman" w:cstheme="minorHAnsi"/>
                <w:i/>
                <w:color w:val="000000"/>
                <w:sz w:val="20"/>
                <w:szCs w:val="20"/>
              </w:rPr>
              <w:t>et al</w:t>
            </w:r>
            <w:r w:rsidRPr="00302324">
              <w:rPr>
                <w:rFonts w:eastAsia="Times New Roman" w:cstheme="minorHAnsi"/>
                <w:color w:val="000000"/>
                <w:sz w:val="20"/>
                <w:szCs w:val="20"/>
              </w:rPr>
              <w:t xml:space="preserve">., 2012; Zhang </w:t>
            </w:r>
            <w:r w:rsidRPr="00302324">
              <w:rPr>
                <w:rFonts w:eastAsia="Times New Roman" w:cstheme="minorHAnsi"/>
                <w:i/>
                <w:color w:val="000000"/>
                <w:sz w:val="20"/>
                <w:szCs w:val="20"/>
              </w:rPr>
              <w:t>et al</w:t>
            </w:r>
            <w:r w:rsidRPr="00302324">
              <w:rPr>
                <w:rFonts w:eastAsia="Times New Roman" w:cstheme="minorHAnsi"/>
                <w:color w:val="000000"/>
                <w:sz w:val="20"/>
                <w:szCs w:val="20"/>
              </w:rPr>
              <w:t>., 2010;)</w:t>
            </w:r>
          </w:p>
        </w:tc>
        <w:tc>
          <w:tcPr>
            <w:tcW w:w="0" w:type="auto"/>
            <w:hideMark/>
          </w:tcPr>
          <w:p w14:paraId="65E39F2C"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Time-lapse</w:t>
            </w:r>
          </w:p>
          <w:p w14:paraId="685E3A24"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0" w:type="auto"/>
            <w:hideMark/>
          </w:tcPr>
          <w:p w14:paraId="01E96B25"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Timing of evaluations are flexible</w:t>
            </w:r>
          </w:p>
          <w:p w14:paraId="72C02BC7"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Embryos remain in culture during evaluation</w:t>
            </w:r>
          </w:p>
          <w:p w14:paraId="515C5A1F"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More information available per embryo</w:t>
            </w:r>
          </w:p>
          <w:p w14:paraId="5EFA2629"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 xml:space="preserve">Better visualisation of </w:t>
            </w:r>
            <w:proofErr w:type="spellStart"/>
            <w:r w:rsidRPr="00302324">
              <w:rPr>
                <w:rFonts w:eastAsia="Times New Roman" w:cstheme="minorHAnsi"/>
                <w:color w:val="000000"/>
                <w:sz w:val="20"/>
                <w:szCs w:val="20"/>
              </w:rPr>
              <w:t>morphokinetic</w:t>
            </w:r>
            <w:proofErr w:type="spellEnd"/>
            <w:r w:rsidRPr="00302324">
              <w:rPr>
                <w:rFonts w:eastAsia="Times New Roman" w:cstheme="minorHAnsi"/>
                <w:color w:val="000000"/>
                <w:sz w:val="20"/>
                <w:szCs w:val="20"/>
              </w:rPr>
              <w:t xml:space="preserve"> events</w:t>
            </w:r>
          </w:p>
          <w:p w14:paraId="3D96D700"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Automated algorithms to assist in embryo selection</w:t>
            </w:r>
          </w:p>
          <w:p w14:paraId="5EC2E840"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Expensive</w:t>
            </w:r>
          </w:p>
        </w:tc>
      </w:tr>
      <w:tr w:rsidR="00302324" w:rsidRPr="00302324" w14:paraId="6853F854" w14:textId="77777777" w:rsidTr="00302324">
        <w:trPr>
          <w:trHeight w:val="1007"/>
        </w:trPr>
        <w:tc>
          <w:tcPr>
            <w:cnfStyle w:val="001000000000" w:firstRow="0" w:lastRow="0" w:firstColumn="1" w:lastColumn="0" w:oddVBand="0" w:evenVBand="0" w:oddHBand="0" w:evenHBand="0" w:firstRowFirstColumn="0" w:firstRowLastColumn="0" w:lastRowFirstColumn="0" w:lastRowLastColumn="0"/>
            <w:tcW w:w="0" w:type="auto"/>
            <w:vMerge/>
            <w:hideMark/>
          </w:tcPr>
          <w:p w14:paraId="2CDD070D" w14:textId="77777777" w:rsidR="00302324" w:rsidRPr="00302324" w:rsidRDefault="00302324" w:rsidP="00885C66">
            <w:pPr>
              <w:spacing w:line="240" w:lineRule="auto"/>
              <w:rPr>
                <w:rFonts w:eastAsia="Times New Roman" w:cstheme="minorHAnsi"/>
                <w:sz w:val="20"/>
                <w:szCs w:val="20"/>
              </w:rPr>
            </w:pPr>
          </w:p>
        </w:tc>
        <w:tc>
          <w:tcPr>
            <w:tcW w:w="0" w:type="auto"/>
            <w:hideMark/>
          </w:tcPr>
          <w:p w14:paraId="366459CF"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Static</w:t>
            </w:r>
          </w:p>
        </w:tc>
        <w:tc>
          <w:tcPr>
            <w:tcW w:w="0" w:type="auto"/>
            <w:hideMark/>
          </w:tcPr>
          <w:p w14:paraId="42D63D1B"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 xml:space="preserve">Single time-point evaluation of embryos - </w:t>
            </w:r>
            <w:proofErr w:type="spellStart"/>
            <w:r w:rsidRPr="00302324">
              <w:rPr>
                <w:rFonts w:eastAsia="Times New Roman" w:cstheme="minorHAnsi"/>
                <w:color w:val="000000"/>
                <w:sz w:val="20"/>
                <w:szCs w:val="20"/>
              </w:rPr>
              <w:t>morphokinetic</w:t>
            </w:r>
            <w:proofErr w:type="spellEnd"/>
            <w:r w:rsidRPr="00302324">
              <w:rPr>
                <w:rFonts w:eastAsia="Times New Roman" w:cstheme="minorHAnsi"/>
                <w:color w:val="000000"/>
                <w:sz w:val="20"/>
                <w:szCs w:val="20"/>
              </w:rPr>
              <w:t xml:space="preserve"> events can easily be missed</w:t>
            </w:r>
          </w:p>
          <w:p w14:paraId="2FF305A8"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Embryo has to be removed from incubation during evaluation</w:t>
            </w:r>
          </w:p>
          <w:p w14:paraId="192CD780"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Less expensive</w:t>
            </w:r>
          </w:p>
        </w:tc>
      </w:tr>
      <w:tr w:rsidR="00302324" w:rsidRPr="00302324" w14:paraId="73BF6306" w14:textId="77777777" w:rsidTr="00302324">
        <w:trPr>
          <w:trHeight w:val="476"/>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86A9C82" w14:textId="77777777" w:rsidR="00302324" w:rsidRPr="00302324" w:rsidRDefault="00302324" w:rsidP="00885C66">
            <w:pPr>
              <w:spacing w:line="240" w:lineRule="auto"/>
              <w:rPr>
                <w:rFonts w:eastAsia="Times New Roman" w:cstheme="minorHAnsi"/>
                <w:color w:val="000000"/>
                <w:sz w:val="20"/>
                <w:szCs w:val="20"/>
              </w:rPr>
            </w:pPr>
            <w:r w:rsidRPr="00302324">
              <w:rPr>
                <w:rFonts w:eastAsia="Times New Roman" w:cstheme="minorHAnsi"/>
                <w:color w:val="000000"/>
                <w:sz w:val="20"/>
                <w:szCs w:val="20"/>
              </w:rPr>
              <w:t>Duration of culture</w:t>
            </w:r>
          </w:p>
          <w:p w14:paraId="2D0319F1" w14:textId="77777777" w:rsidR="00302324" w:rsidRPr="00302324" w:rsidRDefault="00302324" w:rsidP="00885C66">
            <w:pPr>
              <w:spacing w:line="240" w:lineRule="auto"/>
              <w:rPr>
                <w:rFonts w:eastAsia="Times New Roman" w:cstheme="minorHAnsi"/>
                <w:b w:val="0"/>
                <w:sz w:val="20"/>
                <w:szCs w:val="20"/>
              </w:rPr>
            </w:pPr>
            <w:r w:rsidRPr="00302324">
              <w:rPr>
                <w:rFonts w:eastAsia="Times New Roman" w:cstheme="minorHAnsi"/>
                <w:color w:val="000000"/>
                <w:sz w:val="20"/>
                <w:szCs w:val="20"/>
              </w:rPr>
              <w:t xml:space="preserve">(Chang </w:t>
            </w:r>
            <w:r w:rsidRPr="00302324">
              <w:rPr>
                <w:rFonts w:eastAsia="Times New Roman" w:cstheme="minorHAnsi"/>
                <w:i/>
                <w:color w:val="000000"/>
                <w:sz w:val="20"/>
                <w:szCs w:val="20"/>
              </w:rPr>
              <w:t>et al.,</w:t>
            </w:r>
            <w:r w:rsidRPr="00302324">
              <w:rPr>
                <w:rFonts w:eastAsia="Times New Roman" w:cstheme="minorHAnsi"/>
                <w:color w:val="000000"/>
                <w:sz w:val="20"/>
                <w:szCs w:val="20"/>
              </w:rPr>
              <w:t xml:space="preserve"> 2009; </w:t>
            </w:r>
            <w:proofErr w:type="spellStart"/>
            <w:r w:rsidRPr="00302324">
              <w:rPr>
                <w:rFonts w:eastAsia="Times New Roman" w:cstheme="minorHAnsi"/>
                <w:color w:val="000000"/>
                <w:sz w:val="20"/>
                <w:szCs w:val="20"/>
              </w:rPr>
              <w:t>Kovacic</w:t>
            </w:r>
            <w:proofErr w:type="spellEnd"/>
            <w:r w:rsidRPr="00302324">
              <w:rPr>
                <w:rFonts w:eastAsia="Times New Roman" w:cstheme="minorHAnsi"/>
                <w:color w:val="000000"/>
                <w:sz w:val="20"/>
                <w:szCs w:val="20"/>
              </w:rPr>
              <w:t xml:space="preserve"> et al., 2010)</w:t>
            </w:r>
          </w:p>
        </w:tc>
        <w:tc>
          <w:tcPr>
            <w:tcW w:w="0" w:type="auto"/>
            <w:hideMark/>
          </w:tcPr>
          <w:p w14:paraId="6B070FFC"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Three days</w:t>
            </w:r>
          </w:p>
        </w:tc>
        <w:tc>
          <w:tcPr>
            <w:tcW w:w="0" w:type="auto"/>
            <w:hideMark/>
          </w:tcPr>
          <w:p w14:paraId="08FD23CC"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Incubation with carbon dioxide in air</w:t>
            </w:r>
          </w:p>
          <w:p w14:paraId="7252F64A"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Cleavage stage transfer &amp; cryopreservation</w:t>
            </w:r>
          </w:p>
        </w:tc>
      </w:tr>
      <w:tr w:rsidR="00302324" w:rsidRPr="00302324" w14:paraId="32D484F0" w14:textId="77777777" w:rsidTr="00302324">
        <w:trPr>
          <w:trHeight w:val="395"/>
        </w:trPr>
        <w:tc>
          <w:tcPr>
            <w:cnfStyle w:val="001000000000" w:firstRow="0" w:lastRow="0" w:firstColumn="1" w:lastColumn="0" w:oddVBand="0" w:evenVBand="0" w:oddHBand="0" w:evenHBand="0" w:firstRowFirstColumn="0" w:firstRowLastColumn="0" w:lastRowFirstColumn="0" w:lastRowLastColumn="0"/>
            <w:tcW w:w="0" w:type="auto"/>
            <w:vMerge/>
            <w:hideMark/>
          </w:tcPr>
          <w:p w14:paraId="1046DDFC" w14:textId="77777777" w:rsidR="00302324" w:rsidRPr="00302324" w:rsidRDefault="00302324" w:rsidP="00885C66">
            <w:pPr>
              <w:spacing w:line="240" w:lineRule="auto"/>
              <w:rPr>
                <w:rFonts w:eastAsia="Times New Roman" w:cstheme="minorHAnsi"/>
                <w:sz w:val="20"/>
                <w:szCs w:val="20"/>
              </w:rPr>
            </w:pPr>
          </w:p>
        </w:tc>
        <w:tc>
          <w:tcPr>
            <w:tcW w:w="0" w:type="auto"/>
            <w:hideMark/>
          </w:tcPr>
          <w:p w14:paraId="09BEC951" w14:textId="77777777" w:rsidR="00302324" w:rsidRPr="00302324" w:rsidRDefault="00302324" w:rsidP="0098052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302324">
              <w:rPr>
                <w:rFonts w:eastAsia="Times New Roman" w:cstheme="minorHAnsi"/>
                <w:color w:val="000000"/>
                <w:sz w:val="20"/>
                <w:szCs w:val="20"/>
              </w:rPr>
              <w:t>Five days</w:t>
            </w:r>
          </w:p>
        </w:tc>
        <w:tc>
          <w:tcPr>
            <w:tcW w:w="0" w:type="auto"/>
            <w:hideMark/>
          </w:tcPr>
          <w:p w14:paraId="773DE7D0"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Tri-gas incubation</w:t>
            </w:r>
          </w:p>
          <w:p w14:paraId="1CF30A08" w14:textId="77777777" w:rsidR="00302324" w:rsidRPr="00302324" w:rsidRDefault="00302324" w:rsidP="00302324">
            <w:pPr>
              <w:numPr>
                <w:ilvl w:val="0"/>
                <w:numId w:val="78"/>
              </w:numPr>
              <w:spacing w:line="24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302324">
              <w:rPr>
                <w:rFonts w:eastAsia="Times New Roman" w:cstheme="minorHAnsi"/>
                <w:color w:val="000000"/>
                <w:sz w:val="20"/>
                <w:szCs w:val="20"/>
              </w:rPr>
              <w:t>Blastocyst stage transfer &amp; cryopreservation</w:t>
            </w:r>
          </w:p>
        </w:tc>
      </w:tr>
    </w:tbl>
    <w:p w14:paraId="1DFCAF3A" w14:textId="77777777" w:rsidR="00611EB0" w:rsidRDefault="00611EB0">
      <w:pPr>
        <w:spacing w:line="240" w:lineRule="auto"/>
        <w:rPr>
          <w:rFonts w:eastAsiaTheme="majorEastAsia" w:cstheme="minorHAnsi"/>
          <w:b/>
          <w:color w:val="009051"/>
          <w:szCs w:val="22"/>
        </w:rPr>
      </w:pPr>
    </w:p>
    <w:p w14:paraId="01DAF4DA" w14:textId="77777777" w:rsidR="00611EB0" w:rsidRDefault="00611EB0">
      <w:pPr>
        <w:spacing w:line="240" w:lineRule="auto"/>
        <w:rPr>
          <w:rFonts w:eastAsiaTheme="majorEastAsia" w:cstheme="minorHAnsi"/>
          <w:b/>
          <w:color w:val="009051"/>
          <w:szCs w:val="22"/>
        </w:rPr>
      </w:pPr>
    </w:p>
    <w:p w14:paraId="47F00C30" w14:textId="77777777" w:rsidR="00611EB0" w:rsidRDefault="00611EB0">
      <w:pPr>
        <w:spacing w:line="240" w:lineRule="auto"/>
        <w:rPr>
          <w:rFonts w:eastAsiaTheme="majorEastAsia" w:cstheme="minorHAnsi"/>
          <w:b/>
          <w:color w:val="009051"/>
          <w:szCs w:val="22"/>
        </w:rPr>
      </w:pPr>
    </w:p>
    <w:p w14:paraId="5F1061BC" w14:textId="77777777" w:rsidR="00611EB0" w:rsidRDefault="00611EB0">
      <w:pPr>
        <w:spacing w:line="240" w:lineRule="auto"/>
        <w:rPr>
          <w:rFonts w:eastAsiaTheme="majorEastAsia" w:cstheme="minorHAnsi"/>
          <w:b/>
          <w:color w:val="009051"/>
          <w:szCs w:val="22"/>
        </w:rPr>
      </w:pPr>
    </w:p>
    <w:p w14:paraId="1282410A" w14:textId="77777777" w:rsidR="00611EB0" w:rsidRPr="00901EBC" w:rsidRDefault="00611EB0">
      <w:pPr>
        <w:spacing w:line="240" w:lineRule="auto"/>
        <w:rPr>
          <w:rFonts w:eastAsiaTheme="majorEastAsia" w:cstheme="minorHAnsi"/>
          <w:b/>
          <w:color w:val="009051"/>
          <w:szCs w:val="22"/>
        </w:rPr>
      </w:pPr>
    </w:p>
    <w:p w14:paraId="2A05EB02" w14:textId="77777777" w:rsidR="000F787A" w:rsidRDefault="000F787A">
      <w:pPr>
        <w:spacing w:line="240" w:lineRule="auto"/>
        <w:rPr>
          <w:rFonts w:eastAsiaTheme="majorEastAsia" w:cstheme="minorHAnsi"/>
          <w:b/>
          <w:color w:val="009051"/>
          <w:sz w:val="28"/>
          <w:szCs w:val="28"/>
        </w:rPr>
      </w:pPr>
      <w:r>
        <w:br w:type="page"/>
      </w:r>
    </w:p>
    <w:p w14:paraId="4015856B" w14:textId="77777777" w:rsidR="006535DA" w:rsidRPr="00F97773" w:rsidRDefault="006535DA" w:rsidP="006535DA">
      <w:pPr>
        <w:pStyle w:val="Heading1"/>
        <w:numPr>
          <w:ilvl w:val="0"/>
          <w:numId w:val="0"/>
        </w:numPr>
      </w:pPr>
      <w:bookmarkStart w:id="134" w:name="_Toc12031795"/>
      <w:r w:rsidRPr="00F97773">
        <w:lastRenderedPageBreak/>
        <w:t>Acknowledgements</w:t>
      </w:r>
      <w:bookmarkEnd w:id="33"/>
      <w:bookmarkEnd w:id="134"/>
    </w:p>
    <w:p w14:paraId="14AC1D9C" w14:textId="77777777" w:rsidR="006535DA" w:rsidRPr="00145EED" w:rsidRDefault="006535DA" w:rsidP="00145EED"/>
    <w:p w14:paraId="29F8A4F1" w14:textId="77777777" w:rsidR="00145EED" w:rsidRPr="00145EED" w:rsidRDefault="00145EED" w:rsidP="00145EED">
      <w:r w:rsidRPr="00145EED">
        <w:t>We acknowledge the following individuals who contributed in the drafting of this document and are part of the guideline development group:</w:t>
      </w:r>
    </w:p>
    <w:p w14:paraId="42DC7F07" w14:textId="77777777" w:rsidR="00145EED" w:rsidRDefault="00145EED" w:rsidP="00E03017">
      <w:pPr>
        <w:pStyle w:val="ListParagraph"/>
        <w:numPr>
          <w:ilvl w:val="0"/>
          <w:numId w:val="79"/>
        </w:numPr>
      </w:pPr>
      <w:r w:rsidRPr="00145EED">
        <w:t xml:space="preserve">Dr </w:t>
      </w:r>
      <w:proofErr w:type="spellStart"/>
      <w:r w:rsidRPr="00145EED">
        <w:t>Zozo</w:t>
      </w:r>
      <w:proofErr w:type="spellEnd"/>
      <w:r w:rsidRPr="00145EED">
        <w:t xml:space="preserve"> Nene - Reproductive Medicine Sub-Specialist (University of Pretoria &amp; Steve Biko Academic Hospital)</w:t>
      </w:r>
    </w:p>
    <w:p w14:paraId="20020257" w14:textId="77777777" w:rsidR="00145EED" w:rsidRDefault="00145EED" w:rsidP="00E03017">
      <w:pPr>
        <w:pStyle w:val="ListParagraph"/>
        <w:numPr>
          <w:ilvl w:val="0"/>
          <w:numId w:val="79"/>
        </w:numPr>
      </w:pPr>
      <w:r w:rsidRPr="00145EED">
        <w:t>Dr Jack Biko</w:t>
      </w:r>
      <w:r>
        <w:t xml:space="preserve"> </w:t>
      </w:r>
      <w:r w:rsidRPr="00145EED">
        <w:t>- Reproductive Medicine Sub-Specialist (University of Pretoria &amp; Steve Biko Academic Hospital)</w:t>
      </w:r>
    </w:p>
    <w:p w14:paraId="0820926F" w14:textId="77777777" w:rsidR="00145EED" w:rsidRDefault="00145EED" w:rsidP="00E03017">
      <w:pPr>
        <w:pStyle w:val="ListParagraph"/>
        <w:numPr>
          <w:ilvl w:val="0"/>
          <w:numId w:val="79"/>
        </w:numPr>
      </w:pPr>
      <w:r w:rsidRPr="00145EED">
        <w:t xml:space="preserve">Dr </w:t>
      </w:r>
      <w:proofErr w:type="spellStart"/>
      <w:r w:rsidRPr="00145EED">
        <w:t>Marienus</w:t>
      </w:r>
      <w:proofErr w:type="spellEnd"/>
      <w:r w:rsidRPr="00145EED">
        <w:t xml:space="preserve"> </w:t>
      </w:r>
      <w:proofErr w:type="spellStart"/>
      <w:r w:rsidRPr="00145EED">
        <w:t>Trouw</w:t>
      </w:r>
      <w:proofErr w:type="spellEnd"/>
      <w:r w:rsidRPr="00145EED">
        <w:t xml:space="preserve"> - Reproductive Medicine Sub-Specialist (University of Pretoria &amp; Steve Biko Academic Hospital)</w:t>
      </w:r>
    </w:p>
    <w:p w14:paraId="649E6318" w14:textId="77777777" w:rsidR="00145EED" w:rsidRDefault="00145EED" w:rsidP="00E03017">
      <w:pPr>
        <w:pStyle w:val="ListParagraph"/>
        <w:numPr>
          <w:ilvl w:val="0"/>
          <w:numId w:val="79"/>
        </w:numPr>
      </w:pPr>
      <w:r w:rsidRPr="00145EED">
        <w:t>Dr Malika Patel - Reproductive Medicine Sub-Specialist (University of Cape Town &amp; Groote Schuur Hospital)</w:t>
      </w:r>
    </w:p>
    <w:p w14:paraId="2B4C8775" w14:textId="77777777" w:rsidR="00145EED" w:rsidRDefault="00145EED" w:rsidP="00E03017">
      <w:pPr>
        <w:pStyle w:val="ListParagraph"/>
        <w:numPr>
          <w:ilvl w:val="0"/>
          <w:numId w:val="79"/>
        </w:numPr>
      </w:pPr>
      <w:r w:rsidRPr="00145EED">
        <w:t xml:space="preserve">Prof Carin </w:t>
      </w:r>
      <w:proofErr w:type="spellStart"/>
      <w:r w:rsidRPr="00145EED">
        <w:t>Huyser</w:t>
      </w:r>
      <w:proofErr w:type="spellEnd"/>
      <w:r w:rsidRPr="00145EED">
        <w:t xml:space="preserve"> </w:t>
      </w:r>
      <w:r>
        <w:t xml:space="preserve">- </w:t>
      </w:r>
      <w:r w:rsidRPr="00145EED">
        <w:t>Embryologist (University of Pretoria &amp; Steve Biko Academic Hospital)</w:t>
      </w:r>
    </w:p>
    <w:p w14:paraId="31F55105" w14:textId="77777777" w:rsidR="00145EED" w:rsidRDefault="00145EED" w:rsidP="00E03017">
      <w:pPr>
        <w:pStyle w:val="ListParagraph"/>
        <w:numPr>
          <w:ilvl w:val="0"/>
          <w:numId w:val="79"/>
        </w:numPr>
      </w:pPr>
      <w:r w:rsidRPr="00145EED">
        <w:t>Mr Gerhard Boshoff - Embryologist (University of Pretoria &amp; Steve Biko Academic Hospital)</w:t>
      </w:r>
    </w:p>
    <w:p w14:paraId="2B320B87" w14:textId="77777777" w:rsidR="00C73DF5" w:rsidRDefault="00C73DF5" w:rsidP="00145EED"/>
    <w:p w14:paraId="39F1044C" w14:textId="77777777" w:rsidR="00C73DF5" w:rsidRDefault="00C73DF5" w:rsidP="00C73DF5">
      <w:r w:rsidRPr="00145EED">
        <w:t xml:space="preserve">In </w:t>
      </w:r>
      <w:r w:rsidR="00AA5391" w:rsidRPr="00145EED">
        <w:t>addition,</w:t>
      </w:r>
      <w:r w:rsidRPr="00145EED">
        <w:t xml:space="preserve"> we would like to acknowledge the following individuals, societies</w:t>
      </w:r>
      <w:r>
        <w:t>,</w:t>
      </w:r>
      <w:r w:rsidRPr="00145EED">
        <w:t xml:space="preserve"> and institutions: SASREG for their input</w:t>
      </w:r>
      <w:r>
        <w:t>;</w:t>
      </w:r>
      <w:r w:rsidRPr="00145EED">
        <w:t xml:space="preserve"> Mr M Bakker for the visual representations in the ART Laboratory procedures section; Mrs. L Boyd for editing and referencing; Ms Natasha Davies for input on the chapter on safe conception for people living with HIV. The Reproductive &amp; Endocrine Unit, Department of Obstetrics &amp; Gynaecology, University of Pretoria, Steve Biko Academic Hospital and the South African HIV Clinicians Society contributed extensively to the development of this guideline</w:t>
      </w:r>
      <w:r>
        <w:t>.</w:t>
      </w:r>
    </w:p>
    <w:p w14:paraId="6E3EB1AC" w14:textId="77777777" w:rsidR="000F787A" w:rsidRPr="00145EED" w:rsidRDefault="000F787A" w:rsidP="00145EED">
      <w:r w:rsidRPr="00145EED">
        <w:br w:type="page"/>
      </w:r>
    </w:p>
    <w:p w14:paraId="7632FA0F" w14:textId="77777777" w:rsidR="002722D2" w:rsidRPr="00F97773" w:rsidRDefault="002722D2" w:rsidP="002722D2">
      <w:pPr>
        <w:pStyle w:val="Heading1"/>
        <w:numPr>
          <w:ilvl w:val="0"/>
          <w:numId w:val="0"/>
        </w:numPr>
      </w:pPr>
      <w:bookmarkStart w:id="135" w:name="_Toc12031796"/>
      <w:r w:rsidRPr="00F97773">
        <w:lastRenderedPageBreak/>
        <w:t>References</w:t>
      </w:r>
      <w:bookmarkEnd w:id="135"/>
    </w:p>
    <w:p w14:paraId="1CB004EB" w14:textId="77777777" w:rsidR="00B27FD6" w:rsidRPr="00F97773" w:rsidRDefault="002722D2" w:rsidP="00CC64A3">
      <w:pPr>
        <w:spacing w:after="120" w:line="240" w:lineRule="auto"/>
      </w:pPr>
      <w:r w:rsidRPr="00F97773">
        <w:fldChar w:fldCharType="begin"/>
      </w:r>
      <w:r w:rsidRPr="00F97773">
        <w:instrText xml:space="preserve"> ADDIN EN.SECTION.REFLIST </w:instrText>
      </w:r>
      <w:r w:rsidRPr="00F97773">
        <w:fldChar w:fldCharType="end"/>
      </w:r>
    </w:p>
    <w:p w14:paraId="27B95B67" w14:textId="77777777" w:rsidR="00483147" w:rsidRPr="00483147" w:rsidRDefault="00B27FD6" w:rsidP="0050074A">
      <w:pPr>
        <w:pStyle w:val="EndNoteBibliography"/>
        <w:spacing w:after="120"/>
        <w:ind w:left="720" w:hanging="720"/>
        <w:rPr>
          <w:noProof/>
        </w:rPr>
      </w:pPr>
      <w:r w:rsidRPr="00F97773">
        <w:rPr>
          <w:lang w:val="en-GB"/>
        </w:rPr>
        <w:fldChar w:fldCharType="begin"/>
      </w:r>
      <w:r w:rsidRPr="00F97773">
        <w:rPr>
          <w:lang w:val="en-GB"/>
        </w:rPr>
        <w:instrText xml:space="preserve"> ADDIN EN.REFLIST </w:instrText>
      </w:r>
      <w:r w:rsidRPr="00F97773">
        <w:rPr>
          <w:lang w:val="en-GB"/>
        </w:rPr>
        <w:fldChar w:fldCharType="separate"/>
      </w:r>
      <w:r w:rsidR="00483147" w:rsidRPr="00483147">
        <w:rPr>
          <w:noProof/>
        </w:rPr>
        <w:t>1.</w:t>
      </w:r>
      <w:r w:rsidR="00483147" w:rsidRPr="00483147">
        <w:rPr>
          <w:noProof/>
        </w:rPr>
        <w:tab/>
        <w:t xml:space="preserve">Zegers-Hochschild, F., G.D. Adamson, S. Dyer, C. Racowsky, J. de Mouzon, R. Sokol, et al., </w:t>
      </w:r>
      <w:r w:rsidR="00483147" w:rsidRPr="00483147">
        <w:rPr>
          <w:i/>
          <w:noProof/>
        </w:rPr>
        <w:t>The International Glossary on Infertility and Fertility Care, 2017.</w:t>
      </w:r>
      <w:r w:rsidR="00483147" w:rsidRPr="00483147">
        <w:rPr>
          <w:noProof/>
        </w:rPr>
        <w:t xml:space="preserve"> Fertil Steril, 2017. </w:t>
      </w:r>
      <w:r w:rsidR="00483147" w:rsidRPr="00483147">
        <w:rPr>
          <w:b/>
          <w:noProof/>
        </w:rPr>
        <w:t>108</w:t>
      </w:r>
      <w:r w:rsidR="00483147" w:rsidRPr="00483147">
        <w:rPr>
          <w:noProof/>
        </w:rPr>
        <w:t>(3): p. 393-406.</w:t>
      </w:r>
    </w:p>
    <w:p w14:paraId="0CF44275" w14:textId="77777777" w:rsidR="00483147" w:rsidRPr="00483147" w:rsidRDefault="00483147" w:rsidP="0050074A">
      <w:pPr>
        <w:pStyle w:val="EndNoteBibliography"/>
        <w:spacing w:after="120"/>
        <w:ind w:left="720" w:hanging="720"/>
        <w:rPr>
          <w:noProof/>
        </w:rPr>
      </w:pPr>
      <w:r w:rsidRPr="00483147">
        <w:rPr>
          <w:noProof/>
        </w:rPr>
        <w:t>2.</w:t>
      </w:r>
      <w:r w:rsidRPr="00483147">
        <w:rPr>
          <w:noProof/>
        </w:rPr>
        <w:tab/>
        <w:t xml:space="preserve">Mascarenhas, M.N., S.R. Flaxman, T. Boerma, S. Vanderpoel, and G.A. Stevens, </w:t>
      </w:r>
      <w:r w:rsidRPr="00483147">
        <w:rPr>
          <w:i/>
          <w:noProof/>
        </w:rPr>
        <w:t>National, Regional, and Global Trends in Infertility Prevalence Since 1990: A Systematic Analysis of 277 Health Surveys.</w:t>
      </w:r>
      <w:r w:rsidRPr="00483147">
        <w:rPr>
          <w:noProof/>
        </w:rPr>
        <w:t xml:space="preserve"> PLOS Medicine, 2012. </w:t>
      </w:r>
      <w:r w:rsidRPr="00483147">
        <w:rPr>
          <w:b/>
          <w:noProof/>
        </w:rPr>
        <w:t>9</w:t>
      </w:r>
      <w:r w:rsidRPr="00483147">
        <w:rPr>
          <w:noProof/>
        </w:rPr>
        <w:t>(12): p. e1001356.</w:t>
      </w:r>
    </w:p>
    <w:p w14:paraId="11A63349" w14:textId="77777777" w:rsidR="00483147" w:rsidRPr="00483147" w:rsidRDefault="00483147" w:rsidP="0050074A">
      <w:pPr>
        <w:pStyle w:val="EndNoteBibliography"/>
        <w:spacing w:after="120"/>
        <w:ind w:left="720" w:hanging="720"/>
        <w:rPr>
          <w:noProof/>
        </w:rPr>
      </w:pPr>
      <w:r w:rsidRPr="00483147">
        <w:rPr>
          <w:noProof/>
        </w:rPr>
        <w:t>3.</w:t>
      </w:r>
      <w:r w:rsidRPr="00483147">
        <w:rPr>
          <w:noProof/>
        </w:rPr>
        <w:tab/>
      </w:r>
      <w:r w:rsidRPr="00483147">
        <w:rPr>
          <w:i/>
          <w:noProof/>
        </w:rPr>
        <w:t>United Nations General Assembly Session 61 Resolution106. Convention on the Rights of Persons with DisabilitiesA/RES/61/106</w:t>
      </w:r>
      <w:r w:rsidRPr="00483147">
        <w:rPr>
          <w:noProof/>
        </w:rPr>
        <w:t>. 2006.</w:t>
      </w:r>
    </w:p>
    <w:p w14:paraId="300A3483" w14:textId="77777777" w:rsidR="00483147" w:rsidRPr="00483147" w:rsidRDefault="00483147" w:rsidP="0050074A">
      <w:pPr>
        <w:pStyle w:val="EndNoteBibliography"/>
        <w:spacing w:after="120"/>
        <w:ind w:left="720" w:hanging="720"/>
        <w:rPr>
          <w:noProof/>
        </w:rPr>
      </w:pPr>
      <w:r w:rsidRPr="00483147">
        <w:rPr>
          <w:noProof/>
        </w:rPr>
        <w:t>4.</w:t>
      </w:r>
      <w:r w:rsidRPr="00483147">
        <w:rPr>
          <w:noProof/>
        </w:rPr>
        <w:tab/>
        <w:t xml:space="preserve">World Health Organization. </w:t>
      </w:r>
      <w:r w:rsidRPr="00483147">
        <w:rPr>
          <w:i/>
          <w:noProof/>
        </w:rPr>
        <w:t>World report on disability</w:t>
      </w:r>
      <w:r w:rsidRPr="00483147">
        <w:rPr>
          <w:noProof/>
        </w:rPr>
        <w:t xml:space="preserve">. Available from: </w:t>
      </w:r>
      <w:hyperlink r:id="rId44" w:history="1">
        <w:r w:rsidRPr="00483147">
          <w:rPr>
            <w:rStyle w:val="Hyperlink"/>
            <w:noProof/>
          </w:rPr>
          <w:t>https://www.who.int/disabilities/world_report/2011/report/en/</w:t>
        </w:r>
      </w:hyperlink>
      <w:r w:rsidRPr="00483147">
        <w:rPr>
          <w:noProof/>
        </w:rPr>
        <w:t>.</w:t>
      </w:r>
    </w:p>
    <w:p w14:paraId="128D59E3" w14:textId="77777777" w:rsidR="00483147" w:rsidRPr="00483147" w:rsidRDefault="00483147" w:rsidP="0050074A">
      <w:pPr>
        <w:pStyle w:val="EndNoteBibliography"/>
        <w:spacing w:after="120"/>
        <w:ind w:left="720" w:hanging="720"/>
        <w:rPr>
          <w:noProof/>
        </w:rPr>
      </w:pPr>
      <w:r w:rsidRPr="00483147">
        <w:rPr>
          <w:noProof/>
        </w:rPr>
        <w:t>5.</w:t>
      </w:r>
      <w:r w:rsidRPr="00483147">
        <w:rPr>
          <w:noProof/>
        </w:rPr>
        <w:tab/>
        <w:t xml:space="preserve">Steptoe, P.C. and R.G. Edwards, </w:t>
      </w:r>
      <w:r w:rsidRPr="00483147">
        <w:rPr>
          <w:i/>
          <w:noProof/>
        </w:rPr>
        <w:t>Reimplantation of a human embryo with subsequent tubal pregnancy.</w:t>
      </w:r>
      <w:r w:rsidRPr="00483147">
        <w:rPr>
          <w:noProof/>
        </w:rPr>
        <w:t xml:space="preserve"> Lancet, 1976. </w:t>
      </w:r>
      <w:r w:rsidRPr="00483147">
        <w:rPr>
          <w:b/>
          <w:noProof/>
        </w:rPr>
        <w:t>1</w:t>
      </w:r>
      <w:r w:rsidRPr="00483147">
        <w:rPr>
          <w:noProof/>
        </w:rPr>
        <w:t>(7965): p. 880-2.</w:t>
      </w:r>
    </w:p>
    <w:p w14:paraId="53BE1A34" w14:textId="77777777" w:rsidR="00483147" w:rsidRPr="00483147" w:rsidRDefault="00483147" w:rsidP="0050074A">
      <w:pPr>
        <w:pStyle w:val="EndNoteBibliography"/>
        <w:spacing w:after="120"/>
        <w:ind w:left="720" w:hanging="720"/>
        <w:rPr>
          <w:noProof/>
        </w:rPr>
      </w:pPr>
      <w:r w:rsidRPr="00483147">
        <w:rPr>
          <w:noProof/>
        </w:rPr>
        <w:t>6.</w:t>
      </w:r>
      <w:r w:rsidRPr="00483147">
        <w:rPr>
          <w:noProof/>
        </w:rPr>
        <w:tab/>
        <w:t xml:space="preserve">Steptoe, P.C. and R.G. Edwards, </w:t>
      </w:r>
      <w:r w:rsidRPr="00483147">
        <w:rPr>
          <w:i/>
          <w:noProof/>
        </w:rPr>
        <w:t>Birth after the reimplantation of a human embryo.</w:t>
      </w:r>
      <w:r w:rsidRPr="00483147">
        <w:rPr>
          <w:noProof/>
        </w:rPr>
        <w:t xml:space="preserve"> Lancet, 1978. </w:t>
      </w:r>
      <w:r w:rsidRPr="00483147">
        <w:rPr>
          <w:b/>
          <w:noProof/>
        </w:rPr>
        <w:t>2</w:t>
      </w:r>
      <w:r w:rsidRPr="00483147">
        <w:rPr>
          <w:noProof/>
        </w:rPr>
        <w:t>(8085): p. 366.</w:t>
      </w:r>
    </w:p>
    <w:p w14:paraId="3F001455" w14:textId="77777777" w:rsidR="00483147" w:rsidRPr="00483147" w:rsidRDefault="00483147" w:rsidP="0050074A">
      <w:pPr>
        <w:pStyle w:val="EndNoteBibliography"/>
        <w:spacing w:after="120"/>
        <w:ind w:left="720" w:hanging="720"/>
        <w:rPr>
          <w:noProof/>
        </w:rPr>
      </w:pPr>
      <w:r w:rsidRPr="00483147">
        <w:rPr>
          <w:noProof/>
        </w:rPr>
        <w:t>7.</w:t>
      </w:r>
      <w:r w:rsidRPr="00483147">
        <w:rPr>
          <w:noProof/>
        </w:rPr>
        <w:tab/>
        <w:t xml:space="preserve">World Health Organization, </w:t>
      </w:r>
      <w:r w:rsidRPr="00483147">
        <w:rPr>
          <w:i/>
          <w:noProof/>
        </w:rPr>
        <w:t>Preconception care: Maximizing the gains for maternal and child health. Policy Brief</w:t>
      </w:r>
      <w:r w:rsidRPr="00483147">
        <w:rPr>
          <w:noProof/>
        </w:rPr>
        <w:t>. 2013.</w:t>
      </w:r>
    </w:p>
    <w:p w14:paraId="0118D9BF" w14:textId="77777777" w:rsidR="00483147" w:rsidRPr="00483147" w:rsidRDefault="00483147" w:rsidP="0050074A">
      <w:pPr>
        <w:pStyle w:val="EndNoteBibliography"/>
        <w:spacing w:after="120"/>
        <w:ind w:left="720" w:hanging="720"/>
        <w:rPr>
          <w:noProof/>
        </w:rPr>
      </w:pPr>
      <w:r w:rsidRPr="00483147">
        <w:rPr>
          <w:noProof/>
        </w:rPr>
        <w:t>8.</w:t>
      </w:r>
      <w:r w:rsidRPr="00483147">
        <w:rPr>
          <w:noProof/>
        </w:rPr>
        <w:tab/>
        <w:t xml:space="preserve">World Health Organization. </w:t>
      </w:r>
      <w:r w:rsidRPr="00483147">
        <w:rPr>
          <w:i/>
          <w:noProof/>
        </w:rPr>
        <w:t>Periconceptional folic acid supplementation to prevent neural tube defects</w:t>
      </w:r>
      <w:r w:rsidRPr="00483147">
        <w:rPr>
          <w:noProof/>
        </w:rPr>
        <w:t xml:space="preserve">. Available from: </w:t>
      </w:r>
      <w:hyperlink r:id="rId45" w:history="1">
        <w:r w:rsidRPr="00483147">
          <w:rPr>
            <w:rStyle w:val="Hyperlink"/>
            <w:noProof/>
          </w:rPr>
          <w:t>https://www.who.int/elena/titles/folate_periconceptional/en/</w:t>
        </w:r>
      </w:hyperlink>
      <w:r w:rsidRPr="00483147">
        <w:rPr>
          <w:noProof/>
        </w:rPr>
        <w:t>.</w:t>
      </w:r>
    </w:p>
    <w:p w14:paraId="31663833" w14:textId="77777777" w:rsidR="00483147" w:rsidRPr="00483147" w:rsidRDefault="00483147" w:rsidP="0050074A">
      <w:pPr>
        <w:pStyle w:val="EndNoteBibliography"/>
        <w:spacing w:after="120"/>
        <w:ind w:left="720" w:hanging="720"/>
        <w:rPr>
          <w:noProof/>
        </w:rPr>
      </w:pPr>
      <w:r w:rsidRPr="00483147">
        <w:rPr>
          <w:noProof/>
        </w:rPr>
        <w:t>9.</w:t>
      </w:r>
      <w:r w:rsidRPr="00483147">
        <w:rPr>
          <w:noProof/>
        </w:rPr>
        <w:tab/>
        <w:t xml:space="preserve">Pfeifer, S., S. Butts, G. Fossum, C. Gracia, A. La Barbera, J. Mersereau, et al., </w:t>
      </w:r>
      <w:r w:rsidRPr="00483147">
        <w:rPr>
          <w:i/>
          <w:noProof/>
        </w:rPr>
        <w:t>Optimizing natural fertility: a&amp;#xa0;committee opinion.</w:t>
      </w:r>
      <w:r w:rsidRPr="00483147">
        <w:rPr>
          <w:noProof/>
        </w:rPr>
        <w:t xml:space="preserve"> Fertility and Sterility, 2017. </w:t>
      </w:r>
      <w:r w:rsidRPr="00483147">
        <w:rPr>
          <w:b/>
          <w:noProof/>
        </w:rPr>
        <w:t>107</w:t>
      </w:r>
      <w:r w:rsidRPr="00483147">
        <w:rPr>
          <w:noProof/>
        </w:rPr>
        <w:t>(1): p. 52-58.</w:t>
      </w:r>
    </w:p>
    <w:p w14:paraId="3986BEC4" w14:textId="77777777" w:rsidR="00483147" w:rsidRPr="00483147" w:rsidRDefault="00483147" w:rsidP="0050074A">
      <w:pPr>
        <w:pStyle w:val="EndNoteBibliography"/>
        <w:spacing w:after="120"/>
        <w:ind w:left="720" w:hanging="720"/>
        <w:rPr>
          <w:noProof/>
        </w:rPr>
      </w:pPr>
      <w:r w:rsidRPr="00483147">
        <w:rPr>
          <w:noProof/>
        </w:rPr>
        <w:t>10.</w:t>
      </w:r>
      <w:r w:rsidRPr="00483147">
        <w:rPr>
          <w:noProof/>
        </w:rPr>
        <w:tab/>
      </w:r>
      <w:r w:rsidRPr="00483147">
        <w:rPr>
          <w:i/>
          <w:noProof/>
        </w:rPr>
        <w:t>Diagnostic evaluation of the infertile female: a committee opinion.</w:t>
      </w:r>
      <w:r w:rsidRPr="00483147">
        <w:rPr>
          <w:noProof/>
        </w:rPr>
        <w:t xml:space="preserve"> Fertil Steril, 2012. </w:t>
      </w:r>
      <w:r w:rsidRPr="00483147">
        <w:rPr>
          <w:b/>
          <w:noProof/>
        </w:rPr>
        <w:t>98</w:t>
      </w:r>
      <w:r w:rsidRPr="00483147">
        <w:rPr>
          <w:noProof/>
        </w:rPr>
        <w:t>(2): p. 302-7.</w:t>
      </w:r>
    </w:p>
    <w:p w14:paraId="01513A10" w14:textId="77777777" w:rsidR="00483147" w:rsidRPr="00483147" w:rsidRDefault="00483147" w:rsidP="0050074A">
      <w:pPr>
        <w:pStyle w:val="EndNoteBibliography"/>
        <w:spacing w:after="120"/>
        <w:ind w:left="720" w:hanging="720"/>
        <w:rPr>
          <w:noProof/>
        </w:rPr>
      </w:pPr>
      <w:r w:rsidRPr="00483147">
        <w:rPr>
          <w:noProof/>
        </w:rPr>
        <w:t>11.</w:t>
      </w:r>
      <w:r w:rsidRPr="00483147">
        <w:rPr>
          <w:noProof/>
        </w:rPr>
        <w:tab/>
      </w:r>
      <w:r w:rsidRPr="00483147">
        <w:rPr>
          <w:i/>
          <w:noProof/>
        </w:rPr>
        <w:t>Committee opinion no. 618: Ovarian reserve testing.</w:t>
      </w:r>
      <w:r w:rsidRPr="00483147">
        <w:rPr>
          <w:noProof/>
        </w:rPr>
        <w:t xml:space="preserve"> Obstet Gynecol, 2015. </w:t>
      </w:r>
      <w:r w:rsidRPr="00483147">
        <w:rPr>
          <w:b/>
          <w:noProof/>
        </w:rPr>
        <w:t>125</w:t>
      </w:r>
      <w:r w:rsidRPr="00483147">
        <w:rPr>
          <w:noProof/>
        </w:rPr>
        <w:t>(1): p. 268-73.</w:t>
      </w:r>
    </w:p>
    <w:p w14:paraId="242D334F" w14:textId="77777777" w:rsidR="00483147" w:rsidRPr="00483147" w:rsidRDefault="00483147" w:rsidP="0050074A">
      <w:pPr>
        <w:pStyle w:val="EndNoteBibliography"/>
        <w:spacing w:after="120"/>
        <w:ind w:left="720" w:hanging="720"/>
        <w:rPr>
          <w:noProof/>
        </w:rPr>
      </w:pPr>
      <w:r w:rsidRPr="00483147">
        <w:rPr>
          <w:noProof/>
        </w:rPr>
        <w:t>12.</w:t>
      </w:r>
      <w:r w:rsidRPr="00483147">
        <w:rPr>
          <w:noProof/>
        </w:rPr>
        <w:tab/>
        <w:t xml:space="preserve">van Rooij, I.A., F.J. Broekmans, E.R. te Velde, B.C. Fauser, L.F. Bancsi, F.H. de Jong, et al., </w:t>
      </w:r>
      <w:r w:rsidRPr="00483147">
        <w:rPr>
          <w:i/>
          <w:noProof/>
        </w:rPr>
        <w:t>Serum anti-Mullerian hormone levels: a novel measure of ovarian reserve.</w:t>
      </w:r>
      <w:r w:rsidRPr="00483147">
        <w:rPr>
          <w:noProof/>
        </w:rPr>
        <w:t xml:space="preserve"> Hum Reprod, 2002. </w:t>
      </w:r>
      <w:r w:rsidRPr="00483147">
        <w:rPr>
          <w:b/>
          <w:noProof/>
        </w:rPr>
        <w:t>17</w:t>
      </w:r>
      <w:r w:rsidRPr="00483147">
        <w:rPr>
          <w:noProof/>
        </w:rPr>
        <w:t>(12): p. 3065-71.</w:t>
      </w:r>
    </w:p>
    <w:p w14:paraId="751619B7" w14:textId="77777777" w:rsidR="00483147" w:rsidRPr="00483147" w:rsidRDefault="00483147" w:rsidP="0050074A">
      <w:pPr>
        <w:pStyle w:val="EndNoteBibliography"/>
        <w:spacing w:after="120"/>
        <w:ind w:left="720" w:hanging="720"/>
        <w:rPr>
          <w:noProof/>
        </w:rPr>
      </w:pPr>
      <w:r w:rsidRPr="00483147">
        <w:rPr>
          <w:noProof/>
        </w:rPr>
        <w:t>13.</w:t>
      </w:r>
      <w:r w:rsidRPr="00483147">
        <w:rPr>
          <w:noProof/>
        </w:rPr>
        <w:tab/>
        <w:t xml:space="preserve">National Department of Health, </w:t>
      </w:r>
      <w:r w:rsidRPr="00483147">
        <w:rPr>
          <w:i/>
          <w:noProof/>
        </w:rPr>
        <w:t>National Guideline for Cervical Cancer Control and Management</w:t>
      </w:r>
      <w:r w:rsidRPr="00483147">
        <w:rPr>
          <w:noProof/>
        </w:rPr>
        <w:t>. 2019.</w:t>
      </w:r>
    </w:p>
    <w:p w14:paraId="6BE579C7" w14:textId="77777777" w:rsidR="00483147" w:rsidRPr="00483147" w:rsidRDefault="00483147" w:rsidP="0050074A">
      <w:pPr>
        <w:pStyle w:val="EndNoteBibliography"/>
        <w:spacing w:after="120"/>
        <w:ind w:left="720" w:hanging="720"/>
        <w:rPr>
          <w:noProof/>
        </w:rPr>
      </w:pPr>
      <w:r w:rsidRPr="00483147">
        <w:rPr>
          <w:noProof/>
        </w:rPr>
        <w:t>14.</w:t>
      </w:r>
      <w:r w:rsidRPr="00483147">
        <w:rPr>
          <w:noProof/>
        </w:rPr>
        <w:tab/>
        <w:t xml:space="preserve">World Health Organization, </w:t>
      </w:r>
      <w:r w:rsidRPr="00483147">
        <w:rPr>
          <w:i/>
          <w:noProof/>
        </w:rPr>
        <w:t>WHO laboratory manual for the examination and processing of human semen, Fifth edition</w:t>
      </w:r>
      <w:r w:rsidRPr="00483147">
        <w:rPr>
          <w:noProof/>
        </w:rPr>
        <w:t>.</w:t>
      </w:r>
    </w:p>
    <w:p w14:paraId="5D7DA5ED" w14:textId="77777777" w:rsidR="00483147" w:rsidRPr="00483147" w:rsidRDefault="00483147" w:rsidP="0050074A">
      <w:pPr>
        <w:pStyle w:val="EndNoteBibliography"/>
        <w:spacing w:after="120"/>
        <w:ind w:left="720" w:hanging="720"/>
        <w:rPr>
          <w:noProof/>
        </w:rPr>
      </w:pPr>
      <w:r w:rsidRPr="00483147">
        <w:rPr>
          <w:noProof/>
        </w:rPr>
        <w:t>15.</w:t>
      </w:r>
      <w:r w:rsidRPr="00483147">
        <w:rPr>
          <w:noProof/>
        </w:rPr>
        <w:tab/>
        <w:t xml:space="preserve">Jarow, J.P., I.D. Sharlip, A.M. Belker, L.I. Lipshultz, M. Sigman, A.J. Thomas, et al., </w:t>
      </w:r>
      <w:r w:rsidRPr="00483147">
        <w:rPr>
          <w:i/>
          <w:noProof/>
        </w:rPr>
        <w:t>Best practice policies for male infertility.</w:t>
      </w:r>
      <w:r w:rsidRPr="00483147">
        <w:rPr>
          <w:noProof/>
        </w:rPr>
        <w:t xml:space="preserve"> J Urol, 2002. </w:t>
      </w:r>
      <w:r w:rsidRPr="00483147">
        <w:rPr>
          <w:b/>
          <w:noProof/>
        </w:rPr>
        <w:t>167</w:t>
      </w:r>
      <w:r w:rsidRPr="00483147">
        <w:rPr>
          <w:noProof/>
        </w:rPr>
        <w:t>(5): p. 2138-44.</w:t>
      </w:r>
    </w:p>
    <w:p w14:paraId="38535ED3" w14:textId="77777777" w:rsidR="00483147" w:rsidRPr="00483147" w:rsidRDefault="00483147" w:rsidP="0050074A">
      <w:pPr>
        <w:pStyle w:val="EndNoteBibliography"/>
        <w:spacing w:after="120"/>
        <w:ind w:left="720" w:hanging="720"/>
        <w:rPr>
          <w:noProof/>
        </w:rPr>
      </w:pPr>
      <w:r w:rsidRPr="00483147">
        <w:rPr>
          <w:noProof/>
        </w:rPr>
        <w:t>16.</w:t>
      </w:r>
      <w:r w:rsidRPr="00483147">
        <w:rPr>
          <w:noProof/>
        </w:rPr>
        <w:tab/>
        <w:t xml:space="preserve">South Africa National Department of Health, </w:t>
      </w:r>
      <w:r w:rsidRPr="00483147">
        <w:rPr>
          <w:i/>
          <w:noProof/>
        </w:rPr>
        <w:t>Comprehensive STI clinical management guidelines</w:t>
      </w:r>
      <w:r w:rsidRPr="00483147">
        <w:rPr>
          <w:noProof/>
        </w:rPr>
        <w:t>. 2019.</w:t>
      </w:r>
    </w:p>
    <w:p w14:paraId="71698371" w14:textId="77777777" w:rsidR="00483147" w:rsidRPr="00483147" w:rsidRDefault="00483147" w:rsidP="0050074A">
      <w:pPr>
        <w:pStyle w:val="EndNoteBibliography"/>
        <w:spacing w:after="120"/>
        <w:ind w:left="720" w:hanging="720"/>
        <w:rPr>
          <w:noProof/>
        </w:rPr>
      </w:pPr>
      <w:r w:rsidRPr="00483147">
        <w:rPr>
          <w:noProof/>
        </w:rPr>
        <w:t>17.</w:t>
      </w:r>
      <w:r w:rsidRPr="00483147">
        <w:rPr>
          <w:noProof/>
        </w:rPr>
        <w:tab/>
        <w:t xml:space="preserve">Pylyp, L.Y., L.O. Spinenko, N.V. Verhoglyad, and V.D. Zukin, </w:t>
      </w:r>
      <w:r w:rsidRPr="00483147">
        <w:rPr>
          <w:i/>
          <w:noProof/>
        </w:rPr>
        <w:t>Chromosomal abnormalities in patients with oligozoospermia and non-obstructive azoospermia.</w:t>
      </w:r>
      <w:r w:rsidRPr="00483147">
        <w:rPr>
          <w:noProof/>
        </w:rPr>
        <w:t xml:space="preserve"> Journal of assisted reproduction and genetics, 2013. </w:t>
      </w:r>
      <w:r w:rsidRPr="00483147">
        <w:rPr>
          <w:b/>
          <w:noProof/>
        </w:rPr>
        <w:t>30</w:t>
      </w:r>
      <w:r w:rsidRPr="00483147">
        <w:rPr>
          <w:noProof/>
        </w:rPr>
        <w:t>(5): p. 729-732.</w:t>
      </w:r>
    </w:p>
    <w:p w14:paraId="77E46821" w14:textId="77777777" w:rsidR="00483147" w:rsidRPr="00483147" w:rsidRDefault="00483147" w:rsidP="0050074A">
      <w:pPr>
        <w:pStyle w:val="EndNoteBibliography"/>
        <w:spacing w:after="120"/>
        <w:ind w:left="720" w:hanging="720"/>
        <w:rPr>
          <w:noProof/>
        </w:rPr>
      </w:pPr>
      <w:r w:rsidRPr="00483147">
        <w:rPr>
          <w:noProof/>
        </w:rPr>
        <w:lastRenderedPageBreak/>
        <w:t>18.</w:t>
      </w:r>
      <w:r w:rsidRPr="00483147">
        <w:rPr>
          <w:noProof/>
        </w:rPr>
        <w:tab/>
        <w:t xml:space="preserve">European Society of Human Reproduction and Embryology, </w:t>
      </w:r>
      <w:r w:rsidRPr="00483147">
        <w:rPr>
          <w:i/>
          <w:noProof/>
        </w:rPr>
        <w:t>Routine psychosocial care in infertility and medically assisted reproduction – A guide for fertility staff</w:t>
      </w:r>
      <w:r w:rsidRPr="00483147">
        <w:rPr>
          <w:noProof/>
        </w:rPr>
        <w:t>. 2015, ESHRE.</w:t>
      </w:r>
    </w:p>
    <w:p w14:paraId="107BB15A" w14:textId="77777777" w:rsidR="00483147" w:rsidRPr="00483147" w:rsidRDefault="00483147" w:rsidP="0050074A">
      <w:pPr>
        <w:pStyle w:val="EndNoteBibliography"/>
        <w:spacing w:after="120"/>
        <w:ind w:left="720" w:hanging="720"/>
        <w:rPr>
          <w:noProof/>
        </w:rPr>
      </w:pPr>
      <w:r w:rsidRPr="00483147">
        <w:rPr>
          <w:noProof/>
        </w:rPr>
        <w:t>19.</w:t>
      </w:r>
      <w:r w:rsidRPr="00483147">
        <w:rPr>
          <w:noProof/>
        </w:rPr>
        <w:tab/>
        <w:t xml:space="preserve">World Health Organization, </w:t>
      </w:r>
      <w:r w:rsidRPr="00483147">
        <w:rPr>
          <w:i/>
          <w:noProof/>
        </w:rPr>
        <w:t>WHO Technical Report Series. Recent Advances in Medically Assisted Conception, Number 820</w:t>
      </w:r>
      <w:r w:rsidRPr="00483147">
        <w:rPr>
          <w:noProof/>
        </w:rPr>
        <w:t>. 1992.</w:t>
      </w:r>
    </w:p>
    <w:p w14:paraId="744F8ACE" w14:textId="77777777" w:rsidR="00483147" w:rsidRPr="00483147" w:rsidRDefault="00483147" w:rsidP="0050074A">
      <w:pPr>
        <w:pStyle w:val="EndNoteBibliography"/>
        <w:spacing w:after="120"/>
        <w:ind w:left="720" w:hanging="720"/>
        <w:rPr>
          <w:noProof/>
        </w:rPr>
      </w:pPr>
      <w:r w:rsidRPr="00483147">
        <w:rPr>
          <w:noProof/>
        </w:rPr>
        <w:t>20.</w:t>
      </w:r>
      <w:r w:rsidRPr="00483147">
        <w:rPr>
          <w:noProof/>
        </w:rPr>
        <w:tab/>
        <w:t xml:space="preserve">Habbema, J.D., M.J. Eijkemans, H. Leridon, and E.R. te Velde, </w:t>
      </w:r>
      <w:r w:rsidRPr="00483147">
        <w:rPr>
          <w:i/>
          <w:noProof/>
        </w:rPr>
        <w:t>Realizing a desired family size: when should couples start?</w:t>
      </w:r>
      <w:r w:rsidRPr="00483147">
        <w:rPr>
          <w:noProof/>
        </w:rPr>
        <w:t xml:space="preserve"> Hum Reprod, 2015. </w:t>
      </w:r>
      <w:r w:rsidRPr="00483147">
        <w:rPr>
          <w:b/>
          <w:noProof/>
        </w:rPr>
        <w:t>30</w:t>
      </w:r>
      <w:r w:rsidRPr="00483147">
        <w:rPr>
          <w:noProof/>
        </w:rPr>
        <w:t>(9): p. 2215-21.</w:t>
      </w:r>
    </w:p>
    <w:p w14:paraId="2A8CFB1F" w14:textId="77777777" w:rsidR="00483147" w:rsidRPr="00483147" w:rsidRDefault="00483147" w:rsidP="0050074A">
      <w:pPr>
        <w:pStyle w:val="EndNoteBibliography"/>
        <w:spacing w:after="120"/>
        <w:ind w:left="720" w:hanging="720"/>
        <w:rPr>
          <w:noProof/>
        </w:rPr>
      </w:pPr>
      <w:r w:rsidRPr="00483147">
        <w:rPr>
          <w:noProof/>
        </w:rPr>
        <w:t>21.</w:t>
      </w:r>
      <w:r w:rsidRPr="00483147">
        <w:rPr>
          <w:noProof/>
        </w:rPr>
        <w:tab/>
        <w:t xml:space="preserve">Broekmans, F.J., M.R. Soules, and B.C. Fauser, </w:t>
      </w:r>
      <w:r w:rsidRPr="00483147">
        <w:rPr>
          <w:i/>
          <w:noProof/>
        </w:rPr>
        <w:t>Ovarian aging: mechanisms and clinical consequences.</w:t>
      </w:r>
      <w:r w:rsidRPr="00483147">
        <w:rPr>
          <w:noProof/>
        </w:rPr>
        <w:t xml:space="preserve"> Endocr Rev, 2009. </w:t>
      </w:r>
      <w:r w:rsidRPr="00483147">
        <w:rPr>
          <w:b/>
          <w:noProof/>
        </w:rPr>
        <w:t>30</w:t>
      </w:r>
      <w:r w:rsidRPr="00483147">
        <w:rPr>
          <w:noProof/>
        </w:rPr>
        <w:t>(5): p. 465-93.</w:t>
      </w:r>
    </w:p>
    <w:p w14:paraId="7D8A9885" w14:textId="77777777" w:rsidR="00483147" w:rsidRPr="00483147" w:rsidRDefault="00483147" w:rsidP="0050074A">
      <w:pPr>
        <w:pStyle w:val="EndNoteBibliography"/>
        <w:spacing w:after="120"/>
        <w:ind w:left="720" w:hanging="720"/>
        <w:rPr>
          <w:noProof/>
        </w:rPr>
      </w:pPr>
      <w:r w:rsidRPr="00483147">
        <w:rPr>
          <w:noProof/>
        </w:rPr>
        <w:t>22.</w:t>
      </w:r>
      <w:r w:rsidRPr="00483147">
        <w:rPr>
          <w:noProof/>
        </w:rPr>
        <w:tab/>
        <w:t xml:space="preserve">Wolman, I., </w:t>
      </w:r>
      <w:r w:rsidRPr="00483147">
        <w:rPr>
          <w:i/>
          <w:noProof/>
        </w:rPr>
        <w:t xml:space="preserve">Berek and Novak’s Gynecology 15th Edition: Lippincott Williams and Wilkins, 2012, 1560 pp, Hardcover, Rs. 2659 on </w:t>
      </w:r>
      <w:hyperlink r:id="rId46" w:history="1">
        <w:r w:rsidRPr="00483147">
          <w:rPr>
            <w:rStyle w:val="Hyperlink"/>
            <w:i/>
            <w:noProof/>
          </w:rPr>
          <w:t>www.flipkart.com</w:t>
        </w:r>
      </w:hyperlink>
      <w:r w:rsidRPr="00483147">
        <w:rPr>
          <w:i/>
          <w:noProof/>
        </w:rPr>
        <w:t>, ISBN-139788184736106, ISBN-10818473610X.</w:t>
      </w:r>
      <w:r w:rsidRPr="00483147">
        <w:rPr>
          <w:noProof/>
        </w:rPr>
        <w:t xml:space="preserve"> Journal of Obstetrics and Gynaecology of India, 2014. </w:t>
      </w:r>
      <w:r w:rsidRPr="00483147">
        <w:rPr>
          <w:b/>
          <w:noProof/>
        </w:rPr>
        <w:t>64</w:t>
      </w:r>
      <w:r w:rsidRPr="00483147">
        <w:rPr>
          <w:noProof/>
        </w:rPr>
        <w:t>(2): p. 150-151.</w:t>
      </w:r>
    </w:p>
    <w:p w14:paraId="490A125D" w14:textId="77777777" w:rsidR="00483147" w:rsidRPr="00483147" w:rsidRDefault="00483147" w:rsidP="0050074A">
      <w:pPr>
        <w:pStyle w:val="EndNoteBibliography"/>
        <w:spacing w:after="120"/>
        <w:ind w:left="720" w:hanging="720"/>
        <w:rPr>
          <w:noProof/>
        </w:rPr>
      </w:pPr>
      <w:r w:rsidRPr="00483147">
        <w:rPr>
          <w:noProof/>
        </w:rPr>
        <w:t>23.</w:t>
      </w:r>
      <w:r w:rsidRPr="00483147">
        <w:rPr>
          <w:noProof/>
        </w:rPr>
        <w:tab/>
        <w:t xml:space="preserve">Dhont, M., </w:t>
      </w:r>
      <w:r w:rsidRPr="00483147">
        <w:rPr>
          <w:i/>
          <w:noProof/>
        </w:rPr>
        <w:t>WHO-classification of anovulation: background, evidence and problems.</w:t>
      </w:r>
      <w:r w:rsidRPr="00483147">
        <w:rPr>
          <w:noProof/>
        </w:rPr>
        <w:t xml:space="preserve"> International Congress Series, 2005. </w:t>
      </w:r>
      <w:r w:rsidRPr="00483147">
        <w:rPr>
          <w:b/>
          <w:noProof/>
        </w:rPr>
        <w:t>1279</w:t>
      </w:r>
      <w:r w:rsidRPr="00483147">
        <w:rPr>
          <w:noProof/>
        </w:rPr>
        <w:t>: p. 3-9.</w:t>
      </w:r>
    </w:p>
    <w:p w14:paraId="226F50EE" w14:textId="77777777" w:rsidR="00483147" w:rsidRPr="00483147" w:rsidRDefault="00483147" w:rsidP="0050074A">
      <w:pPr>
        <w:pStyle w:val="EndNoteBibliography"/>
        <w:spacing w:after="120"/>
        <w:ind w:left="720" w:hanging="720"/>
        <w:rPr>
          <w:noProof/>
        </w:rPr>
      </w:pPr>
      <w:r w:rsidRPr="00483147">
        <w:rPr>
          <w:noProof/>
        </w:rPr>
        <w:t>24.</w:t>
      </w:r>
      <w:r w:rsidRPr="00483147">
        <w:rPr>
          <w:noProof/>
        </w:rPr>
        <w:tab/>
        <w:t xml:space="preserve">Sharma, S., S. Mittal, and P. Aggarwal, </w:t>
      </w:r>
      <w:r w:rsidRPr="00483147">
        <w:rPr>
          <w:i/>
          <w:noProof/>
        </w:rPr>
        <w:t>Management of infertility in low resource countries.</w:t>
      </w:r>
      <w:r w:rsidRPr="00483147">
        <w:rPr>
          <w:noProof/>
        </w:rPr>
        <w:t xml:space="preserve"> Bjog, 2009. </w:t>
      </w:r>
      <w:r w:rsidRPr="00483147">
        <w:rPr>
          <w:b/>
          <w:noProof/>
        </w:rPr>
        <w:t>116 Suppl 1</w:t>
      </w:r>
      <w:r w:rsidRPr="00483147">
        <w:rPr>
          <w:noProof/>
        </w:rPr>
        <w:t>: p. 77-83.</w:t>
      </w:r>
    </w:p>
    <w:p w14:paraId="23807774" w14:textId="77777777" w:rsidR="00483147" w:rsidRPr="00483147" w:rsidRDefault="00483147" w:rsidP="0050074A">
      <w:pPr>
        <w:pStyle w:val="EndNoteBibliography"/>
        <w:spacing w:after="120"/>
        <w:ind w:left="720" w:hanging="720"/>
        <w:rPr>
          <w:noProof/>
        </w:rPr>
      </w:pPr>
      <w:r w:rsidRPr="00483147">
        <w:rPr>
          <w:noProof/>
        </w:rPr>
        <w:t>25.</w:t>
      </w:r>
      <w:r w:rsidRPr="00483147">
        <w:rPr>
          <w:noProof/>
        </w:rPr>
        <w:tab/>
        <w:t xml:space="preserve">Norman, R.J., M. Noakes, R. Wu, M.J. Davies, L. Moran, and J.X. Wang, </w:t>
      </w:r>
      <w:r w:rsidRPr="00483147">
        <w:rPr>
          <w:i/>
          <w:noProof/>
        </w:rPr>
        <w:t>Improving reproductive performance in overweight/obese women with effective weight management.</w:t>
      </w:r>
      <w:r w:rsidRPr="00483147">
        <w:rPr>
          <w:noProof/>
        </w:rPr>
        <w:t xml:space="preserve"> Hum Reprod Update, 2004. </w:t>
      </w:r>
      <w:r w:rsidRPr="00483147">
        <w:rPr>
          <w:b/>
          <w:noProof/>
        </w:rPr>
        <w:t>10</w:t>
      </w:r>
      <w:r w:rsidRPr="00483147">
        <w:rPr>
          <w:noProof/>
        </w:rPr>
        <w:t>(3): p. 267-80.</w:t>
      </w:r>
    </w:p>
    <w:p w14:paraId="12737170" w14:textId="77777777" w:rsidR="00483147" w:rsidRPr="00483147" w:rsidRDefault="00483147" w:rsidP="0050074A">
      <w:pPr>
        <w:pStyle w:val="EndNoteBibliography"/>
        <w:spacing w:after="120"/>
        <w:ind w:left="720" w:hanging="720"/>
        <w:rPr>
          <w:noProof/>
        </w:rPr>
      </w:pPr>
      <w:r w:rsidRPr="00483147">
        <w:rPr>
          <w:noProof/>
        </w:rPr>
        <w:t>26.</w:t>
      </w:r>
      <w:r w:rsidRPr="00483147">
        <w:rPr>
          <w:noProof/>
        </w:rPr>
        <w:tab/>
        <w:t xml:space="preserve">Chigumadzi, P.T., J. Moodley, and J. Bagratee, </w:t>
      </w:r>
      <w:r w:rsidRPr="00483147">
        <w:rPr>
          <w:i/>
          <w:noProof/>
        </w:rPr>
        <w:t>Infertility profile at King Edward VIII Hospital, Durban, South Africa.</w:t>
      </w:r>
      <w:r w:rsidRPr="00483147">
        <w:rPr>
          <w:noProof/>
        </w:rPr>
        <w:t xml:space="preserve"> Trop Doct, 1998. </w:t>
      </w:r>
      <w:r w:rsidRPr="00483147">
        <w:rPr>
          <w:b/>
          <w:noProof/>
        </w:rPr>
        <w:t>28</w:t>
      </w:r>
      <w:r w:rsidRPr="00483147">
        <w:rPr>
          <w:noProof/>
        </w:rPr>
        <w:t>(3): p. 168-72.</w:t>
      </w:r>
    </w:p>
    <w:p w14:paraId="71D3966C" w14:textId="77777777" w:rsidR="00483147" w:rsidRPr="00483147" w:rsidRDefault="00483147" w:rsidP="0050074A">
      <w:pPr>
        <w:pStyle w:val="EndNoteBibliography"/>
        <w:spacing w:after="120"/>
        <w:ind w:left="720" w:hanging="720"/>
        <w:rPr>
          <w:noProof/>
        </w:rPr>
      </w:pPr>
      <w:r w:rsidRPr="00483147">
        <w:rPr>
          <w:noProof/>
        </w:rPr>
        <w:t>27.</w:t>
      </w:r>
      <w:r w:rsidRPr="00483147">
        <w:rPr>
          <w:noProof/>
        </w:rPr>
        <w:tab/>
        <w:t xml:space="preserve">Wiswedel, K. and D.A. Allen, </w:t>
      </w:r>
      <w:r w:rsidRPr="00483147">
        <w:rPr>
          <w:i/>
          <w:noProof/>
        </w:rPr>
        <w:t>Infertility factors at the Groote Schuur Hospital Fertility Clinic.</w:t>
      </w:r>
      <w:r w:rsidRPr="00483147">
        <w:rPr>
          <w:noProof/>
        </w:rPr>
        <w:t xml:space="preserve"> S Afr Med J, 1989. </w:t>
      </w:r>
      <w:r w:rsidRPr="00483147">
        <w:rPr>
          <w:b/>
          <w:noProof/>
        </w:rPr>
        <w:t>76</w:t>
      </w:r>
      <w:r w:rsidRPr="00483147">
        <w:rPr>
          <w:noProof/>
        </w:rPr>
        <w:t>(2): p. 65-6.</w:t>
      </w:r>
    </w:p>
    <w:p w14:paraId="5D3EAB0A" w14:textId="77777777" w:rsidR="00483147" w:rsidRPr="00483147" w:rsidRDefault="00483147" w:rsidP="0050074A">
      <w:pPr>
        <w:pStyle w:val="EndNoteBibliography"/>
        <w:spacing w:after="120"/>
        <w:ind w:left="720" w:hanging="720"/>
        <w:rPr>
          <w:noProof/>
        </w:rPr>
      </w:pPr>
      <w:r w:rsidRPr="00483147">
        <w:rPr>
          <w:noProof/>
        </w:rPr>
        <w:t>28.</w:t>
      </w:r>
      <w:r w:rsidRPr="00483147">
        <w:rPr>
          <w:noProof/>
        </w:rPr>
        <w:tab/>
        <w:t xml:space="preserve">Wamsteker, K., M.H. Emanuel, and J.H. de Kruif, </w:t>
      </w:r>
      <w:r w:rsidRPr="00483147">
        <w:rPr>
          <w:i/>
          <w:noProof/>
        </w:rPr>
        <w:t>Transcervical hysteroscopic resection of submucous fibroids for abnormal uterine bleeding: results regarding the degree of intramural extension.</w:t>
      </w:r>
      <w:r w:rsidRPr="00483147">
        <w:rPr>
          <w:noProof/>
        </w:rPr>
        <w:t xml:space="preserve"> Obstet Gynecol, 1993. </w:t>
      </w:r>
      <w:r w:rsidRPr="00483147">
        <w:rPr>
          <w:b/>
          <w:noProof/>
        </w:rPr>
        <w:t>82</w:t>
      </w:r>
      <w:r w:rsidRPr="00483147">
        <w:rPr>
          <w:noProof/>
        </w:rPr>
        <w:t>(5): p. 736-40.</w:t>
      </w:r>
    </w:p>
    <w:p w14:paraId="48347793" w14:textId="77777777" w:rsidR="00483147" w:rsidRPr="00483147" w:rsidRDefault="00483147" w:rsidP="0050074A">
      <w:pPr>
        <w:pStyle w:val="EndNoteBibliography"/>
        <w:spacing w:after="120"/>
        <w:ind w:left="720" w:hanging="720"/>
        <w:rPr>
          <w:noProof/>
        </w:rPr>
      </w:pPr>
      <w:r w:rsidRPr="00483147">
        <w:rPr>
          <w:noProof/>
        </w:rPr>
        <w:t>29.</w:t>
      </w:r>
      <w:r w:rsidRPr="00483147">
        <w:rPr>
          <w:noProof/>
        </w:rPr>
        <w:tab/>
        <w:t xml:space="preserve">Lasmar, R.B., Z. Xinmei, P.D. Indman, R.K. Celeste, and A. Di Spiezio Sardo, </w:t>
      </w:r>
      <w:r w:rsidRPr="00483147">
        <w:rPr>
          <w:i/>
          <w:noProof/>
        </w:rPr>
        <w:t>Feasibility of a new system of classification of submucous myomas: a multicenter study.</w:t>
      </w:r>
      <w:r w:rsidRPr="00483147">
        <w:rPr>
          <w:noProof/>
        </w:rPr>
        <w:t xml:space="preserve"> Fertil Steril, 2011. </w:t>
      </w:r>
      <w:r w:rsidRPr="00483147">
        <w:rPr>
          <w:b/>
          <w:noProof/>
        </w:rPr>
        <w:t>95</w:t>
      </w:r>
      <w:r w:rsidRPr="00483147">
        <w:rPr>
          <w:noProof/>
        </w:rPr>
        <w:t>(6): p. 2073-7.</w:t>
      </w:r>
    </w:p>
    <w:p w14:paraId="1FDC0D2F" w14:textId="77777777" w:rsidR="00483147" w:rsidRPr="00483147" w:rsidRDefault="00483147" w:rsidP="0050074A">
      <w:pPr>
        <w:pStyle w:val="EndNoteBibliography"/>
        <w:spacing w:after="120"/>
        <w:ind w:left="720" w:hanging="720"/>
        <w:rPr>
          <w:noProof/>
        </w:rPr>
      </w:pPr>
      <w:r w:rsidRPr="00483147">
        <w:rPr>
          <w:noProof/>
        </w:rPr>
        <w:t>30.</w:t>
      </w:r>
      <w:r w:rsidRPr="00483147">
        <w:rPr>
          <w:noProof/>
        </w:rPr>
        <w:tab/>
        <w:t xml:space="preserve">Holub, Z., M. Mara, D. Kuzel, A. Jabor, J. Maskova, and J. Eim, </w:t>
      </w:r>
      <w:r w:rsidRPr="00483147">
        <w:rPr>
          <w:i/>
          <w:noProof/>
        </w:rPr>
        <w:t>Pregnancy outcomes after uterine artery occlusion: prospective multicentric study.</w:t>
      </w:r>
      <w:r w:rsidRPr="00483147">
        <w:rPr>
          <w:noProof/>
        </w:rPr>
        <w:t xml:space="preserve"> Fertil Steril, 2008. </w:t>
      </w:r>
      <w:r w:rsidRPr="00483147">
        <w:rPr>
          <w:b/>
          <w:noProof/>
        </w:rPr>
        <w:t>90</w:t>
      </w:r>
      <w:r w:rsidRPr="00483147">
        <w:rPr>
          <w:noProof/>
        </w:rPr>
        <w:t>(5): p. 1886-91.</w:t>
      </w:r>
    </w:p>
    <w:p w14:paraId="57F28230" w14:textId="77777777" w:rsidR="00483147" w:rsidRPr="00483147" w:rsidRDefault="00483147" w:rsidP="0050074A">
      <w:pPr>
        <w:pStyle w:val="EndNoteBibliography"/>
        <w:spacing w:after="120"/>
        <w:ind w:left="720" w:hanging="720"/>
        <w:rPr>
          <w:noProof/>
        </w:rPr>
      </w:pPr>
      <w:r w:rsidRPr="00483147">
        <w:rPr>
          <w:noProof/>
        </w:rPr>
        <w:t>31.</w:t>
      </w:r>
      <w:r w:rsidRPr="00483147">
        <w:rPr>
          <w:noProof/>
        </w:rPr>
        <w:tab/>
        <w:t xml:space="preserve">Huyser, C., </w:t>
      </w:r>
      <w:r w:rsidRPr="00483147">
        <w:rPr>
          <w:i/>
          <w:noProof/>
        </w:rPr>
        <w:t>Semen collection and sample reception. In: Rizk, B., Montag, S. eds. Standard Operational Procedures in Reproductive Medicine: Laboratory and Clinical Practice. Oxfordshire, UK: CRC Press. p 14-16.</w:t>
      </w:r>
      <w:r w:rsidRPr="00483147">
        <w:rPr>
          <w:noProof/>
        </w:rPr>
        <w:t xml:space="preserve"> 2017.</w:t>
      </w:r>
    </w:p>
    <w:p w14:paraId="0D795B89" w14:textId="77777777" w:rsidR="00483147" w:rsidRPr="00483147" w:rsidRDefault="00483147" w:rsidP="0050074A">
      <w:pPr>
        <w:pStyle w:val="EndNoteBibliography"/>
        <w:spacing w:after="120"/>
        <w:ind w:left="720" w:hanging="720"/>
        <w:rPr>
          <w:noProof/>
        </w:rPr>
      </w:pPr>
      <w:r w:rsidRPr="00483147">
        <w:rPr>
          <w:noProof/>
        </w:rPr>
        <w:t>32.</w:t>
      </w:r>
      <w:r w:rsidRPr="00483147">
        <w:rPr>
          <w:noProof/>
        </w:rPr>
        <w:tab/>
        <w:t xml:space="preserve">Nguyen, R.H., A.J. Wilcox, R. Skjaerven, and D.D. Baird, </w:t>
      </w:r>
      <w:r w:rsidRPr="00483147">
        <w:rPr>
          <w:i/>
          <w:noProof/>
        </w:rPr>
        <w:t>Men's body mass index and infertility.</w:t>
      </w:r>
      <w:r w:rsidRPr="00483147">
        <w:rPr>
          <w:noProof/>
        </w:rPr>
        <w:t xml:space="preserve"> Hum Reprod, 2007. </w:t>
      </w:r>
      <w:r w:rsidRPr="00483147">
        <w:rPr>
          <w:b/>
          <w:noProof/>
        </w:rPr>
        <w:t>22</w:t>
      </w:r>
      <w:r w:rsidRPr="00483147">
        <w:rPr>
          <w:noProof/>
        </w:rPr>
        <w:t>(9): p. 2488-93.</w:t>
      </w:r>
    </w:p>
    <w:p w14:paraId="03B9400F" w14:textId="77777777" w:rsidR="00483147" w:rsidRPr="00483147" w:rsidRDefault="00483147" w:rsidP="0050074A">
      <w:pPr>
        <w:pStyle w:val="EndNoteBibliography"/>
        <w:spacing w:after="120"/>
        <w:ind w:left="720" w:hanging="720"/>
        <w:rPr>
          <w:noProof/>
        </w:rPr>
      </w:pPr>
      <w:r w:rsidRPr="00483147">
        <w:rPr>
          <w:noProof/>
        </w:rPr>
        <w:t>33.</w:t>
      </w:r>
      <w:r w:rsidRPr="00483147">
        <w:rPr>
          <w:noProof/>
        </w:rPr>
        <w:tab/>
      </w:r>
      <w:r w:rsidRPr="00483147">
        <w:rPr>
          <w:i/>
          <w:noProof/>
        </w:rPr>
        <w:t>Report on varicocele and infertility: a committee opinion.</w:t>
      </w:r>
      <w:r w:rsidRPr="00483147">
        <w:rPr>
          <w:noProof/>
        </w:rPr>
        <w:t xml:space="preserve"> Fertil Steril, 2014. </w:t>
      </w:r>
      <w:r w:rsidRPr="00483147">
        <w:rPr>
          <w:b/>
          <w:noProof/>
        </w:rPr>
        <w:t>102</w:t>
      </w:r>
      <w:r w:rsidRPr="00483147">
        <w:rPr>
          <w:noProof/>
        </w:rPr>
        <w:t>(6): p. 1556-60.</w:t>
      </w:r>
    </w:p>
    <w:p w14:paraId="74DB3625" w14:textId="77777777" w:rsidR="00483147" w:rsidRPr="00483147" w:rsidRDefault="00483147" w:rsidP="0050074A">
      <w:pPr>
        <w:pStyle w:val="EndNoteBibliography"/>
        <w:spacing w:after="120"/>
        <w:ind w:left="720" w:hanging="720"/>
        <w:rPr>
          <w:noProof/>
        </w:rPr>
      </w:pPr>
      <w:r w:rsidRPr="00483147">
        <w:rPr>
          <w:noProof/>
        </w:rPr>
        <w:t>34.</w:t>
      </w:r>
      <w:r w:rsidRPr="00483147">
        <w:rPr>
          <w:noProof/>
        </w:rPr>
        <w:tab/>
        <w:t xml:space="preserve">Pennings G, </w:t>
      </w:r>
      <w:r w:rsidRPr="00483147">
        <w:rPr>
          <w:i/>
          <w:noProof/>
        </w:rPr>
        <w:t>The physician as an accessory in the parental project of HIV positive people.</w:t>
      </w:r>
      <w:r w:rsidRPr="00483147">
        <w:rPr>
          <w:noProof/>
        </w:rPr>
        <w:t xml:space="preserve"> Med Ethics. </w:t>
      </w:r>
      <w:r w:rsidRPr="00483147">
        <w:rPr>
          <w:b/>
          <w:noProof/>
        </w:rPr>
        <w:t>2003</w:t>
      </w:r>
      <w:r w:rsidRPr="00483147">
        <w:rPr>
          <w:noProof/>
        </w:rPr>
        <w:t>(321-324).</w:t>
      </w:r>
    </w:p>
    <w:p w14:paraId="18B91A36" w14:textId="77777777" w:rsidR="00483147" w:rsidRPr="00483147" w:rsidRDefault="00483147" w:rsidP="0050074A">
      <w:pPr>
        <w:pStyle w:val="EndNoteBibliography"/>
        <w:spacing w:after="120"/>
        <w:ind w:left="720" w:hanging="720"/>
        <w:rPr>
          <w:noProof/>
        </w:rPr>
      </w:pPr>
      <w:r w:rsidRPr="00483147">
        <w:rPr>
          <w:noProof/>
        </w:rPr>
        <w:t>35.</w:t>
      </w:r>
      <w:r w:rsidRPr="00483147">
        <w:rPr>
          <w:noProof/>
        </w:rPr>
        <w:tab/>
      </w:r>
      <w:r w:rsidRPr="00483147">
        <w:rPr>
          <w:i/>
          <w:noProof/>
        </w:rPr>
        <w:t>Human immunodeficiency virus and infertility treatment.</w:t>
      </w:r>
      <w:r w:rsidRPr="00483147">
        <w:rPr>
          <w:noProof/>
        </w:rPr>
        <w:t xml:space="preserve"> Fertil Steril, 2010. </w:t>
      </w:r>
      <w:r w:rsidRPr="00483147">
        <w:rPr>
          <w:b/>
          <w:noProof/>
        </w:rPr>
        <w:t>94</w:t>
      </w:r>
      <w:r w:rsidRPr="00483147">
        <w:rPr>
          <w:noProof/>
        </w:rPr>
        <w:t>(1): p. 11-5.</w:t>
      </w:r>
    </w:p>
    <w:p w14:paraId="102F4B55" w14:textId="77777777" w:rsidR="00483147" w:rsidRPr="00483147" w:rsidRDefault="00483147" w:rsidP="0050074A">
      <w:pPr>
        <w:pStyle w:val="EndNoteBibliography"/>
        <w:spacing w:after="120"/>
        <w:ind w:left="720" w:hanging="720"/>
        <w:rPr>
          <w:noProof/>
        </w:rPr>
      </w:pPr>
      <w:r w:rsidRPr="00483147">
        <w:rPr>
          <w:noProof/>
        </w:rPr>
        <w:lastRenderedPageBreak/>
        <w:t>36.</w:t>
      </w:r>
      <w:r w:rsidRPr="00483147">
        <w:rPr>
          <w:noProof/>
        </w:rPr>
        <w:tab/>
        <w:t xml:space="preserve">Chirgwin, K.D., J. Feldman, O. Muneyyirci-Delale, S. Landesman, and H. Minkoff, </w:t>
      </w:r>
      <w:r w:rsidRPr="00483147">
        <w:rPr>
          <w:i/>
          <w:noProof/>
        </w:rPr>
        <w:t>Menstrual function in human immunodeficiency virus-infected women without acquired immunodeficiency syndrome.</w:t>
      </w:r>
      <w:r w:rsidRPr="00483147">
        <w:rPr>
          <w:noProof/>
        </w:rPr>
        <w:t xml:space="preserve"> J Acquir Immune Defic Syndr Hum Retrovirol, 1996. </w:t>
      </w:r>
      <w:r w:rsidRPr="00483147">
        <w:rPr>
          <w:b/>
          <w:noProof/>
        </w:rPr>
        <w:t>12</w:t>
      </w:r>
      <w:r w:rsidRPr="00483147">
        <w:rPr>
          <w:noProof/>
        </w:rPr>
        <w:t>(5): p. 489-94.</w:t>
      </w:r>
    </w:p>
    <w:p w14:paraId="0169BAD3" w14:textId="77777777" w:rsidR="00483147" w:rsidRPr="00483147" w:rsidRDefault="00483147" w:rsidP="0050074A">
      <w:pPr>
        <w:pStyle w:val="EndNoteBibliography"/>
        <w:spacing w:after="120"/>
        <w:ind w:left="720" w:hanging="720"/>
        <w:rPr>
          <w:noProof/>
        </w:rPr>
      </w:pPr>
      <w:r w:rsidRPr="00483147">
        <w:rPr>
          <w:noProof/>
        </w:rPr>
        <w:t>37.</w:t>
      </w:r>
      <w:r w:rsidRPr="00483147">
        <w:rPr>
          <w:noProof/>
        </w:rPr>
        <w:tab/>
        <w:t xml:space="preserve">Coll, O., S. Fiore, M. Floridia, C. Giaquinto, I. Grosch-Worner, M. Guiliano, et al., </w:t>
      </w:r>
      <w:r w:rsidRPr="00483147">
        <w:rPr>
          <w:i/>
          <w:noProof/>
        </w:rPr>
        <w:t>Pregnancy and HIV infection: A european consensus on management.</w:t>
      </w:r>
      <w:r w:rsidRPr="00483147">
        <w:rPr>
          <w:noProof/>
        </w:rPr>
        <w:t xml:space="preserve"> Aids, 2002. </w:t>
      </w:r>
      <w:r w:rsidRPr="00483147">
        <w:rPr>
          <w:b/>
          <w:noProof/>
        </w:rPr>
        <w:t>16 Suppl 2</w:t>
      </w:r>
      <w:r w:rsidRPr="00483147">
        <w:rPr>
          <w:noProof/>
        </w:rPr>
        <w:t>: p. S1-18.</w:t>
      </w:r>
    </w:p>
    <w:p w14:paraId="5030D3F1" w14:textId="77777777" w:rsidR="00483147" w:rsidRPr="00483147" w:rsidRDefault="00483147" w:rsidP="0050074A">
      <w:pPr>
        <w:pStyle w:val="EndNoteBibliography"/>
        <w:spacing w:after="120"/>
        <w:ind w:left="720" w:hanging="720"/>
        <w:rPr>
          <w:noProof/>
        </w:rPr>
      </w:pPr>
      <w:r w:rsidRPr="00483147">
        <w:rPr>
          <w:noProof/>
        </w:rPr>
        <w:t>38.</w:t>
      </w:r>
      <w:r w:rsidRPr="00483147">
        <w:rPr>
          <w:noProof/>
        </w:rPr>
        <w:tab/>
        <w:t xml:space="preserve">Nicopoullos, J.D., P.A. Almeida, J.W. Ramsay, and C. Gilling-Smith, </w:t>
      </w:r>
      <w:r w:rsidRPr="00483147">
        <w:rPr>
          <w:i/>
          <w:noProof/>
        </w:rPr>
        <w:t>The effect of human immunodeficiency virus on sperm parameters and the outcome of intrauterine insemination following sperm washing.</w:t>
      </w:r>
      <w:r w:rsidRPr="00483147">
        <w:rPr>
          <w:noProof/>
        </w:rPr>
        <w:t xml:space="preserve"> Hum Reprod, 2004. </w:t>
      </w:r>
      <w:r w:rsidRPr="00483147">
        <w:rPr>
          <w:b/>
          <w:noProof/>
        </w:rPr>
        <w:t>19</w:t>
      </w:r>
      <w:r w:rsidRPr="00483147">
        <w:rPr>
          <w:noProof/>
        </w:rPr>
        <w:t>(10): p. 2289-97.</w:t>
      </w:r>
    </w:p>
    <w:p w14:paraId="7C3FB398" w14:textId="77777777" w:rsidR="00483147" w:rsidRPr="00483147" w:rsidRDefault="00483147" w:rsidP="0050074A">
      <w:pPr>
        <w:pStyle w:val="EndNoteBibliography"/>
        <w:spacing w:after="120"/>
        <w:ind w:left="720" w:hanging="720"/>
        <w:rPr>
          <w:noProof/>
        </w:rPr>
      </w:pPr>
      <w:r w:rsidRPr="00483147">
        <w:rPr>
          <w:noProof/>
        </w:rPr>
        <w:t>39.</w:t>
      </w:r>
      <w:r w:rsidRPr="00483147">
        <w:rPr>
          <w:noProof/>
        </w:rPr>
        <w:tab/>
        <w:t xml:space="preserve">Baeten, J.M., R. Heffron, L. Kidoguchi, N.R. Mugo, E. Katabira, E.A. Bukusi, et al., </w:t>
      </w:r>
      <w:r w:rsidRPr="00483147">
        <w:rPr>
          <w:i/>
          <w:noProof/>
        </w:rPr>
        <w:t>Integrated Delivery of Antiretroviral Treatment and Pre-exposure Prophylaxis to HIV-1–Serodiscordant Couples: A Prospective Implementation Study in Kenya and Uganda.</w:t>
      </w:r>
      <w:r w:rsidRPr="00483147">
        <w:rPr>
          <w:noProof/>
        </w:rPr>
        <w:t xml:space="preserve"> PLOS Medicine, 2016. </w:t>
      </w:r>
      <w:r w:rsidRPr="00483147">
        <w:rPr>
          <w:b/>
          <w:noProof/>
        </w:rPr>
        <w:t>13</w:t>
      </w:r>
      <w:r w:rsidRPr="00483147">
        <w:rPr>
          <w:noProof/>
        </w:rPr>
        <w:t>(8): p. e1002099.</w:t>
      </w:r>
    </w:p>
    <w:p w14:paraId="32D9BADE" w14:textId="77777777" w:rsidR="00483147" w:rsidRPr="00483147" w:rsidRDefault="00483147" w:rsidP="0050074A">
      <w:pPr>
        <w:pStyle w:val="EndNoteBibliography"/>
        <w:spacing w:after="120"/>
        <w:ind w:left="720" w:hanging="720"/>
        <w:rPr>
          <w:noProof/>
        </w:rPr>
      </w:pPr>
      <w:r w:rsidRPr="00483147">
        <w:rPr>
          <w:noProof/>
        </w:rPr>
        <w:t>40.</w:t>
      </w:r>
      <w:r w:rsidRPr="00483147">
        <w:rPr>
          <w:noProof/>
        </w:rPr>
        <w:tab/>
        <w:t xml:space="preserve">Frapsauce, C., S. Grabar, M. Leruez-Ville, O. Launay, P. Sogni, V. Gayet, et al., </w:t>
      </w:r>
      <w:r w:rsidRPr="00483147">
        <w:rPr>
          <w:i/>
          <w:noProof/>
        </w:rPr>
        <w:t>Impaired sperm motility in HIV-infected men: an unexpected adverse effect of efavirenz?</w:t>
      </w:r>
      <w:r w:rsidRPr="00483147">
        <w:rPr>
          <w:noProof/>
        </w:rPr>
        <w:t xml:space="preserve"> Hum Reprod, 2015. </w:t>
      </w:r>
      <w:r w:rsidRPr="00483147">
        <w:rPr>
          <w:b/>
          <w:noProof/>
        </w:rPr>
        <w:t>30</w:t>
      </w:r>
      <w:r w:rsidRPr="00483147">
        <w:rPr>
          <w:noProof/>
        </w:rPr>
        <w:t>(8): p. 1797-806.</w:t>
      </w:r>
    </w:p>
    <w:p w14:paraId="65E298CF" w14:textId="77777777" w:rsidR="00483147" w:rsidRPr="00483147" w:rsidRDefault="00483147" w:rsidP="0050074A">
      <w:pPr>
        <w:pStyle w:val="EndNoteBibliography"/>
        <w:spacing w:after="120"/>
        <w:ind w:left="720" w:hanging="720"/>
        <w:rPr>
          <w:noProof/>
        </w:rPr>
      </w:pPr>
      <w:r w:rsidRPr="00483147">
        <w:rPr>
          <w:noProof/>
        </w:rPr>
        <w:t>41.</w:t>
      </w:r>
      <w:r w:rsidRPr="00483147">
        <w:rPr>
          <w:noProof/>
        </w:rPr>
        <w:tab/>
        <w:t xml:space="preserve">Rodger, A.J., V. Cambiano, T. Bruun, P. Vernazza, S. Collins, J. van Lunzen, et al., </w:t>
      </w:r>
      <w:r w:rsidRPr="00483147">
        <w:rPr>
          <w:i/>
          <w:noProof/>
        </w:rPr>
        <w:t>Sexual Activity Without Condoms and Risk of HIV Transmission in Serodifferent Couples When the HIV-Positive Partner Is Using Suppressive Antiretroviral Therapy.</w:t>
      </w:r>
      <w:r w:rsidRPr="00483147">
        <w:rPr>
          <w:noProof/>
        </w:rPr>
        <w:t xml:space="preserve"> Jama, 2016. </w:t>
      </w:r>
      <w:r w:rsidRPr="00483147">
        <w:rPr>
          <w:b/>
          <w:noProof/>
        </w:rPr>
        <w:t>316</w:t>
      </w:r>
      <w:r w:rsidRPr="00483147">
        <w:rPr>
          <w:noProof/>
        </w:rPr>
        <w:t>(2): p. 171-81.</w:t>
      </w:r>
    </w:p>
    <w:p w14:paraId="410D25F3" w14:textId="77777777" w:rsidR="00483147" w:rsidRPr="00483147" w:rsidRDefault="00483147" w:rsidP="0050074A">
      <w:pPr>
        <w:pStyle w:val="EndNoteBibliography"/>
        <w:spacing w:after="120"/>
        <w:ind w:left="720" w:hanging="720"/>
        <w:rPr>
          <w:noProof/>
        </w:rPr>
      </w:pPr>
      <w:r w:rsidRPr="00483147">
        <w:rPr>
          <w:noProof/>
        </w:rPr>
        <w:t>42.</w:t>
      </w:r>
      <w:r w:rsidRPr="00483147">
        <w:rPr>
          <w:noProof/>
        </w:rPr>
        <w:tab/>
        <w:t xml:space="preserve">Gilling-Smith, C., M. Vourliotis, P. Almeida, R. Goulding, and J.D.M. Nicopoullos, </w:t>
      </w:r>
      <w:r w:rsidRPr="00483147">
        <w:rPr>
          <w:i/>
          <w:noProof/>
        </w:rPr>
        <w:t>A decade of sperm washing: clinical correlates of successful insemination outcome.</w:t>
      </w:r>
      <w:r w:rsidRPr="00483147">
        <w:rPr>
          <w:noProof/>
        </w:rPr>
        <w:t xml:space="preserve"> Human Reproduction, 2010. </w:t>
      </w:r>
      <w:r w:rsidRPr="00483147">
        <w:rPr>
          <w:b/>
          <w:noProof/>
        </w:rPr>
        <w:t>25</w:t>
      </w:r>
      <w:r w:rsidRPr="00483147">
        <w:rPr>
          <w:noProof/>
        </w:rPr>
        <w:t>(8): p. 1869-1876.</w:t>
      </w:r>
    </w:p>
    <w:p w14:paraId="3075B292" w14:textId="77777777" w:rsidR="00483147" w:rsidRPr="00483147" w:rsidRDefault="00483147" w:rsidP="0050074A">
      <w:pPr>
        <w:pStyle w:val="EndNoteBibliography"/>
        <w:spacing w:after="120"/>
        <w:ind w:left="720" w:hanging="720"/>
        <w:rPr>
          <w:noProof/>
        </w:rPr>
      </w:pPr>
      <w:r w:rsidRPr="00483147">
        <w:rPr>
          <w:noProof/>
        </w:rPr>
        <w:t>43.</w:t>
      </w:r>
      <w:r w:rsidRPr="00483147">
        <w:rPr>
          <w:noProof/>
        </w:rPr>
        <w:tab/>
        <w:t xml:space="preserve">Semprini, A.E., P. Levi-Setti, M. Bozzo, M. Ravizza, A. Taglioretti, P. Sulpizio, et al., </w:t>
      </w:r>
      <w:r w:rsidRPr="00483147">
        <w:rPr>
          <w:i/>
          <w:noProof/>
        </w:rPr>
        <w:t>Insemination of HIV-negative women with processed semen of HIV-positive partners.</w:t>
      </w:r>
      <w:r w:rsidRPr="00483147">
        <w:rPr>
          <w:noProof/>
        </w:rPr>
        <w:t xml:space="preserve"> Lancet, 1992. </w:t>
      </w:r>
      <w:r w:rsidRPr="00483147">
        <w:rPr>
          <w:b/>
          <w:noProof/>
        </w:rPr>
        <w:t>340</w:t>
      </w:r>
      <w:r w:rsidRPr="00483147">
        <w:rPr>
          <w:noProof/>
        </w:rPr>
        <w:t>(8831): p. 1317-9.</w:t>
      </w:r>
    </w:p>
    <w:p w14:paraId="2E5055F8" w14:textId="77777777" w:rsidR="00483147" w:rsidRPr="00483147" w:rsidRDefault="00483147" w:rsidP="0050074A">
      <w:pPr>
        <w:pStyle w:val="EndNoteBibliography"/>
        <w:spacing w:after="120"/>
        <w:ind w:left="720" w:hanging="720"/>
        <w:rPr>
          <w:noProof/>
        </w:rPr>
      </w:pPr>
      <w:r w:rsidRPr="00483147">
        <w:rPr>
          <w:noProof/>
        </w:rPr>
        <w:t>44.</w:t>
      </w:r>
      <w:r w:rsidRPr="00483147">
        <w:rPr>
          <w:noProof/>
        </w:rPr>
        <w:tab/>
        <w:t xml:space="preserve">Bensdorp, A.J., E. Slappendel, C. Koks, J. Oosterhuis, A. Hoek, P. Hompes, et al., </w:t>
      </w:r>
      <w:r w:rsidRPr="00483147">
        <w:rPr>
          <w:i/>
          <w:noProof/>
        </w:rPr>
        <w:t>The INeS study: prevention of multiple pregnancies: a randomised controlled trial comparing IUI COH versus IVF e SET versus MNC IVF in couples with unexplained or mild male subfertility.</w:t>
      </w:r>
      <w:r w:rsidRPr="00483147">
        <w:rPr>
          <w:noProof/>
        </w:rPr>
        <w:t xml:space="preserve"> BMC Womens Health, 2009. </w:t>
      </w:r>
      <w:r w:rsidRPr="00483147">
        <w:rPr>
          <w:b/>
          <w:noProof/>
        </w:rPr>
        <w:t>9</w:t>
      </w:r>
      <w:r w:rsidRPr="00483147">
        <w:rPr>
          <w:noProof/>
        </w:rPr>
        <w:t>: p. 35.</w:t>
      </w:r>
    </w:p>
    <w:p w14:paraId="5AFED725" w14:textId="77777777" w:rsidR="00483147" w:rsidRPr="00483147" w:rsidRDefault="00483147" w:rsidP="0050074A">
      <w:pPr>
        <w:pStyle w:val="EndNoteBibliography"/>
        <w:spacing w:after="120"/>
        <w:ind w:left="720" w:hanging="720"/>
        <w:rPr>
          <w:noProof/>
        </w:rPr>
      </w:pPr>
      <w:r w:rsidRPr="00483147">
        <w:rPr>
          <w:noProof/>
        </w:rPr>
        <w:t>45.</w:t>
      </w:r>
      <w:r w:rsidRPr="00483147">
        <w:rPr>
          <w:noProof/>
        </w:rPr>
        <w:tab/>
        <w:t xml:space="preserve">Moolenaar, L.M., M. Cissen, J.P. de Bruin, P.G.A. Hompes, S. Repping, F. van der Veen, et al., </w:t>
      </w:r>
      <w:r w:rsidRPr="00483147">
        <w:rPr>
          <w:i/>
          <w:noProof/>
        </w:rPr>
        <w:t>Cost-effectiveness of assisted conception for male subfertility.</w:t>
      </w:r>
      <w:r w:rsidRPr="00483147">
        <w:rPr>
          <w:noProof/>
        </w:rPr>
        <w:t xml:space="preserve"> Reproductive BioMedicine Online, 2015. </w:t>
      </w:r>
      <w:r w:rsidRPr="00483147">
        <w:rPr>
          <w:b/>
          <w:noProof/>
        </w:rPr>
        <w:t>30</w:t>
      </w:r>
      <w:r w:rsidRPr="00483147">
        <w:rPr>
          <w:noProof/>
        </w:rPr>
        <w:t>(6): p. 659-666.</w:t>
      </w:r>
    </w:p>
    <w:p w14:paraId="7D908E4A" w14:textId="77777777" w:rsidR="00483147" w:rsidRPr="00483147" w:rsidRDefault="00483147" w:rsidP="0050074A">
      <w:pPr>
        <w:pStyle w:val="EndNoteBibliography"/>
        <w:spacing w:after="120"/>
        <w:ind w:left="720" w:hanging="720"/>
        <w:rPr>
          <w:noProof/>
        </w:rPr>
      </w:pPr>
      <w:r w:rsidRPr="00483147">
        <w:rPr>
          <w:noProof/>
        </w:rPr>
        <w:t>46.</w:t>
      </w:r>
      <w:r w:rsidRPr="00483147">
        <w:rPr>
          <w:noProof/>
        </w:rPr>
        <w:tab/>
        <w:t xml:space="preserve">Bosmans, E., M. Nijs, W. Ombelet, and R. Campo, </w:t>
      </w:r>
      <w:r w:rsidRPr="00483147">
        <w:rPr>
          <w:i/>
          <w:noProof/>
        </w:rPr>
        <w:t>Intrauterine insemination (IUI) as a first-line treatment in developing countries and methodological aspects that might influence IUI success.</w:t>
      </w:r>
      <w:r w:rsidRPr="00483147">
        <w:rPr>
          <w:noProof/>
        </w:rPr>
        <w:t xml:space="preserve"> ESHRE Monographs, 2008. </w:t>
      </w:r>
      <w:r w:rsidRPr="00483147">
        <w:rPr>
          <w:b/>
          <w:noProof/>
        </w:rPr>
        <w:t>2008</w:t>
      </w:r>
      <w:r w:rsidRPr="00483147">
        <w:rPr>
          <w:noProof/>
        </w:rPr>
        <w:t>(1): p. 64-72.</w:t>
      </w:r>
    </w:p>
    <w:p w14:paraId="2DAFA3A5" w14:textId="77777777" w:rsidR="00483147" w:rsidRPr="00483147" w:rsidRDefault="00483147" w:rsidP="0050074A">
      <w:pPr>
        <w:pStyle w:val="EndNoteBibliography"/>
        <w:spacing w:after="120"/>
        <w:ind w:left="720" w:hanging="720"/>
        <w:rPr>
          <w:noProof/>
        </w:rPr>
      </w:pPr>
      <w:r w:rsidRPr="00483147">
        <w:rPr>
          <w:noProof/>
        </w:rPr>
        <w:t>47.</w:t>
      </w:r>
      <w:r w:rsidRPr="00483147">
        <w:rPr>
          <w:noProof/>
        </w:rPr>
        <w:tab/>
        <w:t xml:space="preserve">National Institute for Health and Care Excellence, </w:t>
      </w:r>
      <w:r w:rsidRPr="00483147">
        <w:rPr>
          <w:i/>
          <w:noProof/>
        </w:rPr>
        <w:t>Fertility: assessment and treatment for people with fertility problems</w:t>
      </w:r>
      <w:r w:rsidRPr="00483147">
        <w:rPr>
          <w:noProof/>
        </w:rPr>
        <w:t>. 2013.</w:t>
      </w:r>
    </w:p>
    <w:p w14:paraId="4625C709" w14:textId="77777777" w:rsidR="00483147" w:rsidRPr="00483147" w:rsidRDefault="00483147" w:rsidP="0050074A">
      <w:pPr>
        <w:pStyle w:val="EndNoteBibliography"/>
        <w:spacing w:after="120"/>
        <w:ind w:left="720" w:hanging="720"/>
        <w:rPr>
          <w:noProof/>
        </w:rPr>
      </w:pPr>
      <w:r w:rsidRPr="00483147">
        <w:rPr>
          <w:noProof/>
        </w:rPr>
        <w:t>48.</w:t>
      </w:r>
      <w:r w:rsidRPr="00483147">
        <w:rPr>
          <w:noProof/>
        </w:rPr>
        <w:tab/>
      </w:r>
      <w:r w:rsidRPr="00483147">
        <w:rPr>
          <w:i/>
          <w:noProof/>
        </w:rPr>
        <w:t>The Istanbul consensus workshop on embryo assessment: proceedings of an expert meeting.</w:t>
      </w:r>
      <w:r w:rsidRPr="00483147">
        <w:rPr>
          <w:noProof/>
        </w:rPr>
        <w:t xml:space="preserve"> Hum Reprod, 2011. </w:t>
      </w:r>
      <w:r w:rsidRPr="00483147">
        <w:rPr>
          <w:b/>
          <w:noProof/>
        </w:rPr>
        <w:t>26</w:t>
      </w:r>
      <w:r w:rsidRPr="00483147">
        <w:rPr>
          <w:noProof/>
        </w:rPr>
        <w:t>(6): p. 1270-83.</w:t>
      </w:r>
    </w:p>
    <w:p w14:paraId="325172CC" w14:textId="77777777" w:rsidR="00483147" w:rsidRPr="00483147" w:rsidRDefault="00483147" w:rsidP="0050074A">
      <w:pPr>
        <w:pStyle w:val="EndNoteBibliography"/>
        <w:spacing w:after="120"/>
        <w:ind w:left="720" w:hanging="720"/>
        <w:rPr>
          <w:noProof/>
        </w:rPr>
      </w:pPr>
      <w:r w:rsidRPr="00483147">
        <w:rPr>
          <w:noProof/>
        </w:rPr>
        <w:t>49.</w:t>
      </w:r>
      <w:r w:rsidRPr="00483147">
        <w:rPr>
          <w:noProof/>
        </w:rPr>
        <w:tab/>
      </w:r>
      <w:r w:rsidRPr="00483147">
        <w:rPr>
          <w:i/>
          <w:noProof/>
        </w:rPr>
        <w:t>Guidance on the limits to the number of embryos to transfer: a committee opinion.</w:t>
      </w:r>
      <w:r w:rsidRPr="00483147">
        <w:rPr>
          <w:noProof/>
        </w:rPr>
        <w:t xml:space="preserve"> Fertil Steril, 2017. </w:t>
      </w:r>
      <w:r w:rsidRPr="00483147">
        <w:rPr>
          <w:b/>
          <w:noProof/>
        </w:rPr>
        <w:t>107</w:t>
      </w:r>
      <w:r w:rsidRPr="00483147">
        <w:rPr>
          <w:noProof/>
        </w:rPr>
        <w:t>(4): p. 901-903.</w:t>
      </w:r>
    </w:p>
    <w:p w14:paraId="79ADBD5E" w14:textId="77777777" w:rsidR="00483147" w:rsidRPr="00483147" w:rsidRDefault="00483147" w:rsidP="0050074A">
      <w:pPr>
        <w:pStyle w:val="EndNoteBibliography"/>
        <w:spacing w:after="120"/>
        <w:ind w:left="720" w:hanging="720"/>
        <w:rPr>
          <w:noProof/>
        </w:rPr>
      </w:pPr>
      <w:r w:rsidRPr="00483147">
        <w:rPr>
          <w:noProof/>
        </w:rPr>
        <w:lastRenderedPageBreak/>
        <w:t>50.</w:t>
      </w:r>
      <w:r w:rsidRPr="00483147">
        <w:rPr>
          <w:noProof/>
        </w:rPr>
        <w:tab/>
        <w:t xml:space="preserve">Zech, N.H., B. Lejeune, F. Puissant, S. Vanderzwalmen, H. Zech, and P. Vanderzwalmen, </w:t>
      </w:r>
      <w:r w:rsidRPr="00483147">
        <w:rPr>
          <w:i/>
          <w:noProof/>
        </w:rPr>
        <w:t>Prospective evaluation of the optimal time for selecting a single embryo for transfer: day 3 versus day 5.</w:t>
      </w:r>
      <w:r w:rsidRPr="00483147">
        <w:rPr>
          <w:noProof/>
        </w:rPr>
        <w:t xml:space="preserve"> Fertility and Sterility, 2007. </w:t>
      </w:r>
      <w:r w:rsidRPr="00483147">
        <w:rPr>
          <w:b/>
          <w:noProof/>
        </w:rPr>
        <w:t>88</w:t>
      </w:r>
      <w:r w:rsidRPr="00483147">
        <w:rPr>
          <w:noProof/>
        </w:rPr>
        <w:t>(1): p. 244-246.</w:t>
      </w:r>
    </w:p>
    <w:p w14:paraId="1946C75F" w14:textId="77777777" w:rsidR="00483147" w:rsidRPr="00483147" w:rsidRDefault="00483147" w:rsidP="0050074A">
      <w:pPr>
        <w:pStyle w:val="EndNoteBibliography"/>
        <w:spacing w:after="120"/>
        <w:ind w:left="720" w:hanging="720"/>
        <w:rPr>
          <w:noProof/>
        </w:rPr>
      </w:pPr>
      <w:r w:rsidRPr="00483147">
        <w:rPr>
          <w:noProof/>
        </w:rPr>
        <w:t>51.</w:t>
      </w:r>
      <w:r w:rsidRPr="00483147">
        <w:rPr>
          <w:noProof/>
        </w:rPr>
        <w:tab/>
        <w:t xml:space="preserve">Cobo, A., A. Coello, J. Remohi, J. Serrano, J.M. de Los Santos, and M. Meseguer, </w:t>
      </w:r>
      <w:r w:rsidRPr="00483147">
        <w:rPr>
          <w:i/>
          <w:noProof/>
        </w:rPr>
        <w:t>Effect of oocyte vitrification on embryo quality: time-lapse analysis and morphokinetic evaluation.</w:t>
      </w:r>
      <w:r w:rsidRPr="00483147">
        <w:rPr>
          <w:noProof/>
        </w:rPr>
        <w:t xml:space="preserve"> Fertil Steril, 2017. </w:t>
      </w:r>
      <w:r w:rsidRPr="00483147">
        <w:rPr>
          <w:b/>
          <w:noProof/>
        </w:rPr>
        <w:t>108</w:t>
      </w:r>
      <w:r w:rsidRPr="00483147">
        <w:rPr>
          <w:noProof/>
        </w:rPr>
        <w:t>(3): p. 491-497.e3.</w:t>
      </w:r>
    </w:p>
    <w:p w14:paraId="4B5B43AE" w14:textId="77777777" w:rsidR="00483147" w:rsidRPr="00483147" w:rsidRDefault="00483147" w:rsidP="0050074A">
      <w:pPr>
        <w:pStyle w:val="EndNoteBibliography"/>
        <w:spacing w:after="120"/>
        <w:ind w:left="720" w:hanging="720"/>
        <w:rPr>
          <w:noProof/>
        </w:rPr>
      </w:pPr>
      <w:r w:rsidRPr="00483147">
        <w:rPr>
          <w:noProof/>
        </w:rPr>
        <w:t>52.</w:t>
      </w:r>
      <w:r w:rsidRPr="00483147">
        <w:rPr>
          <w:noProof/>
        </w:rPr>
        <w:tab/>
      </w:r>
      <w:r w:rsidRPr="00483147">
        <w:rPr>
          <w:i/>
          <w:noProof/>
        </w:rPr>
        <w:t>Management of nonobstructive azoospermia: a committee opinion.</w:t>
      </w:r>
      <w:r w:rsidRPr="00483147">
        <w:rPr>
          <w:noProof/>
        </w:rPr>
        <w:t xml:space="preserve"> Fertil Steril, 2018. </w:t>
      </w:r>
      <w:r w:rsidRPr="00483147">
        <w:rPr>
          <w:b/>
          <w:noProof/>
        </w:rPr>
        <w:t>110</w:t>
      </w:r>
      <w:r w:rsidRPr="00483147">
        <w:rPr>
          <w:noProof/>
        </w:rPr>
        <w:t>(7): p. 1239-1245.</w:t>
      </w:r>
    </w:p>
    <w:p w14:paraId="07403E95" w14:textId="77777777" w:rsidR="00483147" w:rsidRPr="00483147" w:rsidRDefault="00483147" w:rsidP="0050074A">
      <w:pPr>
        <w:pStyle w:val="EndNoteBibliography"/>
        <w:spacing w:after="120"/>
        <w:ind w:left="720" w:hanging="720"/>
        <w:rPr>
          <w:noProof/>
        </w:rPr>
      </w:pPr>
      <w:r w:rsidRPr="00483147">
        <w:rPr>
          <w:noProof/>
        </w:rPr>
        <w:t>53.</w:t>
      </w:r>
      <w:r w:rsidRPr="00483147">
        <w:rPr>
          <w:noProof/>
        </w:rPr>
        <w:tab/>
        <w:t xml:space="preserve">Montag, M., </w:t>
      </w:r>
      <w:r w:rsidRPr="00483147">
        <w:rPr>
          <w:i/>
          <w:noProof/>
        </w:rPr>
        <w:t>Chapter 29. Microscopy</w:t>
      </w:r>
      <w:r w:rsidRPr="00483147">
        <w:rPr>
          <w:noProof/>
        </w:rPr>
        <w:t xml:space="preserve">, in </w:t>
      </w:r>
      <w:r w:rsidRPr="00483147">
        <w:rPr>
          <w:i/>
          <w:noProof/>
        </w:rPr>
        <w:t>Rizk, B., Montag, S. eds. Standard Operational Procedures in Reproductive Medicine: Laboratory and Clinical Practice</w:t>
      </w:r>
      <w:r w:rsidRPr="00483147">
        <w:rPr>
          <w:noProof/>
        </w:rPr>
        <w:t>. 2017, CRC Press: Oxfordshire, UK. p. p 72-73.</w:t>
      </w:r>
    </w:p>
    <w:p w14:paraId="46ADA1D6" w14:textId="77777777" w:rsidR="00483147" w:rsidRPr="00483147" w:rsidRDefault="00483147" w:rsidP="0050074A">
      <w:pPr>
        <w:pStyle w:val="EndNoteBibliography"/>
        <w:spacing w:after="120"/>
        <w:ind w:left="720" w:hanging="720"/>
        <w:rPr>
          <w:noProof/>
        </w:rPr>
      </w:pPr>
      <w:r w:rsidRPr="00483147">
        <w:rPr>
          <w:noProof/>
        </w:rPr>
        <w:t>54.</w:t>
      </w:r>
      <w:r w:rsidRPr="00483147">
        <w:rPr>
          <w:noProof/>
        </w:rPr>
        <w:tab/>
      </w:r>
      <w:r w:rsidRPr="00483147">
        <w:rPr>
          <w:i/>
          <w:noProof/>
        </w:rPr>
        <w:t>Revised minimum standards for practices offering assisted reproductive technologies: a committee opinion.</w:t>
      </w:r>
      <w:r w:rsidRPr="00483147">
        <w:rPr>
          <w:noProof/>
        </w:rPr>
        <w:t xml:space="preserve"> Fertil Steril, 2014. </w:t>
      </w:r>
      <w:r w:rsidRPr="00483147">
        <w:rPr>
          <w:b/>
          <w:noProof/>
        </w:rPr>
        <w:t>102</w:t>
      </w:r>
      <w:r w:rsidRPr="00483147">
        <w:rPr>
          <w:noProof/>
        </w:rPr>
        <w:t>(3): p. 682-6.</w:t>
      </w:r>
    </w:p>
    <w:p w14:paraId="0E266211" w14:textId="77777777" w:rsidR="00483147" w:rsidRPr="00483147" w:rsidRDefault="00483147" w:rsidP="0050074A">
      <w:pPr>
        <w:pStyle w:val="EndNoteBibliography"/>
        <w:spacing w:after="120"/>
        <w:ind w:left="720" w:hanging="720"/>
        <w:rPr>
          <w:noProof/>
        </w:rPr>
      </w:pPr>
      <w:r w:rsidRPr="00483147">
        <w:rPr>
          <w:noProof/>
        </w:rPr>
        <w:t>55.</w:t>
      </w:r>
      <w:r w:rsidRPr="00483147">
        <w:rPr>
          <w:noProof/>
        </w:rPr>
        <w:tab/>
        <w:t xml:space="preserve">Huyser, C., </w:t>
      </w:r>
      <w:r w:rsidRPr="00483147">
        <w:rPr>
          <w:i/>
          <w:noProof/>
        </w:rPr>
        <w:t>Affordable ART services in Africa: synthesis and adaptation of laboratory services.</w:t>
      </w:r>
      <w:r w:rsidRPr="00483147">
        <w:rPr>
          <w:noProof/>
        </w:rPr>
        <w:t xml:space="preserve"> ESHRE Monographs, 2008. </w:t>
      </w:r>
      <w:r w:rsidRPr="00483147">
        <w:rPr>
          <w:b/>
          <w:noProof/>
        </w:rPr>
        <w:t>2008</w:t>
      </w:r>
      <w:r w:rsidRPr="00483147">
        <w:rPr>
          <w:noProof/>
        </w:rPr>
        <w:t>(1): p. 77-84.</w:t>
      </w:r>
    </w:p>
    <w:p w14:paraId="718CD90D" w14:textId="77777777" w:rsidR="00483147" w:rsidRPr="00483147" w:rsidRDefault="00483147" w:rsidP="0050074A">
      <w:pPr>
        <w:pStyle w:val="EndNoteBibliography"/>
        <w:spacing w:after="120"/>
        <w:ind w:left="720" w:hanging="720"/>
        <w:rPr>
          <w:noProof/>
        </w:rPr>
      </w:pPr>
      <w:r w:rsidRPr="00483147">
        <w:rPr>
          <w:noProof/>
        </w:rPr>
        <w:t>56.</w:t>
      </w:r>
      <w:r w:rsidRPr="00483147">
        <w:rPr>
          <w:noProof/>
        </w:rPr>
        <w:tab/>
        <w:t xml:space="preserve">Cobo A and Coello A, </w:t>
      </w:r>
      <w:r w:rsidRPr="00483147">
        <w:rPr>
          <w:i/>
          <w:noProof/>
        </w:rPr>
        <w:t>Chapter 15. Vitrification – Oocytes, 2PN, Embryos, Blastocysts</w:t>
      </w:r>
      <w:r w:rsidRPr="00483147">
        <w:rPr>
          <w:noProof/>
        </w:rPr>
        <w:t xml:space="preserve">, in </w:t>
      </w:r>
      <w:r w:rsidRPr="00483147">
        <w:rPr>
          <w:i/>
          <w:noProof/>
        </w:rPr>
        <w:t>In: Rizk, B., Montag, S. eds. Standard Operational Procedures in Reproductive Medicine: Laboratory and Clinical Practice</w:t>
      </w:r>
      <w:r w:rsidRPr="00483147">
        <w:rPr>
          <w:noProof/>
        </w:rPr>
        <w:t>. CRC Press: Oxfordshire, UK. p. p 36-37.</w:t>
      </w:r>
    </w:p>
    <w:p w14:paraId="436FAE60" w14:textId="77777777" w:rsidR="00483147" w:rsidRPr="00483147" w:rsidRDefault="00483147" w:rsidP="0050074A">
      <w:pPr>
        <w:pStyle w:val="EndNoteBibliography"/>
        <w:spacing w:after="120"/>
        <w:ind w:left="720" w:hanging="720"/>
        <w:rPr>
          <w:noProof/>
        </w:rPr>
      </w:pPr>
      <w:r w:rsidRPr="00483147">
        <w:rPr>
          <w:noProof/>
        </w:rPr>
        <w:t>57.</w:t>
      </w:r>
      <w:r w:rsidRPr="00483147">
        <w:rPr>
          <w:noProof/>
        </w:rPr>
        <w:tab/>
        <w:t xml:space="preserve">Elder, K. and B. Dale, </w:t>
      </w:r>
      <w:r w:rsidRPr="00483147">
        <w:rPr>
          <w:i/>
          <w:noProof/>
        </w:rPr>
        <w:t>Quality management in the IVF laboratory</w:t>
      </w:r>
      <w:r w:rsidRPr="00483147">
        <w:rPr>
          <w:noProof/>
        </w:rPr>
        <w:t xml:space="preserve">, in </w:t>
      </w:r>
      <w:r w:rsidRPr="00483147">
        <w:rPr>
          <w:i/>
          <w:noProof/>
        </w:rPr>
        <w:t>In: Elder, K., Dale, B. eds. In-vitro Fertilization 3rd ed.</w:t>
      </w:r>
      <w:r w:rsidRPr="00483147">
        <w:rPr>
          <w:noProof/>
        </w:rPr>
        <w:t xml:space="preserve"> 2011, Cambridge University Press: Cambridge, UK. p. p 127-38.</w:t>
      </w:r>
    </w:p>
    <w:p w14:paraId="2E816D05" w14:textId="77777777" w:rsidR="00483147" w:rsidRPr="00483147" w:rsidRDefault="00483147" w:rsidP="0050074A">
      <w:pPr>
        <w:pStyle w:val="EndNoteBibliography"/>
        <w:spacing w:after="120"/>
        <w:ind w:left="720" w:hanging="720"/>
        <w:rPr>
          <w:noProof/>
        </w:rPr>
      </w:pPr>
      <w:r w:rsidRPr="00483147">
        <w:rPr>
          <w:noProof/>
        </w:rPr>
        <w:t>58.</w:t>
      </w:r>
      <w:r w:rsidRPr="00483147">
        <w:rPr>
          <w:noProof/>
        </w:rPr>
        <w:tab/>
        <w:t xml:space="preserve">Guns, J., Janssens, R., Vercammen, M. , </w:t>
      </w:r>
      <w:r w:rsidRPr="00483147">
        <w:rPr>
          <w:i/>
          <w:noProof/>
        </w:rPr>
        <w:t>Air quality management</w:t>
      </w:r>
      <w:r w:rsidRPr="00483147">
        <w:rPr>
          <w:noProof/>
        </w:rPr>
        <w:t xml:space="preserve">, in </w:t>
      </w:r>
      <w:r w:rsidRPr="00483147">
        <w:rPr>
          <w:i/>
          <w:noProof/>
        </w:rPr>
        <w:t>In: Nagy, Z.P., Varghese, A.C, Agarwal, A. eds. Practice manual of in vitro fertilization</w:t>
      </w:r>
      <w:r w:rsidRPr="00483147">
        <w:rPr>
          <w:noProof/>
        </w:rPr>
        <w:t>. 2012, Springer: New York, USA. p. p 17-25.</w:t>
      </w:r>
    </w:p>
    <w:p w14:paraId="364031FB" w14:textId="77777777" w:rsidR="00483147" w:rsidRPr="00483147" w:rsidRDefault="00483147" w:rsidP="0050074A">
      <w:pPr>
        <w:pStyle w:val="EndNoteBibliography"/>
        <w:spacing w:after="120"/>
        <w:ind w:left="720" w:hanging="720"/>
        <w:rPr>
          <w:noProof/>
        </w:rPr>
      </w:pPr>
      <w:r w:rsidRPr="00483147">
        <w:rPr>
          <w:noProof/>
        </w:rPr>
        <w:t>59.</w:t>
      </w:r>
      <w:r w:rsidRPr="00483147">
        <w:rPr>
          <w:noProof/>
        </w:rPr>
        <w:tab/>
        <w:t xml:space="preserve">Elder, K., Dale, B., </w:t>
      </w:r>
      <w:r w:rsidRPr="00483147">
        <w:rPr>
          <w:i/>
          <w:noProof/>
        </w:rPr>
        <w:t>The clinical in-vitro fertilization laboratory</w:t>
      </w:r>
      <w:r w:rsidRPr="00483147">
        <w:rPr>
          <w:noProof/>
        </w:rPr>
        <w:t xml:space="preserve">, in </w:t>
      </w:r>
      <w:r w:rsidRPr="00483147">
        <w:rPr>
          <w:i/>
          <w:noProof/>
        </w:rPr>
        <w:t xml:space="preserve">In: Elder, K., Dale, B. eds. In-vitro Fertilization 3rd ed. </w:t>
      </w:r>
      <w:r w:rsidRPr="00483147">
        <w:rPr>
          <w:noProof/>
        </w:rPr>
        <w:t>. 2011, Cambridge, UK: Cambridge, UK. p. p 109-26.</w:t>
      </w:r>
    </w:p>
    <w:p w14:paraId="57CA49DE" w14:textId="77777777" w:rsidR="00483147" w:rsidRPr="00483147" w:rsidRDefault="00483147" w:rsidP="0050074A">
      <w:pPr>
        <w:pStyle w:val="EndNoteBibliography"/>
        <w:spacing w:after="120"/>
        <w:ind w:left="720" w:hanging="720"/>
        <w:rPr>
          <w:noProof/>
        </w:rPr>
      </w:pPr>
      <w:r w:rsidRPr="00483147">
        <w:rPr>
          <w:noProof/>
        </w:rPr>
        <w:t>60.</w:t>
      </w:r>
      <w:r w:rsidRPr="00483147">
        <w:rPr>
          <w:noProof/>
        </w:rPr>
        <w:tab/>
        <w:t xml:space="preserve">Elder, K., Van den Bergh M., Woodward, B., </w:t>
      </w:r>
      <w:r w:rsidRPr="00483147">
        <w:rPr>
          <w:i/>
          <w:noProof/>
        </w:rPr>
        <w:t>Troubleshooting and problem-solving in the IVF laboratory</w:t>
      </w:r>
      <w:r w:rsidRPr="00483147">
        <w:rPr>
          <w:noProof/>
        </w:rPr>
        <w:t>. 2015, Cambridge, UK: Cambridge University Press.</w:t>
      </w:r>
    </w:p>
    <w:p w14:paraId="0680A1C5" w14:textId="77777777" w:rsidR="00483147" w:rsidRPr="00483147" w:rsidRDefault="00483147" w:rsidP="0050074A">
      <w:pPr>
        <w:pStyle w:val="EndNoteBibliography"/>
        <w:spacing w:after="120"/>
        <w:ind w:left="720" w:hanging="720"/>
        <w:rPr>
          <w:noProof/>
        </w:rPr>
      </w:pPr>
      <w:r w:rsidRPr="00483147">
        <w:rPr>
          <w:noProof/>
        </w:rPr>
        <w:t>61.</w:t>
      </w:r>
      <w:r w:rsidRPr="00483147">
        <w:rPr>
          <w:noProof/>
        </w:rPr>
        <w:tab/>
        <w:t xml:space="preserve">Elder, K., Baker, D.J., Ribes, J.A., </w:t>
      </w:r>
      <w:r w:rsidRPr="00483147">
        <w:rPr>
          <w:i/>
          <w:noProof/>
        </w:rPr>
        <w:t>Infection and contamination control in the ART laboratory</w:t>
      </w:r>
      <w:r w:rsidRPr="00483147">
        <w:rPr>
          <w:noProof/>
        </w:rPr>
        <w:t xml:space="preserve">, in </w:t>
      </w:r>
      <w:r w:rsidRPr="00483147">
        <w:rPr>
          <w:i/>
          <w:noProof/>
        </w:rPr>
        <w:t>In: Elder, K., Baker, D.J., Ribes, J.A. eds. Infections, Infertility and Assisted Reproduction</w:t>
      </w:r>
      <w:r w:rsidRPr="00483147">
        <w:rPr>
          <w:noProof/>
        </w:rPr>
        <w:t>. 2005, Cambridge University Press: Cambridge, UK:. p. p 305-31.</w:t>
      </w:r>
    </w:p>
    <w:p w14:paraId="0FCAA70F" w14:textId="77777777" w:rsidR="00483147" w:rsidRPr="00483147" w:rsidRDefault="00483147" w:rsidP="0050074A">
      <w:pPr>
        <w:pStyle w:val="EndNoteBibliography"/>
        <w:spacing w:after="120"/>
        <w:ind w:left="720" w:hanging="720"/>
        <w:rPr>
          <w:noProof/>
        </w:rPr>
      </w:pPr>
      <w:r w:rsidRPr="00483147">
        <w:rPr>
          <w:noProof/>
        </w:rPr>
        <w:t>62.</w:t>
      </w:r>
      <w:r w:rsidRPr="00483147">
        <w:rPr>
          <w:noProof/>
        </w:rPr>
        <w:tab/>
        <w:t xml:space="preserve">Englert, Y., B. Lesage, J.P. Van Vooren, C. Liesnard, I. Place, A.S. Vannin, et al., </w:t>
      </w:r>
      <w:r w:rsidRPr="00483147">
        <w:rPr>
          <w:i/>
          <w:noProof/>
        </w:rPr>
        <w:t>Medically assisted reproduction in the presence of chronic viral diseases.</w:t>
      </w:r>
      <w:r w:rsidRPr="00483147">
        <w:rPr>
          <w:noProof/>
        </w:rPr>
        <w:t xml:space="preserve"> Hum Reprod Update, 2004. </w:t>
      </w:r>
      <w:r w:rsidRPr="00483147">
        <w:rPr>
          <w:b/>
          <w:noProof/>
        </w:rPr>
        <w:t>10</w:t>
      </w:r>
      <w:r w:rsidRPr="00483147">
        <w:rPr>
          <w:noProof/>
        </w:rPr>
        <w:t>(2): p. 149-62.</w:t>
      </w:r>
    </w:p>
    <w:p w14:paraId="6C77AF88" w14:textId="77777777" w:rsidR="00483147" w:rsidRPr="00483147" w:rsidRDefault="00483147" w:rsidP="0050074A">
      <w:pPr>
        <w:pStyle w:val="EndNoteBibliography"/>
        <w:spacing w:after="120"/>
        <w:ind w:left="720" w:hanging="720"/>
        <w:rPr>
          <w:noProof/>
        </w:rPr>
      </w:pPr>
      <w:r w:rsidRPr="00483147">
        <w:rPr>
          <w:noProof/>
        </w:rPr>
        <w:t>63.</w:t>
      </w:r>
      <w:r w:rsidRPr="00483147">
        <w:rPr>
          <w:noProof/>
        </w:rPr>
        <w:tab/>
        <w:t xml:space="preserve">Gilling-Smith, C., S. Emiliani, P. Almeida, C. Liesnard, and Y. Englert, </w:t>
      </w:r>
      <w:r w:rsidRPr="00483147">
        <w:rPr>
          <w:i/>
          <w:noProof/>
        </w:rPr>
        <w:t>Laboratory safety during assisted reproduction in patients with blood-borne viruses.</w:t>
      </w:r>
      <w:r w:rsidRPr="00483147">
        <w:rPr>
          <w:noProof/>
        </w:rPr>
        <w:t xml:space="preserve"> Human Reproduction, 2005. </w:t>
      </w:r>
      <w:r w:rsidRPr="00483147">
        <w:rPr>
          <w:b/>
          <w:noProof/>
        </w:rPr>
        <w:t>20</w:t>
      </w:r>
      <w:r w:rsidRPr="00483147">
        <w:rPr>
          <w:noProof/>
        </w:rPr>
        <w:t>(6): p. 1433-1438.</w:t>
      </w:r>
    </w:p>
    <w:p w14:paraId="4695E061" w14:textId="77777777" w:rsidR="00483147" w:rsidRPr="00483147" w:rsidRDefault="00483147" w:rsidP="0050074A">
      <w:pPr>
        <w:pStyle w:val="EndNoteBibliography"/>
        <w:spacing w:after="120"/>
        <w:ind w:left="720" w:hanging="720"/>
        <w:rPr>
          <w:noProof/>
        </w:rPr>
      </w:pPr>
      <w:r w:rsidRPr="00483147">
        <w:rPr>
          <w:noProof/>
        </w:rPr>
        <w:t>64.</w:t>
      </w:r>
      <w:r w:rsidRPr="00483147">
        <w:rPr>
          <w:noProof/>
        </w:rPr>
        <w:tab/>
        <w:t xml:space="preserve">Pomeroy, K.O. and M.L. Reed, </w:t>
      </w:r>
      <w:r w:rsidRPr="00483147">
        <w:rPr>
          <w:i/>
          <w:noProof/>
        </w:rPr>
        <w:t>The Effect of Light on Embryos and Embryo Culture.</w:t>
      </w:r>
      <w:r w:rsidRPr="00483147">
        <w:rPr>
          <w:noProof/>
        </w:rPr>
        <w:t xml:space="preserve"> Journal of Reproductive and Stem Cell Biotechnology, 2012. </w:t>
      </w:r>
      <w:r w:rsidRPr="00483147">
        <w:rPr>
          <w:b/>
          <w:noProof/>
        </w:rPr>
        <w:t>3</w:t>
      </w:r>
      <w:r w:rsidRPr="00483147">
        <w:rPr>
          <w:noProof/>
        </w:rPr>
        <w:t>(2): p. 46-54.</w:t>
      </w:r>
    </w:p>
    <w:p w14:paraId="7ECDB955" w14:textId="77777777" w:rsidR="00483147" w:rsidRPr="00483147" w:rsidRDefault="00483147" w:rsidP="0050074A">
      <w:pPr>
        <w:pStyle w:val="EndNoteBibliography"/>
        <w:spacing w:after="120"/>
        <w:ind w:left="720" w:hanging="720"/>
        <w:rPr>
          <w:noProof/>
        </w:rPr>
      </w:pPr>
      <w:r w:rsidRPr="00483147">
        <w:rPr>
          <w:noProof/>
        </w:rPr>
        <w:t>65.</w:t>
      </w:r>
      <w:r w:rsidRPr="00483147">
        <w:rPr>
          <w:noProof/>
        </w:rPr>
        <w:tab/>
        <w:t xml:space="preserve">Henkel, R.R. and W.-B. Schill, </w:t>
      </w:r>
      <w:r w:rsidRPr="00483147">
        <w:rPr>
          <w:i/>
          <w:noProof/>
        </w:rPr>
        <w:t>Sperm preparation for ART.</w:t>
      </w:r>
      <w:r w:rsidRPr="00483147">
        <w:rPr>
          <w:noProof/>
        </w:rPr>
        <w:t xml:space="preserve"> Reproductive Biology and Endocrinology, 2003. </w:t>
      </w:r>
      <w:r w:rsidRPr="00483147">
        <w:rPr>
          <w:b/>
          <w:noProof/>
        </w:rPr>
        <w:t>1</w:t>
      </w:r>
      <w:r w:rsidRPr="00483147">
        <w:rPr>
          <w:noProof/>
        </w:rPr>
        <w:t>(1): p. 108.</w:t>
      </w:r>
    </w:p>
    <w:p w14:paraId="354BF8C0" w14:textId="77777777" w:rsidR="00483147" w:rsidRPr="00483147" w:rsidRDefault="00483147" w:rsidP="0050074A">
      <w:pPr>
        <w:pStyle w:val="EndNoteBibliography"/>
        <w:spacing w:after="120"/>
        <w:ind w:left="720" w:hanging="720"/>
        <w:rPr>
          <w:noProof/>
        </w:rPr>
      </w:pPr>
      <w:r w:rsidRPr="00483147">
        <w:rPr>
          <w:noProof/>
        </w:rPr>
        <w:lastRenderedPageBreak/>
        <w:t>66.</w:t>
      </w:r>
      <w:r w:rsidRPr="00483147">
        <w:rPr>
          <w:noProof/>
        </w:rPr>
        <w:tab/>
        <w:t xml:space="preserve">Bujan, L., C. Pasquier, E. Labeyrie, P. Lanusse-Crousse, M. Morucci, and M. Daudin, </w:t>
      </w:r>
      <w:r w:rsidRPr="00483147">
        <w:rPr>
          <w:i/>
          <w:noProof/>
        </w:rPr>
        <w:t>Insemination with isolated and virologically tested spermatozoa is a safe way for human immunodeficiency type 1 virus-serodiscordant couples with an infected male partner to have a child.</w:t>
      </w:r>
      <w:r w:rsidRPr="00483147">
        <w:rPr>
          <w:noProof/>
        </w:rPr>
        <w:t xml:space="preserve"> Fertil Steril, 2004. </w:t>
      </w:r>
      <w:r w:rsidRPr="00483147">
        <w:rPr>
          <w:b/>
          <w:noProof/>
        </w:rPr>
        <w:t>82</w:t>
      </w:r>
      <w:r w:rsidRPr="00483147">
        <w:rPr>
          <w:noProof/>
        </w:rPr>
        <w:t>(4): p. 857-62.</w:t>
      </w:r>
    </w:p>
    <w:p w14:paraId="3E92B5CB" w14:textId="4DFD58B5" w:rsidR="006215FF" w:rsidRPr="00F97773" w:rsidRDefault="00B27FD6" w:rsidP="0050074A">
      <w:pPr>
        <w:spacing w:after="120" w:line="240" w:lineRule="auto"/>
      </w:pPr>
      <w:r w:rsidRPr="00F97773">
        <w:fldChar w:fldCharType="end"/>
      </w:r>
    </w:p>
    <w:sectPr w:rsidR="006215FF" w:rsidRPr="00F97773" w:rsidSect="00C31374">
      <w:footerReference w:type="default" r:id="rId4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Lutfiyya Khan" w:date="2019-06-21T17:44:00Z" w:initials="LK">
    <w:p w14:paraId="5211201C" w14:textId="77777777" w:rsidR="00E306AC" w:rsidRDefault="00E306AC" w:rsidP="00EC2083">
      <w:pPr>
        <w:pStyle w:val="CommentText"/>
      </w:pPr>
      <w:r>
        <w:rPr>
          <w:rStyle w:val="CommentReference"/>
        </w:rPr>
        <w:annotationRef/>
      </w:r>
      <w:r>
        <w:t>Add reference with Endnote:</w:t>
      </w:r>
    </w:p>
    <w:p w14:paraId="7609ADBB" w14:textId="77777777" w:rsidR="00E306AC" w:rsidRDefault="00E306AC" w:rsidP="00EC2083">
      <w:pPr>
        <w:autoSpaceDE w:val="0"/>
        <w:autoSpaceDN w:val="0"/>
        <w:adjustRightInd w:val="0"/>
        <w:spacing w:line="240" w:lineRule="auto"/>
        <w:rPr>
          <w:rFonts w:ascii="Palatino-Roman" w:hAnsi="Palatino-Roman" w:cs="Palatino-Roman"/>
          <w:sz w:val="11"/>
          <w:szCs w:val="11"/>
          <w:lang w:val="en-ZA"/>
        </w:rPr>
      </w:pPr>
      <w:r>
        <w:rPr>
          <w:rFonts w:ascii="Palatino-Roman" w:hAnsi="Palatino-Roman" w:cs="Palatino-Roman"/>
          <w:sz w:val="11"/>
          <w:szCs w:val="11"/>
          <w:lang w:val="en-ZA"/>
        </w:rPr>
        <w:t xml:space="preserve">Copper D, Morroni C, Orner P, </w:t>
      </w:r>
      <w:r>
        <w:rPr>
          <w:rFonts w:ascii="Palatino-Italic" w:hAnsi="Palatino-Italic" w:cs="Palatino-Italic"/>
          <w:i/>
          <w:iCs/>
          <w:sz w:val="11"/>
          <w:szCs w:val="11"/>
          <w:lang w:val="en-ZA"/>
        </w:rPr>
        <w:t>et al</w:t>
      </w:r>
      <w:r>
        <w:rPr>
          <w:rFonts w:ascii="Palatino-Roman" w:hAnsi="Palatino-Roman" w:cs="Palatino-Roman"/>
          <w:sz w:val="11"/>
          <w:szCs w:val="11"/>
          <w:lang w:val="en-ZA"/>
        </w:rPr>
        <w:t>. Ten years of democracy in South Africa: documenting</w:t>
      </w:r>
    </w:p>
    <w:p w14:paraId="6C5ADDC9" w14:textId="77777777" w:rsidR="00E306AC" w:rsidRDefault="00E306AC" w:rsidP="00EC2083">
      <w:pPr>
        <w:autoSpaceDE w:val="0"/>
        <w:autoSpaceDN w:val="0"/>
        <w:adjustRightInd w:val="0"/>
        <w:spacing w:line="240" w:lineRule="auto"/>
        <w:rPr>
          <w:rFonts w:ascii="Palatino-Roman" w:hAnsi="Palatino-Roman" w:cs="Palatino-Roman"/>
          <w:sz w:val="11"/>
          <w:szCs w:val="11"/>
          <w:lang w:val="en-ZA"/>
        </w:rPr>
      </w:pPr>
      <w:r>
        <w:rPr>
          <w:rFonts w:ascii="Palatino-Roman" w:hAnsi="Palatino-Roman" w:cs="Palatino-Roman"/>
          <w:sz w:val="11"/>
          <w:szCs w:val="11"/>
          <w:lang w:val="en-ZA"/>
        </w:rPr>
        <w:t xml:space="preserve">transformation in Reproductive Health Policy and status. </w:t>
      </w:r>
      <w:r>
        <w:rPr>
          <w:rFonts w:ascii="Palatino-Italic" w:hAnsi="Palatino-Italic" w:cs="Palatino-Italic"/>
          <w:i/>
          <w:iCs/>
          <w:sz w:val="11"/>
          <w:szCs w:val="11"/>
          <w:lang w:val="en-ZA"/>
        </w:rPr>
        <w:t xml:space="preserve">Reprod Health Matters </w:t>
      </w:r>
      <w:r>
        <w:rPr>
          <w:rFonts w:ascii="Palatino-Roman" w:hAnsi="Palatino-Roman" w:cs="Palatino-Roman"/>
          <w:sz w:val="11"/>
          <w:szCs w:val="11"/>
          <w:lang w:val="en-ZA"/>
        </w:rPr>
        <w:t>2004; 12: 70-</w:t>
      </w:r>
    </w:p>
    <w:p w14:paraId="74FB55C9" w14:textId="77777777" w:rsidR="00E306AC" w:rsidRDefault="00E306AC" w:rsidP="00EC2083">
      <w:pPr>
        <w:pStyle w:val="CommentText"/>
      </w:pPr>
      <w:r>
        <w:rPr>
          <w:rFonts w:ascii="Palatino-Roman" w:hAnsi="Palatino-Roman" w:cs="Palatino-Roman"/>
          <w:sz w:val="11"/>
          <w:szCs w:val="11"/>
          <w:lang w:val="en-ZA"/>
        </w:rPr>
        <w:t>85.</w:t>
      </w:r>
    </w:p>
  </w:comment>
  <w:comment w:id="13" w:author="Lutfiyya Khan" w:date="2019-06-21T17:42:00Z" w:initials="LK">
    <w:p w14:paraId="69170444" w14:textId="77777777" w:rsidR="00E306AC" w:rsidRDefault="00E306AC" w:rsidP="00EC2083">
      <w:pPr>
        <w:pStyle w:val="Heading4"/>
        <w:spacing w:before="0" w:line="270" w:lineRule="atLeast"/>
        <w:rPr>
          <w:rFonts w:ascii="Georgia" w:hAnsi="Georgia"/>
          <w:b/>
          <w:bCs/>
          <w:color w:val="333333"/>
          <w:sz w:val="21"/>
          <w:szCs w:val="21"/>
        </w:rPr>
      </w:pPr>
      <w:r>
        <w:rPr>
          <w:rStyle w:val="CommentReference"/>
        </w:rPr>
        <w:annotationRef/>
      </w:r>
      <w:r w:rsidRPr="00EC2083">
        <w:rPr>
          <w:rFonts w:asciiTheme="minorHAnsi" w:eastAsiaTheme="minorHAnsi" w:hAnsiTheme="minorHAnsi" w:cstheme="minorBidi"/>
          <w:i w:val="0"/>
          <w:iCs w:val="0"/>
          <w:color w:val="auto"/>
          <w:sz w:val="20"/>
          <w:szCs w:val="20"/>
        </w:rPr>
        <w:t>Add reference with Endnote:</w:t>
      </w:r>
    </w:p>
    <w:p w14:paraId="330B9579" w14:textId="77777777" w:rsidR="00E306AC" w:rsidRDefault="00E306AC" w:rsidP="00EC2083">
      <w:pPr>
        <w:pStyle w:val="Heading4"/>
        <w:spacing w:before="0" w:line="270" w:lineRule="atLeast"/>
        <w:rPr>
          <w:rFonts w:ascii="Georgia" w:hAnsi="Georgia"/>
          <w:color w:val="333333"/>
          <w:sz w:val="21"/>
          <w:szCs w:val="21"/>
          <w:lang w:val="en-ZA"/>
        </w:rPr>
      </w:pPr>
      <w:r>
        <w:rPr>
          <w:rStyle w:val="CommentReference"/>
        </w:rPr>
        <w:annotationRef/>
      </w:r>
      <w:r>
        <w:rPr>
          <w:rFonts w:ascii="Georgia" w:hAnsi="Georgia"/>
          <w:b/>
          <w:bCs/>
          <w:color w:val="333333"/>
          <w:sz w:val="21"/>
          <w:szCs w:val="21"/>
        </w:rPr>
        <w:t>Towards the global coverage of a unified registry of IVF outcomes</w:t>
      </w:r>
    </w:p>
    <w:p w14:paraId="5E720498" w14:textId="77777777" w:rsidR="00E306AC" w:rsidRDefault="00E306AC" w:rsidP="00EC2083">
      <w:pPr>
        <w:rPr>
          <w:rFonts w:ascii="&amp;quot" w:hAnsi="&amp;quot"/>
          <w:color w:val="333333"/>
          <w:sz w:val="18"/>
          <w:szCs w:val="18"/>
        </w:rPr>
      </w:pPr>
      <w:r>
        <w:rPr>
          <w:rFonts w:ascii="&amp;quot" w:hAnsi="&amp;quot"/>
          <w:color w:val="333333"/>
          <w:sz w:val="18"/>
          <w:szCs w:val="18"/>
        </w:rPr>
        <w:t>Fauser, Bart CJM</w:t>
      </w:r>
    </w:p>
    <w:p w14:paraId="5727198D" w14:textId="77777777" w:rsidR="00E306AC" w:rsidRPr="00EC2083" w:rsidRDefault="00E306AC" w:rsidP="00EC2083">
      <w:pPr>
        <w:rPr>
          <w:rFonts w:ascii="&amp;quot" w:hAnsi="&amp;quot"/>
          <w:color w:val="333333"/>
          <w:sz w:val="18"/>
          <w:szCs w:val="18"/>
        </w:rPr>
      </w:pPr>
      <w:r>
        <w:rPr>
          <w:rFonts w:ascii="&amp;quot" w:hAnsi="&amp;quot"/>
          <w:color w:val="333333"/>
          <w:sz w:val="18"/>
          <w:szCs w:val="18"/>
        </w:rPr>
        <w:t>Reproductive BioMedicine Online, Volume 38, Issue 2, pp 133 – 137, Feb (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B55C9" w15:done="0"/>
  <w15:commentEx w15:paraId="572719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B55C9" w16cid:durableId="21598788"/>
  <w16cid:commentId w16cid:paraId="5727198D" w16cid:durableId="21598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04859" w14:textId="77777777" w:rsidR="00677786" w:rsidRDefault="00677786" w:rsidP="00893380">
      <w:pPr>
        <w:spacing w:line="240" w:lineRule="auto"/>
      </w:pPr>
      <w:r>
        <w:separator/>
      </w:r>
    </w:p>
  </w:endnote>
  <w:endnote w:type="continuationSeparator" w:id="0">
    <w:p w14:paraId="7568D6CA" w14:textId="77777777" w:rsidR="00677786" w:rsidRDefault="00677786"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Text Pro">
    <w:altName w:val="Cambria"/>
    <w:charset w:val="00"/>
    <w:family w:val="roman"/>
    <w:pitch w:val="default"/>
    <w:sig w:usb0="00000003" w:usb1="00000000" w:usb2="00000000" w:usb3="00000000" w:csb0="00000001" w:csb1="00000000"/>
  </w:font>
  <w:font w:name="Omnes">
    <w:altName w:val="Calibri"/>
    <w:charset w:val="00"/>
    <w:family w:val="swiss"/>
    <w:pitch w:val="default"/>
    <w:sig w:usb0="00000003" w:usb1="00000000" w:usb2="00000000" w:usb3="00000000" w:csb0="00000001" w:csb1="00000000"/>
  </w:font>
  <w:font w:name="Palatino-Roman">
    <w:altName w:val="Palatino Linotype"/>
    <w:panose1 w:val="00000000000000000000"/>
    <w:charset w:val="00"/>
    <w:family w:val="roman"/>
    <w:notTrueType/>
    <w:pitch w:val="default"/>
    <w:sig w:usb0="00000003" w:usb1="00000000" w:usb2="00000000" w:usb3="00000000" w:csb0="00000001" w:csb1="00000000"/>
  </w:font>
  <w:font w:name="Palatino-Italic">
    <w:altName w:val="Palatino Linotype"/>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mp;quot">
    <w:altName w:val="Times New Roman"/>
    <w:panose1 w:val="00000000000000000000"/>
    <w:charset w:val="00"/>
    <w:family w:val="roman"/>
    <w:notTrueType/>
    <w:pitch w:val="default"/>
  </w:font>
  <w:font w:name="+mn-ea">
    <w:panose1 w:val="00000000000000000000"/>
    <w:charset w:val="00"/>
    <w:family w:val="roman"/>
    <w:notTrueType/>
    <w:pitch w:val="default"/>
  </w:font>
  <w:font w:name="+mn-cs">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43345"/>
      <w:docPartObj>
        <w:docPartGallery w:val="Page Numbers (Bottom of Page)"/>
        <w:docPartUnique/>
      </w:docPartObj>
    </w:sdtPr>
    <w:sdtEndPr>
      <w:rPr>
        <w:rStyle w:val="PageNumber"/>
      </w:rPr>
    </w:sdtEndPr>
    <w:sdtContent>
      <w:p w14:paraId="1E539407" w14:textId="77777777" w:rsidR="00E306AC" w:rsidRDefault="00E306AC"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EndPr>
      <w:rPr>
        <w:rStyle w:val="PageNumber"/>
      </w:rPr>
    </w:sdtEndPr>
    <w:sdtContent>
      <w:p w14:paraId="07628D50"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EndPr>
      <w:rPr>
        <w:rStyle w:val="PageNumber"/>
      </w:rPr>
    </w:sdtEndPr>
    <w:sdtContent>
      <w:p w14:paraId="6AD3F573"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EndPr>
      <w:rPr>
        <w:rStyle w:val="PageNumber"/>
      </w:rPr>
    </w:sdtEndPr>
    <w:sdtContent>
      <w:p w14:paraId="607C303D"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EndPr>
      <w:rPr>
        <w:rStyle w:val="PageNumber"/>
      </w:rPr>
    </w:sdtEndPr>
    <w:sdtContent>
      <w:p w14:paraId="175390EB"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EndPr>
      <w:rPr>
        <w:rStyle w:val="PageNumber"/>
      </w:rPr>
    </w:sdtEndPr>
    <w:sdtContent>
      <w:p w14:paraId="7BEB4B67"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EndPr>
      <w:rPr>
        <w:rStyle w:val="PageNumber"/>
      </w:rPr>
    </w:sdtEndPr>
    <w:sdtContent>
      <w:p w14:paraId="0CB8ABED"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EndPr>
      <w:rPr>
        <w:rStyle w:val="PageNumber"/>
      </w:rPr>
    </w:sdtEndPr>
    <w:sdtContent>
      <w:p w14:paraId="23A8602B" w14:textId="77777777" w:rsidR="00E306AC" w:rsidRDefault="00E306A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7E0686" w14:textId="77777777" w:rsidR="00E306AC" w:rsidRDefault="00E306AC" w:rsidP="006970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ADE6C" w14:textId="77777777" w:rsidR="00E306AC" w:rsidRDefault="00E306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984288"/>
      <w:docPartObj>
        <w:docPartGallery w:val="Page Numbers (Bottom of Page)"/>
        <w:docPartUnique/>
      </w:docPartObj>
    </w:sdtPr>
    <w:sdtEndPr>
      <w:rPr>
        <w:rStyle w:val="PageNumber"/>
      </w:rPr>
    </w:sdtEndPr>
    <w:sdtContent>
      <w:p w14:paraId="5DD38331" w14:textId="1CC0F725" w:rsidR="00E306AC" w:rsidRDefault="00E306AC"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53CD">
          <w:rPr>
            <w:rStyle w:val="PageNumber"/>
            <w:noProof/>
          </w:rPr>
          <w:t>i</w:t>
        </w:r>
        <w:r>
          <w:rPr>
            <w:rStyle w:val="PageNumber"/>
          </w:rPr>
          <w:fldChar w:fldCharType="end"/>
        </w:r>
      </w:p>
    </w:sdtContent>
  </w:sdt>
  <w:p w14:paraId="165CE03F" w14:textId="77777777" w:rsidR="00E306AC" w:rsidRDefault="00E306AC" w:rsidP="006970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rPr>
      <w:id w:val="-2116971863"/>
      <w:docPartObj>
        <w:docPartGallery w:val="Page Numbers (Bottom of Page)"/>
        <w:docPartUnique/>
      </w:docPartObj>
    </w:sdtPr>
    <w:sdtEndPr>
      <w:rPr>
        <w:rStyle w:val="PageNumber"/>
        <w:sz w:val="16"/>
      </w:rPr>
    </w:sdtEndPr>
    <w:sdtContent>
      <w:p w14:paraId="7BCF7532" w14:textId="05C7B4D2" w:rsidR="00E306AC" w:rsidRPr="0006611B" w:rsidRDefault="00E306AC"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E453CD">
          <w:rPr>
            <w:rStyle w:val="PageNumber"/>
            <w:noProof/>
            <w:sz w:val="20"/>
          </w:rPr>
          <w:t>11</w:t>
        </w:r>
        <w:r w:rsidRPr="0006611B">
          <w:rPr>
            <w:rStyle w:val="PageNumber"/>
            <w:sz w:val="20"/>
          </w:rPr>
          <w:fldChar w:fldCharType="end"/>
        </w:r>
      </w:p>
    </w:sdtContent>
  </w:sdt>
  <w:p w14:paraId="60CFF6AC" w14:textId="77777777" w:rsidR="00E306AC" w:rsidRDefault="00E306AC" w:rsidP="00697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428CEF" w14:textId="77777777" w:rsidR="00677786" w:rsidRDefault="00677786" w:rsidP="00893380">
      <w:pPr>
        <w:spacing w:line="240" w:lineRule="auto"/>
      </w:pPr>
      <w:r>
        <w:separator/>
      </w:r>
    </w:p>
  </w:footnote>
  <w:footnote w:type="continuationSeparator" w:id="0">
    <w:p w14:paraId="401A3993" w14:textId="77777777" w:rsidR="00677786" w:rsidRDefault="00677786" w:rsidP="008933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9075C" w14:textId="77777777" w:rsidR="00E306AC" w:rsidRPr="007F1A96" w:rsidRDefault="00E306AC" w:rsidP="007F1A96">
    <w:pPr>
      <w:spacing w:line="0" w:lineRule="atLeast"/>
      <w:rPr>
        <w:rFonts w:ascii="Calibri" w:hAnsi="Calibri" w:cs="Calibri"/>
        <w:color w:val="000000"/>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02EE2"/>
    <w:multiLevelType w:val="hybridMultilevel"/>
    <w:tmpl w:val="B0227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A26DE"/>
    <w:multiLevelType w:val="hybridMultilevel"/>
    <w:tmpl w:val="AE10121A"/>
    <w:lvl w:ilvl="0" w:tplc="04090003">
      <w:start w:val="1"/>
      <w:numFmt w:val="bullet"/>
      <w:lvlText w:val="o"/>
      <w:lvlJc w:val="left"/>
      <w:pPr>
        <w:ind w:left="720" w:hanging="360"/>
      </w:pPr>
      <w:rPr>
        <w:rFonts w:ascii="Courier New" w:hAnsi="Courier New" w:cs="Courier New"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8AF5370"/>
    <w:multiLevelType w:val="hybridMultilevel"/>
    <w:tmpl w:val="8E085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753D8"/>
    <w:multiLevelType w:val="hybridMultilevel"/>
    <w:tmpl w:val="B5503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161B79"/>
    <w:multiLevelType w:val="hybridMultilevel"/>
    <w:tmpl w:val="32F2D7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222B2E"/>
    <w:multiLevelType w:val="hybridMultilevel"/>
    <w:tmpl w:val="854C2914"/>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537485"/>
    <w:multiLevelType w:val="hybridMultilevel"/>
    <w:tmpl w:val="E0C2FD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1C74130"/>
    <w:multiLevelType w:val="hybridMultilevel"/>
    <w:tmpl w:val="49325D60"/>
    <w:lvl w:ilvl="0" w:tplc="1C09000D">
      <w:start w:val="1"/>
      <w:numFmt w:val="bullet"/>
      <w:lvlText w:val=""/>
      <w:lvlJc w:val="left"/>
      <w:pPr>
        <w:ind w:left="1440" w:hanging="360"/>
      </w:pPr>
      <w:rPr>
        <w:rFonts w:ascii="Wingdings" w:hAnsi="Wingding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1311375F"/>
    <w:multiLevelType w:val="hybridMultilevel"/>
    <w:tmpl w:val="EDCA0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E4086D"/>
    <w:multiLevelType w:val="hybridMultilevel"/>
    <w:tmpl w:val="FC6C73C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7204FEE"/>
    <w:multiLevelType w:val="hybridMultilevel"/>
    <w:tmpl w:val="68C258AA"/>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BFC4D6D"/>
    <w:multiLevelType w:val="hybridMultilevel"/>
    <w:tmpl w:val="2B4E96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C7F77A1"/>
    <w:multiLevelType w:val="hybridMultilevel"/>
    <w:tmpl w:val="66B48BEA"/>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E057006"/>
    <w:multiLevelType w:val="hybridMultilevel"/>
    <w:tmpl w:val="2970202C"/>
    <w:lvl w:ilvl="0" w:tplc="489856E4">
      <w:numFmt w:val="bullet"/>
      <w:lvlText w:val="-"/>
      <w:lvlJc w:val="left"/>
      <w:pPr>
        <w:ind w:left="720" w:hanging="360"/>
      </w:pPr>
      <w:rPr>
        <w:rFonts w:ascii="Calibri" w:eastAsiaTheme="minorEastAsia" w:hAnsi="Calibri"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8E4F8A"/>
    <w:multiLevelType w:val="hybridMultilevel"/>
    <w:tmpl w:val="40100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FB0973"/>
    <w:multiLevelType w:val="hybridMultilevel"/>
    <w:tmpl w:val="6F2422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2150E0"/>
    <w:multiLevelType w:val="hybridMultilevel"/>
    <w:tmpl w:val="C8527FE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61820E7"/>
    <w:multiLevelType w:val="hybridMultilevel"/>
    <w:tmpl w:val="D026F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F37633"/>
    <w:multiLevelType w:val="hybridMultilevel"/>
    <w:tmpl w:val="98EAF4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70A6ED2"/>
    <w:multiLevelType w:val="hybridMultilevel"/>
    <w:tmpl w:val="5C56B58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0" w15:restartNumberingAfterBreak="0">
    <w:nsid w:val="289E7655"/>
    <w:multiLevelType w:val="hybridMultilevel"/>
    <w:tmpl w:val="C33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4E52B4"/>
    <w:multiLevelType w:val="hybridMultilevel"/>
    <w:tmpl w:val="1B529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096928"/>
    <w:multiLevelType w:val="multilevel"/>
    <w:tmpl w:val="4B4E62C6"/>
    <w:lvl w:ilvl="0">
      <w:start w:val="1"/>
      <w:numFmt w:val="decimal"/>
      <w:pStyle w:val="Heading1"/>
      <w:suff w:val="space"/>
      <w:lvlText w:val="Section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E5D580A"/>
    <w:multiLevelType w:val="hybridMultilevel"/>
    <w:tmpl w:val="1A5EF13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2F825453"/>
    <w:multiLevelType w:val="hybridMultilevel"/>
    <w:tmpl w:val="62B07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0003992"/>
    <w:multiLevelType w:val="hybridMultilevel"/>
    <w:tmpl w:val="D030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87625A"/>
    <w:multiLevelType w:val="hybridMultilevel"/>
    <w:tmpl w:val="DAE63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70365F"/>
    <w:multiLevelType w:val="hybridMultilevel"/>
    <w:tmpl w:val="132CF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70046BC"/>
    <w:multiLevelType w:val="hybridMultilevel"/>
    <w:tmpl w:val="9ADED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7197447"/>
    <w:multiLevelType w:val="multilevel"/>
    <w:tmpl w:val="987442BE"/>
    <w:lvl w:ilvl="0">
      <w:start w:val="1"/>
      <w:numFmt w:val="bullet"/>
      <w:lvlText w:val=""/>
      <w:lvlJc w:val="left"/>
      <w:pPr>
        <w:ind w:left="360" w:hanging="360"/>
      </w:pPr>
      <w:rPr>
        <w:rFonts w:ascii="Symbol" w:hAnsi="Symbol" w:hint="default"/>
      </w:rPr>
    </w:lvl>
    <w:lvl w:ilvl="1">
      <w:start w:val="1"/>
      <w:numFmt w:val="decimal"/>
      <w:isLgl/>
      <w:lvlText w:val="%1.%2."/>
      <w:lvlJc w:val="left"/>
      <w:pPr>
        <w:ind w:left="900" w:hanging="900"/>
      </w:pPr>
      <w:rPr>
        <w:rFonts w:hint="default"/>
      </w:rPr>
    </w:lvl>
    <w:lvl w:ilvl="2">
      <w:start w:val="2"/>
      <w:numFmt w:val="decimal"/>
      <w:isLgl/>
      <w:lvlText w:val="%1.%2.%3."/>
      <w:lvlJc w:val="left"/>
      <w:pPr>
        <w:ind w:left="900" w:hanging="900"/>
      </w:pPr>
      <w:rPr>
        <w:rFonts w:hint="default"/>
      </w:rPr>
    </w:lvl>
    <w:lvl w:ilvl="3">
      <w:start w:val="1"/>
      <w:numFmt w:val="decimal"/>
      <w:isLgl/>
      <w:lvlText w:val="%1.%2.%3.%4."/>
      <w:lvlJc w:val="left"/>
      <w:pPr>
        <w:ind w:left="1080" w:hanging="1080"/>
      </w:pPr>
      <w:rPr>
        <w:rFonts w:hint="default"/>
      </w:rPr>
    </w:lvl>
    <w:lvl w:ilvl="4">
      <w:start w:val="3"/>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37A16178"/>
    <w:multiLevelType w:val="hybridMultilevel"/>
    <w:tmpl w:val="865E2D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37B5484F"/>
    <w:multiLevelType w:val="hybridMultilevel"/>
    <w:tmpl w:val="AAE47A2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2" w15:restartNumberingAfterBreak="0">
    <w:nsid w:val="38705993"/>
    <w:multiLevelType w:val="hybridMultilevel"/>
    <w:tmpl w:val="4F16856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39B049A3"/>
    <w:multiLevelType w:val="hybridMultilevel"/>
    <w:tmpl w:val="53E6FFD2"/>
    <w:lvl w:ilvl="0" w:tplc="825A216C">
      <w:start w:val="3"/>
      <w:numFmt w:val="bullet"/>
      <w:lvlText w:val=""/>
      <w:lvlJc w:val="left"/>
      <w:pPr>
        <w:ind w:left="720" w:hanging="360"/>
      </w:pPr>
      <w:rPr>
        <w:rFonts w:ascii="Wingdings" w:eastAsiaTheme="minorHAnsi" w:hAnsi="Wingdings" w:cstheme="minorBidi" w:hint="default"/>
        <w:u w:val="no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16591B"/>
    <w:multiLevelType w:val="hybridMultilevel"/>
    <w:tmpl w:val="57908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EB02200"/>
    <w:multiLevelType w:val="hybridMultilevel"/>
    <w:tmpl w:val="1868A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F572661"/>
    <w:multiLevelType w:val="hybridMultilevel"/>
    <w:tmpl w:val="150E2F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00E14ED"/>
    <w:multiLevelType w:val="multilevel"/>
    <w:tmpl w:val="987442BE"/>
    <w:lvl w:ilvl="0">
      <w:start w:val="1"/>
      <w:numFmt w:val="bullet"/>
      <w:lvlText w:val=""/>
      <w:lvlJc w:val="left"/>
      <w:pPr>
        <w:ind w:left="360" w:hanging="360"/>
      </w:pPr>
      <w:rPr>
        <w:rFonts w:ascii="Symbol" w:hAnsi="Symbol" w:hint="default"/>
      </w:rPr>
    </w:lvl>
    <w:lvl w:ilvl="1">
      <w:start w:val="1"/>
      <w:numFmt w:val="decimal"/>
      <w:isLgl/>
      <w:lvlText w:val="%1.%2."/>
      <w:lvlJc w:val="left"/>
      <w:pPr>
        <w:ind w:left="900" w:hanging="900"/>
      </w:pPr>
      <w:rPr>
        <w:rFonts w:hint="default"/>
      </w:rPr>
    </w:lvl>
    <w:lvl w:ilvl="2">
      <w:start w:val="2"/>
      <w:numFmt w:val="decimal"/>
      <w:isLgl/>
      <w:lvlText w:val="%1.%2.%3."/>
      <w:lvlJc w:val="left"/>
      <w:pPr>
        <w:ind w:left="900" w:hanging="900"/>
      </w:pPr>
      <w:rPr>
        <w:rFonts w:hint="default"/>
      </w:rPr>
    </w:lvl>
    <w:lvl w:ilvl="3">
      <w:start w:val="1"/>
      <w:numFmt w:val="decimal"/>
      <w:isLgl/>
      <w:lvlText w:val="%1.%2.%3.%4."/>
      <w:lvlJc w:val="left"/>
      <w:pPr>
        <w:ind w:left="1080" w:hanging="1080"/>
      </w:pPr>
      <w:rPr>
        <w:rFonts w:hint="default"/>
      </w:rPr>
    </w:lvl>
    <w:lvl w:ilvl="4">
      <w:start w:val="3"/>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41441126"/>
    <w:multiLevelType w:val="hybridMultilevel"/>
    <w:tmpl w:val="3118B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179777D"/>
    <w:multiLevelType w:val="hybridMultilevel"/>
    <w:tmpl w:val="7110E3DA"/>
    <w:lvl w:ilvl="0" w:tplc="04090003">
      <w:start w:val="1"/>
      <w:numFmt w:val="bullet"/>
      <w:lvlText w:val="o"/>
      <w:lvlJc w:val="left"/>
      <w:pPr>
        <w:ind w:left="720" w:hanging="360"/>
      </w:pPr>
      <w:rPr>
        <w:rFonts w:ascii="Courier New" w:hAnsi="Courier New" w:cs="Courier New"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41E941AA"/>
    <w:multiLevelType w:val="hybridMultilevel"/>
    <w:tmpl w:val="9C504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4BB6EAB"/>
    <w:multiLevelType w:val="hybridMultilevel"/>
    <w:tmpl w:val="BF4425A6"/>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4C7A28FA"/>
    <w:multiLevelType w:val="hybridMultilevel"/>
    <w:tmpl w:val="4E929CBE"/>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B3634F"/>
    <w:multiLevelType w:val="hybridMultilevel"/>
    <w:tmpl w:val="88A23716"/>
    <w:lvl w:ilvl="0" w:tplc="1C09000D">
      <w:start w:val="1"/>
      <w:numFmt w:val="bullet"/>
      <w:lvlText w:val=""/>
      <w:lvlJc w:val="left"/>
      <w:pPr>
        <w:ind w:left="1440" w:hanging="360"/>
      </w:pPr>
      <w:rPr>
        <w:rFonts w:ascii="Wingdings" w:hAnsi="Wingdings"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4" w15:restartNumberingAfterBreak="0">
    <w:nsid w:val="4F1F2D87"/>
    <w:multiLevelType w:val="hybridMultilevel"/>
    <w:tmpl w:val="7DC09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FEC5150"/>
    <w:multiLevelType w:val="hybridMultilevel"/>
    <w:tmpl w:val="579C73C0"/>
    <w:lvl w:ilvl="0" w:tplc="1C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1696E97"/>
    <w:multiLevelType w:val="hybridMultilevel"/>
    <w:tmpl w:val="E58A72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52AB2844"/>
    <w:multiLevelType w:val="hybridMultilevel"/>
    <w:tmpl w:val="ED80D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BA1E5A"/>
    <w:multiLevelType w:val="multilevel"/>
    <w:tmpl w:val="C56EAF08"/>
    <w:styleLink w:val="ZZBullets"/>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9" w15:restartNumberingAfterBreak="0">
    <w:nsid w:val="54E35F94"/>
    <w:multiLevelType w:val="hybridMultilevel"/>
    <w:tmpl w:val="E8E4F6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72852F4"/>
    <w:multiLevelType w:val="multilevel"/>
    <w:tmpl w:val="987442BE"/>
    <w:lvl w:ilvl="0">
      <w:start w:val="1"/>
      <w:numFmt w:val="bullet"/>
      <w:lvlText w:val=""/>
      <w:lvlJc w:val="left"/>
      <w:pPr>
        <w:ind w:left="360" w:hanging="360"/>
      </w:pPr>
      <w:rPr>
        <w:rFonts w:ascii="Symbol" w:hAnsi="Symbol" w:hint="default"/>
      </w:rPr>
    </w:lvl>
    <w:lvl w:ilvl="1">
      <w:start w:val="1"/>
      <w:numFmt w:val="decimal"/>
      <w:isLgl/>
      <w:lvlText w:val="%1.%2."/>
      <w:lvlJc w:val="left"/>
      <w:pPr>
        <w:ind w:left="900" w:hanging="900"/>
      </w:pPr>
      <w:rPr>
        <w:rFonts w:hint="default"/>
      </w:rPr>
    </w:lvl>
    <w:lvl w:ilvl="2">
      <w:start w:val="2"/>
      <w:numFmt w:val="decimal"/>
      <w:isLgl/>
      <w:lvlText w:val="%1.%2.%3."/>
      <w:lvlJc w:val="left"/>
      <w:pPr>
        <w:ind w:left="900" w:hanging="900"/>
      </w:pPr>
      <w:rPr>
        <w:rFonts w:hint="default"/>
      </w:rPr>
    </w:lvl>
    <w:lvl w:ilvl="3">
      <w:start w:val="1"/>
      <w:numFmt w:val="decimal"/>
      <w:isLgl/>
      <w:lvlText w:val="%1.%2.%3.%4."/>
      <w:lvlJc w:val="left"/>
      <w:pPr>
        <w:ind w:left="1080" w:hanging="1080"/>
      </w:pPr>
      <w:rPr>
        <w:rFonts w:hint="default"/>
      </w:rPr>
    </w:lvl>
    <w:lvl w:ilvl="4">
      <w:start w:val="3"/>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1" w15:restartNumberingAfterBreak="0">
    <w:nsid w:val="5A151C55"/>
    <w:multiLevelType w:val="hybridMultilevel"/>
    <w:tmpl w:val="2A66E1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5E733788"/>
    <w:multiLevelType w:val="hybridMultilevel"/>
    <w:tmpl w:val="5914B7C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3" w15:restartNumberingAfterBreak="0">
    <w:nsid w:val="5E7E5E6B"/>
    <w:multiLevelType w:val="hybridMultilevel"/>
    <w:tmpl w:val="C5AE4800"/>
    <w:lvl w:ilvl="0" w:tplc="1C090001">
      <w:start w:val="1"/>
      <w:numFmt w:val="bullet"/>
      <w:lvlText w:val=""/>
      <w:lvlJc w:val="left"/>
      <w:pPr>
        <w:ind w:left="360" w:hanging="360"/>
      </w:pPr>
      <w:rPr>
        <w:rFonts w:ascii="Symbol" w:hAnsi="Symbol" w:hint="default"/>
      </w:rPr>
    </w:lvl>
    <w:lvl w:ilvl="1" w:tplc="D2C0D134">
      <w:start w:val="5"/>
      <w:numFmt w:val="bullet"/>
      <w:lvlText w:val="–"/>
      <w:lvlJc w:val="left"/>
      <w:pPr>
        <w:ind w:left="1080" w:hanging="360"/>
      </w:pPr>
      <w:rPr>
        <w:rFonts w:ascii="Calibri" w:eastAsia="Times New Roman" w:hAnsi="Calibri" w:cs="Calibri" w:hint="default"/>
      </w:rPr>
    </w:lvl>
    <w:lvl w:ilvl="2" w:tplc="94BA290E">
      <w:start w:val="5"/>
      <w:numFmt w:val="bullet"/>
      <w:lvlText w:val="-"/>
      <w:lvlJc w:val="left"/>
      <w:pPr>
        <w:ind w:left="1800" w:hanging="360"/>
      </w:pPr>
      <w:rPr>
        <w:rFonts w:ascii="Calibri" w:eastAsia="Times New Roman" w:hAnsi="Calibri" w:cs="Calibri"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4" w15:restartNumberingAfterBreak="0">
    <w:nsid w:val="5EDF49A2"/>
    <w:multiLevelType w:val="hybridMultilevel"/>
    <w:tmpl w:val="6160FC0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5" w15:restartNumberingAfterBreak="0">
    <w:nsid w:val="61ED0F93"/>
    <w:multiLevelType w:val="hybridMultilevel"/>
    <w:tmpl w:val="4E403B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647B007A"/>
    <w:multiLevelType w:val="hybridMultilevel"/>
    <w:tmpl w:val="180E4E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7" w15:restartNumberingAfterBreak="0">
    <w:nsid w:val="6977488D"/>
    <w:multiLevelType w:val="hybridMultilevel"/>
    <w:tmpl w:val="072201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697A2AA3"/>
    <w:multiLevelType w:val="hybridMultilevel"/>
    <w:tmpl w:val="B8F03DE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69B041DA"/>
    <w:multiLevelType w:val="hybridMultilevel"/>
    <w:tmpl w:val="2690D5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6B5570F3"/>
    <w:multiLevelType w:val="hybridMultilevel"/>
    <w:tmpl w:val="301E47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6FC65B89"/>
    <w:multiLevelType w:val="hybridMultilevel"/>
    <w:tmpl w:val="A96C0E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748E330F"/>
    <w:multiLevelType w:val="hybridMultilevel"/>
    <w:tmpl w:val="9B302A3E"/>
    <w:lvl w:ilvl="0" w:tplc="1C09000D">
      <w:start w:val="1"/>
      <w:numFmt w:val="bullet"/>
      <w:lvlText w:val=""/>
      <w:lvlJc w:val="left"/>
      <w:pPr>
        <w:ind w:left="720" w:hanging="360"/>
      </w:pPr>
      <w:rPr>
        <w:rFonts w:ascii="Wingdings" w:hAnsi="Wingdings" w:hint="default"/>
      </w:rPr>
    </w:lvl>
    <w:lvl w:ilvl="1" w:tplc="1C09000D">
      <w:start w:val="1"/>
      <w:numFmt w:val="bullet"/>
      <w:lvlText w:val=""/>
      <w:lvlJc w:val="left"/>
      <w:pPr>
        <w:ind w:left="1440" w:hanging="360"/>
      </w:pPr>
      <w:rPr>
        <w:rFonts w:ascii="Wingdings" w:hAnsi="Wingdings"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764A4357"/>
    <w:multiLevelType w:val="hybridMultilevel"/>
    <w:tmpl w:val="64D4A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6B84860"/>
    <w:multiLevelType w:val="hybridMultilevel"/>
    <w:tmpl w:val="BEA2C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7C22A1A"/>
    <w:multiLevelType w:val="multilevel"/>
    <w:tmpl w:val="C5D4FE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6" w15:restartNumberingAfterBreak="0">
    <w:nsid w:val="78CF747F"/>
    <w:multiLevelType w:val="hybridMultilevel"/>
    <w:tmpl w:val="A40CCB2A"/>
    <w:lvl w:ilvl="0" w:tplc="04090001">
      <w:start w:val="1"/>
      <w:numFmt w:val="bullet"/>
      <w:lvlText w:val=""/>
      <w:lvlJc w:val="left"/>
      <w:pPr>
        <w:ind w:left="360" w:hanging="360"/>
      </w:pPr>
      <w:rPr>
        <w:rFonts w:ascii="Symbol" w:hAnsi="Symbol" w:hint="default"/>
        <w:u w:val="none"/>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67" w15:restartNumberingAfterBreak="0">
    <w:nsid w:val="792F544E"/>
    <w:multiLevelType w:val="hybridMultilevel"/>
    <w:tmpl w:val="EB5006EA"/>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A28302C"/>
    <w:multiLevelType w:val="hybridMultilevel"/>
    <w:tmpl w:val="0DAA8E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9" w15:restartNumberingAfterBreak="0">
    <w:nsid w:val="7A9B54FC"/>
    <w:multiLevelType w:val="hybridMultilevel"/>
    <w:tmpl w:val="00CE4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B25544"/>
    <w:multiLevelType w:val="multilevel"/>
    <w:tmpl w:val="B18A84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1" w15:restartNumberingAfterBreak="0">
    <w:nsid w:val="7C0347E5"/>
    <w:multiLevelType w:val="hybridMultilevel"/>
    <w:tmpl w:val="863892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2" w15:restartNumberingAfterBreak="0">
    <w:nsid w:val="7C650654"/>
    <w:multiLevelType w:val="hybridMultilevel"/>
    <w:tmpl w:val="D3749CB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3" w15:restartNumberingAfterBreak="0">
    <w:nsid w:val="7D404550"/>
    <w:multiLevelType w:val="hybridMultilevel"/>
    <w:tmpl w:val="9CAE7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433091"/>
    <w:multiLevelType w:val="hybridMultilevel"/>
    <w:tmpl w:val="E5BCE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EC9368F"/>
    <w:multiLevelType w:val="hybridMultilevel"/>
    <w:tmpl w:val="91329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EF853BE"/>
    <w:multiLevelType w:val="hybridMultilevel"/>
    <w:tmpl w:val="D1D68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455784"/>
    <w:multiLevelType w:val="hybridMultilevel"/>
    <w:tmpl w:val="66E6E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96651E"/>
    <w:multiLevelType w:val="hybridMultilevel"/>
    <w:tmpl w:val="82D0D0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22"/>
  </w:num>
  <w:num w:numId="2">
    <w:abstractNumId w:val="48"/>
  </w:num>
  <w:num w:numId="3">
    <w:abstractNumId w:val="65"/>
  </w:num>
  <w:num w:numId="4">
    <w:abstractNumId w:val="25"/>
  </w:num>
  <w:num w:numId="5">
    <w:abstractNumId w:val="77"/>
  </w:num>
  <w:num w:numId="6">
    <w:abstractNumId w:val="28"/>
  </w:num>
  <w:num w:numId="7">
    <w:abstractNumId w:val="8"/>
  </w:num>
  <w:num w:numId="8">
    <w:abstractNumId w:val="14"/>
  </w:num>
  <w:num w:numId="9">
    <w:abstractNumId w:val="30"/>
  </w:num>
  <w:num w:numId="10">
    <w:abstractNumId w:val="62"/>
  </w:num>
  <w:num w:numId="11">
    <w:abstractNumId w:val="41"/>
  </w:num>
  <w:num w:numId="12">
    <w:abstractNumId w:val="58"/>
  </w:num>
  <w:num w:numId="13">
    <w:abstractNumId w:val="59"/>
  </w:num>
  <w:num w:numId="14">
    <w:abstractNumId w:val="56"/>
  </w:num>
  <w:num w:numId="15">
    <w:abstractNumId w:val="11"/>
  </w:num>
  <w:num w:numId="16">
    <w:abstractNumId w:val="72"/>
  </w:num>
  <w:num w:numId="17">
    <w:abstractNumId w:val="23"/>
  </w:num>
  <w:num w:numId="18">
    <w:abstractNumId w:val="47"/>
  </w:num>
  <w:num w:numId="19">
    <w:abstractNumId w:val="63"/>
  </w:num>
  <w:num w:numId="20">
    <w:abstractNumId w:val="34"/>
  </w:num>
  <w:num w:numId="21">
    <w:abstractNumId w:val="24"/>
  </w:num>
  <w:num w:numId="22">
    <w:abstractNumId w:val="38"/>
  </w:num>
  <w:num w:numId="23">
    <w:abstractNumId w:val="40"/>
  </w:num>
  <w:num w:numId="24">
    <w:abstractNumId w:val="76"/>
  </w:num>
  <w:num w:numId="25">
    <w:abstractNumId w:val="29"/>
  </w:num>
  <w:num w:numId="26">
    <w:abstractNumId w:val="37"/>
  </w:num>
  <w:num w:numId="27">
    <w:abstractNumId w:val="50"/>
  </w:num>
  <w:num w:numId="28">
    <w:abstractNumId w:val="33"/>
  </w:num>
  <w:num w:numId="29">
    <w:abstractNumId w:val="66"/>
  </w:num>
  <w:num w:numId="30">
    <w:abstractNumId w:val="4"/>
  </w:num>
  <w:num w:numId="31">
    <w:abstractNumId w:val="18"/>
  </w:num>
  <w:num w:numId="32">
    <w:abstractNumId w:val="61"/>
  </w:num>
  <w:num w:numId="33">
    <w:abstractNumId w:val="46"/>
  </w:num>
  <w:num w:numId="34">
    <w:abstractNumId w:val="32"/>
  </w:num>
  <w:num w:numId="35">
    <w:abstractNumId w:val="69"/>
  </w:num>
  <w:num w:numId="36">
    <w:abstractNumId w:val="0"/>
  </w:num>
  <w:num w:numId="37">
    <w:abstractNumId w:val="35"/>
  </w:num>
  <w:num w:numId="38">
    <w:abstractNumId w:val="20"/>
  </w:num>
  <w:num w:numId="39">
    <w:abstractNumId w:val="73"/>
  </w:num>
  <w:num w:numId="40">
    <w:abstractNumId w:val="44"/>
  </w:num>
  <w:num w:numId="41">
    <w:abstractNumId w:val="2"/>
  </w:num>
  <w:num w:numId="42">
    <w:abstractNumId w:val="36"/>
  </w:num>
  <w:num w:numId="43">
    <w:abstractNumId w:val="57"/>
  </w:num>
  <w:num w:numId="44">
    <w:abstractNumId w:val="15"/>
  </w:num>
  <w:num w:numId="45">
    <w:abstractNumId w:val="17"/>
  </w:num>
  <w:num w:numId="46">
    <w:abstractNumId w:val="26"/>
  </w:num>
  <w:num w:numId="47">
    <w:abstractNumId w:val="64"/>
  </w:num>
  <w:num w:numId="48">
    <w:abstractNumId w:val="53"/>
  </w:num>
  <w:num w:numId="49">
    <w:abstractNumId w:val="9"/>
  </w:num>
  <w:num w:numId="50">
    <w:abstractNumId w:val="45"/>
  </w:num>
  <w:num w:numId="51">
    <w:abstractNumId w:val="5"/>
  </w:num>
  <w:num w:numId="52">
    <w:abstractNumId w:val="42"/>
  </w:num>
  <w:num w:numId="53">
    <w:abstractNumId w:val="19"/>
  </w:num>
  <w:num w:numId="54">
    <w:abstractNumId w:val="54"/>
  </w:num>
  <w:num w:numId="55">
    <w:abstractNumId w:val="52"/>
  </w:num>
  <w:num w:numId="56">
    <w:abstractNumId w:val="68"/>
  </w:num>
  <w:num w:numId="57">
    <w:abstractNumId w:val="7"/>
  </w:num>
  <w:num w:numId="58">
    <w:abstractNumId w:val="12"/>
  </w:num>
  <w:num w:numId="59">
    <w:abstractNumId w:val="13"/>
  </w:num>
  <w:num w:numId="60">
    <w:abstractNumId w:val="67"/>
  </w:num>
  <w:num w:numId="61">
    <w:abstractNumId w:val="55"/>
  </w:num>
  <w:num w:numId="62">
    <w:abstractNumId w:val="49"/>
  </w:num>
  <w:num w:numId="63">
    <w:abstractNumId w:val="21"/>
  </w:num>
  <w:num w:numId="64">
    <w:abstractNumId w:val="74"/>
  </w:num>
  <w:num w:numId="65">
    <w:abstractNumId w:val="3"/>
  </w:num>
  <w:num w:numId="66">
    <w:abstractNumId w:val="27"/>
  </w:num>
  <w:num w:numId="67">
    <w:abstractNumId w:val="71"/>
  </w:num>
  <w:num w:numId="68">
    <w:abstractNumId w:val="16"/>
  </w:num>
  <w:num w:numId="69">
    <w:abstractNumId w:val="10"/>
  </w:num>
  <w:num w:numId="70">
    <w:abstractNumId w:val="60"/>
  </w:num>
  <w:num w:numId="71">
    <w:abstractNumId w:val="6"/>
  </w:num>
  <w:num w:numId="72">
    <w:abstractNumId w:val="43"/>
  </w:num>
  <w:num w:numId="73">
    <w:abstractNumId w:val="51"/>
  </w:num>
  <w:num w:numId="74">
    <w:abstractNumId w:val="31"/>
  </w:num>
  <w:num w:numId="75">
    <w:abstractNumId w:val="78"/>
  </w:num>
  <w:num w:numId="76">
    <w:abstractNumId w:val="39"/>
  </w:num>
  <w:num w:numId="77">
    <w:abstractNumId w:val="1"/>
  </w:num>
  <w:num w:numId="78">
    <w:abstractNumId w:val="70"/>
  </w:num>
  <w:num w:numId="79">
    <w:abstractNumId w:val="75"/>
  </w:num>
  <w:numIdMacAtCleanup w:val="7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tfiyya Khan">
    <w15:presenceInfo w15:providerId="AD" w15:userId="S-1-5-21-88383097-1117161805-3673615673-293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zs7Q0MzAxMLc0sTRQ0lEKTi0uzszPAykwqgUA3W8Y9yw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227&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5&lt;/item&gt;&lt;item&gt;276&lt;/item&gt;&lt;item&gt;277&lt;/item&gt;&lt;item&gt;278&lt;/item&gt;&lt;item&gt;279&lt;/item&gt;&lt;item&gt;280&lt;/item&gt;&lt;item&gt;281&lt;/item&gt;&lt;item&gt;282&lt;/item&gt;&lt;item&gt;283&lt;/item&gt;&lt;item&gt;284&lt;/item&gt;&lt;item&gt;285&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record-ids&gt;&lt;/item&gt;&lt;/Libraries&gt;"/>
  </w:docVars>
  <w:rsids>
    <w:rsidRoot w:val="00A52F33"/>
    <w:rsid w:val="0000079B"/>
    <w:rsid w:val="0000255D"/>
    <w:rsid w:val="000027A0"/>
    <w:rsid w:val="000048FF"/>
    <w:rsid w:val="000074B1"/>
    <w:rsid w:val="00011AAA"/>
    <w:rsid w:val="00013B7C"/>
    <w:rsid w:val="00022A8A"/>
    <w:rsid w:val="00025BE3"/>
    <w:rsid w:val="00026417"/>
    <w:rsid w:val="00031021"/>
    <w:rsid w:val="00045014"/>
    <w:rsid w:val="000514E2"/>
    <w:rsid w:val="000579C9"/>
    <w:rsid w:val="00061D56"/>
    <w:rsid w:val="000653CE"/>
    <w:rsid w:val="0006583D"/>
    <w:rsid w:val="0006611B"/>
    <w:rsid w:val="00066836"/>
    <w:rsid w:val="000671ED"/>
    <w:rsid w:val="00067702"/>
    <w:rsid w:val="0007217E"/>
    <w:rsid w:val="00076F1F"/>
    <w:rsid w:val="00080569"/>
    <w:rsid w:val="00080607"/>
    <w:rsid w:val="00081723"/>
    <w:rsid w:val="00081ACA"/>
    <w:rsid w:val="00084101"/>
    <w:rsid w:val="00085138"/>
    <w:rsid w:val="00091EC4"/>
    <w:rsid w:val="00096361"/>
    <w:rsid w:val="00097457"/>
    <w:rsid w:val="00097B78"/>
    <w:rsid w:val="000A3D1F"/>
    <w:rsid w:val="000A7582"/>
    <w:rsid w:val="000B0865"/>
    <w:rsid w:val="000B36AA"/>
    <w:rsid w:val="000B3924"/>
    <w:rsid w:val="000B3C90"/>
    <w:rsid w:val="000B6E75"/>
    <w:rsid w:val="000C022B"/>
    <w:rsid w:val="000C1CCA"/>
    <w:rsid w:val="000C4834"/>
    <w:rsid w:val="000C549B"/>
    <w:rsid w:val="000D06A8"/>
    <w:rsid w:val="000D0F6F"/>
    <w:rsid w:val="000D116C"/>
    <w:rsid w:val="000E0183"/>
    <w:rsid w:val="000E0E67"/>
    <w:rsid w:val="000E1F1B"/>
    <w:rsid w:val="000E30A9"/>
    <w:rsid w:val="000E558E"/>
    <w:rsid w:val="000E58EE"/>
    <w:rsid w:val="000E68FA"/>
    <w:rsid w:val="000F096A"/>
    <w:rsid w:val="000F233C"/>
    <w:rsid w:val="000F2733"/>
    <w:rsid w:val="000F2AE3"/>
    <w:rsid w:val="000F5630"/>
    <w:rsid w:val="000F723E"/>
    <w:rsid w:val="000F787A"/>
    <w:rsid w:val="00101B88"/>
    <w:rsid w:val="00103544"/>
    <w:rsid w:val="00105DAA"/>
    <w:rsid w:val="00105E03"/>
    <w:rsid w:val="001120AF"/>
    <w:rsid w:val="00112128"/>
    <w:rsid w:val="00112282"/>
    <w:rsid w:val="00114B56"/>
    <w:rsid w:val="00115EEF"/>
    <w:rsid w:val="0011752F"/>
    <w:rsid w:val="00120061"/>
    <w:rsid w:val="00122481"/>
    <w:rsid w:val="001244A3"/>
    <w:rsid w:val="00124C92"/>
    <w:rsid w:val="00125515"/>
    <w:rsid w:val="00125C05"/>
    <w:rsid w:val="00127F20"/>
    <w:rsid w:val="0013096F"/>
    <w:rsid w:val="00131C39"/>
    <w:rsid w:val="00132127"/>
    <w:rsid w:val="001339B8"/>
    <w:rsid w:val="00135AA9"/>
    <w:rsid w:val="00143484"/>
    <w:rsid w:val="00144C0C"/>
    <w:rsid w:val="00145C17"/>
    <w:rsid w:val="00145C7D"/>
    <w:rsid w:val="00145EED"/>
    <w:rsid w:val="001462B6"/>
    <w:rsid w:val="001471F6"/>
    <w:rsid w:val="00152576"/>
    <w:rsid w:val="00152FAE"/>
    <w:rsid w:val="00153497"/>
    <w:rsid w:val="00153C92"/>
    <w:rsid w:val="00154036"/>
    <w:rsid w:val="001548EC"/>
    <w:rsid w:val="00155B68"/>
    <w:rsid w:val="00155F22"/>
    <w:rsid w:val="00160CF9"/>
    <w:rsid w:val="001616C7"/>
    <w:rsid w:val="001631F1"/>
    <w:rsid w:val="0016370A"/>
    <w:rsid w:val="00163B28"/>
    <w:rsid w:val="00164840"/>
    <w:rsid w:val="00164C36"/>
    <w:rsid w:val="00166CF2"/>
    <w:rsid w:val="00167952"/>
    <w:rsid w:val="0017363A"/>
    <w:rsid w:val="00175C92"/>
    <w:rsid w:val="001770A2"/>
    <w:rsid w:val="00177A38"/>
    <w:rsid w:val="00180C41"/>
    <w:rsid w:val="0018140D"/>
    <w:rsid w:val="00181D26"/>
    <w:rsid w:val="00183A3F"/>
    <w:rsid w:val="00184577"/>
    <w:rsid w:val="00184AC9"/>
    <w:rsid w:val="00185381"/>
    <w:rsid w:val="00186B96"/>
    <w:rsid w:val="00193C73"/>
    <w:rsid w:val="00193D96"/>
    <w:rsid w:val="00194CF1"/>
    <w:rsid w:val="0019545B"/>
    <w:rsid w:val="00195C30"/>
    <w:rsid w:val="00195D11"/>
    <w:rsid w:val="00196276"/>
    <w:rsid w:val="001A0D17"/>
    <w:rsid w:val="001A2FB8"/>
    <w:rsid w:val="001A4636"/>
    <w:rsid w:val="001A5AD1"/>
    <w:rsid w:val="001A5C33"/>
    <w:rsid w:val="001A5C67"/>
    <w:rsid w:val="001A5EDD"/>
    <w:rsid w:val="001B07FA"/>
    <w:rsid w:val="001B1007"/>
    <w:rsid w:val="001B1414"/>
    <w:rsid w:val="001B19DD"/>
    <w:rsid w:val="001B1A33"/>
    <w:rsid w:val="001B4C50"/>
    <w:rsid w:val="001B59D4"/>
    <w:rsid w:val="001B6604"/>
    <w:rsid w:val="001B6FE9"/>
    <w:rsid w:val="001C0156"/>
    <w:rsid w:val="001C0292"/>
    <w:rsid w:val="001C0A3A"/>
    <w:rsid w:val="001C2613"/>
    <w:rsid w:val="001C3A56"/>
    <w:rsid w:val="001C3E83"/>
    <w:rsid w:val="001C3F5F"/>
    <w:rsid w:val="001C43DC"/>
    <w:rsid w:val="001C4449"/>
    <w:rsid w:val="001C7C3D"/>
    <w:rsid w:val="001D0A10"/>
    <w:rsid w:val="001D0D10"/>
    <w:rsid w:val="001D1E00"/>
    <w:rsid w:val="001D43CE"/>
    <w:rsid w:val="001D43FE"/>
    <w:rsid w:val="001D453B"/>
    <w:rsid w:val="001E0EA7"/>
    <w:rsid w:val="001E2605"/>
    <w:rsid w:val="001E2836"/>
    <w:rsid w:val="001E5F41"/>
    <w:rsid w:val="001F2CF1"/>
    <w:rsid w:val="001F34A4"/>
    <w:rsid w:val="001F3CCF"/>
    <w:rsid w:val="001F4DF5"/>
    <w:rsid w:val="001F559D"/>
    <w:rsid w:val="002007E1"/>
    <w:rsid w:val="00203E19"/>
    <w:rsid w:val="00206504"/>
    <w:rsid w:val="00206BED"/>
    <w:rsid w:val="00211262"/>
    <w:rsid w:val="00212CA1"/>
    <w:rsid w:val="00214A54"/>
    <w:rsid w:val="002151F9"/>
    <w:rsid w:val="00220AA9"/>
    <w:rsid w:val="002220C6"/>
    <w:rsid w:val="002227EB"/>
    <w:rsid w:val="002271D7"/>
    <w:rsid w:val="0022797D"/>
    <w:rsid w:val="00230723"/>
    <w:rsid w:val="0023312F"/>
    <w:rsid w:val="002365ED"/>
    <w:rsid w:val="002372FE"/>
    <w:rsid w:val="002379BA"/>
    <w:rsid w:val="0024039A"/>
    <w:rsid w:val="00240ECC"/>
    <w:rsid w:val="002413B9"/>
    <w:rsid w:val="00242726"/>
    <w:rsid w:val="002469C2"/>
    <w:rsid w:val="00252B8E"/>
    <w:rsid w:val="00256C49"/>
    <w:rsid w:val="00261038"/>
    <w:rsid w:val="00261415"/>
    <w:rsid w:val="00261A62"/>
    <w:rsid w:val="0026277B"/>
    <w:rsid w:val="00262AF5"/>
    <w:rsid w:val="0026302B"/>
    <w:rsid w:val="00264520"/>
    <w:rsid w:val="00264543"/>
    <w:rsid w:val="00267A33"/>
    <w:rsid w:val="00267EB0"/>
    <w:rsid w:val="00270F7B"/>
    <w:rsid w:val="002722D2"/>
    <w:rsid w:val="0027718F"/>
    <w:rsid w:val="0028239D"/>
    <w:rsid w:val="00284E85"/>
    <w:rsid w:val="002911AB"/>
    <w:rsid w:val="0029371C"/>
    <w:rsid w:val="00293BAB"/>
    <w:rsid w:val="00294341"/>
    <w:rsid w:val="0029650E"/>
    <w:rsid w:val="002966C2"/>
    <w:rsid w:val="002975A9"/>
    <w:rsid w:val="002A037F"/>
    <w:rsid w:val="002A0B2E"/>
    <w:rsid w:val="002A54F8"/>
    <w:rsid w:val="002A5FC8"/>
    <w:rsid w:val="002B041F"/>
    <w:rsid w:val="002B2306"/>
    <w:rsid w:val="002B26BC"/>
    <w:rsid w:val="002B35E6"/>
    <w:rsid w:val="002B76F4"/>
    <w:rsid w:val="002B7943"/>
    <w:rsid w:val="002C11B3"/>
    <w:rsid w:val="002C142D"/>
    <w:rsid w:val="002C3C3C"/>
    <w:rsid w:val="002D188C"/>
    <w:rsid w:val="002D381C"/>
    <w:rsid w:val="002D635C"/>
    <w:rsid w:val="002D6889"/>
    <w:rsid w:val="002D6A7E"/>
    <w:rsid w:val="002E1601"/>
    <w:rsid w:val="002E1D5D"/>
    <w:rsid w:val="002E545F"/>
    <w:rsid w:val="002F0CC5"/>
    <w:rsid w:val="002F1DFD"/>
    <w:rsid w:val="002F405F"/>
    <w:rsid w:val="002F4EDA"/>
    <w:rsid w:val="003003E6"/>
    <w:rsid w:val="00302324"/>
    <w:rsid w:val="0030641F"/>
    <w:rsid w:val="00312253"/>
    <w:rsid w:val="00312A3B"/>
    <w:rsid w:val="00314799"/>
    <w:rsid w:val="00317CFF"/>
    <w:rsid w:val="00323F85"/>
    <w:rsid w:val="003242D3"/>
    <w:rsid w:val="00327D08"/>
    <w:rsid w:val="00330B06"/>
    <w:rsid w:val="00334603"/>
    <w:rsid w:val="00335C6C"/>
    <w:rsid w:val="00341B09"/>
    <w:rsid w:val="00341E0A"/>
    <w:rsid w:val="00343319"/>
    <w:rsid w:val="00343A03"/>
    <w:rsid w:val="00351A5B"/>
    <w:rsid w:val="00355B1C"/>
    <w:rsid w:val="00361756"/>
    <w:rsid w:val="0036192F"/>
    <w:rsid w:val="00363DA2"/>
    <w:rsid w:val="00365557"/>
    <w:rsid w:val="00372EA1"/>
    <w:rsid w:val="003730AC"/>
    <w:rsid w:val="00375250"/>
    <w:rsid w:val="0037544E"/>
    <w:rsid w:val="00377A36"/>
    <w:rsid w:val="00382B3A"/>
    <w:rsid w:val="00385135"/>
    <w:rsid w:val="003851DF"/>
    <w:rsid w:val="00385B36"/>
    <w:rsid w:val="00387812"/>
    <w:rsid w:val="00392752"/>
    <w:rsid w:val="00393377"/>
    <w:rsid w:val="00394E2D"/>
    <w:rsid w:val="00397F89"/>
    <w:rsid w:val="003A05D2"/>
    <w:rsid w:val="003A55D4"/>
    <w:rsid w:val="003A7C2D"/>
    <w:rsid w:val="003B2F87"/>
    <w:rsid w:val="003B3A29"/>
    <w:rsid w:val="003B6117"/>
    <w:rsid w:val="003C1ED9"/>
    <w:rsid w:val="003C2D2D"/>
    <w:rsid w:val="003C353C"/>
    <w:rsid w:val="003C3B62"/>
    <w:rsid w:val="003C4223"/>
    <w:rsid w:val="003C6027"/>
    <w:rsid w:val="003D1B38"/>
    <w:rsid w:val="003D5E8F"/>
    <w:rsid w:val="003D5F70"/>
    <w:rsid w:val="003E078C"/>
    <w:rsid w:val="003E2E46"/>
    <w:rsid w:val="003E31A5"/>
    <w:rsid w:val="003F06AA"/>
    <w:rsid w:val="003F195E"/>
    <w:rsid w:val="003F274B"/>
    <w:rsid w:val="003F34EE"/>
    <w:rsid w:val="003F4F80"/>
    <w:rsid w:val="003F6A46"/>
    <w:rsid w:val="003F70BF"/>
    <w:rsid w:val="004042D8"/>
    <w:rsid w:val="0040608F"/>
    <w:rsid w:val="00417340"/>
    <w:rsid w:val="00420A4B"/>
    <w:rsid w:val="00420EEA"/>
    <w:rsid w:val="004215D6"/>
    <w:rsid w:val="00422D0F"/>
    <w:rsid w:val="00424B13"/>
    <w:rsid w:val="004278EA"/>
    <w:rsid w:val="004301E6"/>
    <w:rsid w:val="00430CD8"/>
    <w:rsid w:val="0043119E"/>
    <w:rsid w:val="004335E7"/>
    <w:rsid w:val="00433ECF"/>
    <w:rsid w:val="004353D5"/>
    <w:rsid w:val="00435F36"/>
    <w:rsid w:val="00437795"/>
    <w:rsid w:val="00443B04"/>
    <w:rsid w:val="00444860"/>
    <w:rsid w:val="00446E22"/>
    <w:rsid w:val="004506AF"/>
    <w:rsid w:val="0045253B"/>
    <w:rsid w:val="00453BA2"/>
    <w:rsid w:val="00455230"/>
    <w:rsid w:val="00456ABB"/>
    <w:rsid w:val="00456C70"/>
    <w:rsid w:val="00461050"/>
    <w:rsid w:val="004629B7"/>
    <w:rsid w:val="00464A9E"/>
    <w:rsid w:val="00466490"/>
    <w:rsid w:val="0046710D"/>
    <w:rsid w:val="00470A3F"/>
    <w:rsid w:val="00471381"/>
    <w:rsid w:val="00473671"/>
    <w:rsid w:val="00473D4C"/>
    <w:rsid w:val="0047662D"/>
    <w:rsid w:val="00476A6F"/>
    <w:rsid w:val="00480345"/>
    <w:rsid w:val="00482E0B"/>
    <w:rsid w:val="00483147"/>
    <w:rsid w:val="0048563E"/>
    <w:rsid w:val="00493429"/>
    <w:rsid w:val="004944EF"/>
    <w:rsid w:val="0049451A"/>
    <w:rsid w:val="004963C5"/>
    <w:rsid w:val="00497021"/>
    <w:rsid w:val="00497D26"/>
    <w:rsid w:val="00497EBF"/>
    <w:rsid w:val="004A31E1"/>
    <w:rsid w:val="004A3345"/>
    <w:rsid w:val="004A4083"/>
    <w:rsid w:val="004A5360"/>
    <w:rsid w:val="004A5CBF"/>
    <w:rsid w:val="004A673C"/>
    <w:rsid w:val="004A6817"/>
    <w:rsid w:val="004A7C34"/>
    <w:rsid w:val="004B20E3"/>
    <w:rsid w:val="004B29D9"/>
    <w:rsid w:val="004B48B6"/>
    <w:rsid w:val="004B4B2B"/>
    <w:rsid w:val="004B4F59"/>
    <w:rsid w:val="004B52A9"/>
    <w:rsid w:val="004B7852"/>
    <w:rsid w:val="004C0561"/>
    <w:rsid w:val="004C0E99"/>
    <w:rsid w:val="004C0F4A"/>
    <w:rsid w:val="004C1904"/>
    <w:rsid w:val="004C268D"/>
    <w:rsid w:val="004C26B8"/>
    <w:rsid w:val="004C34F6"/>
    <w:rsid w:val="004C38FA"/>
    <w:rsid w:val="004C5A10"/>
    <w:rsid w:val="004C5A3B"/>
    <w:rsid w:val="004C6DB4"/>
    <w:rsid w:val="004C6DDF"/>
    <w:rsid w:val="004D1192"/>
    <w:rsid w:val="004D347D"/>
    <w:rsid w:val="004D3D5D"/>
    <w:rsid w:val="004D3E7F"/>
    <w:rsid w:val="004D598E"/>
    <w:rsid w:val="004D6A83"/>
    <w:rsid w:val="004D7647"/>
    <w:rsid w:val="004D76C2"/>
    <w:rsid w:val="004E1202"/>
    <w:rsid w:val="004E1DA2"/>
    <w:rsid w:val="004E1F3E"/>
    <w:rsid w:val="004E389C"/>
    <w:rsid w:val="004E488B"/>
    <w:rsid w:val="004E5D97"/>
    <w:rsid w:val="004E6019"/>
    <w:rsid w:val="004E7466"/>
    <w:rsid w:val="004F0CE0"/>
    <w:rsid w:val="004F0D15"/>
    <w:rsid w:val="004F1AEA"/>
    <w:rsid w:val="004F2F38"/>
    <w:rsid w:val="004F5CAD"/>
    <w:rsid w:val="004F70FC"/>
    <w:rsid w:val="0050074A"/>
    <w:rsid w:val="00501651"/>
    <w:rsid w:val="00502AE6"/>
    <w:rsid w:val="00502CC8"/>
    <w:rsid w:val="00503162"/>
    <w:rsid w:val="0050556E"/>
    <w:rsid w:val="005077DD"/>
    <w:rsid w:val="005102C4"/>
    <w:rsid w:val="00510C57"/>
    <w:rsid w:val="0051592E"/>
    <w:rsid w:val="0051622E"/>
    <w:rsid w:val="00521E7D"/>
    <w:rsid w:val="00523724"/>
    <w:rsid w:val="005243A4"/>
    <w:rsid w:val="00526AAE"/>
    <w:rsid w:val="00526C1A"/>
    <w:rsid w:val="00526C91"/>
    <w:rsid w:val="0052772D"/>
    <w:rsid w:val="00531815"/>
    <w:rsid w:val="00534B0D"/>
    <w:rsid w:val="00535454"/>
    <w:rsid w:val="005368B8"/>
    <w:rsid w:val="00536B8A"/>
    <w:rsid w:val="00536DFB"/>
    <w:rsid w:val="00537306"/>
    <w:rsid w:val="005412F7"/>
    <w:rsid w:val="00541379"/>
    <w:rsid w:val="00541ED0"/>
    <w:rsid w:val="005449C6"/>
    <w:rsid w:val="005453B8"/>
    <w:rsid w:val="005464CF"/>
    <w:rsid w:val="00546E57"/>
    <w:rsid w:val="00550B94"/>
    <w:rsid w:val="00551135"/>
    <w:rsid w:val="00551523"/>
    <w:rsid w:val="005533EC"/>
    <w:rsid w:val="00555C2F"/>
    <w:rsid w:val="00557966"/>
    <w:rsid w:val="00560E3A"/>
    <w:rsid w:val="00563383"/>
    <w:rsid w:val="00563ACD"/>
    <w:rsid w:val="005673C2"/>
    <w:rsid w:val="00572D5A"/>
    <w:rsid w:val="005732F7"/>
    <w:rsid w:val="00574B2A"/>
    <w:rsid w:val="005778FE"/>
    <w:rsid w:val="005811CA"/>
    <w:rsid w:val="00582DBA"/>
    <w:rsid w:val="005857AD"/>
    <w:rsid w:val="00590C65"/>
    <w:rsid w:val="00593782"/>
    <w:rsid w:val="005943EF"/>
    <w:rsid w:val="005A3327"/>
    <w:rsid w:val="005A6C54"/>
    <w:rsid w:val="005A7397"/>
    <w:rsid w:val="005B12D4"/>
    <w:rsid w:val="005B43D4"/>
    <w:rsid w:val="005B4AF7"/>
    <w:rsid w:val="005B4F8C"/>
    <w:rsid w:val="005B6E1B"/>
    <w:rsid w:val="005B7B01"/>
    <w:rsid w:val="005C11C5"/>
    <w:rsid w:val="005C1368"/>
    <w:rsid w:val="005C265F"/>
    <w:rsid w:val="005C2F26"/>
    <w:rsid w:val="005C3B11"/>
    <w:rsid w:val="005C5640"/>
    <w:rsid w:val="005C79B2"/>
    <w:rsid w:val="005D6472"/>
    <w:rsid w:val="005E3B2C"/>
    <w:rsid w:val="005E3E3D"/>
    <w:rsid w:val="005E3FB7"/>
    <w:rsid w:val="005E6189"/>
    <w:rsid w:val="005E6D30"/>
    <w:rsid w:val="005F076C"/>
    <w:rsid w:val="005F0F6B"/>
    <w:rsid w:val="005F2DC2"/>
    <w:rsid w:val="005F42B8"/>
    <w:rsid w:val="005F46A9"/>
    <w:rsid w:val="005F7E76"/>
    <w:rsid w:val="00601D84"/>
    <w:rsid w:val="00604CC6"/>
    <w:rsid w:val="00605059"/>
    <w:rsid w:val="00606D03"/>
    <w:rsid w:val="00611670"/>
    <w:rsid w:val="00611EB0"/>
    <w:rsid w:val="00613D50"/>
    <w:rsid w:val="00616A41"/>
    <w:rsid w:val="00617708"/>
    <w:rsid w:val="00617BA6"/>
    <w:rsid w:val="00620745"/>
    <w:rsid w:val="00620908"/>
    <w:rsid w:val="00620D72"/>
    <w:rsid w:val="006215FF"/>
    <w:rsid w:val="0062222F"/>
    <w:rsid w:val="00622C60"/>
    <w:rsid w:val="006237D3"/>
    <w:rsid w:val="006239E7"/>
    <w:rsid w:val="006245AC"/>
    <w:rsid w:val="006248D8"/>
    <w:rsid w:val="00631259"/>
    <w:rsid w:val="0063271B"/>
    <w:rsid w:val="006363F5"/>
    <w:rsid w:val="00640A66"/>
    <w:rsid w:val="00640B50"/>
    <w:rsid w:val="00641AA1"/>
    <w:rsid w:val="0064247E"/>
    <w:rsid w:val="00643698"/>
    <w:rsid w:val="00643C16"/>
    <w:rsid w:val="00643F92"/>
    <w:rsid w:val="006454AB"/>
    <w:rsid w:val="0065051B"/>
    <w:rsid w:val="006509B2"/>
    <w:rsid w:val="006512C6"/>
    <w:rsid w:val="0065173E"/>
    <w:rsid w:val="00652B0F"/>
    <w:rsid w:val="006535DA"/>
    <w:rsid w:val="00654017"/>
    <w:rsid w:val="006552BD"/>
    <w:rsid w:val="00655992"/>
    <w:rsid w:val="006564E9"/>
    <w:rsid w:val="00656DA9"/>
    <w:rsid w:val="0065781D"/>
    <w:rsid w:val="00657F25"/>
    <w:rsid w:val="00662FB7"/>
    <w:rsid w:val="00663493"/>
    <w:rsid w:val="00666CBF"/>
    <w:rsid w:val="0066769B"/>
    <w:rsid w:val="00667CBB"/>
    <w:rsid w:val="00667E4C"/>
    <w:rsid w:val="00670344"/>
    <w:rsid w:val="006708D6"/>
    <w:rsid w:val="0067277A"/>
    <w:rsid w:val="006728A8"/>
    <w:rsid w:val="00675352"/>
    <w:rsid w:val="00675A14"/>
    <w:rsid w:val="00676063"/>
    <w:rsid w:val="00677786"/>
    <w:rsid w:val="00680BCF"/>
    <w:rsid w:val="00684D88"/>
    <w:rsid w:val="00685162"/>
    <w:rsid w:val="006854FB"/>
    <w:rsid w:val="00690219"/>
    <w:rsid w:val="00690985"/>
    <w:rsid w:val="006909EB"/>
    <w:rsid w:val="00691A94"/>
    <w:rsid w:val="00693F06"/>
    <w:rsid w:val="006957A6"/>
    <w:rsid w:val="006970B4"/>
    <w:rsid w:val="00697FF2"/>
    <w:rsid w:val="006A1174"/>
    <w:rsid w:val="006A5F67"/>
    <w:rsid w:val="006A62B7"/>
    <w:rsid w:val="006B17EE"/>
    <w:rsid w:val="006B21F6"/>
    <w:rsid w:val="006B2A43"/>
    <w:rsid w:val="006B3147"/>
    <w:rsid w:val="006B38FD"/>
    <w:rsid w:val="006B4658"/>
    <w:rsid w:val="006B4C34"/>
    <w:rsid w:val="006B65EB"/>
    <w:rsid w:val="006B7056"/>
    <w:rsid w:val="006C1C2B"/>
    <w:rsid w:val="006C1E9B"/>
    <w:rsid w:val="006C51CD"/>
    <w:rsid w:val="006C5908"/>
    <w:rsid w:val="006C5AFA"/>
    <w:rsid w:val="006D2357"/>
    <w:rsid w:val="006D493E"/>
    <w:rsid w:val="006D5AA5"/>
    <w:rsid w:val="006D76BA"/>
    <w:rsid w:val="006E0751"/>
    <w:rsid w:val="006E09C5"/>
    <w:rsid w:val="006E3746"/>
    <w:rsid w:val="006E44CE"/>
    <w:rsid w:val="006E527A"/>
    <w:rsid w:val="006E60C8"/>
    <w:rsid w:val="006F6F69"/>
    <w:rsid w:val="007005F8"/>
    <w:rsid w:val="007059D4"/>
    <w:rsid w:val="00706440"/>
    <w:rsid w:val="00706B18"/>
    <w:rsid w:val="00707070"/>
    <w:rsid w:val="00711A12"/>
    <w:rsid w:val="00711AFF"/>
    <w:rsid w:val="00712412"/>
    <w:rsid w:val="00715957"/>
    <w:rsid w:val="0072001A"/>
    <w:rsid w:val="0072032F"/>
    <w:rsid w:val="00723392"/>
    <w:rsid w:val="00725D5F"/>
    <w:rsid w:val="0072624B"/>
    <w:rsid w:val="00726C30"/>
    <w:rsid w:val="007312A6"/>
    <w:rsid w:val="007312D9"/>
    <w:rsid w:val="007315A5"/>
    <w:rsid w:val="00732B9A"/>
    <w:rsid w:val="0073438E"/>
    <w:rsid w:val="00736C74"/>
    <w:rsid w:val="007370D1"/>
    <w:rsid w:val="00740537"/>
    <w:rsid w:val="00741CFB"/>
    <w:rsid w:val="00742158"/>
    <w:rsid w:val="00742C8E"/>
    <w:rsid w:val="007446AB"/>
    <w:rsid w:val="00744C08"/>
    <w:rsid w:val="00745B1A"/>
    <w:rsid w:val="00745D30"/>
    <w:rsid w:val="00745DF7"/>
    <w:rsid w:val="00746686"/>
    <w:rsid w:val="00746805"/>
    <w:rsid w:val="00746FC4"/>
    <w:rsid w:val="00751092"/>
    <w:rsid w:val="00751790"/>
    <w:rsid w:val="00752898"/>
    <w:rsid w:val="00753852"/>
    <w:rsid w:val="00753DC0"/>
    <w:rsid w:val="00754035"/>
    <w:rsid w:val="00755CFB"/>
    <w:rsid w:val="0075781B"/>
    <w:rsid w:val="00761BEF"/>
    <w:rsid w:val="00762A1A"/>
    <w:rsid w:val="007669AA"/>
    <w:rsid w:val="00766E8D"/>
    <w:rsid w:val="00767606"/>
    <w:rsid w:val="00771FD1"/>
    <w:rsid w:val="007738E3"/>
    <w:rsid w:val="007755B3"/>
    <w:rsid w:val="0077650F"/>
    <w:rsid w:val="00777CE9"/>
    <w:rsid w:val="00780DF0"/>
    <w:rsid w:val="0078165E"/>
    <w:rsid w:val="0078220B"/>
    <w:rsid w:val="00784AC6"/>
    <w:rsid w:val="00784C29"/>
    <w:rsid w:val="007862D3"/>
    <w:rsid w:val="00790A98"/>
    <w:rsid w:val="00792BDD"/>
    <w:rsid w:val="007956B2"/>
    <w:rsid w:val="00795B05"/>
    <w:rsid w:val="00796686"/>
    <w:rsid w:val="007975AB"/>
    <w:rsid w:val="00797D2B"/>
    <w:rsid w:val="007A0131"/>
    <w:rsid w:val="007A3731"/>
    <w:rsid w:val="007A59E3"/>
    <w:rsid w:val="007A5E97"/>
    <w:rsid w:val="007A74F2"/>
    <w:rsid w:val="007A7CD9"/>
    <w:rsid w:val="007B567F"/>
    <w:rsid w:val="007B6546"/>
    <w:rsid w:val="007C0D56"/>
    <w:rsid w:val="007C3E28"/>
    <w:rsid w:val="007C3E78"/>
    <w:rsid w:val="007C63AC"/>
    <w:rsid w:val="007C6B01"/>
    <w:rsid w:val="007D0C46"/>
    <w:rsid w:val="007D15CE"/>
    <w:rsid w:val="007D3CD5"/>
    <w:rsid w:val="007D3FC1"/>
    <w:rsid w:val="007D4289"/>
    <w:rsid w:val="007D4624"/>
    <w:rsid w:val="007D4C07"/>
    <w:rsid w:val="007D7985"/>
    <w:rsid w:val="007E0DB1"/>
    <w:rsid w:val="007E2176"/>
    <w:rsid w:val="007E3EE9"/>
    <w:rsid w:val="007E485C"/>
    <w:rsid w:val="007E4ABE"/>
    <w:rsid w:val="007E5024"/>
    <w:rsid w:val="007E6490"/>
    <w:rsid w:val="007E7046"/>
    <w:rsid w:val="007F1A96"/>
    <w:rsid w:val="007F26D5"/>
    <w:rsid w:val="007F30E4"/>
    <w:rsid w:val="0080064D"/>
    <w:rsid w:val="008006F4"/>
    <w:rsid w:val="008009E2"/>
    <w:rsid w:val="00804EED"/>
    <w:rsid w:val="00805B80"/>
    <w:rsid w:val="008069E8"/>
    <w:rsid w:val="00811829"/>
    <w:rsid w:val="0081379D"/>
    <w:rsid w:val="00815B69"/>
    <w:rsid w:val="00820413"/>
    <w:rsid w:val="00822AA7"/>
    <w:rsid w:val="0082368B"/>
    <w:rsid w:val="00823DF3"/>
    <w:rsid w:val="008256AD"/>
    <w:rsid w:val="00826208"/>
    <w:rsid w:val="00826787"/>
    <w:rsid w:val="00830140"/>
    <w:rsid w:val="00831BEB"/>
    <w:rsid w:val="0083272F"/>
    <w:rsid w:val="0083353F"/>
    <w:rsid w:val="008340F6"/>
    <w:rsid w:val="008423B8"/>
    <w:rsid w:val="00842DC1"/>
    <w:rsid w:val="008448A3"/>
    <w:rsid w:val="00846082"/>
    <w:rsid w:val="00850234"/>
    <w:rsid w:val="008511AF"/>
    <w:rsid w:val="00851F65"/>
    <w:rsid w:val="00863826"/>
    <w:rsid w:val="008639BC"/>
    <w:rsid w:val="0087025D"/>
    <w:rsid w:val="00871951"/>
    <w:rsid w:val="00874C5A"/>
    <w:rsid w:val="00876F35"/>
    <w:rsid w:val="00877841"/>
    <w:rsid w:val="0088414F"/>
    <w:rsid w:val="0088424A"/>
    <w:rsid w:val="00885C66"/>
    <w:rsid w:val="008905CF"/>
    <w:rsid w:val="008910CF"/>
    <w:rsid w:val="00892AFC"/>
    <w:rsid w:val="00893380"/>
    <w:rsid w:val="008938BC"/>
    <w:rsid w:val="008946DE"/>
    <w:rsid w:val="00897D79"/>
    <w:rsid w:val="008A003C"/>
    <w:rsid w:val="008A07AF"/>
    <w:rsid w:val="008A30B0"/>
    <w:rsid w:val="008B0A19"/>
    <w:rsid w:val="008B2A85"/>
    <w:rsid w:val="008B6C94"/>
    <w:rsid w:val="008B7DAF"/>
    <w:rsid w:val="008C121C"/>
    <w:rsid w:val="008C2084"/>
    <w:rsid w:val="008C2F02"/>
    <w:rsid w:val="008C4A85"/>
    <w:rsid w:val="008C5359"/>
    <w:rsid w:val="008C5BA3"/>
    <w:rsid w:val="008C5DC7"/>
    <w:rsid w:val="008C5F31"/>
    <w:rsid w:val="008C6D99"/>
    <w:rsid w:val="008C78E9"/>
    <w:rsid w:val="008D2FF2"/>
    <w:rsid w:val="008D349A"/>
    <w:rsid w:val="008D4804"/>
    <w:rsid w:val="008D4B46"/>
    <w:rsid w:val="008D4E48"/>
    <w:rsid w:val="008E05B6"/>
    <w:rsid w:val="008E3D35"/>
    <w:rsid w:val="008E42D9"/>
    <w:rsid w:val="008F54BC"/>
    <w:rsid w:val="008F5976"/>
    <w:rsid w:val="008F5DDA"/>
    <w:rsid w:val="008F5FE5"/>
    <w:rsid w:val="008F7469"/>
    <w:rsid w:val="008F7870"/>
    <w:rsid w:val="00901EBC"/>
    <w:rsid w:val="00904787"/>
    <w:rsid w:val="00904969"/>
    <w:rsid w:val="00905B98"/>
    <w:rsid w:val="009145C0"/>
    <w:rsid w:val="009145F9"/>
    <w:rsid w:val="00923698"/>
    <w:rsid w:val="00926819"/>
    <w:rsid w:val="00926DF3"/>
    <w:rsid w:val="00930313"/>
    <w:rsid w:val="00930CF9"/>
    <w:rsid w:val="00931910"/>
    <w:rsid w:val="00932B81"/>
    <w:rsid w:val="0093317B"/>
    <w:rsid w:val="009335AC"/>
    <w:rsid w:val="00935E95"/>
    <w:rsid w:val="00940F09"/>
    <w:rsid w:val="00941F08"/>
    <w:rsid w:val="0094210F"/>
    <w:rsid w:val="00944DBF"/>
    <w:rsid w:val="00946924"/>
    <w:rsid w:val="00946B9F"/>
    <w:rsid w:val="00946E15"/>
    <w:rsid w:val="00947A62"/>
    <w:rsid w:val="00950097"/>
    <w:rsid w:val="00950ED1"/>
    <w:rsid w:val="009533E2"/>
    <w:rsid w:val="009534E4"/>
    <w:rsid w:val="009538DF"/>
    <w:rsid w:val="00953D05"/>
    <w:rsid w:val="00956AAB"/>
    <w:rsid w:val="00956E4D"/>
    <w:rsid w:val="009574EA"/>
    <w:rsid w:val="00961C8A"/>
    <w:rsid w:val="00961D86"/>
    <w:rsid w:val="009620A0"/>
    <w:rsid w:val="00963599"/>
    <w:rsid w:val="00964D36"/>
    <w:rsid w:val="00966E48"/>
    <w:rsid w:val="009700B3"/>
    <w:rsid w:val="0097039B"/>
    <w:rsid w:val="00972D89"/>
    <w:rsid w:val="00973E6B"/>
    <w:rsid w:val="00973F2F"/>
    <w:rsid w:val="00974131"/>
    <w:rsid w:val="0098052F"/>
    <w:rsid w:val="00980CA5"/>
    <w:rsid w:val="009823FC"/>
    <w:rsid w:val="00982458"/>
    <w:rsid w:val="0098376F"/>
    <w:rsid w:val="00985EB8"/>
    <w:rsid w:val="00985EFF"/>
    <w:rsid w:val="00991503"/>
    <w:rsid w:val="00992BE3"/>
    <w:rsid w:val="00994928"/>
    <w:rsid w:val="0099585D"/>
    <w:rsid w:val="00996D24"/>
    <w:rsid w:val="009979A1"/>
    <w:rsid w:val="00997A56"/>
    <w:rsid w:val="009A09EF"/>
    <w:rsid w:val="009A0E1A"/>
    <w:rsid w:val="009A17A1"/>
    <w:rsid w:val="009A4ECD"/>
    <w:rsid w:val="009A6396"/>
    <w:rsid w:val="009A7763"/>
    <w:rsid w:val="009B1063"/>
    <w:rsid w:val="009B1101"/>
    <w:rsid w:val="009B3E22"/>
    <w:rsid w:val="009B4577"/>
    <w:rsid w:val="009B4E0B"/>
    <w:rsid w:val="009B6B4A"/>
    <w:rsid w:val="009B7AE6"/>
    <w:rsid w:val="009C0184"/>
    <w:rsid w:val="009C16A9"/>
    <w:rsid w:val="009C541E"/>
    <w:rsid w:val="009D1669"/>
    <w:rsid w:val="009D1B8B"/>
    <w:rsid w:val="009D4010"/>
    <w:rsid w:val="009D4146"/>
    <w:rsid w:val="009D4F02"/>
    <w:rsid w:val="009D6136"/>
    <w:rsid w:val="009D6CDD"/>
    <w:rsid w:val="009E0044"/>
    <w:rsid w:val="009E10C2"/>
    <w:rsid w:val="009E1553"/>
    <w:rsid w:val="009E15A9"/>
    <w:rsid w:val="009E23B8"/>
    <w:rsid w:val="009E24E7"/>
    <w:rsid w:val="009E27DF"/>
    <w:rsid w:val="009E324E"/>
    <w:rsid w:val="009E522F"/>
    <w:rsid w:val="009E5729"/>
    <w:rsid w:val="009E7241"/>
    <w:rsid w:val="009F089E"/>
    <w:rsid w:val="009F14CB"/>
    <w:rsid w:val="009F29E3"/>
    <w:rsid w:val="009F2B0F"/>
    <w:rsid w:val="009F2E1E"/>
    <w:rsid w:val="009F41FE"/>
    <w:rsid w:val="009F42B6"/>
    <w:rsid w:val="009F449F"/>
    <w:rsid w:val="009F5282"/>
    <w:rsid w:val="009F5DDF"/>
    <w:rsid w:val="009F608C"/>
    <w:rsid w:val="009F6769"/>
    <w:rsid w:val="009F6C3C"/>
    <w:rsid w:val="009F7F21"/>
    <w:rsid w:val="00A00045"/>
    <w:rsid w:val="00A04675"/>
    <w:rsid w:val="00A049BA"/>
    <w:rsid w:val="00A05D83"/>
    <w:rsid w:val="00A0769F"/>
    <w:rsid w:val="00A11A56"/>
    <w:rsid w:val="00A11B8D"/>
    <w:rsid w:val="00A11CCA"/>
    <w:rsid w:val="00A1520A"/>
    <w:rsid w:val="00A21A83"/>
    <w:rsid w:val="00A26B55"/>
    <w:rsid w:val="00A26C03"/>
    <w:rsid w:val="00A26D5D"/>
    <w:rsid w:val="00A27854"/>
    <w:rsid w:val="00A31505"/>
    <w:rsid w:val="00A31912"/>
    <w:rsid w:val="00A322FE"/>
    <w:rsid w:val="00A35D06"/>
    <w:rsid w:val="00A35E54"/>
    <w:rsid w:val="00A36DA4"/>
    <w:rsid w:val="00A36FA8"/>
    <w:rsid w:val="00A37071"/>
    <w:rsid w:val="00A41C62"/>
    <w:rsid w:val="00A47EB5"/>
    <w:rsid w:val="00A5215D"/>
    <w:rsid w:val="00A5289E"/>
    <w:rsid w:val="00A52F33"/>
    <w:rsid w:val="00A5370B"/>
    <w:rsid w:val="00A53B9C"/>
    <w:rsid w:val="00A54F61"/>
    <w:rsid w:val="00A559FD"/>
    <w:rsid w:val="00A56526"/>
    <w:rsid w:val="00A701F8"/>
    <w:rsid w:val="00A70ACD"/>
    <w:rsid w:val="00A72860"/>
    <w:rsid w:val="00A746C1"/>
    <w:rsid w:val="00A76C19"/>
    <w:rsid w:val="00A76C43"/>
    <w:rsid w:val="00A81210"/>
    <w:rsid w:val="00A82421"/>
    <w:rsid w:val="00A847C2"/>
    <w:rsid w:val="00A84D44"/>
    <w:rsid w:val="00A874EA"/>
    <w:rsid w:val="00A87F85"/>
    <w:rsid w:val="00A929CA"/>
    <w:rsid w:val="00A92C68"/>
    <w:rsid w:val="00A944C7"/>
    <w:rsid w:val="00A9479A"/>
    <w:rsid w:val="00A96354"/>
    <w:rsid w:val="00A976FF"/>
    <w:rsid w:val="00AA1D08"/>
    <w:rsid w:val="00AA5391"/>
    <w:rsid w:val="00AB0DEB"/>
    <w:rsid w:val="00AB1DD2"/>
    <w:rsid w:val="00AB5D55"/>
    <w:rsid w:val="00AC1615"/>
    <w:rsid w:val="00AC177C"/>
    <w:rsid w:val="00AC40A6"/>
    <w:rsid w:val="00AC7D18"/>
    <w:rsid w:val="00AD0BA5"/>
    <w:rsid w:val="00AD11B3"/>
    <w:rsid w:val="00AD1F80"/>
    <w:rsid w:val="00AD2085"/>
    <w:rsid w:val="00AD233A"/>
    <w:rsid w:val="00AD3297"/>
    <w:rsid w:val="00AD4F3D"/>
    <w:rsid w:val="00AE0C19"/>
    <w:rsid w:val="00AE3F60"/>
    <w:rsid w:val="00AE6418"/>
    <w:rsid w:val="00AE679F"/>
    <w:rsid w:val="00AE70F6"/>
    <w:rsid w:val="00AF39ED"/>
    <w:rsid w:val="00AF504A"/>
    <w:rsid w:val="00AF5AEC"/>
    <w:rsid w:val="00AF5B63"/>
    <w:rsid w:val="00AF7FF4"/>
    <w:rsid w:val="00B01767"/>
    <w:rsid w:val="00B01CF7"/>
    <w:rsid w:val="00B03A9D"/>
    <w:rsid w:val="00B03E62"/>
    <w:rsid w:val="00B10ED4"/>
    <w:rsid w:val="00B113E6"/>
    <w:rsid w:val="00B11D50"/>
    <w:rsid w:val="00B1292A"/>
    <w:rsid w:val="00B12C91"/>
    <w:rsid w:val="00B14EE7"/>
    <w:rsid w:val="00B17218"/>
    <w:rsid w:val="00B17979"/>
    <w:rsid w:val="00B21CD0"/>
    <w:rsid w:val="00B27FD6"/>
    <w:rsid w:val="00B30810"/>
    <w:rsid w:val="00B326CF"/>
    <w:rsid w:val="00B33C82"/>
    <w:rsid w:val="00B3408F"/>
    <w:rsid w:val="00B34CF2"/>
    <w:rsid w:val="00B35361"/>
    <w:rsid w:val="00B3727A"/>
    <w:rsid w:val="00B37CA7"/>
    <w:rsid w:val="00B40C5B"/>
    <w:rsid w:val="00B4226A"/>
    <w:rsid w:val="00B425FC"/>
    <w:rsid w:val="00B452FC"/>
    <w:rsid w:val="00B46696"/>
    <w:rsid w:val="00B4713A"/>
    <w:rsid w:val="00B51466"/>
    <w:rsid w:val="00B51697"/>
    <w:rsid w:val="00B52E19"/>
    <w:rsid w:val="00B5674B"/>
    <w:rsid w:val="00B5719D"/>
    <w:rsid w:val="00B57401"/>
    <w:rsid w:val="00B621AE"/>
    <w:rsid w:val="00B629AE"/>
    <w:rsid w:val="00B64CEC"/>
    <w:rsid w:val="00B67D2B"/>
    <w:rsid w:val="00B70B3B"/>
    <w:rsid w:val="00B724CE"/>
    <w:rsid w:val="00B75228"/>
    <w:rsid w:val="00B77AD5"/>
    <w:rsid w:val="00B81596"/>
    <w:rsid w:val="00B827DC"/>
    <w:rsid w:val="00B8319D"/>
    <w:rsid w:val="00B831F3"/>
    <w:rsid w:val="00B872E4"/>
    <w:rsid w:val="00B8799B"/>
    <w:rsid w:val="00B90898"/>
    <w:rsid w:val="00B93236"/>
    <w:rsid w:val="00B945FC"/>
    <w:rsid w:val="00B95F86"/>
    <w:rsid w:val="00B9600A"/>
    <w:rsid w:val="00B96148"/>
    <w:rsid w:val="00BA0614"/>
    <w:rsid w:val="00BA2FDB"/>
    <w:rsid w:val="00BA4262"/>
    <w:rsid w:val="00BA60F3"/>
    <w:rsid w:val="00BA6CEF"/>
    <w:rsid w:val="00BA7260"/>
    <w:rsid w:val="00BA7CB1"/>
    <w:rsid w:val="00BB08F0"/>
    <w:rsid w:val="00BB0B1F"/>
    <w:rsid w:val="00BB19E1"/>
    <w:rsid w:val="00BB2574"/>
    <w:rsid w:val="00BB3D03"/>
    <w:rsid w:val="00BB5E36"/>
    <w:rsid w:val="00BB79D1"/>
    <w:rsid w:val="00BB7AE6"/>
    <w:rsid w:val="00BC35C5"/>
    <w:rsid w:val="00BC4736"/>
    <w:rsid w:val="00BC7E79"/>
    <w:rsid w:val="00BD09B2"/>
    <w:rsid w:val="00BD0A87"/>
    <w:rsid w:val="00BD0BA9"/>
    <w:rsid w:val="00BD107E"/>
    <w:rsid w:val="00BD4AC7"/>
    <w:rsid w:val="00BD62FD"/>
    <w:rsid w:val="00BE2475"/>
    <w:rsid w:val="00BE25DE"/>
    <w:rsid w:val="00BE7ADA"/>
    <w:rsid w:val="00BF1DC2"/>
    <w:rsid w:val="00BF1E22"/>
    <w:rsid w:val="00BF2B32"/>
    <w:rsid w:val="00BF2D2D"/>
    <w:rsid w:val="00BF428C"/>
    <w:rsid w:val="00BF433B"/>
    <w:rsid w:val="00BF517C"/>
    <w:rsid w:val="00BF5EA8"/>
    <w:rsid w:val="00BF6D25"/>
    <w:rsid w:val="00BF7FDE"/>
    <w:rsid w:val="00C00724"/>
    <w:rsid w:val="00C02376"/>
    <w:rsid w:val="00C033D9"/>
    <w:rsid w:val="00C10AFB"/>
    <w:rsid w:val="00C154F6"/>
    <w:rsid w:val="00C1573C"/>
    <w:rsid w:val="00C166A1"/>
    <w:rsid w:val="00C1682C"/>
    <w:rsid w:val="00C16B89"/>
    <w:rsid w:val="00C16CE6"/>
    <w:rsid w:val="00C1717A"/>
    <w:rsid w:val="00C17416"/>
    <w:rsid w:val="00C1768A"/>
    <w:rsid w:val="00C176AA"/>
    <w:rsid w:val="00C21890"/>
    <w:rsid w:val="00C23B8A"/>
    <w:rsid w:val="00C31374"/>
    <w:rsid w:val="00C343B8"/>
    <w:rsid w:val="00C358B6"/>
    <w:rsid w:val="00C3721D"/>
    <w:rsid w:val="00C4286F"/>
    <w:rsid w:val="00C44CA6"/>
    <w:rsid w:val="00C464E6"/>
    <w:rsid w:val="00C46D7E"/>
    <w:rsid w:val="00C5194C"/>
    <w:rsid w:val="00C52049"/>
    <w:rsid w:val="00C536A3"/>
    <w:rsid w:val="00C570ED"/>
    <w:rsid w:val="00C61E5D"/>
    <w:rsid w:val="00C63E65"/>
    <w:rsid w:val="00C643EB"/>
    <w:rsid w:val="00C65514"/>
    <w:rsid w:val="00C6576D"/>
    <w:rsid w:val="00C71A35"/>
    <w:rsid w:val="00C72AF6"/>
    <w:rsid w:val="00C73DF5"/>
    <w:rsid w:val="00C751C4"/>
    <w:rsid w:val="00C76982"/>
    <w:rsid w:val="00C82CB0"/>
    <w:rsid w:val="00C82CCF"/>
    <w:rsid w:val="00C83B5B"/>
    <w:rsid w:val="00C84D26"/>
    <w:rsid w:val="00C84D3B"/>
    <w:rsid w:val="00C85100"/>
    <w:rsid w:val="00C92A47"/>
    <w:rsid w:val="00C945BC"/>
    <w:rsid w:val="00C950B9"/>
    <w:rsid w:val="00C952D3"/>
    <w:rsid w:val="00C959AF"/>
    <w:rsid w:val="00CA6356"/>
    <w:rsid w:val="00CA64B0"/>
    <w:rsid w:val="00CA6A46"/>
    <w:rsid w:val="00CA77AE"/>
    <w:rsid w:val="00CA78AD"/>
    <w:rsid w:val="00CB0758"/>
    <w:rsid w:val="00CB31BE"/>
    <w:rsid w:val="00CB4F61"/>
    <w:rsid w:val="00CB63A6"/>
    <w:rsid w:val="00CB6471"/>
    <w:rsid w:val="00CC02E5"/>
    <w:rsid w:val="00CC0D1E"/>
    <w:rsid w:val="00CC1ACF"/>
    <w:rsid w:val="00CC3206"/>
    <w:rsid w:val="00CC35AC"/>
    <w:rsid w:val="00CC5068"/>
    <w:rsid w:val="00CC532B"/>
    <w:rsid w:val="00CC607B"/>
    <w:rsid w:val="00CC64A3"/>
    <w:rsid w:val="00CC64D6"/>
    <w:rsid w:val="00CC7080"/>
    <w:rsid w:val="00CD0DD4"/>
    <w:rsid w:val="00CD28D6"/>
    <w:rsid w:val="00CD346D"/>
    <w:rsid w:val="00CD3A0B"/>
    <w:rsid w:val="00CD3D31"/>
    <w:rsid w:val="00CD5CCA"/>
    <w:rsid w:val="00CD721B"/>
    <w:rsid w:val="00CD727B"/>
    <w:rsid w:val="00CD73F0"/>
    <w:rsid w:val="00CD7D2F"/>
    <w:rsid w:val="00CE0A18"/>
    <w:rsid w:val="00CE14DA"/>
    <w:rsid w:val="00CE4D05"/>
    <w:rsid w:val="00CE5A5E"/>
    <w:rsid w:val="00CE5B0C"/>
    <w:rsid w:val="00CE7C01"/>
    <w:rsid w:val="00CF2AA1"/>
    <w:rsid w:val="00CF3029"/>
    <w:rsid w:val="00CF3782"/>
    <w:rsid w:val="00CF39BF"/>
    <w:rsid w:val="00CF48C3"/>
    <w:rsid w:val="00CF78AF"/>
    <w:rsid w:val="00D0068A"/>
    <w:rsid w:val="00D00936"/>
    <w:rsid w:val="00D06CD8"/>
    <w:rsid w:val="00D138F9"/>
    <w:rsid w:val="00D14BD5"/>
    <w:rsid w:val="00D1618D"/>
    <w:rsid w:val="00D16E42"/>
    <w:rsid w:val="00D1765F"/>
    <w:rsid w:val="00D2330F"/>
    <w:rsid w:val="00D25BCF"/>
    <w:rsid w:val="00D276D0"/>
    <w:rsid w:val="00D3025F"/>
    <w:rsid w:val="00D30291"/>
    <w:rsid w:val="00D3066F"/>
    <w:rsid w:val="00D30DF0"/>
    <w:rsid w:val="00D310D2"/>
    <w:rsid w:val="00D3147D"/>
    <w:rsid w:val="00D31FB0"/>
    <w:rsid w:val="00D324A7"/>
    <w:rsid w:val="00D32630"/>
    <w:rsid w:val="00D33BD9"/>
    <w:rsid w:val="00D33D3D"/>
    <w:rsid w:val="00D343B0"/>
    <w:rsid w:val="00D34C3E"/>
    <w:rsid w:val="00D359CC"/>
    <w:rsid w:val="00D3641C"/>
    <w:rsid w:val="00D45D33"/>
    <w:rsid w:val="00D4701D"/>
    <w:rsid w:val="00D47F4B"/>
    <w:rsid w:val="00D51FA9"/>
    <w:rsid w:val="00D57D15"/>
    <w:rsid w:val="00D6316E"/>
    <w:rsid w:val="00D63BC3"/>
    <w:rsid w:val="00D70A63"/>
    <w:rsid w:val="00D717A1"/>
    <w:rsid w:val="00D71B84"/>
    <w:rsid w:val="00D7354D"/>
    <w:rsid w:val="00D746BA"/>
    <w:rsid w:val="00D7486B"/>
    <w:rsid w:val="00D74D16"/>
    <w:rsid w:val="00D77211"/>
    <w:rsid w:val="00D77384"/>
    <w:rsid w:val="00D81545"/>
    <w:rsid w:val="00D82F38"/>
    <w:rsid w:val="00D87272"/>
    <w:rsid w:val="00D87C9C"/>
    <w:rsid w:val="00D91435"/>
    <w:rsid w:val="00D91595"/>
    <w:rsid w:val="00D91C83"/>
    <w:rsid w:val="00D935FD"/>
    <w:rsid w:val="00D9772F"/>
    <w:rsid w:val="00DA0E1D"/>
    <w:rsid w:val="00DA21B4"/>
    <w:rsid w:val="00DA43C4"/>
    <w:rsid w:val="00DA59A1"/>
    <w:rsid w:val="00DA5D2C"/>
    <w:rsid w:val="00DA63E0"/>
    <w:rsid w:val="00DA70CA"/>
    <w:rsid w:val="00DB4ED0"/>
    <w:rsid w:val="00DB769B"/>
    <w:rsid w:val="00DC0442"/>
    <w:rsid w:val="00DC2A62"/>
    <w:rsid w:val="00DC2B0B"/>
    <w:rsid w:val="00DC585F"/>
    <w:rsid w:val="00DC7F8A"/>
    <w:rsid w:val="00DD0DF7"/>
    <w:rsid w:val="00DD1369"/>
    <w:rsid w:val="00DD2FF1"/>
    <w:rsid w:val="00DD3D28"/>
    <w:rsid w:val="00DD5B25"/>
    <w:rsid w:val="00DD5E8B"/>
    <w:rsid w:val="00DD6B0E"/>
    <w:rsid w:val="00DE09C8"/>
    <w:rsid w:val="00DE11FD"/>
    <w:rsid w:val="00DE25C2"/>
    <w:rsid w:val="00DE31D4"/>
    <w:rsid w:val="00DE3CAA"/>
    <w:rsid w:val="00DE4D08"/>
    <w:rsid w:val="00DE5AA2"/>
    <w:rsid w:val="00DF13BA"/>
    <w:rsid w:val="00DF20F7"/>
    <w:rsid w:val="00DF3470"/>
    <w:rsid w:val="00DF34AD"/>
    <w:rsid w:val="00DF4093"/>
    <w:rsid w:val="00DF4809"/>
    <w:rsid w:val="00DF62AE"/>
    <w:rsid w:val="00E0067D"/>
    <w:rsid w:val="00E008FE"/>
    <w:rsid w:val="00E0102D"/>
    <w:rsid w:val="00E014D0"/>
    <w:rsid w:val="00E0153A"/>
    <w:rsid w:val="00E03017"/>
    <w:rsid w:val="00E0425F"/>
    <w:rsid w:val="00E062D8"/>
    <w:rsid w:val="00E0767E"/>
    <w:rsid w:val="00E11B2D"/>
    <w:rsid w:val="00E1216D"/>
    <w:rsid w:val="00E13A17"/>
    <w:rsid w:val="00E1480D"/>
    <w:rsid w:val="00E20ED4"/>
    <w:rsid w:val="00E22A05"/>
    <w:rsid w:val="00E248CA"/>
    <w:rsid w:val="00E254B8"/>
    <w:rsid w:val="00E25CCB"/>
    <w:rsid w:val="00E30648"/>
    <w:rsid w:val="00E306AC"/>
    <w:rsid w:val="00E313EF"/>
    <w:rsid w:val="00E32195"/>
    <w:rsid w:val="00E32ED0"/>
    <w:rsid w:val="00E3336F"/>
    <w:rsid w:val="00E33973"/>
    <w:rsid w:val="00E36A91"/>
    <w:rsid w:val="00E42769"/>
    <w:rsid w:val="00E453CD"/>
    <w:rsid w:val="00E45C54"/>
    <w:rsid w:val="00E4664E"/>
    <w:rsid w:val="00E509A8"/>
    <w:rsid w:val="00E51D4A"/>
    <w:rsid w:val="00E53486"/>
    <w:rsid w:val="00E55D35"/>
    <w:rsid w:val="00E578F1"/>
    <w:rsid w:val="00E62259"/>
    <w:rsid w:val="00E65B3E"/>
    <w:rsid w:val="00E67FB4"/>
    <w:rsid w:val="00E71B5A"/>
    <w:rsid w:val="00E72291"/>
    <w:rsid w:val="00E771EC"/>
    <w:rsid w:val="00E77763"/>
    <w:rsid w:val="00E8084B"/>
    <w:rsid w:val="00E82137"/>
    <w:rsid w:val="00E82610"/>
    <w:rsid w:val="00E82DDB"/>
    <w:rsid w:val="00E83316"/>
    <w:rsid w:val="00E91F10"/>
    <w:rsid w:val="00E96D66"/>
    <w:rsid w:val="00EA05B1"/>
    <w:rsid w:val="00EA0AF5"/>
    <w:rsid w:val="00EA1F87"/>
    <w:rsid w:val="00EA3E5E"/>
    <w:rsid w:val="00EB0F79"/>
    <w:rsid w:val="00EB1069"/>
    <w:rsid w:val="00EB7580"/>
    <w:rsid w:val="00EB7592"/>
    <w:rsid w:val="00EC06E6"/>
    <w:rsid w:val="00EC2083"/>
    <w:rsid w:val="00EC3780"/>
    <w:rsid w:val="00EC4729"/>
    <w:rsid w:val="00EC51E0"/>
    <w:rsid w:val="00EC64DD"/>
    <w:rsid w:val="00EC6B71"/>
    <w:rsid w:val="00EC7007"/>
    <w:rsid w:val="00ED3BD9"/>
    <w:rsid w:val="00ED42CA"/>
    <w:rsid w:val="00ED64A8"/>
    <w:rsid w:val="00ED7ADC"/>
    <w:rsid w:val="00EE1A4C"/>
    <w:rsid w:val="00EE3181"/>
    <w:rsid w:val="00EE40D9"/>
    <w:rsid w:val="00EE51B2"/>
    <w:rsid w:val="00EE6EFD"/>
    <w:rsid w:val="00EF063B"/>
    <w:rsid w:val="00EF0A49"/>
    <w:rsid w:val="00EF24A1"/>
    <w:rsid w:val="00EF2B7F"/>
    <w:rsid w:val="00EF31E6"/>
    <w:rsid w:val="00EF3392"/>
    <w:rsid w:val="00EF38C4"/>
    <w:rsid w:val="00EF57B4"/>
    <w:rsid w:val="00F003DB"/>
    <w:rsid w:val="00F02507"/>
    <w:rsid w:val="00F031B9"/>
    <w:rsid w:val="00F07F7B"/>
    <w:rsid w:val="00F10969"/>
    <w:rsid w:val="00F12E48"/>
    <w:rsid w:val="00F13419"/>
    <w:rsid w:val="00F1344F"/>
    <w:rsid w:val="00F146A2"/>
    <w:rsid w:val="00F14DFC"/>
    <w:rsid w:val="00F1509C"/>
    <w:rsid w:val="00F16295"/>
    <w:rsid w:val="00F16585"/>
    <w:rsid w:val="00F2049F"/>
    <w:rsid w:val="00F21222"/>
    <w:rsid w:val="00F2202B"/>
    <w:rsid w:val="00F22F30"/>
    <w:rsid w:val="00F235EA"/>
    <w:rsid w:val="00F24E27"/>
    <w:rsid w:val="00F25AFA"/>
    <w:rsid w:val="00F25B89"/>
    <w:rsid w:val="00F260A7"/>
    <w:rsid w:val="00F268B9"/>
    <w:rsid w:val="00F26ED1"/>
    <w:rsid w:val="00F274A2"/>
    <w:rsid w:val="00F2771C"/>
    <w:rsid w:val="00F3252A"/>
    <w:rsid w:val="00F32D93"/>
    <w:rsid w:val="00F347A7"/>
    <w:rsid w:val="00F36246"/>
    <w:rsid w:val="00F36D4A"/>
    <w:rsid w:val="00F37BE7"/>
    <w:rsid w:val="00F41B60"/>
    <w:rsid w:val="00F42566"/>
    <w:rsid w:val="00F431ED"/>
    <w:rsid w:val="00F43AAC"/>
    <w:rsid w:val="00F444B4"/>
    <w:rsid w:val="00F466AE"/>
    <w:rsid w:val="00F51E86"/>
    <w:rsid w:val="00F53FDC"/>
    <w:rsid w:val="00F5557D"/>
    <w:rsid w:val="00F56F54"/>
    <w:rsid w:val="00F57245"/>
    <w:rsid w:val="00F57692"/>
    <w:rsid w:val="00F60A3E"/>
    <w:rsid w:val="00F65F2B"/>
    <w:rsid w:val="00F66292"/>
    <w:rsid w:val="00F6638A"/>
    <w:rsid w:val="00F72DDD"/>
    <w:rsid w:val="00F7455A"/>
    <w:rsid w:val="00F74B5B"/>
    <w:rsid w:val="00F75229"/>
    <w:rsid w:val="00F7566E"/>
    <w:rsid w:val="00F83A59"/>
    <w:rsid w:val="00F85CE7"/>
    <w:rsid w:val="00F86146"/>
    <w:rsid w:val="00F928F2"/>
    <w:rsid w:val="00F92DD6"/>
    <w:rsid w:val="00F97773"/>
    <w:rsid w:val="00F97D44"/>
    <w:rsid w:val="00FA03F2"/>
    <w:rsid w:val="00FA1EFE"/>
    <w:rsid w:val="00FA29BF"/>
    <w:rsid w:val="00FA3E32"/>
    <w:rsid w:val="00FA4D26"/>
    <w:rsid w:val="00FA771D"/>
    <w:rsid w:val="00FB0C84"/>
    <w:rsid w:val="00FB2048"/>
    <w:rsid w:val="00FB2DAA"/>
    <w:rsid w:val="00FB4552"/>
    <w:rsid w:val="00FB6BD0"/>
    <w:rsid w:val="00FB6F14"/>
    <w:rsid w:val="00FC11AA"/>
    <w:rsid w:val="00FC2998"/>
    <w:rsid w:val="00FC343C"/>
    <w:rsid w:val="00FC4BFE"/>
    <w:rsid w:val="00FC662E"/>
    <w:rsid w:val="00FC7551"/>
    <w:rsid w:val="00FD2E3E"/>
    <w:rsid w:val="00FD34E3"/>
    <w:rsid w:val="00FD45AB"/>
    <w:rsid w:val="00FD5B82"/>
    <w:rsid w:val="00FD6BB8"/>
    <w:rsid w:val="00FE0977"/>
    <w:rsid w:val="00FE0E5A"/>
    <w:rsid w:val="00FE2615"/>
    <w:rsid w:val="00FE3BBF"/>
    <w:rsid w:val="00FE6E30"/>
    <w:rsid w:val="00FE772E"/>
    <w:rsid w:val="00FF06A6"/>
    <w:rsid w:val="00FF0BFA"/>
    <w:rsid w:val="00FF2445"/>
    <w:rsid w:val="00FF4542"/>
    <w:rsid w:val="00FF4C1E"/>
    <w:rsid w:val="00FF51BF"/>
    <w:rsid w:val="00FF5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AD3EB"/>
  <w15:chartTrackingRefBased/>
  <w15:docId w15:val="{D3620F1E-3675-4273-840D-BE0E0A94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06BED"/>
    <w:pPr>
      <w:spacing w:line="276" w:lineRule="auto"/>
    </w:pPr>
    <w:rPr>
      <w:sz w:val="22"/>
      <w:lang w:val="en-GB"/>
    </w:rPr>
  </w:style>
  <w:style w:type="paragraph" w:styleId="Heading1">
    <w:name w:val="heading 1"/>
    <w:basedOn w:val="Normal"/>
    <w:next w:val="Normal"/>
    <w:link w:val="Heading1Char"/>
    <w:uiPriority w:val="9"/>
    <w:qFormat/>
    <w:rsid w:val="00551135"/>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551135"/>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Heading2"/>
    <w:next w:val="Normal"/>
    <w:link w:val="Heading3Char"/>
    <w:uiPriority w:val="9"/>
    <w:unhideWhenUsed/>
    <w:qFormat/>
    <w:rsid w:val="008C5F31"/>
    <w:pPr>
      <w:numPr>
        <w:ilvl w:val="2"/>
      </w:numPr>
      <w:spacing w:before="0"/>
      <w:outlineLvl w:val="2"/>
    </w:pPr>
    <w:rPr>
      <w:rFonts w:cstheme="majorBidi"/>
      <w:b w:val="0"/>
      <w:sz w:val="22"/>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5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1st level - Bullet List Paragraph,List Paragraph1,Lettre d'introduction,Paragrafo elenco,Resume Title,Bullet list,C-Change,Indent Paragraph"/>
    <w:basedOn w:val="Normal"/>
    <w:link w:val="ListParagraphChar"/>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8C5F31"/>
    <w:rPr>
      <w:rFonts w:eastAsiaTheme="majorEastAsia" w:cstheme="majorBidi"/>
      <w:color w:val="009051"/>
      <w:sz w:val="22"/>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link w:val="NoSpacingChar"/>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F36D4A"/>
    <w:pPr>
      <w:tabs>
        <w:tab w:val="right" w:leader="dot" w:pos="9350"/>
      </w:tabs>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eastAsia="Times New Roman" w:hAnsi="Times New Roman" w:cs="Times New Roman"/>
      <w:sz w:val="24"/>
      <w:lang w:val="en-US"/>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1">
    <w:name w:val="Unresolved Mention1"/>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248CA"/>
    <w:rPr>
      <w:rFonts w:ascii="Calibri" w:hAnsi="Calibri" w:cs="Calibri"/>
      <w:sz w:val="22"/>
    </w:rPr>
  </w:style>
  <w:style w:type="paragraph" w:customStyle="1" w:styleId="EndNoteBibliography">
    <w:name w:val="EndNote Bibliography"/>
    <w:basedOn w:val="Normal"/>
    <w:link w:val="EndNoteBibliographyChar"/>
    <w:rsid w:val="00E248C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E248CA"/>
    <w:rPr>
      <w:rFonts w:ascii="Calibri" w:hAnsi="Calibri" w:cs="Calibri"/>
      <w:sz w:val="22"/>
    </w:rPr>
  </w:style>
  <w:style w:type="paragraph" w:styleId="TableofFigures">
    <w:name w:val="table of figures"/>
    <w:basedOn w:val="Normal"/>
    <w:next w:val="Normal"/>
    <w:uiPriority w:val="99"/>
    <w:unhideWhenUsed/>
    <w:rsid w:val="00317CFF"/>
  </w:style>
  <w:style w:type="character" w:customStyle="1" w:styleId="NoSpacingChar">
    <w:name w:val="No Spacing Char"/>
    <w:basedOn w:val="DefaultParagraphFont"/>
    <w:link w:val="NoSpacing"/>
    <w:uiPriority w:val="1"/>
    <w:rsid w:val="009F41FE"/>
    <w:rPr>
      <w:rFonts w:ascii="Calibri" w:eastAsia="Calibri" w:hAnsi="Calibri" w:cs="Arial"/>
      <w:sz w:val="20"/>
      <w:szCs w:val="20"/>
    </w:rPr>
  </w:style>
  <w:style w:type="paragraph" w:styleId="EndnoteText">
    <w:name w:val="endnote text"/>
    <w:basedOn w:val="Normal"/>
    <w:link w:val="EndnoteTextChar"/>
    <w:uiPriority w:val="99"/>
    <w:unhideWhenUsed/>
    <w:rsid w:val="00551135"/>
    <w:pPr>
      <w:spacing w:line="240" w:lineRule="auto"/>
    </w:pPr>
    <w:rPr>
      <w:rFonts w:ascii="Arial" w:hAnsi="Arial"/>
      <w:sz w:val="20"/>
      <w:lang w:val="en-ZA"/>
    </w:rPr>
  </w:style>
  <w:style w:type="character" w:customStyle="1" w:styleId="EndnoteTextChar">
    <w:name w:val="Endnote Text Char"/>
    <w:basedOn w:val="DefaultParagraphFont"/>
    <w:link w:val="EndnoteText"/>
    <w:uiPriority w:val="99"/>
    <w:rsid w:val="00551135"/>
    <w:rPr>
      <w:rFonts w:ascii="Arial" w:hAnsi="Arial"/>
      <w:sz w:val="20"/>
      <w:lang w:val="en-ZA"/>
    </w:rPr>
  </w:style>
  <w:style w:type="character" w:styleId="EndnoteReference">
    <w:name w:val="endnote reference"/>
    <w:basedOn w:val="DefaultParagraphFont"/>
    <w:uiPriority w:val="99"/>
    <w:unhideWhenUsed/>
    <w:rsid w:val="00551135"/>
    <w:rPr>
      <w:vertAlign w:val="superscript"/>
    </w:rPr>
  </w:style>
  <w:style w:type="character" w:customStyle="1" w:styleId="ListParagraphChar">
    <w:name w:val="List Paragraph Char"/>
    <w:aliases w:val="1st level - Bullet List Paragraph Char,List Paragraph1 Char,Lettre d'introduction Char,Paragrafo elenco Char,Resume Title Char,Bullet list Char,C-Change Char,Indent Paragraph Char"/>
    <w:link w:val="ListParagraph"/>
    <w:locked/>
    <w:rsid w:val="001244A3"/>
    <w:rPr>
      <w:sz w:val="22"/>
      <w:lang w:val="en-GB"/>
    </w:rPr>
  </w:style>
  <w:style w:type="table" w:styleId="LightList">
    <w:name w:val="Light List"/>
    <w:basedOn w:val="TableNormal"/>
    <w:uiPriority w:val="61"/>
    <w:rsid w:val="00BD62FD"/>
    <w:rPr>
      <w:sz w:val="22"/>
      <w:szCs w:val="22"/>
      <w:lang w:val="en-Z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5">
    <w:name w:val="Light Grid Accent 5"/>
    <w:basedOn w:val="TableNormal"/>
    <w:uiPriority w:val="62"/>
    <w:rsid w:val="008423B8"/>
    <w:rPr>
      <w:sz w:val="22"/>
      <w:szCs w:val="22"/>
      <w:lang w:val="en-Z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TableGrid2">
    <w:name w:val="Table Grid2"/>
    <w:basedOn w:val="TableNormal"/>
    <w:next w:val="TableGrid"/>
    <w:uiPriority w:val="59"/>
    <w:rsid w:val="008639BC"/>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uiPriority w:val="9"/>
    <w:semiHidden/>
    <w:rsid w:val="00A47EB5"/>
    <w:rPr>
      <w:rFonts w:asciiTheme="majorHAnsi" w:eastAsiaTheme="majorEastAsia" w:hAnsiTheme="majorHAnsi" w:cstheme="majorBidi"/>
      <w:color w:val="2F5496" w:themeColor="accent1" w:themeShade="BF"/>
      <w:sz w:val="22"/>
      <w:lang w:val="en-GB"/>
    </w:rPr>
  </w:style>
  <w:style w:type="character" w:customStyle="1" w:styleId="Heading6Char">
    <w:name w:val="Heading 6 Char"/>
    <w:basedOn w:val="DefaultParagraphFont"/>
    <w:uiPriority w:val="9"/>
    <w:semiHidden/>
    <w:rsid w:val="00A47EB5"/>
    <w:rPr>
      <w:rFonts w:asciiTheme="majorHAnsi" w:eastAsiaTheme="majorEastAsia" w:hAnsiTheme="majorHAnsi" w:cstheme="majorBidi"/>
      <w:color w:val="1F3763" w:themeColor="accent1" w:themeShade="7F"/>
      <w:sz w:val="22"/>
      <w:lang w:val="en-GB"/>
    </w:rPr>
  </w:style>
  <w:style w:type="character" w:customStyle="1" w:styleId="Heading7Char">
    <w:name w:val="Heading 7 Char"/>
    <w:basedOn w:val="DefaultParagraphFont"/>
    <w:uiPriority w:val="9"/>
    <w:semiHidden/>
    <w:rsid w:val="00A47EB5"/>
    <w:rPr>
      <w:rFonts w:asciiTheme="majorHAnsi" w:eastAsiaTheme="majorEastAsia" w:hAnsiTheme="majorHAnsi" w:cstheme="majorBidi"/>
      <w:i/>
      <w:iCs/>
      <w:color w:val="1F3763" w:themeColor="accent1" w:themeShade="7F"/>
      <w:sz w:val="22"/>
      <w:lang w:val="en-GB"/>
    </w:rPr>
  </w:style>
  <w:style w:type="character" w:customStyle="1" w:styleId="Heading8Char">
    <w:name w:val="Heading 8 Char"/>
    <w:basedOn w:val="DefaultParagraphFont"/>
    <w:uiPriority w:val="9"/>
    <w:semiHidden/>
    <w:rsid w:val="00A47EB5"/>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uiPriority w:val="9"/>
    <w:semiHidden/>
    <w:rsid w:val="00A47EB5"/>
    <w:rPr>
      <w:rFonts w:asciiTheme="majorHAnsi" w:eastAsiaTheme="majorEastAsia" w:hAnsiTheme="majorHAnsi" w:cstheme="majorBidi"/>
      <w:i/>
      <w:iCs/>
      <w:color w:val="272727" w:themeColor="text1" w:themeTint="D8"/>
      <w:sz w:val="21"/>
      <w:szCs w:val="21"/>
      <w:lang w:val="en-GB"/>
    </w:rPr>
  </w:style>
  <w:style w:type="character" w:styleId="SubtleEmphasis">
    <w:name w:val="Subtle Emphasis"/>
    <w:basedOn w:val="DefaultParagraphFont"/>
    <w:uiPriority w:val="19"/>
    <w:qFormat/>
    <w:rsid w:val="00AD0BA5"/>
    <w:rPr>
      <w:i/>
      <w:iCs/>
      <w:color w:val="595959" w:themeColor="text1" w:themeTint="A6"/>
    </w:rPr>
  </w:style>
  <w:style w:type="numbering" w:customStyle="1" w:styleId="ZZBullets">
    <w:name w:val="ZZ Bullets"/>
    <w:rsid w:val="00C154F6"/>
    <w:pPr>
      <w:numPr>
        <w:numId w:val="2"/>
      </w:numPr>
    </w:pPr>
  </w:style>
  <w:style w:type="paragraph" w:styleId="Quote">
    <w:name w:val="Quote"/>
    <w:basedOn w:val="Normal"/>
    <w:next w:val="Normal"/>
    <w:link w:val="QuoteChar"/>
    <w:uiPriority w:val="29"/>
    <w:qFormat/>
    <w:rsid w:val="00193D96"/>
    <w:rPr>
      <w:i/>
      <w:iCs/>
      <w:color w:val="000000" w:themeColor="text1"/>
      <w:szCs w:val="22"/>
      <w:lang w:val="en-ZA"/>
    </w:rPr>
  </w:style>
  <w:style w:type="character" w:customStyle="1" w:styleId="QuoteChar">
    <w:name w:val="Quote Char"/>
    <w:basedOn w:val="DefaultParagraphFont"/>
    <w:link w:val="Quote"/>
    <w:uiPriority w:val="29"/>
    <w:rsid w:val="00193D96"/>
    <w:rPr>
      <w:i/>
      <w:iCs/>
      <w:color w:val="000000" w:themeColor="text1"/>
      <w:sz w:val="22"/>
      <w:szCs w:val="22"/>
      <w:lang w:val="en-ZA"/>
    </w:rPr>
  </w:style>
  <w:style w:type="paragraph" w:styleId="TOC3">
    <w:name w:val="toc 3"/>
    <w:basedOn w:val="Normal"/>
    <w:next w:val="Normal"/>
    <w:autoRedefine/>
    <w:uiPriority w:val="39"/>
    <w:unhideWhenUsed/>
    <w:rsid w:val="00905B98"/>
    <w:pPr>
      <w:spacing w:after="100"/>
      <w:ind w:left="440"/>
    </w:pPr>
  </w:style>
  <w:style w:type="paragraph" w:styleId="TOC4">
    <w:name w:val="toc 4"/>
    <w:basedOn w:val="Normal"/>
    <w:next w:val="Normal"/>
    <w:autoRedefine/>
    <w:uiPriority w:val="39"/>
    <w:unhideWhenUsed/>
    <w:rsid w:val="00905B98"/>
    <w:pPr>
      <w:spacing w:after="100" w:line="240" w:lineRule="auto"/>
      <w:ind w:left="720"/>
    </w:pPr>
    <w:rPr>
      <w:rFonts w:eastAsiaTheme="minorEastAsia"/>
      <w:sz w:val="24"/>
      <w:lang w:val="en-US"/>
    </w:rPr>
  </w:style>
  <w:style w:type="paragraph" w:styleId="TOC5">
    <w:name w:val="toc 5"/>
    <w:basedOn w:val="Normal"/>
    <w:next w:val="Normal"/>
    <w:autoRedefine/>
    <w:uiPriority w:val="39"/>
    <w:unhideWhenUsed/>
    <w:rsid w:val="00905B98"/>
    <w:pPr>
      <w:spacing w:after="100" w:line="240" w:lineRule="auto"/>
      <w:ind w:left="960"/>
    </w:pPr>
    <w:rPr>
      <w:rFonts w:eastAsiaTheme="minorEastAsia"/>
      <w:sz w:val="24"/>
      <w:lang w:val="en-US"/>
    </w:rPr>
  </w:style>
  <w:style w:type="paragraph" w:styleId="TOC6">
    <w:name w:val="toc 6"/>
    <w:basedOn w:val="Normal"/>
    <w:next w:val="Normal"/>
    <w:autoRedefine/>
    <w:uiPriority w:val="39"/>
    <w:unhideWhenUsed/>
    <w:rsid w:val="00905B98"/>
    <w:pPr>
      <w:spacing w:after="100" w:line="240" w:lineRule="auto"/>
      <w:ind w:left="1200"/>
    </w:pPr>
    <w:rPr>
      <w:rFonts w:eastAsiaTheme="minorEastAsia"/>
      <w:sz w:val="24"/>
      <w:lang w:val="en-US"/>
    </w:rPr>
  </w:style>
  <w:style w:type="paragraph" w:styleId="TOC7">
    <w:name w:val="toc 7"/>
    <w:basedOn w:val="Normal"/>
    <w:next w:val="Normal"/>
    <w:autoRedefine/>
    <w:uiPriority w:val="39"/>
    <w:unhideWhenUsed/>
    <w:rsid w:val="00905B98"/>
    <w:pPr>
      <w:spacing w:after="100" w:line="240" w:lineRule="auto"/>
      <w:ind w:left="1440"/>
    </w:pPr>
    <w:rPr>
      <w:rFonts w:eastAsiaTheme="minorEastAsia"/>
      <w:sz w:val="24"/>
      <w:lang w:val="en-US"/>
    </w:rPr>
  </w:style>
  <w:style w:type="paragraph" w:styleId="TOC8">
    <w:name w:val="toc 8"/>
    <w:basedOn w:val="Normal"/>
    <w:next w:val="Normal"/>
    <w:autoRedefine/>
    <w:uiPriority w:val="39"/>
    <w:unhideWhenUsed/>
    <w:rsid w:val="00905B98"/>
    <w:pPr>
      <w:spacing w:after="100" w:line="240" w:lineRule="auto"/>
      <w:ind w:left="1680"/>
    </w:pPr>
    <w:rPr>
      <w:rFonts w:eastAsiaTheme="minorEastAsia"/>
      <w:sz w:val="24"/>
      <w:lang w:val="en-US"/>
    </w:rPr>
  </w:style>
  <w:style w:type="paragraph" w:styleId="TOC9">
    <w:name w:val="toc 9"/>
    <w:basedOn w:val="Normal"/>
    <w:next w:val="Normal"/>
    <w:autoRedefine/>
    <w:uiPriority w:val="39"/>
    <w:unhideWhenUsed/>
    <w:rsid w:val="00905B98"/>
    <w:pPr>
      <w:spacing w:after="100" w:line="240" w:lineRule="auto"/>
      <w:ind w:left="1920"/>
    </w:pPr>
    <w:rPr>
      <w:rFonts w:eastAsiaTheme="minorEastAsia"/>
      <w:sz w:val="24"/>
      <w:lang w:val="en-US"/>
    </w:rPr>
  </w:style>
  <w:style w:type="character" w:customStyle="1" w:styleId="A0">
    <w:name w:val="A0"/>
    <w:uiPriority w:val="99"/>
    <w:rsid w:val="000B3924"/>
    <w:rPr>
      <w:b/>
      <w:bCs/>
      <w:color w:val="FFFFFF"/>
      <w:sz w:val="64"/>
      <w:szCs w:val="64"/>
    </w:rPr>
  </w:style>
  <w:style w:type="table" w:styleId="GridTable4-Accent5">
    <w:name w:val="Grid Table 4 Accent 5"/>
    <w:basedOn w:val="TableNormal"/>
    <w:uiPriority w:val="49"/>
    <w:rsid w:val="00B827DC"/>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2">
    <w:name w:val="Grid Table 4 Accent 2"/>
    <w:basedOn w:val="TableNormal"/>
    <w:uiPriority w:val="49"/>
    <w:rsid w:val="003730AC"/>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3-Accent6">
    <w:name w:val="List Table 3 Accent 6"/>
    <w:basedOn w:val="TableNormal"/>
    <w:uiPriority w:val="48"/>
    <w:rsid w:val="004C268D"/>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GridTable4-Accent1">
    <w:name w:val="Grid Table 4 Accent 1"/>
    <w:basedOn w:val="TableNormal"/>
    <w:uiPriority w:val="49"/>
    <w:rsid w:val="004C26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4">
    <w:name w:val="Grid Table 4 Accent 4"/>
    <w:basedOn w:val="TableNormal"/>
    <w:uiPriority w:val="49"/>
    <w:rsid w:val="006245AC"/>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1">
    <w:name w:val="Grid Table 5 Dark Accent 1"/>
    <w:basedOn w:val="TableNormal"/>
    <w:uiPriority w:val="50"/>
    <w:rsid w:val="007A74F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eGrid3">
    <w:name w:val="Table Grid3"/>
    <w:basedOn w:val="TableNormal"/>
    <w:next w:val="TableGrid"/>
    <w:uiPriority w:val="59"/>
    <w:rsid w:val="00A5215D"/>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537306"/>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537306"/>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0941">
      <w:bodyDiv w:val="1"/>
      <w:marLeft w:val="0"/>
      <w:marRight w:val="0"/>
      <w:marTop w:val="0"/>
      <w:marBottom w:val="0"/>
      <w:divBdr>
        <w:top w:val="none" w:sz="0" w:space="0" w:color="auto"/>
        <w:left w:val="none" w:sz="0" w:space="0" w:color="auto"/>
        <w:bottom w:val="none" w:sz="0" w:space="0" w:color="auto"/>
        <w:right w:val="none" w:sz="0" w:space="0" w:color="auto"/>
      </w:divBdr>
    </w:div>
    <w:div w:id="247160279">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71757082">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771797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688679694">
      <w:bodyDiv w:val="1"/>
      <w:marLeft w:val="0"/>
      <w:marRight w:val="0"/>
      <w:marTop w:val="0"/>
      <w:marBottom w:val="0"/>
      <w:divBdr>
        <w:top w:val="none" w:sz="0" w:space="0" w:color="auto"/>
        <w:left w:val="none" w:sz="0" w:space="0" w:color="auto"/>
        <w:bottom w:val="none" w:sz="0" w:space="0" w:color="auto"/>
        <w:right w:val="none" w:sz="0" w:space="0" w:color="auto"/>
      </w:divBdr>
    </w:div>
    <w:div w:id="777681126">
      <w:bodyDiv w:val="1"/>
      <w:marLeft w:val="0"/>
      <w:marRight w:val="0"/>
      <w:marTop w:val="0"/>
      <w:marBottom w:val="0"/>
      <w:divBdr>
        <w:top w:val="none" w:sz="0" w:space="0" w:color="auto"/>
        <w:left w:val="none" w:sz="0" w:space="0" w:color="auto"/>
        <w:bottom w:val="none" w:sz="0" w:space="0" w:color="auto"/>
        <w:right w:val="none" w:sz="0" w:space="0" w:color="auto"/>
      </w:divBdr>
    </w:div>
    <w:div w:id="947934539">
      <w:bodyDiv w:val="1"/>
      <w:marLeft w:val="0"/>
      <w:marRight w:val="0"/>
      <w:marTop w:val="0"/>
      <w:marBottom w:val="0"/>
      <w:divBdr>
        <w:top w:val="none" w:sz="0" w:space="0" w:color="auto"/>
        <w:left w:val="none" w:sz="0" w:space="0" w:color="auto"/>
        <w:bottom w:val="none" w:sz="0" w:space="0" w:color="auto"/>
        <w:right w:val="none" w:sz="0" w:space="0" w:color="auto"/>
      </w:divBdr>
    </w:div>
    <w:div w:id="968363609">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38969532">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522545897">
      <w:bodyDiv w:val="1"/>
      <w:marLeft w:val="0"/>
      <w:marRight w:val="0"/>
      <w:marTop w:val="0"/>
      <w:marBottom w:val="0"/>
      <w:divBdr>
        <w:top w:val="none" w:sz="0" w:space="0" w:color="auto"/>
        <w:left w:val="none" w:sz="0" w:space="0" w:color="auto"/>
        <w:bottom w:val="none" w:sz="0" w:space="0" w:color="auto"/>
        <w:right w:val="none" w:sz="0" w:space="0" w:color="auto"/>
      </w:divBdr>
    </w:div>
    <w:div w:id="1649431308">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image" Target="media/image11.emf"/><Relationship Id="rId42" Type="http://schemas.openxmlformats.org/officeDocument/2006/relationships/image" Target="media/image19.jpe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health.gov.za" TargetMode="Externa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0.emf"/><Relationship Id="rId38" Type="http://schemas.openxmlformats.org/officeDocument/2006/relationships/image" Target="media/image15.emf"/><Relationship Id="rId46" Type="http://schemas.openxmlformats.org/officeDocument/2006/relationships/hyperlink" Target="file:///C:\Users\Dawn\Documents\Consulting\3-%20CHAI\26March2019\www.flipkart.com"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attainfertility.com/article/environmental-toxins" TargetMode="External"/><Relationship Id="rId29" Type="http://schemas.openxmlformats.org/officeDocument/2006/relationships/diagramQuickStyle" Target="diagrams/quickStyle1.xml"/><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hdphoto" Target="media/hdphoto1.wdp"/><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hyperlink" Target="https://www.who.int/elena/titles/folate_periconceptional/en/"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diagramLayout" Target="diagrams/layout1.xml"/><Relationship Id="rId36" Type="http://schemas.openxmlformats.org/officeDocument/2006/relationships/image" Target="media/image13.png"/><Relationship Id="rId49"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3.emf"/><Relationship Id="rId31" Type="http://schemas.microsoft.com/office/2007/relationships/diagramDrawing" Target="diagrams/drawing1.xml"/><Relationship Id="rId44" Type="http://schemas.openxmlformats.org/officeDocument/2006/relationships/hyperlink" Target="https://www.who.int/disabilities/world_report/2011/report/en/" TargetMode="Externa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openxmlformats.org/officeDocument/2006/relationships/image" Target="media/image2.jpeg"/><Relationship Id="rId22" Type="http://schemas.openxmlformats.org/officeDocument/2006/relationships/image" Target="media/image5.emf"/><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2.emf"/><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DDAD72-B42E-4C75-BC12-8AF54BA08AD3}" type="doc">
      <dgm:prSet loTypeId="urn:microsoft.com/office/officeart/2005/8/layout/cycle4#2" loCatId="relationship" qsTypeId="urn:microsoft.com/office/officeart/2005/8/quickstyle/simple1" qsCatId="simple" csTypeId="urn:microsoft.com/office/officeart/2005/8/colors/accent1_2" csCatId="accent1" phldr="1"/>
      <dgm:spPr/>
      <dgm:t>
        <a:bodyPr/>
        <a:lstStyle/>
        <a:p>
          <a:endParaRPr lang="en-ZA"/>
        </a:p>
      </dgm:t>
    </dgm:pt>
    <dgm:pt modelId="{863B84A6-53D3-4ADB-8F3D-8B397784A8E9}">
      <dgm:prSet phldrT="[Text]"/>
      <dgm:spPr/>
      <dgm:t>
        <a:bodyPr/>
        <a:lstStyle/>
        <a:p>
          <a:r>
            <a:rPr lang="en-ZA"/>
            <a:t>Tubal factors</a:t>
          </a:r>
        </a:p>
      </dgm:t>
    </dgm:pt>
    <dgm:pt modelId="{5142440A-FF98-4386-878D-B7CFEF118A69}" type="parTrans" cxnId="{1BC3AC65-7333-4CA1-8C42-6667E71B4950}">
      <dgm:prSet/>
      <dgm:spPr/>
      <dgm:t>
        <a:bodyPr/>
        <a:lstStyle/>
        <a:p>
          <a:endParaRPr lang="en-ZA"/>
        </a:p>
      </dgm:t>
    </dgm:pt>
    <dgm:pt modelId="{B3C7753F-D7FB-4F85-9D67-383A91D2955E}" type="sibTrans" cxnId="{1BC3AC65-7333-4CA1-8C42-6667E71B4950}">
      <dgm:prSet/>
      <dgm:spPr/>
      <dgm:t>
        <a:bodyPr/>
        <a:lstStyle/>
        <a:p>
          <a:endParaRPr lang="en-ZA"/>
        </a:p>
      </dgm:t>
    </dgm:pt>
    <dgm:pt modelId="{20AF751A-1AA3-434D-8D9B-7109A10CC9E2}">
      <dgm:prSet phldrT="[Text]"/>
      <dgm:spPr/>
      <dgm:t>
        <a:bodyPr/>
        <a:lstStyle/>
        <a:p>
          <a:r>
            <a:rPr lang="en-ZA"/>
            <a:t>PID</a:t>
          </a:r>
        </a:p>
      </dgm:t>
    </dgm:pt>
    <dgm:pt modelId="{E23FE3C4-A655-46FB-BD7F-D7B9ED70ABF6}" type="parTrans" cxnId="{37590ED3-6783-4882-B694-F1A2380F73DA}">
      <dgm:prSet/>
      <dgm:spPr/>
      <dgm:t>
        <a:bodyPr/>
        <a:lstStyle/>
        <a:p>
          <a:endParaRPr lang="en-ZA"/>
        </a:p>
      </dgm:t>
    </dgm:pt>
    <dgm:pt modelId="{7538A95F-57DA-4486-9622-BACCDEC6AE30}" type="sibTrans" cxnId="{37590ED3-6783-4882-B694-F1A2380F73DA}">
      <dgm:prSet/>
      <dgm:spPr/>
      <dgm:t>
        <a:bodyPr/>
        <a:lstStyle/>
        <a:p>
          <a:endParaRPr lang="en-ZA"/>
        </a:p>
      </dgm:t>
    </dgm:pt>
    <dgm:pt modelId="{A43C9E30-BADB-49A1-8D08-F984B920E3EF}">
      <dgm:prSet phldrT="[Text]"/>
      <dgm:spPr/>
      <dgm:t>
        <a:bodyPr/>
        <a:lstStyle/>
        <a:p>
          <a:r>
            <a:rPr lang="en-ZA"/>
            <a:t>Ovutatory dysfunction</a:t>
          </a:r>
        </a:p>
      </dgm:t>
    </dgm:pt>
    <dgm:pt modelId="{2BB9005E-EC04-49B6-ACF2-FC11E565D4F1}" type="parTrans" cxnId="{331F7143-A761-4996-A482-B25F968AC96F}">
      <dgm:prSet/>
      <dgm:spPr/>
      <dgm:t>
        <a:bodyPr/>
        <a:lstStyle/>
        <a:p>
          <a:endParaRPr lang="en-ZA"/>
        </a:p>
      </dgm:t>
    </dgm:pt>
    <dgm:pt modelId="{C17FE99B-3B80-49AD-80B9-464A6C4F27EA}" type="sibTrans" cxnId="{331F7143-A761-4996-A482-B25F968AC96F}">
      <dgm:prSet/>
      <dgm:spPr/>
      <dgm:t>
        <a:bodyPr/>
        <a:lstStyle/>
        <a:p>
          <a:endParaRPr lang="en-ZA"/>
        </a:p>
      </dgm:t>
    </dgm:pt>
    <dgm:pt modelId="{76882CDE-2BC8-4558-AC24-7088B0D33DC1}">
      <dgm:prSet phldrT="[Text]"/>
      <dgm:spPr/>
      <dgm:t>
        <a:bodyPr/>
        <a:lstStyle/>
        <a:p>
          <a:r>
            <a:rPr lang="en-ZA"/>
            <a:t>PCOS</a:t>
          </a:r>
        </a:p>
      </dgm:t>
    </dgm:pt>
    <dgm:pt modelId="{E20FCE2A-A462-450C-8E6B-1A5830C83112}" type="parTrans" cxnId="{50E73F42-72D9-41AB-B662-0C982EFD190B}">
      <dgm:prSet/>
      <dgm:spPr/>
      <dgm:t>
        <a:bodyPr/>
        <a:lstStyle/>
        <a:p>
          <a:endParaRPr lang="en-ZA"/>
        </a:p>
      </dgm:t>
    </dgm:pt>
    <dgm:pt modelId="{9E47141E-70CC-4DE6-BCAA-AF7A12573B6D}" type="sibTrans" cxnId="{50E73F42-72D9-41AB-B662-0C982EFD190B}">
      <dgm:prSet/>
      <dgm:spPr/>
      <dgm:t>
        <a:bodyPr/>
        <a:lstStyle/>
        <a:p>
          <a:endParaRPr lang="en-ZA"/>
        </a:p>
      </dgm:t>
    </dgm:pt>
    <dgm:pt modelId="{1B6BB4E0-4338-4074-8FE0-46CD142F00F8}">
      <dgm:prSet phldrT="[Text]"/>
      <dgm:spPr/>
      <dgm:t>
        <a:bodyPr/>
        <a:lstStyle/>
        <a:p>
          <a:r>
            <a:rPr lang="en-ZA"/>
            <a:t>Other factors</a:t>
          </a:r>
        </a:p>
      </dgm:t>
    </dgm:pt>
    <dgm:pt modelId="{A7BD30AA-E18F-4ECF-AE41-AB7071C25E63}" type="parTrans" cxnId="{90DD74D8-9DC8-4E09-9A1A-746F1ADEAE83}">
      <dgm:prSet/>
      <dgm:spPr/>
      <dgm:t>
        <a:bodyPr/>
        <a:lstStyle/>
        <a:p>
          <a:endParaRPr lang="en-ZA"/>
        </a:p>
      </dgm:t>
    </dgm:pt>
    <dgm:pt modelId="{58A4213A-1BEF-459F-B109-D17AFE56156F}" type="sibTrans" cxnId="{90DD74D8-9DC8-4E09-9A1A-746F1ADEAE83}">
      <dgm:prSet/>
      <dgm:spPr/>
      <dgm:t>
        <a:bodyPr/>
        <a:lstStyle/>
        <a:p>
          <a:endParaRPr lang="en-ZA"/>
        </a:p>
      </dgm:t>
    </dgm:pt>
    <dgm:pt modelId="{278324EF-0DED-4F9A-A73E-1AE740527800}">
      <dgm:prSet phldrT="[Text]"/>
      <dgm:spPr/>
      <dgm:t>
        <a:bodyPr/>
        <a:lstStyle/>
        <a:p>
          <a:r>
            <a:rPr lang="en-ZA"/>
            <a:t>Thyroid dysfunction</a:t>
          </a:r>
        </a:p>
      </dgm:t>
    </dgm:pt>
    <dgm:pt modelId="{CF0A428E-7F6D-49D0-BC06-E860737E4C39}" type="parTrans" cxnId="{F78E81FE-C24A-409D-8B85-F446F2ECF45B}">
      <dgm:prSet/>
      <dgm:spPr/>
      <dgm:t>
        <a:bodyPr/>
        <a:lstStyle/>
        <a:p>
          <a:endParaRPr lang="en-ZA"/>
        </a:p>
      </dgm:t>
    </dgm:pt>
    <dgm:pt modelId="{B1790636-D31E-4993-AED9-7A3AE488798F}" type="sibTrans" cxnId="{F78E81FE-C24A-409D-8B85-F446F2ECF45B}">
      <dgm:prSet/>
      <dgm:spPr/>
      <dgm:t>
        <a:bodyPr/>
        <a:lstStyle/>
        <a:p>
          <a:endParaRPr lang="en-ZA"/>
        </a:p>
      </dgm:t>
    </dgm:pt>
    <dgm:pt modelId="{33F9D669-365D-4D8B-A9D8-1B0DEA15B3FA}">
      <dgm:prSet phldrT="[Text]"/>
      <dgm:spPr/>
      <dgm:t>
        <a:bodyPr/>
        <a:lstStyle/>
        <a:p>
          <a:r>
            <a:rPr lang="en-ZA"/>
            <a:t>Uterine factors</a:t>
          </a:r>
        </a:p>
      </dgm:t>
    </dgm:pt>
    <dgm:pt modelId="{09563180-D093-48A2-9E3C-1CCD2A697D17}" type="parTrans" cxnId="{F53A5C17-08F2-4C1A-92AC-0A9E91CD9EF4}">
      <dgm:prSet/>
      <dgm:spPr/>
      <dgm:t>
        <a:bodyPr/>
        <a:lstStyle/>
        <a:p>
          <a:endParaRPr lang="en-ZA"/>
        </a:p>
      </dgm:t>
    </dgm:pt>
    <dgm:pt modelId="{4FF04EE8-0B1F-46F1-8C21-72866F01896E}" type="sibTrans" cxnId="{F53A5C17-08F2-4C1A-92AC-0A9E91CD9EF4}">
      <dgm:prSet/>
      <dgm:spPr/>
      <dgm:t>
        <a:bodyPr/>
        <a:lstStyle/>
        <a:p>
          <a:endParaRPr lang="en-ZA"/>
        </a:p>
      </dgm:t>
    </dgm:pt>
    <dgm:pt modelId="{DC1C7951-A948-44B2-99D5-20F2A4509DC8}">
      <dgm:prSet phldrT="[Text]"/>
      <dgm:spPr/>
      <dgm:t>
        <a:bodyPr/>
        <a:lstStyle/>
        <a:p>
          <a:r>
            <a:rPr lang="en-ZA"/>
            <a:t>Fibroids</a:t>
          </a:r>
        </a:p>
      </dgm:t>
    </dgm:pt>
    <dgm:pt modelId="{BFD30A24-6C48-409F-B6F1-AB009F8CA990}" type="parTrans" cxnId="{A64AE8A9-4B59-401B-A389-1523F4AA8B9F}">
      <dgm:prSet/>
      <dgm:spPr/>
      <dgm:t>
        <a:bodyPr/>
        <a:lstStyle/>
        <a:p>
          <a:endParaRPr lang="en-ZA"/>
        </a:p>
      </dgm:t>
    </dgm:pt>
    <dgm:pt modelId="{433187B1-BCB6-4806-9B84-89E8CD55DA08}" type="sibTrans" cxnId="{A64AE8A9-4B59-401B-A389-1523F4AA8B9F}">
      <dgm:prSet/>
      <dgm:spPr/>
      <dgm:t>
        <a:bodyPr/>
        <a:lstStyle/>
        <a:p>
          <a:endParaRPr lang="en-ZA"/>
        </a:p>
      </dgm:t>
    </dgm:pt>
    <dgm:pt modelId="{F54D5AAF-17D8-4623-8873-5E44C1B6C112}">
      <dgm:prSet phldrT="[Text]"/>
      <dgm:spPr/>
      <dgm:t>
        <a:bodyPr/>
        <a:lstStyle/>
        <a:p>
          <a:r>
            <a:rPr lang="en-ZA"/>
            <a:t>Endometriosis</a:t>
          </a:r>
        </a:p>
      </dgm:t>
    </dgm:pt>
    <dgm:pt modelId="{46ECBFF1-BBD7-4F75-84E0-60B8A29010DB}" type="parTrans" cxnId="{5A61D83D-846F-4ED0-B78F-754B7507206B}">
      <dgm:prSet/>
      <dgm:spPr/>
      <dgm:t>
        <a:bodyPr/>
        <a:lstStyle/>
        <a:p>
          <a:endParaRPr lang="en-ZA"/>
        </a:p>
      </dgm:t>
    </dgm:pt>
    <dgm:pt modelId="{272974E1-62CD-435A-800E-6E2977BE97D4}" type="sibTrans" cxnId="{5A61D83D-846F-4ED0-B78F-754B7507206B}">
      <dgm:prSet/>
      <dgm:spPr/>
      <dgm:t>
        <a:bodyPr/>
        <a:lstStyle/>
        <a:p>
          <a:endParaRPr lang="en-ZA"/>
        </a:p>
      </dgm:t>
    </dgm:pt>
    <dgm:pt modelId="{63362AAA-EDD5-4355-894C-D7FCFC7AAEC7}">
      <dgm:prSet phldrT="[Text]"/>
      <dgm:spPr/>
      <dgm:t>
        <a:bodyPr/>
        <a:lstStyle/>
        <a:p>
          <a:r>
            <a:rPr lang="en-ZA"/>
            <a:t>Primary ovarian dysfunction</a:t>
          </a:r>
        </a:p>
      </dgm:t>
    </dgm:pt>
    <dgm:pt modelId="{684DD3D0-2D98-4FDC-98B6-01B4894D80B7}" type="parTrans" cxnId="{EB479C7A-0623-4801-B06E-2A53C9294F5C}">
      <dgm:prSet/>
      <dgm:spPr/>
      <dgm:t>
        <a:bodyPr/>
        <a:lstStyle/>
        <a:p>
          <a:endParaRPr lang="en-ZA"/>
        </a:p>
      </dgm:t>
    </dgm:pt>
    <dgm:pt modelId="{B440F34D-13E5-4523-BF6A-A4E15E4E3AE6}" type="sibTrans" cxnId="{EB479C7A-0623-4801-B06E-2A53C9294F5C}">
      <dgm:prSet/>
      <dgm:spPr/>
      <dgm:t>
        <a:bodyPr/>
        <a:lstStyle/>
        <a:p>
          <a:endParaRPr lang="en-ZA"/>
        </a:p>
      </dgm:t>
    </dgm:pt>
    <dgm:pt modelId="{61FC8C1C-EC5A-4E86-A80C-EBA8C0811B60}">
      <dgm:prSet phldrT="[Text]"/>
      <dgm:spPr/>
      <dgm:t>
        <a:bodyPr/>
        <a:lstStyle/>
        <a:p>
          <a:r>
            <a:rPr lang="en-ZA"/>
            <a:t>HYpothalamic dysfunction</a:t>
          </a:r>
        </a:p>
      </dgm:t>
    </dgm:pt>
    <dgm:pt modelId="{6F4033CF-F5B6-419A-8C11-EC8B5023597B}" type="parTrans" cxnId="{B56172BD-9EA4-438A-A315-092B850D4966}">
      <dgm:prSet/>
      <dgm:spPr/>
      <dgm:t>
        <a:bodyPr/>
        <a:lstStyle/>
        <a:p>
          <a:endParaRPr lang="en-ZA"/>
        </a:p>
      </dgm:t>
    </dgm:pt>
    <dgm:pt modelId="{08A3CF38-1DC9-4F44-B422-307C198489EF}" type="sibTrans" cxnId="{B56172BD-9EA4-438A-A315-092B850D4966}">
      <dgm:prSet/>
      <dgm:spPr/>
      <dgm:t>
        <a:bodyPr/>
        <a:lstStyle/>
        <a:p>
          <a:endParaRPr lang="en-ZA"/>
        </a:p>
      </dgm:t>
    </dgm:pt>
    <dgm:pt modelId="{A7BA3718-5491-44D9-B126-AC3F7FAEA9A3}">
      <dgm:prSet phldrT="[Text]"/>
      <dgm:spPr/>
      <dgm:t>
        <a:bodyPr/>
        <a:lstStyle/>
        <a:p>
          <a:r>
            <a:rPr lang="en-ZA"/>
            <a:t>Uterine septum</a:t>
          </a:r>
        </a:p>
      </dgm:t>
    </dgm:pt>
    <dgm:pt modelId="{70FB4E61-E75E-4DC2-8189-E248D4EC0218}" type="parTrans" cxnId="{81C17185-A5F1-4097-BC54-A329A8DD71E4}">
      <dgm:prSet/>
      <dgm:spPr/>
      <dgm:t>
        <a:bodyPr/>
        <a:lstStyle/>
        <a:p>
          <a:endParaRPr lang="en-ZA"/>
        </a:p>
      </dgm:t>
    </dgm:pt>
    <dgm:pt modelId="{373BE3B2-9438-4D3F-88FA-350CAB9A8A43}" type="sibTrans" cxnId="{81C17185-A5F1-4097-BC54-A329A8DD71E4}">
      <dgm:prSet/>
      <dgm:spPr/>
      <dgm:t>
        <a:bodyPr/>
        <a:lstStyle/>
        <a:p>
          <a:endParaRPr lang="en-ZA"/>
        </a:p>
      </dgm:t>
    </dgm:pt>
    <dgm:pt modelId="{9F462A5E-0CD7-455C-9FFF-84A55C0C3832}">
      <dgm:prSet phldrT="[Text]"/>
      <dgm:spPr/>
      <dgm:t>
        <a:bodyPr/>
        <a:lstStyle/>
        <a:p>
          <a:r>
            <a:rPr lang="en-ZA"/>
            <a:t>Intaruterine adhesions</a:t>
          </a:r>
        </a:p>
      </dgm:t>
    </dgm:pt>
    <dgm:pt modelId="{6AF7D9D6-DA56-4AEC-836C-DF1FF7ECC6C1}" type="parTrans" cxnId="{1511C72E-8355-4AFA-AB27-1B367270DEE3}">
      <dgm:prSet/>
      <dgm:spPr/>
      <dgm:t>
        <a:bodyPr/>
        <a:lstStyle/>
        <a:p>
          <a:endParaRPr lang="en-ZA"/>
        </a:p>
      </dgm:t>
    </dgm:pt>
    <dgm:pt modelId="{CF93EA66-CB99-4192-8E05-4FCCAB5A4DC8}" type="sibTrans" cxnId="{1511C72E-8355-4AFA-AB27-1B367270DEE3}">
      <dgm:prSet/>
      <dgm:spPr/>
      <dgm:t>
        <a:bodyPr/>
        <a:lstStyle/>
        <a:p>
          <a:endParaRPr lang="en-ZA"/>
        </a:p>
      </dgm:t>
    </dgm:pt>
    <dgm:pt modelId="{C0647BE3-809A-40B2-B2E8-18DE0858681D}">
      <dgm:prSet phldrT="[Text]"/>
      <dgm:spPr/>
      <dgm:t>
        <a:bodyPr/>
        <a:lstStyle/>
        <a:p>
          <a:r>
            <a:rPr lang="en-ZA"/>
            <a:t>Elevated Prolactin</a:t>
          </a:r>
        </a:p>
      </dgm:t>
    </dgm:pt>
    <dgm:pt modelId="{266E6462-E23E-4885-BC42-A4CF337F89CD}" type="parTrans" cxnId="{D7493A4A-05F8-46D9-8F66-A07A9C8D9E4F}">
      <dgm:prSet/>
      <dgm:spPr/>
      <dgm:t>
        <a:bodyPr/>
        <a:lstStyle/>
        <a:p>
          <a:endParaRPr lang="en-ZA"/>
        </a:p>
      </dgm:t>
    </dgm:pt>
    <dgm:pt modelId="{E6A4A619-A7CC-42BC-ABFA-AB992B65E76C}" type="sibTrans" cxnId="{D7493A4A-05F8-46D9-8F66-A07A9C8D9E4F}">
      <dgm:prSet/>
      <dgm:spPr/>
      <dgm:t>
        <a:bodyPr/>
        <a:lstStyle/>
        <a:p>
          <a:endParaRPr lang="en-ZA"/>
        </a:p>
      </dgm:t>
    </dgm:pt>
    <dgm:pt modelId="{5E903555-D533-4E04-BCF1-408491F73D28}">
      <dgm:prSet phldrT="[Text]"/>
      <dgm:spPr/>
      <dgm:t>
        <a:bodyPr/>
        <a:lstStyle/>
        <a:p>
          <a:endParaRPr lang="en-ZA"/>
        </a:p>
      </dgm:t>
    </dgm:pt>
    <dgm:pt modelId="{EF1792E4-4BE3-4160-8D75-E34174C44F5B}" type="parTrans" cxnId="{F6D4329A-B422-4FDF-A8FB-A5FE2476B9CB}">
      <dgm:prSet/>
      <dgm:spPr/>
      <dgm:t>
        <a:bodyPr/>
        <a:lstStyle/>
        <a:p>
          <a:endParaRPr lang="en-ZA"/>
        </a:p>
      </dgm:t>
    </dgm:pt>
    <dgm:pt modelId="{4BF6D079-E86D-4F69-B2E6-9F9C95D31636}" type="sibTrans" cxnId="{F6D4329A-B422-4FDF-A8FB-A5FE2476B9CB}">
      <dgm:prSet/>
      <dgm:spPr/>
      <dgm:t>
        <a:bodyPr/>
        <a:lstStyle/>
        <a:p>
          <a:endParaRPr lang="en-ZA"/>
        </a:p>
      </dgm:t>
    </dgm:pt>
    <dgm:pt modelId="{8C1FAD08-C086-4F6B-B74C-4ED6BF6C8A2E}">
      <dgm:prSet phldrT="[Text]"/>
      <dgm:spPr/>
      <dgm:t>
        <a:bodyPr/>
        <a:lstStyle/>
        <a:p>
          <a:r>
            <a:rPr lang="en-ZA"/>
            <a:t>Chronic disease</a:t>
          </a:r>
        </a:p>
      </dgm:t>
    </dgm:pt>
    <dgm:pt modelId="{F1060541-34AC-4BBF-BF14-1B797C74AFEC}" type="parTrans" cxnId="{C7C5E773-909D-4C63-A281-D280AC5CD71E}">
      <dgm:prSet/>
      <dgm:spPr/>
      <dgm:t>
        <a:bodyPr/>
        <a:lstStyle/>
        <a:p>
          <a:endParaRPr lang="en-ZA"/>
        </a:p>
      </dgm:t>
    </dgm:pt>
    <dgm:pt modelId="{FBED5EE1-AD24-4E91-8E0C-C411D973A959}" type="sibTrans" cxnId="{C7C5E773-909D-4C63-A281-D280AC5CD71E}">
      <dgm:prSet/>
      <dgm:spPr/>
      <dgm:t>
        <a:bodyPr/>
        <a:lstStyle/>
        <a:p>
          <a:endParaRPr lang="en-ZA"/>
        </a:p>
      </dgm:t>
    </dgm:pt>
    <dgm:pt modelId="{EE7DB029-D8CB-433A-9E38-E2CF9E8A8826}">
      <dgm:prSet phldrT="[Text]"/>
      <dgm:spPr/>
      <dgm:t>
        <a:bodyPr/>
        <a:lstStyle/>
        <a:p>
          <a:r>
            <a:rPr lang="en-ZA"/>
            <a:t>Salpingitis Isthmica Nodosa</a:t>
          </a:r>
        </a:p>
      </dgm:t>
    </dgm:pt>
    <dgm:pt modelId="{F6517715-766B-41DA-9208-7ECF679EAF46}" type="parTrans" cxnId="{ECABA9AE-A85D-4A6A-B1BE-175A5B615058}">
      <dgm:prSet/>
      <dgm:spPr/>
      <dgm:t>
        <a:bodyPr/>
        <a:lstStyle/>
        <a:p>
          <a:endParaRPr lang="en-ZA"/>
        </a:p>
      </dgm:t>
    </dgm:pt>
    <dgm:pt modelId="{DE40B22C-49F7-4ABD-9351-0A1EF8C3685A}" type="sibTrans" cxnId="{ECABA9AE-A85D-4A6A-B1BE-175A5B615058}">
      <dgm:prSet/>
      <dgm:spPr/>
      <dgm:t>
        <a:bodyPr/>
        <a:lstStyle/>
        <a:p>
          <a:endParaRPr lang="en-ZA"/>
        </a:p>
      </dgm:t>
    </dgm:pt>
    <dgm:pt modelId="{D407EA35-C683-4553-B736-37F1FBC5B562}" type="pres">
      <dgm:prSet presAssocID="{DCDDAD72-B42E-4C75-BC12-8AF54BA08AD3}" presName="cycleMatrixDiagram" presStyleCnt="0">
        <dgm:presLayoutVars>
          <dgm:chMax val="1"/>
          <dgm:dir/>
          <dgm:animLvl val="lvl"/>
          <dgm:resizeHandles val="exact"/>
        </dgm:presLayoutVars>
      </dgm:prSet>
      <dgm:spPr/>
    </dgm:pt>
    <dgm:pt modelId="{54DF98F3-E5EE-432C-97FA-9D7888C86FD7}" type="pres">
      <dgm:prSet presAssocID="{DCDDAD72-B42E-4C75-BC12-8AF54BA08AD3}" presName="children" presStyleCnt="0"/>
      <dgm:spPr/>
    </dgm:pt>
    <dgm:pt modelId="{F2AEF36B-A2B7-4117-A31A-6E228933B1D4}" type="pres">
      <dgm:prSet presAssocID="{DCDDAD72-B42E-4C75-BC12-8AF54BA08AD3}" presName="child1group" presStyleCnt="0"/>
      <dgm:spPr/>
    </dgm:pt>
    <dgm:pt modelId="{22BF9A1A-E4DC-420A-B906-C1B5D7D53A36}" type="pres">
      <dgm:prSet presAssocID="{DCDDAD72-B42E-4C75-BC12-8AF54BA08AD3}" presName="child1" presStyleLbl="bgAcc1" presStyleIdx="0" presStyleCnt="4"/>
      <dgm:spPr/>
    </dgm:pt>
    <dgm:pt modelId="{4522673B-9870-4E34-9863-C2C3A899F43E}" type="pres">
      <dgm:prSet presAssocID="{DCDDAD72-B42E-4C75-BC12-8AF54BA08AD3}" presName="child1Text" presStyleLbl="bgAcc1" presStyleIdx="0" presStyleCnt="4">
        <dgm:presLayoutVars>
          <dgm:bulletEnabled val="1"/>
        </dgm:presLayoutVars>
      </dgm:prSet>
      <dgm:spPr/>
    </dgm:pt>
    <dgm:pt modelId="{16C23697-30E2-4F51-8B31-606B207AB590}" type="pres">
      <dgm:prSet presAssocID="{DCDDAD72-B42E-4C75-BC12-8AF54BA08AD3}" presName="child2group" presStyleCnt="0"/>
      <dgm:spPr/>
    </dgm:pt>
    <dgm:pt modelId="{23E471E5-F28F-482A-905A-A39AAFEA0797}" type="pres">
      <dgm:prSet presAssocID="{DCDDAD72-B42E-4C75-BC12-8AF54BA08AD3}" presName="child2" presStyleLbl="bgAcc1" presStyleIdx="1" presStyleCnt="4"/>
      <dgm:spPr/>
    </dgm:pt>
    <dgm:pt modelId="{77A8E310-2FD4-49D0-8905-63E950DCD836}" type="pres">
      <dgm:prSet presAssocID="{DCDDAD72-B42E-4C75-BC12-8AF54BA08AD3}" presName="child2Text" presStyleLbl="bgAcc1" presStyleIdx="1" presStyleCnt="4">
        <dgm:presLayoutVars>
          <dgm:bulletEnabled val="1"/>
        </dgm:presLayoutVars>
      </dgm:prSet>
      <dgm:spPr/>
    </dgm:pt>
    <dgm:pt modelId="{1EF105A0-C729-4E5E-AF7A-02E919693741}" type="pres">
      <dgm:prSet presAssocID="{DCDDAD72-B42E-4C75-BC12-8AF54BA08AD3}" presName="child3group" presStyleCnt="0"/>
      <dgm:spPr/>
    </dgm:pt>
    <dgm:pt modelId="{E19A9269-26D8-4F78-9E88-77A31EEFA61C}" type="pres">
      <dgm:prSet presAssocID="{DCDDAD72-B42E-4C75-BC12-8AF54BA08AD3}" presName="child3" presStyleLbl="bgAcc1" presStyleIdx="2" presStyleCnt="4"/>
      <dgm:spPr/>
    </dgm:pt>
    <dgm:pt modelId="{8A9C04BE-98A4-4383-84C3-63E6CA267FEA}" type="pres">
      <dgm:prSet presAssocID="{DCDDAD72-B42E-4C75-BC12-8AF54BA08AD3}" presName="child3Text" presStyleLbl="bgAcc1" presStyleIdx="2" presStyleCnt="4">
        <dgm:presLayoutVars>
          <dgm:bulletEnabled val="1"/>
        </dgm:presLayoutVars>
      </dgm:prSet>
      <dgm:spPr/>
    </dgm:pt>
    <dgm:pt modelId="{CE5809DD-DB5F-4945-A1C6-525FF80504B1}" type="pres">
      <dgm:prSet presAssocID="{DCDDAD72-B42E-4C75-BC12-8AF54BA08AD3}" presName="child4group" presStyleCnt="0"/>
      <dgm:spPr/>
    </dgm:pt>
    <dgm:pt modelId="{0104C4A9-8B89-48ED-9CD7-D1F0E8F4438A}" type="pres">
      <dgm:prSet presAssocID="{DCDDAD72-B42E-4C75-BC12-8AF54BA08AD3}" presName="child4" presStyleLbl="bgAcc1" presStyleIdx="3" presStyleCnt="4"/>
      <dgm:spPr/>
    </dgm:pt>
    <dgm:pt modelId="{1F6335AA-AEAE-42A1-8E0D-7AF34C39D736}" type="pres">
      <dgm:prSet presAssocID="{DCDDAD72-B42E-4C75-BC12-8AF54BA08AD3}" presName="child4Text" presStyleLbl="bgAcc1" presStyleIdx="3" presStyleCnt="4">
        <dgm:presLayoutVars>
          <dgm:bulletEnabled val="1"/>
        </dgm:presLayoutVars>
      </dgm:prSet>
      <dgm:spPr/>
    </dgm:pt>
    <dgm:pt modelId="{878EF097-867E-4D12-B539-F421991FFB90}" type="pres">
      <dgm:prSet presAssocID="{DCDDAD72-B42E-4C75-BC12-8AF54BA08AD3}" presName="childPlaceholder" presStyleCnt="0"/>
      <dgm:spPr/>
    </dgm:pt>
    <dgm:pt modelId="{9A2C2A34-16A6-4AB3-97D6-38A6362B7252}" type="pres">
      <dgm:prSet presAssocID="{DCDDAD72-B42E-4C75-BC12-8AF54BA08AD3}" presName="circle" presStyleCnt="0"/>
      <dgm:spPr/>
    </dgm:pt>
    <dgm:pt modelId="{87180A78-29B3-4E82-A8AA-28495F682B30}" type="pres">
      <dgm:prSet presAssocID="{DCDDAD72-B42E-4C75-BC12-8AF54BA08AD3}" presName="quadrant1" presStyleLbl="node1" presStyleIdx="0" presStyleCnt="4">
        <dgm:presLayoutVars>
          <dgm:chMax val="1"/>
          <dgm:bulletEnabled val="1"/>
        </dgm:presLayoutVars>
      </dgm:prSet>
      <dgm:spPr/>
    </dgm:pt>
    <dgm:pt modelId="{4684C13E-2441-451C-B7AA-D0D4F9C3FD43}" type="pres">
      <dgm:prSet presAssocID="{DCDDAD72-B42E-4C75-BC12-8AF54BA08AD3}" presName="quadrant2" presStyleLbl="node1" presStyleIdx="1" presStyleCnt="4">
        <dgm:presLayoutVars>
          <dgm:chMax val="1"/>
          <dgm:bulletEnabled val="1"/>
        </dgm:presLayoutVars>
      </dgm:prSet>
      <dgm:spPr/>
    </dgm:pt>
    <dgm:pt modelId="{9544BA54-C05A-42DA-A307-BDC3813CBE8C}" type="pres">
      <dgm:prSet presAssocID="{DCDDAD72-B42E-4C75-BC12-8AF54BA08AD3}" presName="quadrant3" presStyleLbl="node1" presStyleIdx="2" presStyleCnt="4">
        <dgm:presLayoutVars>
          <dgm:chMax val="1"/>
          <dgm:bulletEnabled val="1"/>
        </dgm:presLayoutVars>
      </dgm:prSet>
      <dgm:spPr/>
    </dgm:pt>
    <dgm:pt modelId="{3594C822-B9CB-4043-9996-DE1E8DADF5AA}" type="pres">
      <dgm:prSet presAssocID="{DCDDAD72-B42E-4C75-BC12-8AF54BA08AD3}" presName="quadrant4" presStyleLbl="node1" presStyleIdx="3" presStyleCnt="4">
        <dgm:presLayoutVars>
          <dgm:chMax val="1"/>
          <dgm:bulletEnabled val="1"/>
        </dgm:presLayoutVars>
      </dgm:prSet>
      <dgm:spPr/>
    </dgm:pt>
    <dgm:pt modelId="{55C281AE-572D-410F-A2B5-5EFB94604CE2}" type="pres">
      <dgm:prSet presAssocID="{DCDDAD72-B42E-4C75-BC12-8AF54BA08AD3}" presName="quadrantPlaceholder" presStyleCnt="0"/>
      <dgm:spPr/>
    </dgm:pt>
    <dgm:pt modelId="{11D72B93-963D-4987-83D5-522791DA77A8}" type="pres">
      <dgm:prSet presAssocID="{DCDDAD72-B42E-4C75-BC12-8AF54BA08AD3}" presName="center1" presStyleLbl="fgShp" presStyleIdx="0" presStyleCnt="2"/>
      <dgm:spPr/>
    </dgm:pt>
    <dgm:pt modelId="{1A2867BD-97D4-49DD-96C6-DF73310580A5}" type="pres">
      <dgm:prSet presAssocID="{DCDDAD72-B42E-4C75-BC12-8AF54BA08AD3}" presName="center2" presStyleLbl="fgShp" presStyleIdx="1" presStyleCnt="2"/>
      <dgm:spPr/>
    </dgm:pt>
  </dgm:ptLst>
  <dgm:cxnLst>
    <dgm:cxn modelId="{47BBDA05-2095-4013-B9C4-58807BB7A169}" type="presOf" srcId="{A7BA3718-5491-44D9-B126-AC3F7FAEA9A3}" destId="{1F6335AA-AEAE-42A1-8E0D-7AF34C39D736}" srcOrd="1" destOrd="1" presId="urn:microsoft.com/office/officeart/2005/8/layout/cycle4#2"/>
    <dgm:cxn modelId="{047B6A0E-21D7-4726-9903-A16A2B97A859}" type="presOf" srcId="{76882CDE-2BC8-4558-AC24-7088B0D33DC1}" destId="{77A8E310-2FD4-49D0-8905-63E950DCD836}" srcOrd="1" destOrd="0" presId="urn:microsoft.com/office/officeart/2005/8/layout/cycle4#2"/>
    <dgm:cxn modelId="{F6FC3411-3750-48E4-ABDA-87DE8EAB8461}" type="presOf" srcId="{EE7DB029-D8CB-433A-9E38-E2CF9E8A8826}" destId="{22BF9A1A-E4DC-420A-B906-C1B5D7D53A36}" srcOrd="0" destOrd="1" presId="urn:microsoft.com/office/officeart/2005/8/layout/cycle4#2"/>
    <dgm:cxn modelId="{F53A5C17-08F2-4C1A-92AC-0A9E91CD9EF4}" srcId="{DCDDAD72-B42E-4C75-BC12-8AF54BA08AD3}" destId="{33F9D669-365D-4D8B-A9D8-1B0DEA15B3FA}" srcOrd="3" destOrd="0" parTransId="{09563180-D093-48A2-9E3C-1CCD2A697D17}" sibTransId="{4FF04EE8-0B1F-46F1-8C21-72866F01896E}"/>
    <dgm:cxn modelId="{15DCF226-B7ED-4C31-8561-671D3710D070}" type="presOf" srcId="{F54D5AAF-17D8-4623-8873-5E44C1B6C112}" destId="{4522673B-9870-4E34-9863-C2C3A899F43E}" srcOrd="1" destOrd="2" presId="urn:microsoft.com/office/officeart/2005/8/layout/cycle4#2"/>
    <dgm:cxn modelId="{7472F12B-C30F-4CA5-8234-6FAC183FF5EE}" type="presOf" srcId="{63362AAA-EDD5-4355-894C-D7FCFC7AAEC7}" destId="{23E471E5-F28F-482A-905A-A39AAFEA0797}" srcOrd="0" destOrd="1" presId="urn:microsoft.com/office/officeart/2005/8/layout/cycle4#2"/>
    <dgm:cxn modelId="{1511C72E-8355-4AFA-AB27-1B367270DEE3}" srcId="{33F9D669-365D-4D8B-A9D8-1B0DEA15B3FA}" destId="{9F462A5E-0CD7-455C-9FFF-84A55C0C3832}" srcOrd="2" destOrd="0" parTransId="{6AF7D9D6-DA56-4AEC-836C-DF1FF7ECC6C1}" sibTransId="{CF93EA66-CB99-4192-8E05-4FCCAB5A4DC8}"/>
    <dgm:cxn modelId="{F6906535-9FD0-43B7-8678-7B4588A6B0E7}" type="presOf" srcId="{8C1FAD08-C086-4F6B-B74C-4ED6BF6C8A2E}" destId="{E19A9269-26D8-4F78-9E88-77A31EEFA61C}" srcOrd="0" destOrd="3" presId="urn:microsoft.com/office/officeart/2005/8/layout/cycle4#2"/>
    <dgm:cxn modelId="{A8095137-53FB-4782-A37A-F5189EC30A48}" type="presOf" srcId="{C0647BE3-809A-40B2-B2E8-18DE0858681D}" destId="{E19A9269-26D8-4F78-9E88-77A31EEFA61C}" srcOrd="0" destOrd="2" presId="urn:microsoft.com/office/officeart/2005/8/layout/cycle4#2"/>
    <dgm:cxn modelId="{5A61D83D-846F-4ED0-B78F-754B7507206B}" srcId="{863B84A6-53D3-4ADB-8F3D-8B397784A8E9}" destId="{F54D5AAF-17D8-4623-8873-5E44C1B6C112}" srcOrd="2" destOrd="0" parTransId="{46ECBFF1-BBD7-4F75-84E0-60B8A29010DB}" sibTransId="{272974E1-62CD-435A-800E-6E2977BE97D4}"/>
    <dgm:cxn modelId="{F8DD1E3E-FA48-4AC1-8CE0-15F98AD762EF}" type="presOf" srcId="{61FC8C1C-EC5A-4E86-A80C-EBA8C0811B60}" destId="{77A8E310-2FD4-49D0-8905-63E950DCD836}" srcOrd="1" destOrd="2" presId="urn:microsoft.com/office/officeart/2005/8/layout/cycle4#2"/>
    <dgm:cxn modelId="{BD2AE55B-38AB-4DD6-BF75-518BE90240A7}" type="presOf" srcId="{9F462A5E-0CD7-455C-9FFF-84A55C0C3832}" destId="{0104C4A9-8B89-48ED-9CD7-D1F0E8F4438A}" srcOrd="0" destOrd="2" presId="urn:microsoft.com/office/officeart/2005/8/layout/cycle4#2"/>
    <dgm:cxn modelId="{26BC5A5E-0C01-48E5-BA7A-E116C4CC164B}" type="presOf" srcId="{5E903555-D533-4E04-BCF1-408491F73D28}" destId="{8A9C04BE-98A4-4383-84C3-63E6CA267FEA}" srcOrd="1" destOrd="0" presId="urn:microsoft.com/office/officeart/2005/8/layout/cycle4#2"/>
    <dgm:cxn modelId="{468B9661-9F1F-402E-92F0-9ACAC6BF137E}" type="presOf" srcId="{F54D5AAF-17D8-4623-8873-5E44C1B6C112}" destId="{22BF9A1A-E4DC-420A-B906-C1B5D7D53A36}" srcOrd="0" destOrd="2" presId="urn:microsoft.com/office/officeart/2005/8/layout/cycle4#2"/>
    <dgm:cxn modelId="{50E73F42-72D9-41AB-B662-0C982EFD190B}" srcId="{A43C9E30-BADB-49A1-8D08-F984B920E3EF}" destId="{76882CDE-2BC8-4558-AC24-7088B0D33DC1}" srcOrd="0" destOrd="0" parTransId="{E20FCE2A-A462-450C-8E6B-1A5830C83112}" sibTransId="{9E47141E-70CC-4DE6-BCAA-AF7A12573B6D}"/>
    <dgm:cxn modelId="{331F7143-A761-4996-A482-B25F968AC96F}" srcId="{DCDDAD72-B42E-4C75-BC12-8AF54BA08AD3}" destId="{A43C9E30-BADB-49A1-8D08-F984B920E3EF}" srcOrd="1" destOrd="0" parTransId="{2BB9005E-EC04-49B6-ACF2-FC11E565D4F1}" sibTransId="{C17FE99B-3B80-49AD-80B9-464A6C4F27EA}"/>
    <dgm:cxn modelId="{D194B264-B74C-423B-BDEE-A57725F150CF}" type="presOf" srcId="{863B84A6-53D3-4ADB-8F3D-8B397784A8E9}" destId="{87180A78-29B3-4E82-A8AA-28495F682B30}" srcOrd="0" destOrd="0" presId="urn:microsoft.com/office/officeart/2005/8/layout/cycle4#2"/>
    <dgm:cxn modelId="{1BC3AC65-7333-4CA1-8C42-6667E71B4950}" srcId="{DCDDAD72-B42E-4C75-BC12-8AF54BA08AD3}" destId="{863B84A6-53D3-4ADB-8F3D-8B397784A8E9}" srcOrd="0" destOrd="0" parTransId="{5142440A-FF98-4386-878D-B7CFEF118A69}" sibTransId="{B3C7753F-D7FB-4F85-9D67-383A91D2955E}"/>
    <dgm:cxn modelId="{E612DC66-28AE-46EE-885C-FBBAFDF6280D}" type="presOf" srcId="{278324EF-0DED-4F9A-A73E-1AE740527800}" destId="{8A9C04BE-98A4-4383-84C3-63E6CA267FEA}" srcOrd="1" destOrd="1" presId="urn:microsoft.com/office/officeart/2005/8/layout/cycle4#2"/>
    <dgm:cxn modelId="{D7493A4A-05F8-46D9-8F66-A07A9C8D9E4F}" srcId="{1B6BB4E0-4338-4074-8FE0-46CD142F00F8}" destId="{C0647BE3-809A-40B2-B2E8-18DE0858681D}" srcOrd="2" destOrd="0" parTransId="{266E6462-E23E-4885-BC42-A4CF337F89CD}" sibTransId="{E6A4A619-A7CC-42BC-ABFA-AB992B65E76C}"/>
    <dgm:cxn modelId="{A58C6451-7C5B-472E-8E1B-005DA752EF42}" type="presOf" srcId="{61FC8C1C-EC5A-4E86-A80C-EBA8C0811B60}" destId="{23E471E5-F28F-482A-905A-A39AAFEA0797}" srcOrd="0" destOrd="2" presId="urn:microsoft.com/office/officeart/2005/8/layout/cycle4#2"/>
    <dgm:cxn modelId="{990CB372-CA10-49FD-967B-20BB069DE01B}" type="presOf" srcId="{EE7DB029-D8CB-433A-9E38-E2CF9E8A8826}" destId="{4522673B-9870-4E34-9863-C2C3A899F43E}" srcOrd="1" destOrd="1" presId="urn:microsoft.com/office/officeart/2005/8/layout/cycle4#2"/>
    <dgm:cxn modelId="{C7C5E773-909D-4C63-A281-D280AC5CD71E}" srcId="{1B6BB4E0-4338-4074-8FE0-46CD142F00F8}" destId="{8C1FAD08-C086-4F6B-B74C-4ED6BF6C8A2E}" srcOrd="3" destOrd="0" parTransId="{F1060541-34AC-4BBF-BF14-1B797C74AFEC}" sibTransId="{FBED5EE1-AD24-4E91-8E0C-C411D973A959}"/>
    <dgm:cxn modelId="{5741FF74-43F0-4250-9B61-BC9B12FE16E7}" type="presOf" srcId="{33F9D669-365D-4D8B-A9D8-1B0DEA15B3FA}" destId="{3594C822-B9CB-4043-9996-DE1E8DADF5AA}" srcOrd="0" destOrd="0" presId="urn:microsoft.com/office/officeart/2005/8/layout/cycle4#2"/>
    <dgm:cxn modelId="{EB479C7A-0623-4801-B06E-2A53C9294F5C}" srcId="{A43C9E30-BADB-49A1-8D08-F984B920E3EF}" destId="{63362AAA-EDD5-4355-894C-D7FCFC7AAEC7}" srcOrd="1" destOrd="0" parTransId="{684DD3D0-2D98-4FDC-98B6-01B4894D80B7}" sibTransId="{B440F34D-13E5-4523-BF6A-A4E15E4E3AE6}"/>
    <dgm:cxn modelId="{A10FEA5A-C092-4BD5-9E7C-F08C66A339A7}" type="presOf" srcId="{9F462A5E-0CD7-455C-9FFF-84A55C0C3832}" destId="{1F6335AA-AEAE-42A1-8E0D-7AF34C39D736}" srcOrd="1" destOrd="2" presId="urn:microsoft.com/office/officeart/2005/8/layout/cycle4#2"/>
    <dgm:cxn modelId="{9A7A607B-3AA7-4BAA-A2E4-02DD8C05DA0B}" type="presOf" srcId="{5E903555-D533-4E04-BCF1-408491F73D28}" destId="{E19A9269-26D8-4F78-9E88-77A31EEFA61C}" srcOrd="0" destOrd="0" presId="urn:microsoft.com/office/officeart/2005/8/layout/cycle4#2"/>
    <dgm:cxn modelId="{8B21237D-B699-4867-84AD-97AA4B50E572}" type="presOf" srcId="{C0647BE3-809A-40B2-B2E8-18DE0858681D}" destId="{8A9C04BE-98A4-4383-84C3-63E6CA267FEA}" srcOrd="1" destOrd="2" presId="urn:microsoft.com/office/officeart/2005/8/layout/cycle4#2"/>
    <dgm:cxn modelId="{2628437D-4920-4CF9-AA9A-F8182F873E4A}" type="presOf" srcId="{1B6BB4E0-4338-4074-8FE0-46CD142F00F8}" destId="{9544BA54-C05A-42DA-A307-BDC3813CBE8C}" srcOrd="0" destOrd="0" presId="urn:microsoft.com/office/officeart/2005/8/layout/cycle4#2"/>
    <dgm:cxn modelId="{E9DD1E7E-B3B2-4B17-9EF5-A5AF255EB4EF}" type="presOf" srcId="{20AF751A-1AA3-434D-8D9B-7109A10CC9E2}" destId="{22BF9A1A-E4DC-420A-B906-C1B5D7D53A36}" srcOrd="0" destOrd="0" presId="urn:microsoft.com/office/officeart/2005/8/layout/cycle4#2"/>
    <dgm:cxn modelId="{3246BD7E-0C2A-4A58-8C2B-63DCC471FD9A}" type="presOf" srcId="{76882CDE-2BC8-4558-AC24-7088B0D33DC1}" destId="{23E471E5-F28F-482A-905A-A39AAFEA0797}" srcOrd="0" destOrd="0" presId="urn:microsoft.com/office/officeart/2005/8/layout/cycle4#2"/>
    <dgm:cxn modelId="{81C17185-A5F1-4097-BC54-A329A8DD71E4}" srcId="{33F9D669-365D-4D8B-A9D8-1B0DEA15B3FA}" destId="{A7BA3718-5491-44D9-B126-AC3F7FAEA9A3}" srcOrd="1" destOrd="0" parTransId="{70FB4E61-E75E-4DC2-8189-E248D4EC0218}" sibTransId="{373BE3B2-9438-4D3F-88FA-350CAB9A8A43}"/>
    <dgm:cxn modelId="{E2AD0086-4666-4C66-967F-A28D3D64EFDB}" type="presOf" srcId="{8C1FAD08-C086-4F6B-B74C-4ED6BF6C8A2E}" destId="{8A9C04BE-98A4-4383-84C3-63E6CA267FEA}" srcOrd="1" destOrd="3" presId="urn:microsoft.com/office/officeart/2005/8/layout/cycle4#2"/>
    <dgm:cxn modelId="{89681B86-910B-460C-B792-0B571FDB3570}" type="presOf" srcId="{DC1C7951-A948-44B2-99D5-20F2A4509DC8}" destId="{0104C4A9-8B89-48ED-9CD7-D1F0E8F4438A}" srcOrd="0" destOrd="0" presId="urn:microsoft.com/office/officeart/2005/8/layout/cycle4#2"/>
    <dgm:cxn modelId="{F6D4329A-B422-4FDF-A8FB-A5FE2476B9CB}" srcId="{1B6BB4E0-4338-4074-8FE0-46CD142F00F8}" destId="{5E903555-D533-4E04-BCF1-408491F73D28}" srcOrd="0" destOrd="0" parTransId="{EF1792E4-4BE3-4160-8D75-E34174C44F5B}" sibTransId="{4BF6D079-E86D-4F69-B2E6-9F9C95D31636}"/>
    <dgm:cxn modelId="{323879A2-AAC4-4E36-AC16-FA6252F4817B}" type="presOf" srcId="{63362AAA-EDD5-4355-894C-D7FCFC7AAEC7}" destId="{77A8E310-2FD4-49D0-8905-63E950DCD836}" srcOrd="1" destOrd="1" presId="urn:microsoft.com/office/officeart/2005/8/layout/cycle4#2"/>
    <dgm:cxn modelId="{6855A0A2-8249-445E-A976-8944614F70FC}" type="presOf" srcId="{278324EF-0DED-4F9A-A73E-1AE740527800}" destId="{E19A9269-26D8-4F78-9E88-77A31EEFA61C}" srcOrd="0" destOrd="1" presId="urn:microsoft.com/office/officeart/2005/8/layout/cycle4#2"/>
    <dgm:cxn modelId="{A64AE8A9-4B59-401B-A389-1523F4AA8B9F}" srcId="{33F9D669-365D-4D8B-A9D8-1B0DEA15B3FA}" destId="{DC1C7951-A948-44B2-99D5-20F2A4509DC8}" srcOrd="0" destOrd="0" parTransId="{BFD30A24-6C48-409F-B6F1-AB009F8CA990}" sibTransId="{433187B1-BCB6-4806-9B84-89E8CD55DA08}"/>
    <dgm:cxn modelId="{ECABA9AE-A85D-4A6A-B1BE-175A5B615058}" srcId="{863B84A6-53D3-4ADB-8F3D-8B397784A8E9}" destId="{EE7DB029-D8CB-433A-9E38-E2CF9E8A8826}" srcOrd="1" destOrd="0" parTransId="{F6517715-766B-41DA-9208-7ECF679EAF46}" sibTransId="{DE40B22C-49F7-4ABD-9351-0A1EF8C3685A}"/>
    <dgm:cxn modelId="{9D6177B9-F1DC-45E0-9F24-1A15180C49D6}" type="presOf" srcId="{DCDDAD72-B42E-4C75-BC12-8AF54BA08AD3}" destId="{D407EA35-C683-4553-B736-37F1FBC5B562}" srcOrd="0" destOrd="0" presId="urn:microsoft.com/office/officeart/2005/8/layout/cycle4#2"/>
    <dgm:cxn modelId="{B1EB7DBB-2F0E-4F84-985B-967306BD7681}" type="presOf" srcId="{A7BA3718-5491-44D9-B126-AC3F7FAEA9A3}" destId="{0104C4A9-8B89-48ED-9CD7-D1F0E8F4438A}" srcOrd="0" destOrd="1" presId="urn:microsoft.com/office/officeart/2005/8/layout/cycle4#2"/>
    <dgm:cxn modelId="{B56172BD-9EA4-438A-A315-092B850D4966}" srcId="{A43C9E30-BADB-49A1-8D08-F984B920E3EF}" destId="{61FC8C1C-EC5A-4E86-A80C-EBA8C0811B60}" srcOrd="2" destOrd="0" parTransId="{6F4033CF-F5B6-419A-8C11-EC8B5023597B}" sibTransId="{08A3CF38-1DC9-4F44-B422-307C198489EF}"/>
    <dgm:cxn modelId="{37590ED3-6783-4882-B694-F1A2380F73DA}" srcId="{863B84A6-53D3-4ADB-8F3D-8B397784A8E9}" destId="{20AF751A-1AA3-434D-8D9B-7109A10CC9E2}" srcOrd="0" destOrd="0" parTransId="{E23FE3C4-A655-46FB-BD7F-D7B9ED70ABF6}" sibTransId="{7538A95F-57DA-4486-9622-BACCDEC6AE30}"/>
    <dgm:cxn modelId="{90DD74D8-9DC8-4E09-9A1A-746F1ADEAE83}" srcId="{DCDDAD72-B42E-4C75-BC12-8AF54BA08AD3}" destId="{1B6BB4E0-4338-4074-8FE0-46CD142F00F8}" srcOrd="2" destOrd="0" parTransId="{A7BD30AA-E18F-4ECF-AE41-AB7071C25E63}" sibTransId="{58A4213A-1BEF-459F-B109-D17AFE56156F}"/>
    <dgm:cxn modelId="{67C53DE0-8B60-471C-8F38-2942A4B52ADB}" type="presOf" srcId="{A43C9E30-BADB-49A1-8D08-F984B920E3EF}" destId="{4684C13E-2441-451C-B7AA-D0D4F9C3FD43}" srcOrd="0" destOrd="0" presId="urn:microsoft.com/office/officeart/2005/8/layout/cycle4#2"/>
    <dgm:cxn modelId="{083500F1-9554-4E9A-BE3D-CD5B302085FE}" type="presOf" srcId="{DC1C7951-A948-44B2-99D5-20F2A4509DC8}" destId="{1F6335AA-AEAE-42A1-8E0D-7AF34C39D736}" srcOrd="1" destOrd="0" presId="urn:microsoft.com/office/officeart/2005/8/layout/cycle4#2"/>
    <dgm:cxn modelId="{B4E973F9-67D4-454B-811C-7160687A11FD}" type="presOf" srcId="{20AF751A-1AA3-434D-8D9B-7109A10CC9E2}" destId="{4522673B-9870-4E34-9863-C2C3A899F43E}" srcOrd="1" destOrd="0" presId="urn:microsoft.com/office/officeart/2005/8/layout/cycle4#2"/>
    <dgm:cxn modelId="{F78E81FE-C24A-409D-8B85-F446F2ECF45B}" srcId="{1B6BB4E0-4338-4074-8FE0-46CD142F00F8}" destId="{278324EF-0DED-4F9A-A73E-1AE740527800}" srcOrd="1" destOrd="0" parTransId="{CF0A428E-7F6D-49D0-BC06-E860737E4C39}" sibTransId="{B1790636-D31E-4993-AED9-7A3AE488798F}"/>
    <dgm:cxn modelId="{8E7D18AE-465A-443C-A93A-4FE720199FD7}" type="presParOf" srcId="{D407EA35-C683-4553-B736-37F1FBC5B562}" destId="{54DF98F3-E5EE-432C-97FA-9D7888C86FD7}" srcOrd="0" destOrd="0" presId="urn:microsoft.com/office/officeart/2005/8/layout/cycle4#2"/>
    <dgm:cxn modelId="{D6D884ED-8F90-4053-BD5F-12188C52EA32}" type="presParOf" srcId="{54DF98F3-E5EE-432C-97FA-9D7888C86FD7}" destId="{F2AEF36B-A2B7-4117-A31A-6E228933B1D4}" srcOrd="0" destOrd="0" presId="urn:microsoft.com/office/officeart/2005/8/layout/cycle4#2"/>
    <dgm:cxn modelId="{94F7A2F8-8BAF-4CD4-9060-74477F63DEE6}" type="presParOf" srcId="{F2AEF36B-A2B7-4117-A31A-6E228933B1D4}" destId="{22BF9A1A-E4DC-420A-B906-C1B5D7D53A36}" srcOrd="0" destOrd="0" presId="urn:microsoft.com/office/officeart/2005/8/layout/cycle4#2"/>
    <dgm:cxn modelId="{4E0665E4-8E79-4127-B9A2-2828F3B24F80}" type="presParOf" srcId="{F2AEF36B-A2B7-4117-A31A-6E228933B1D4}" destId="{4522673B-9870-4E34-9863-C2C3A899F43E}" srcOrd="1" destOrd="0" presId="urn:microsoft.com/office/officeart/2005/8/layout/cycle4#2"/>
    <dgm:cxn modelId="{41D10CC4-C301-4426-948C-5C868A633DD0}" type="presParOf" srcId="{54DF98F3-E5EE-432C-97FA-9D7888C86FD7}" destId="{16C23697-30E2-4F51-8B31-606B207AB590}" srcOrd="1" destOrd="0" presId="urn:microsoft.com/office/officeart/2005/8/layout/cycle4#2"/>
    <dgm:cxn modelId="{F4F54CD8-E3AD-4842-ADFF-8A627523B17B}" type="presParOf" srcId="{16C23697-30E2-4F51-8B31-606B207AB590}" destId="{23E471E5-F28F-482A-905A-A39AAFEA0797}" srcOrd="0" destOrd="0" presId="urn:microsoft.com/office/officeart/2005/8/layout/cycle4#2"/>
    <dgm:cxn modelId="{00313DD9-39B8-4CE1-B14A-74F917AA36AA}" type="presParOf" srcId="{16C23697-30E2-4F51-8B31-606B207AB590}" destId="{77A8E310-2FD4-49D0-8905-63E950DCD836}" srcOrd="1" destOrd="0" presId="urn:microsoft.com/office/officeart/2005/8/layout/cycle4#2"/>
    <dgm:cxn modelId="{9724B809-B2BF-43C0-9017-8441D107DDC3}" type="presParOf" srcId="{54DF98F3-E5EE-432C-97FA-9D7888C86FD7}" destId="{1EF105A0-C729-4E5E-AF7A-02E919693741}" srcOrd="2" destOrd="0" presId="urn:microsoft.com/office/officeart/2005/8/layout/cycle4#2"/>
    <dgm:cxn modelId="{5BAE7E74-B142-4652-9D23-E49F93418351}" type="presParOf" srcId="{1EF105A0-C729-4E5E-AF7A-02E919693741}" destId="{E19A9269-26D8-4F78-9E88-77A31EEFA61C}" srcOrd="0" destOrd="0" presId="urn:microsoft.com/office/officeart/2005/8/layout/cycle4#2"/>
    <dgm:cxn modelId="{4BFB3AB5-E62A-4AC6-9712-59FBF3C93C09}" type="presParOf" srcId="{1EF105A0-C729-4E5E-AF7A-02E919693741}" destId="{8A9C04BE-98A4-4383-84C3-63E6CA267FEA}" srcOrd="1" destOrd="0" presId="urn:microsoft.com/office/officeart/2005/8/layout/cycle4#2"/>
    <dgm:cxn modelId="{E97DFE1F-1410-4EA9-B135-0C2B6790F581}" type="presParOf" srcId="{54DF98F3-E5EE-432C-97FA-9D7888C86FD7}" destId="{CE5809DD-DB5F-4945-A1C6-525FF80504B1}" srcOrd="3" destOrd="0" presId="urn:microsoft.com/office/officeart/2005/8/layout/cycle4#2"/>
    <dgm:cxn modelId="{B1485FAE-8DCC-4535-997D-17BA58060779}" type="presParOf" srcId="{CE5809DD-DB5F-4945-A1C6-525FF80504B1}" destId="{0104C4A9-8B89-48ED-9CD7-D1F0E8F4438A}" srcOrd="0" destOrd="0" presId="urn:microsoft.com/office/officeart/2005/8/layout/cycle4#2"/>
    <dgm:cxn modelId="{91BC2794-8CAF-492E-8CAE-146D70DF9A98}" type="presParOf" srcId="{CE5809DD-DB5F-4945-A1C6-525FF80504B1}" destId="{1F6335AA-AEAE-42A1-8E0D-7AF34C39D736}" srcOrd="1" destOrd="0" presId="urn:microsoft.com/office/officeart/2005/8/layout/cycle4#2"/>
    <dgm:cxn modelId="{3E74B18A-592F-4952-AD9E-C620EC28CA03}" type="presParOf" srcId="{54DF98F3-E5EE-432C-97FA-9D7888C86FD7}" destId="{878EF097-867E-4D12-B539-F421991FFB90}" srcOrd="4" destOrd="0" presId="urn:microsoft.com/office/officeart/2005/8/layout/cycle4#2"/>
    <dgm:cxn modelId="{BEC62E6E-960A-4ACA-890F-3123432249E9}" type="presParOf" srcId="{D407EA35-C683-4553-B736-37F1FBC5B562}" destId="{9A2C2A34-16A6-4AB3-97D6-38A6362B7252}" srcOrd="1" destOrd="0" presId="urn:microsoft.com/office/officeart/2005/8/layout/cycle4#2"/>
    <dgm:cxn modelId="{A3A8B05D-B795-4768-9C2D-693C6428466C}" type="presParOf" srcId="{9A2C2A34-16A6-4AB3-97D6-38A6362B7252}" destId="{87180A78-29B3-4E82-A8AA-28495F682B30}" srcOrd="0" destOrd="0" presId="urn:microsoft.com/office/officeart/2005/8/layout/cycle4#2"/>
    <dgm:cxn modelId="{AB33CF28-756E-4C2A-967C-EC048E70E613}" type="presParOf" srcId="{9A2C2A34-16A6-4AB3-97D6-38A6362B7252}" destId="{4684C13E-2441-451C-B7AA-D0D4F9C3FD43}" srcOrd="1" destOrd="0" presId="urn:microsoft.com/office/officeart/2005/8/layout/cycle4#2"/>
    <dgm:cxn modelId="{A9E71AA4-F19A-4CF9-B45E-2F1F435DEDCC}" type="presParOf" srcId="{9A2C2A34-16A6-4AB3-97D6-38A6362B7252}" destId="{9544BA54-C05A-42DA-A307-BDC3813CBE8C}" srcOrd="2" destOrd="0" presId="urn:microsoft.com/office/officeart/2005/8/layout/cycle4#2"/>
    <dgm:cxn modelId="{28619B0E-4645-49AF-B042-9669492B368B}" type="presParOf" srcId="{9A2C2A34-16A6-4AB3-97D6-38A6362B7252}" destId="{3594C822-B9CB-4043-9996-DE1E8DADF5AA}" srcOrd="3" destOrd="0" presId="urn:microsoft.com/office/officeart/2005/8/layout/cycle4#2"/>
    <dgm:cxn modelId="{3A13C42E-5483-4A58-BC80-85F130303BFF}" type="presParOf" srcId="{9A2C2A34-16A6-4AB3-97D6-38A6362B7252}" destId="{55C281AE-572D-410F-A2B5-5EFB94604CE2}" srcOrd="4" destOrd="0" presId="urn:microsoft.com/office/officeart/2005/8/layout/cycle4#2"/>
    <dgm:cxn modelId="{3AA3486A-8605-4C3B-8504-629AD9CB51ED}" type="presParOf" srcId="{D407EA35-C683-4553-B736-37F1FBC5B562}" destId="{11D72B93-963D-4987-83D5-522791DA77A8}" srcOrd="2" destOrd="0" presId="urn:microsoft.com/office/officeart/2005/8/layout/cycle4#2"/>
    <dgm:cxn modelId="{2E1D26BC-618F-4F9B-BE27-45569F19FF6F}" type="presParOf" srcId="{D407EA35-C683-4553-B736-37F1FBC5B562}" destId="{1A2867BD-97D4-49DD-96C6-DF73310580A5}" srcOrd="3" destOrd="0" presId="urn:microsoft.com/office/officeart/2005/8/layout/cycle4#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9A9269-26D8-4F78-9E88-77A31EEFA61C}">
      <dsp:nvSpPr>
        <dsp:cNvPr id="0" name=""/>
        <dsp:cNvSpPr/>
      </dsp:nvSpPr>
      <dsp:spPr>
        <a:xfrm>
          <a:off x="3159252" y="1813559"/>
          <a:ext cx="1317498" cy="85344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311150">
            <a:lnSpc>
              <a:spcPct val="90000"/>
            </a:lnSpc>
            <a:spcBef>
              <a:spcPct val="0"/>
            </a:spcBef>
            <a:spcAft>
              <a:spcPct val="15000"/>
            </a:spcAft>
            <a:buChar char="•"/>
          </a:pPr>
          <a:endParaRPr lang="en-ZA" sz="700" kern="1200"/>
        </a:p>
        <a:p>
          <a:pPr marL="57150" lvl="1" indent="-57150" algn="l" defTabSz="311150">
            <a:lnSpc>
              <a:spcPct val="90000"/>
            </a:lnSpc>
            <a:spcBef>
              <a:spcPct val="0"/>
            </a:spcBef>
            <a:spcAft>
              <a:spcPct val="15000"/>
            </a:spcAft>
            <a:buChar char="•"/>
          </a:pPr>
          <a:r>
            <a:rPr lang="en-ZA" sz="700" kern="1200"/>
            <a:t>Thyroid dysfunction</a:t>
          </a:r>
        </a:p>
        <a:p>
          <a:pPr marL="57150" lvl="1" indent="-57150" algn="l" defTabSz="311150">
            <a:lnSpc>
              <a:spcPct val="90000"/>
            </a:lnSpc>
            <a:spcBef>
              <a:spcPct val="0"/>
            </a:spcBef>
            <a:spcAft>
              <a:spcPct val="15000"/>
            </a:spcAft>
            <a:buChar char="•"/>
          </a:pPr>
          <a:r>
            <a:rPr lang="en-ZA" sz="700" kern="1200"/>
            <a:t>Elevated Prolactin</a:t>
          </a:r>
        </a:p>
        <a:p>
          <a:pPr marL="57150" lvl="1" indent="-57150" algn="l" defTabSz="311150">
            <a:lnSpc>
              <a:spcPct val="90000"/>
            </a:lnSpc>
            <a:spcBef>
              <a:spcPct val="0"/>
            </a:spcBef>
            <a:spcAft>
              <a:spcPct val="15000"/>
            </a:spcAft>
            <a:buChar char="•"/>
          </a:pPr>
          <a:r>
            <a:rPr lang="en-ZA" sz="700" kern="1200"/>
            <a:t>Chronic disease</a:t>
          </a:r>
        </a:p>
      </dsp:txBody>
      <dsp:txXfrm>
        <a:off x="3573248" y="2045666"/>
        <a:ext cx="884754" cy="602586"/>
      </dsp:txXfrm>
    </dsp:sp>
    <dsp:sp modelId="{0104C4A9-8B89-48ED-9CD7-D1F0E8F4438A}">
      <dsp:nvSpPr>
        <dsp:cNvPr id="0" name=""/>
        <dsp:cNvSpPr/>
      </dsp:nvSpPr>
      <dsp:spPr>
        <a:xfrm>
          <a:off x="1009650" y="1813559"/>
          <a:ext cx="1317498" cy="85344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311150">
            <a:lnSpc>
              <a:spcPct val="90000"/>
            </a:lnSpc>
            <a:spcBef>
              <a:spcPct val="0"/>
            </a:spcBef>
            <a:spcAft>
              <a:spcPct val="15000"/>
            </a:spcAft>
            <a:buChar char="•"/>
          </a:pPr>
          <a:r>
            <a:rPr lang="en-ZA" sz="700" kern="1200"/>
            <a:t>Fibroids</a:t>
          </a:r>
        </a:p>
        <a:p>
          <a:pPr marL="57150" lvl="1" indent="-57150" algn="l" defTabSz="311150">
            <a:lnSpc>
              <a:spcPct val="90000"/>
            </a:lnSpc>
            <a:spcBef>
              <a:spcPct val="0"/>
            </a:spcBef>
            <a:spcAft>
              <a:spcPct val="15000"/>
            </a:spcAft>
            <a:buChar char="•"/>
          </a:pPr>
          <a:r>
            <a:rPr lang="en-ZA" sz="700" kern="1200"/>
            <a:t>Uterine septum</a:t>
          </a:r>
        </a:p>
        <a:p>
          <a:pPr marL="57150" lvl="1" indent="-57150" algn="l" defTabSz="311150">
            <a:lnSpc>
              <a:spcPct val="90000"/>
            </a:lnSpc>
            <a:spcBef>
              <a:spcPct val="0"/>
            </a:spcBef>
            <a:spcAft>
              <a:spcPct val="15000"/>
            </a:spcAft>
            <a:buChar char="•"/>
          </a:pPr>
          <a:r>
            <a:rPr lang="en-ZA" sz="700" kern="1200"/>
            <a:t>Intaruterine adhesions</a:t>
          </a:r>
        </a:p>
      </dsp:txBody>
      <dsp:txXfrm>
        <a:off x="1028397" y="2045666"/>
        <a:ext cx="884754" cy="602586"/>
      </dsp:txXfrm>
    </dsp:sp>
    <dsp:sp modelId="{23E471E5-F28F-482A-905A-A39AAFEA0797}">
      <dsp:nvSpPr>
        <dsp:cNvPr id="0" name=""/>
        <dsp:cNvSpPr/>
      </dsp:nvSpPr>
      <dsp:spPr>
        <a:xfrm>
          <a:off x="3159252" y="0"/>
          <a:ext cx="1317498" cy="85344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311150">
            <a:lnSpc>
              <a:spcPct val="90000"/>
            </a:lnSpc>
            <a:spcBef>
              <a:spcPct val="0"/>
            </a:spcBef>
            <a:spcAft>
              <a:spcPct val="15000"/>
            </a:spcAft>
            <a:buChar char="•"/>
          </a:pPr>
          <a:r>
            <a:rPr lang="en-ZA" sz="700" kern="1200"/>
            <a:t>PCOS</a:t>
          </a:r>
        </a:p>
        <a:p>
          <a:pPr marL="57150" lvl="1" indent="-57150" algn="l" defTabSz="311150">
            <a:lnSpc>
              <a:spcPct val="90000"/>
            </a:lnSpc>
            <a:spcBef>
              <a:spcPct val="0"/>
            </a:spcBef>
            <a:spcAft>
              <a:spcPct val="15000"/>
            </a:spcAft>
            <a:buChar char="•"/>
          </a:pPr>
          <a:r>
            <a:rPr lang="en-ZA" sz="700" kern="1200"/>
            <a:t>Primary ovarian dysfunction</a:t>
          </a:r>
        </a:p>
        <a:p>
          <a:pPr marL="57150" lvl="1" indent="-57150" algn="l" defTabSz="311150">
            <a:lnSpc>
              <a:spcPct val="90000"/>
            </a:lnSpc>
            <a:spcBef>
              <a:spcPct val="0"/>
            </a:spcBef>
            <a:spcAft>
              <a:spcPct val="15000"/>
            </a:spcAft>
            <a:buChar char="•"/>
          </a:pPr>
          <a:r>
            <a:rPr lang="en-ZA" sz="700" kern="1200"/>
            <a:t>HYpothalamic dysfunction</a:t>
          </a:r>
        </a:p>
      </dsp:txBody>
      <dsp:txXfrm>
        <a:off x="3573248" y="18747"/>
        <a:ext cx="884754" cy="602586"/>
      </dsp:txXfrm>
    </dsp:sp>
    <dsp:sp modelId="{22BF9A1A-E4DC-420A-B906-C1B5D7D53A36}">
      <dsp:nvSpPr>
        <dsp:cNvPr id="0" name=""/>
        <dsp:cNvSpPr/>
      </dsp:nvSpPr>
      <dsp:spPr>
        <a:xfrm>
          <a:off x="1009650" y="0"/>
          <a:ext cx="1317498" cy="85344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311150">
            <a:lnSpc>
              <a:spcPct val="90000"/>
            </a:lnSpc>
            <a:spcBef>
              <a:spcPct val="0"/>
            </a:spcBef>
            <a:spcAft>
              <a:spcPct val="15000"/>
            </a:spcAft>
            <a:buChar char="•"/>
          </a:pPr>
          <a:r>
            <a:rPr lang="en-ZA" sz="700" kern="1200"/>
            <a:t>PID</a:t>
          </a:r>
        </a:p>
        <a:p>
          <a:pPr marL="57150" lvl="1" indent="-57150" algn="l" defTabSz="311150">
            <a:lnSpc>
              <a:spcPct val="90000"/>
            </a:lnSpc>
            <a:spcBef>
              <a:spcPct val="0"/>
            </a:spcBef>
            <a:spcAft>
              <a:spcPct val="15000"/>
            </a:spcAft>
            <a:buChar char="•"/>
          </a:pPr>
          <a:r>
            <a:rPr lang="en-ZA" sz="700" kern="1200"/>
            <a:t>Salpingitis Isthmica Nodosa</a:t>
          </a:r>
        </a:p>
        <a:p>
          <a:pPr marL="57150" lvl="1" indent="-57150" algn="l" defTabSz="311150">
            <a:lnSpc>
              <a:spcPct val="90000"/>
            </a:lnSpc>
            <a:spcBef>
              <a:spcPct val="0"/>
            </a:spcBef>
            <a:spcAft>
              <a:spcPct val="15000"/>
            </a:spcAft>
            <a:buChar char="•"/>
          </a:pPr>
          <a:r>
            <a:rPr lang="en-ZA" sz="700" kern="1200"/>
            <a:t>Endometriosis</a:t>
          </a:r>
        </a:p>
      </dsp:txBody>
      <dsp:txXfrm>
        <a:off x="1028397" y="18747"/>
        <a:ext cx="884754" cy="602586"/>
      </dsp:txXfrm>
    </dsp:sp>
    <dsp:sp modelId="{87180A78-29B3-4E82-A8AA-28495F682B30}">
      <dsp:nvSpPr>
        <dsp:cNvPr id="0" name=""/>
        <dsp:cNvSpPr/>
      </dsp:nvSpPr>
      <dsp:spPr>
        <a:xfrm>
          <a:off x="1561719" y="152018"/>
          <a:ext cx="1154811" cy="1154811"/>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ZA" sz="1000" kern="1200"/>
            <a:t>Tubal factors</a:t>
          </a:r>
        </a:p>
      </dsp:txBody>
      <dsp:txXfrm>
        <a:off x="1899955" y="490254"/>
        <a:ext cx="816575" cy="816575"/>
      </dsp:txXfrm>
    </dsp:sp>
    <dsp:sp modelId="{4684C13E-2441-451C-B7AA-D0D4F9C3FD43}">
      <dsp:nvSpPr>
        <dsp:cNvPr id="0" name=""/>
        <dsp:cNvSpPr/>
      </dsp:nvSpPr>
      <dsp:spPr>
        <a:xfrm rot="5400000">
          <a:off x="2769870" y="152018"/>
          <a:ext cx="1154811" cy="1154811"/>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ZA" sz="1000" kern="1200"/>
            <a:t>Ovutatory dysfunction</a:t>
          </a:r>
        </a:p>
      </dsp:txBody>
      <dsp:txXfrm rot="-5400000">
        <a:off x="2769870" y="490254"/>
        <a:ext cx="816575" cy="816575"/>
      </dsp:txXfrm>
    </dsp:sp>
    <dsp:sp modelId="{9544BA54-C05A-42DA-A307-BDC3813CBE8C}">
      <dsp:nvSpPr>
        <dsp:cNvPr id="0" name=""/>
        <dsp:cNvSpPr/>
      </dsp:nvSpPr>
      <dsp:spPr>
        <a:xfrm rot="10800000">
          <a:off x="2769870" y="1360170"/>
          <a:ext cx="1154811" cy="1154811"/>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ZA" sz="1000" kern="1200"/>
            <a:t>Other factors</a:t>
          </a:r>
        </a:p>
      </dsp:txBody>
      <dsp:txXfrm rot="10800000">
        <a:off x="2769870" y="1360170"/>
        <a:ext cx="816575" cy="816575"/>
      </dsp:txXfrm>
    </dsp:sp>
    <dsp:sp modelId="{3594C822-B9CB-4043-9996-DE1E8DADF5AA}">
      <dsp:nvSpPr>
        <dsp:cNvPr id="0" name=""/>
        <dsp:cNvSpPr/>
      </dsp:nvSpPr>
      <dsp:spPr>
        <a:xfrm rot="16200000">
          <a:off x="1561719" y="1360170"/>
          <a:ext cx="1154811" cy="1154811"/>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ZA" sz="1000" kern="1200"/>
            <a:t>Uterine factors</a:t>
          </a:r>
        </a:p>
      </dsp:txBody>
      <dsp:txXfrm rot="5400000">
        <a:off x="1899955" y="1360170"/>
        <a:ext cx="816575" cy="816575"/>
      </dsp:txXfrm>
    </dsp:sp>
    <dsp:sp modelId="{11D72B93-963D-4987-83D5-522791DA77A8}">
      <dsp:nvSpPr>
        <dsp:cNvPr id="0" name=""/>
        <dsp:cNvSpPr/>
      </dsp:nvSpPr>
      <dsp:spPr>
        <a:xfrm>
          <a:off x="2543841" y="1093469"/>
          <a:ext cx="398716" cy="346710"/>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A2867BD-97D4-49DD-96C6-DF73310580A5}">
      <dsp:nvSpPr>
        <dsp:cNvPr id="0" name=""/>
        <dsp:cNvSpPr/>
      </dsp:nvSpPr>
      <dsp:spPr>
        <a:xfrm rot="10800000">
          <a:off x="2543841" y="1226820"/>
          <a:ext cx="398716" cy="346710"/>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2">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EFCB4-83F5-4457-BE86-C441D8450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9</Pages>
  <Words>20871</Words>
  <Characters>118966</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Daniel Nhemachena</cp:lastModifiedBy>
  <cp:revision>2</cp:revision>
  <dcterms:created xsi:type="dcterms:W3CDTF">2019-10-22T11:57:00Z</dcterms:created>
  <dcterms:modified xsi:type="dcterms:W3CDTF">2019-10-22T11:57:00Z</dcterms:modified>
</cp:coreProperties>
</file>